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52049" w14:textId="7F8A6867" w:rsidR="00BF7F30" w:rsidRDefault="0043552D" w:rsidP="001D7984">
      <w:pPr>
        <w:ind w:firstLine="720"/>
        <w:jc w:val="center"/>
        <w:rPr>
          <w:lang w:val="it-IT"/>
        </w:rPr>
      </w:pPr>
      <w:bookmarkStart w:id="0" w:name="_Hlk74670087"/>
      <w:r w:rsidRPr="0043552D">
        <w:rPr>
          <w:b/>
          <w:sz w:val="28"/>
          <w:lang w:val="id-ID"/>
        </w:rPr>
        <w:t xml:space="preserve">PENGEMBANGAN APLIKASI ANDROID </w:t>
      </w:r>
      <w:r w:rsidRPr="007E0D80">
        <w:rPr>
          <w:b/>
          <w:i/>
          <w:iCs/>
          <w:sz w:val="28"/>
          <w:lang w:val="id-ID"/>
        </w:rPr>
        <w:t>MARKETPLACE</w:t>
      </w:r>
      <w:r w:rsidRPr="0043552D">
        <w:rPr>
          <w:b/>
          <w:sz w:val="28"/>
          <w:lang w:val="id-ID"/>
        </w:rPr>
        <w:t xml:space="preserve"> PADA SISTEM MANAJEMEN RANTAI PASOK "PANEN-PANEN"</w:t>
      </w:r>
      <w:bookmarkEnd w:id="0"/>
      <w:r w:rsidR="00D27894">
        <w:rPr>
          <w:b/>
          <w:sz w:val="28"/>
          <w:lang w:val="id-ID"/>
        </w:rPr>
        <w:fldChar w:fldCharType="begin"/>
      </w:r>
      <w:r w:rsidR="00D27894">
        <w:rPr>
          <w:b/>
          <w:sz w:val="28"/>
          <w:lang w:val="id-ID"/>
        </w:rPr>
        <w:instrText xml:space="preserve"> TC  "</w:instrText>
      </w:r>
      <w:bookmarkStart w:id="1" w:name="_Toc77700157"/>
      <w:r w:rsidR="00D27894">
        <w:rPr>
          <w:b/>
          <w:sz w:val="28"/>
          <w:lang w:val="id-ID"/>
        </w:rPr>
        <w:instrText>SAMPUL DEPAN</w:instrText>
      </w:r>
      <w:bookmarkEnd w:id="1"/>
      <w:r w:rsidR="00D27894">
        <w:rPr>
          <w:b/>
          <w:sz w:val="28"/>
          <w:lang w:val="id-ID"/>
        </w:rPr>
        <w:instrText xml:space="preserve">" </w:instrText>
      </w:r>
      <w:r w:rsidR="00D27894">
        <w:rPr>
          <w:b/>
          <w:sz w:val="28"/>
          <w:lang w:val="id-ID"/>
        </w:rPr>
        <w:fldChar w:fldCharType="end"/>
      </w:r>
    </w:p>
    <w:p w14:paraId="1BB7DA41" w14:textId="6EAE928E" w:rsidR="007B1DEB" w:rsidRDefault="007B1DEB" w:rsidP="00BF7F30">
      <w:pPr>
        <w:jc w:val="center"/>
        <w:rPr>
          <w:lang w:val="it-IT"/>
        </w:rPr>
      </w:pPr>
    </w:p>
    <w:p w14:paraId="3A394A25" w14:textId="77777777" w:rsidR="0043552D" w:rsidRDefault="0043552D" w:rsidP="00BF7F30">
      <w:pPr>
        <w:jc w:val="center"/>
        <w:rPr>
          <w:lang w:val="it-IT"/>
        </w:rPr>
      </w:pPr>
    </w:p>
    <w:p w14:paraId="231ECB1B" w14:textId="77777777" w:rsidR="0043552D" w:rsidRPr="006636E7" w:rsidRDefault="0043552D" w:rsidP="00BF7F30">
      <w:pPr>
        <w:jc w:val="center"/>
        <w:rPr>
          <w:lang w:val="it-IT"/>
        </w:rPr>
      </w:pPr>
    </w:p>
    <w:p w14:paraId="2B30DFBC" w14:textId="1CF7CFA2" w:rsidR="00C416AD" w:rsidRDefault="00ED5CAA" w:rsidP="0043552D">
      <w:pPr>
        <w:jc w:val="center"/>
        <w:rPr>
          <w:b/>
          <w:color w:val="000000"/>
          <w:sz w:val="28"/>
          <w:szCs w:val="28"/>
        </w:rPr>
      </w:pPr>
      <w:r w:rsidRPr="00ED5CAA">
        <w:rPr>
          <w:rFonts w:eastAsia="Calibri"/>
          <w:b/>
          <w:bCs/>
          <w:sz w:val="28"/>
          <w:szCs w:val="28"/>
        </w:rPr>
        <w:t>SKRIPSI</w:t>
      </w:r>
    </w:p>
    <w:p w14:paraId="5BD97ECC" w14:textId="77777777" w:rsidR="00156A66" w:rsidRDefault="00156A66" w:rsidP="00156A66">
      <w:pPr>
        <w:jc w:val="center"/>
      </w:pPr>
      <w:r>
        <w:t>Digunakan Sebagai Syarat Maju Ujian Diploma IV</w:t>
      </w:r>
    </w:p>
    <w:p w14:paraId="41E22EBA" w14:textId="77777777" w:rsidR="00156A66" w:rsidRDefault="00156A66" w:rsidP="00156A66">
      <w:pPr>
        <w:jc w:val="center"/>
        <w:rPr>
          <w:lang w:val="id-ID"/>
        </w:rPr>
      </w:pPr>
      <w:r>
        <w:t>Politeknik Negeri Malang</w:t>
      </w:r>
    </w:p>
    <w:p w14:paraId="1F5644CC" w14:textId="77777777" w:rsidR="0043552D" w:rsidRPr="006636E7" w:rsidRDefault="0043552D" w:rsidP="007B1DEB">
      <w:pPr>
        <w:jc w:val="center"/>
        <w:rPr>
          <w:b/>
          <w:lang w:val="sv-SE"/>
        </w:rPr>
      </w:pPr>
    </w:p>
    <w:p w14:paraId="32273BEB" w14:textId="1BFA0EF0" w:rsidR="00720FCF" w:rsidRDefault="00BF7F30" w:rsidP="00720FCF">
      <w:pPr>
        <w:jc w:val="center"/>
        <w:rPr>
          <w:b/>
          <w:bCs/>
          <w:lang w:val="it-IT"/>
        </w:rPr>
      </w:pPr>
      <w:r w:rsidRPr="006636E7">
        <w:rPr>
          <w:b/>
          <w:lang w:val="sv-SE"/>
        </w:rPr>
        <w:t>Oleh:</w:t>
      </w:r>
    </w:p>
    <w:p w14:paraId="68C08FD0" w14:textId="336D0C77" w:rsidR="00C416AD" w:rsidRDefault="00156A66" w:rsidP="0043552D">
      <w:pPr>
        <w:jc w:val="center"/>
        <w:rPr>
          <w:b/>
          <w:color w:val="000000"/>
        </w:rPr>
      </w:pPr>
      <w:bookmarkStart w:id="2" w:name="_Hlk57901675"/>
      <w:r>
        <w:rPr>
          <w:b/>
          <w:bCs/>
          <w:lang w:val="it-IT"/>
        </w:rPr>
        <w:t>FARDHAN ARDHI RAMADHAN</w:t>
      </w:r>
      <w:r w:rsidR="00ED5CAA">
        <w:rPr>
          <w:b/>
          <w:bCs/>
          <w:lang w:val="it-IT"/>
        </w:rPr>
        <w:tab/>
      </w:r>
      <w:r>
        <w:rPr>
          <w:b/>
          <w:bCs/>
          <w:lang w:val="it-IT"/>
        </w:rPr>
        <w:tab/>
      </w:r>
      <w:r w:rsidR="00ED5CAA" w:rsidRPr="00ED5CAA">
        <w:rPr>
          <w:b/>
          <w:lang w:val="id-ID"/>
        </w:rPr>
        <w:t>NIM</w:t>
      </w:r>
      <w:r w:rsidR="00BF7F30" w:rsidRPr="00ED5CAA">
        <w:rPr>
          <w:b/>
        </w:rPr>
        <w:t xml:space="preserve">. </w:t>
      </w:r>
      <w:bookmarkEnd w:id="2"/>
      <w:r w:rsidR="0043552D">
        <w:rPr>
          <w:b/>
        </w:rPr>
        <w:t>1741720045</w:t>
      </w:r>
    </w:p>
    <w:p w14:paraId="2C066A50" w14:textId="22E5775E" w:rsidR="00BF7F30" w:rsidRDefault="00BF7F30" w:rsidP="00BF7F30">
      <w:pPr>
        <w:jc w:val="center"/>
        <w:rPr>
          <w:b/>
        </w:rPr>
      </w:pPr>
    </w:p>
    <w:p w14:paraId="5821079F" w14:textId="4B9A154F" w:rsidR="00ED5CAA" w:rsidRDefault="00ED5CAA" w:rsidP="00BF7F30">
      <w:pPr>
        <w:jc w:val="center"/>
        <w:rPr>
          <w:b/>
        </w:rPr>
      </w:pPr>
    </w:p>
    <w:p w14:paraId="71305150" w14:textId="77777777" w:rsidR="0043552D" w:rsidRDefault="0043552D" w:rsidP="00BF7F30">
      <w:pPr>
        <w:jc w:val="center"/>
        <w:rPr>
          <w:b/>
        </w:rPr>
      </w:pPr>
    </w:p>
    <w:p w14:paraId="1B6EF5FE" w14:textId="77777777" w:rsidR="00ED5CAA" w:rsidRPr="007B5534" w:rsidRDefault="00ED5CAA" w:rsidP="00BF7F30">
      <w:pPr>
        <w:jc w:val="center"/>
        <w:rPr>
          <w:b/>
        </w:rPr>
      </w:pPr>
    </w:p>
    <w:p w14:paraId="0D294C78" w14:textId="40C92906" w:rsidR="00BF7F30" w:rsidRPr="007B5534" w:rsidRDefault="00ED5CAA" w:rsidP="00BF7F30">
      <w:pPr>
        <w:jc w:val="center"/>
        <w:rPr>
          <w:b/>
        </w:rPr>
      </w:pPr>
      <w:r>
        <w:rPr>
          <w:b/>
          <w:noProof/>
          <w:color w:val="000000"/>
        </w:rPr>
        <w:drawing>
          <wp:inline distT="0" distB="0" distL="0" distR="0" wp14:anchorId="0037AA1E" wp14:editId="7285F9B1">
            <wp:extent cx="1428479" cy="14400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428479" cy="1440000"/>
                    </a:xfrm>
                    <a:prstGeom prst="rect">
                      <a:avLst/>
                    </a:prstGeom>
                    <a:ln/>
                  </pic:spPr>
                </pic:pic>
              </a:graphicData>
            </a:graphic>
          </wp:inline>
        </w:drawing>
      </w:r>
    </w:p>
    <w:p w14:paraId="04673D10" w14:textId="77777777" w:rsidR="00BF7F30" w:rsidRPr="002C1040" w:rsidRDefault="00BF7F30" w:rsidP="00720FCF">
      <w:pPr>
        <w:rPr>
          <w:b/>
          <w:highlight w:val="yellow"/>
        </w:rPr>
      </w:pPr>
    </w:p>
    <w:p w14:paraId="079E3B66" w14:textId="77777777" w:rsidR="00BF7F30" w:rsidRPr="002C1040" w:rsidRDefault="00BF7F30" w:rsidP="00BF7F30">
      <w:pPr>
        <w:jc w:val="center"/>
        <w:rPr>
          <w:b/>
          <w:highlight w:val="yellow"/>
        </w:rPr>
      </w:pPr>
    </w:p>
    <w:p w14:paraId="5C596E74" w14:textId="65AC4D31" w:rsidR="00BF7F30" w:rsidRDefault="00BF7F30" w:rsidP="00BF7F30">
      <w:pPr>
        <w:jc w:val="center"/>
        <w:rPr>
          <w:b/>
        </w:rPr>
      </w:pPr>
    </w:p>
    <w:p w14:paraId="1E1A36A1" w14:textId="77777777" w:rsidR="0043552D" w:rsidRDefault="0043552D" w:rsidP="00BF7F30">
      <w:pPr>
        <w:jc w:val="center"/>
        <w:rPr>
          <w:b/>
        </w:rPr>
      </w:pPr>
    </w:p>
    <w:p w14:paraId="6DEF2D08" w14:textId="77777777" w:rsidR="00720FCF" w:rsidRPr="006636E7" w:rsidRDefault="00720FCF" w:rsidP="00BF7F30">
      <w:pPr>
        <w:jc w:val="center"/>
        <w:rPr>
          <w:b/>
        </w:rPr>
      </w:pPr>
    </w:p>
    <w:p w14:paraId="2775216A" w14:textId="77777777" w:rsidR="007B1DEB" w:rsidRPr="007B1DEB" w:rsidRDefault="007B1DEB" w:rsidP="007B1DEB">
      <w:pPr>
        <w:jc w:val="center"/>
        <w:rPr>
          <w:b/>
          <w:sz w:val="28"/>
          <w:szCs w:val="28"/>
        </w:rPr>
      </w:pPr>
      <w:r w:rsidRPr="007B1DEB">
        <w:rPr>
          <w:b/>
          <w:sz w:val="28"/>
          <w:szCs w:val="28"/>
        </w:rPr>
        <w:t>PROGRAM STUDI TEKNIK INFORMATIKA</w:t>
      </w:r>
    </w:p>
    <w:p w14:paraId="538FA2DE" w14:textId="77777777" w:rsidR="007B1DEB" w:rsidRPr="007B1DEB" w:rsidRDefault="007B1DEB" w:rsidP="007B1DEB">
      <w:pPr>
        <w:jc w:val="center"/>
        <w:rPr>
          <w:b/>
          <w:sz w:val="28"/>
          <w:szCs w:val="28"/>
        </w:rPr>
      </w:pPr>
      <w:r w:rsidRPr="007B1DEB">
        <w:rPr>
          <w:b/>
          <w:sz w:val="28"/>
          <w:szCs w:val="28"/>
        </w:rPr>
        <w:t>JURUSAN TEKNOLOGI INFORMASI</w:t>
      </w:r>
    </w:p>
    <w:p w14:paraId="486803CD" w14:textId="77777777" w:rsidR="007B1DEB" w:rsidRPr="007B1DEB" w:rsidRDefault="007B1DEB" w:rsidP="007B1DEB">
      <w:pPr>
        <w:jc w:val="center"/>
        <w:rPr>
          <w:b/>
          <w:sz w:val="28"/>
          <w:szCs w:val="28"/>
        </w:rPr>
      </w:pPr>
      <w:r w:rsidRPr="007B1DEB">
        <w:rPr>
          <w:b/>
          <w:sz w:val="28"/>
          <w:szCs w:val="28"/>
        </w:rPr>
        <w:t>POLITEKNIK NEGERI MALANG</w:t>
      </w:r>
    </w:p>
    <w:p w14:paraId="256D6A0E" w14:textId="691977D4" w:rsidR="00C416AD" w:rsidRDefault="00156A66" w:rsidP="0043552D">
      <w:pPr>
        <w:jc w:val="center"/>
        <w:rPr>
          <w:b/>
          <w:color w:val="000000"/>
        </w:rPr>
      </w:pPr>
      <w:r>
        <w:rPr>
          <w:b/>
          <w:sz w:val="28"/>
          <w:szCs w:val="28"/>
        </w:rPr>
        <w:t>JU</w:t>
      </w:r>
      <w:r w:rsidR="005605B9">
        <w:rPr>
          <w:b/>
          <w:sz w:val="28"/>
          <w:szCs w:val="28"/>
        </w:rPr>
        <w:t>L</w:t>
      </w:r>
      <w:r>
        <w:rPr>
          <w:b/>
          <w:sz w:val="28"/>
          <w:szCs w:val="28"/>
        </w:rPr>
        <w:t xml:space="preserve">I </w:t>
      </w:r>
      <w:r w:rsidR="007B1DEB" w:rsidRPr="007B1DEB">
        <w:rPr>
          <w:b/>
          <w:sz w:val="28"/>
          <w:szCs w:val="28"/>
        </w:rPr>
        <w:t>202</w:t>
      </w:r>
      <w:bookmarkStart w:id="3" w:name="_Toc28262183"/>
      <w:bookmarkStart w:id="4" w:name="_Toc28262707"/>
      <w:bookmarkStart w:id="5" w:name="_Hlk528779274"/>
      <w:r>
        <w:rPr>
          <w:b/>
          <w:sz w:val="28"/>
          <w:szCs w:val="28"/>
        </w:rPr>
        <w:t>1</w:t>
      </w:r>
    </w:p>
    <w:p w14:paraId="718A50CF" w14:textId="77777777" w:rsidR="00C416AD" w:rsidRDefault="00C416AD" w:rsidP="00C416AD">
      <w:pPr>
        <w:rPr>
          <w:b/>
          <w:color w:val="000000"/>
        </w:rPr>
        <w:sectPr w:rsidR="00C416AD" w:rsidSect="00B80CEB">
          <w:footerReference w:type="default" r:id="rId9"/>
          <w:pgSz w:w="11907" w:h="16839"/>
          <w:pgMar w:top="1701" w:right="1701" w:bottom="1701" w:left="2268" w:header="851" w:footer="851" w:gutter="0"/>
          <w:pgNumType w:fmt="lowerRoman"/>
          <w:cols w:space="720"/>
        </w:sectPr>
      </w:pPr>
    </w:p>
    <w:p w14:paraId="41E630D2" w14:textId="3BAF166A" w:rsidR="009958E6" w:rsidRPr="00D27894" w:rsidRDefault="009958E6" w:rsidP="003B7112">
      <w:pPr>
        <w:pStyle w:val="Heading1"/>
        <w:numPr>
          <w:ilvl w:val="0"/>
          <w:numId w:val="0"/>
        </w:numPr>
        <w:ind w:left="432"/>
        <w:rPr>
          <w:lang w:val="es-ES"/>
        </w:rPr>
      </w:pPr>
      <w:bookmarkStart w:id="6" w:name="_Toc77700158"/>
      <w:bookmarkStart w:id="7" w:name="_Toc28262184"/>
      <w:bookmarkStart w:id="8" w:name="_Toc28262708"/>
      <w:bookmarkEnd w:id="3"/>
      <w:bookmarkEnd w:id="4"/>
      <w:bookmarkEnd w:id="5"/>
      <w:r w:rsidRPr="00D27894">
        <w:rPr>
          <w:lang w:val="es-ES"/>
        </w:rPr>
        <w:lastRenderedPageBreak/>
        <w:t>HALAMAN PENGESAHAN</w:t>
      </w:r>
      <w:bookmarkEnd w:id="6"/>
    </w:p>
    <w:p w14:paraId="46FBA328" w14:textId="77777777" w:rsidR="00156A66" w:rsidRDefault="00156A66" w:rsidP="009958E6">
      <w:pPr>
        <w:pBdr>
          <w:top w:val="nil"/>
          <w:left w:val="nil"/>
          <w:bottom w:val="nil"/>
          <w:right w:val="nil"/>
          <w:between w:val="nil"/>
        </w:pBdr>
        <w:jc w:val="center"/>
        <w:rPr>
          <w:b/>
          <w:color w:val="000000"/>
          <w:sz w:val="28"/>
          <w:szCs w:val="28"/>
        </w:rPr>
      </w:pPr>
    </w:p>
    <w:p w14:paraId="0F115F27" w14:textId="176B0CE0" w:rsidR="009958E6" w:rsidRPr="00AF0907" w:rsidRDefault="0043552D" w:rsidP="001D5933">
      <w:pPr>
        <w:pBdr>
          <w:top w:val="nil"/>
          <w:left w:val="nil"/>
          <w:bottom w:val="nil"/>
          <w:right w:val="nil"/>
          <w:between w:val="nil"/>
        </w:pBdr>
        <w:rPr>
          <w:b/>
          <w:sz w:val="28"/>
          <w:szCs w:val="36"/>
        </w:rPr>
      </w:pPr>
      <w:r w:rsidRPr="0043552D">
        <w:rPr>
          <w:b/>
          <w:color w:val="000000"/>
          <w:sz w:val="28"/>
          <w:szCs w:val="28"/>
          <w:lang w:val="id-ID"/>
        </w:rPr>
        <w:t xml:space="preserve">PENGEMBANGAN APLIKASI ANDROID </w:t>
      </w:r>
      <w:r w:rsidRPr="007E0D80">
        <w:rPr>
          <w:b/>
          <w:i/>
          <w:iCs/>
          <w:color w:val="000000"/>
          <w:sz w:val="28"/>
          <w:szCs w:val="28"/>
          <w:lang w:val="id-ID"/>
        </w:rPr>
        <w:t>MARKETPLACE</w:t>
      </w:r>
      <w:r w:rsidRPr="0043552D">
        <w:rPr>
          <w:b/>
          <w:color w:val="000000"/>
          <w:sz w:val="28"/>
          <w:szCs w:val="28"/>
          <w:lang w:val="id-ID"/>
        </w:rPr>
        <w:t xml:space="preserve"> PADA SISTEM MANAJEMEN RANTAI PASOK "PANEN-PANEN"</w:t>
      </w:r>
    </w:p>
    <w:p w14:paraId="287C1F34" w14:textId="77777777" w:rsidR="009958E6" w:rsidRPr="007C21D1" w:rsidRDefault="009958E6" w:rsidP="009958E6">
      <w:pPr>
        <w:pStyle w:val="Lampiran"/>
        <w:rPr>
          <w:sz w:val="24"/>
        </w:rPr>
      </w:pPr>
    </w:p>
    <w:p w14:paraId="3CC5E508" w14:textId="77777777" w:rsidR="009958E6" w:rsidRPr="007C21D1" w:rsidRDefault="009958E6" w:rsidP="009958E6">
      <w:pPr>
        <w:pStyle w:val="Lampiran"/>
        <w:rPr>
          <w:sz w:val="24"/>
        </w:rPr>
      </w:pPr>
      <w:r>
        <w:rPr>
          <w:sz w:val="24"/>
        </w:rPr>
        <w:t>Disusun o</w:t>
      </w:r>
      <w:r w:rsidRPr="007C21D1">
        <w:rPr>
          <w:sz w:val="24"/>
        </w:rPr>
        <w:t xml:space="preserve">leh: </w:t>
      </w:r>
    </w:p>
    <w:p w14:paraId="0EF04744" w14:textId="5565345B" w:rsidR="009958E6" w:rsidRPr="00973F01" w:rsidRDefault="00156A66" w:rsidP="009958E6">
      <w:pPr>
        <w:pBdr>
          <w:top w:val="nil"/>
          <w:left w:val="nil"/>
          <w:bottom w:val="nil"/>
          <w:right w:val="nil"/>
          <w:between w:val="nil"/>
        </w:pBdr>
        <w:jc w:val="center"/>
        <w:rPr>
          <w:b/>
          <w:color w:val="000000"/>
        </w:rPr>
      </w:pPr>
      <w:r w:rsidRPr="0043552D">
        <w:rPr>
          <w:b/>
          <w:color w:val="000000"/>
        </w:rPr>
        <w:t>FARDHAN ARDHI RAMADHAN</w:t>
      </w:r>
      <w:r w:rsidR="009958E6" w:rsidRPr="009958E6">
        <w:rPr>
          <w:b/>
          <w:color w:val="000000"/>
        </w:rPr>
        <w:tab/>
      </w:r>
      <w:r w:rsidR="009958E6" w:rsidRPr="009958E6">
        <w:rPr>
          <w:b/>
          <w:color w:val="000000"/>
        </w:rPr>
        <w:tab/>
        <w:t xml:space="preserve">NIM. </w:t>
      </w:r>
      <w:r w:rsidR="0043552D">
        <w:rPr>
          <w:b/>
        </w:rPr>
        <w:t>1741720045</w:t>
      </w:r>
    </w:p>
    <w:p w14:paraId="32EAA9A3" w14:textId="77777777" w:rsidR="009958E6" w:rsidRPr="007C21D1" w:rsidRDefault="009958E6" w:rsidP="009958E6">
      <w:pPr>
        <w:pStyle w:val="Lampiran"/>
        <w:rPr>
          <w:sz w:val="24"/>
        </w:rPr>
      </w:pPr>
    </w:p>
    <w:p w14:paraId="6F7A92F3" w14:textId="717EFD72" w:rsidR="009958E6" w:rsidRDefault="00156A66" w:rsidP="009958E6">
      <w:pPr>
        <w:pStyle w:val="NormalWeb"/>
        <w:spacing w:before="0" w:beforeAutospacing="0" w:after="0" w:afterAutospacing="0"/>
        <w:jc w:val="center"/>
      </w:pPr>
      <w:r>
        <w:rPr>
          <w:b/>
          <w:bCs/>
          <w:color w:val="000000"/>
        </w:rPr>
        <w:t>Laporan Akhir</w:t>
      </w:r>
      <w:r w:rsidR="009958E6">
        <w:rPr>
          <w:b/>
          <w:bCs/>
          <w:color w:val="000000"/>
        </w:rPr>
        <w:t xml:space="preserve"> ini telah diuji pada tanggal </w:t>
      </w:r>
      <w:r w:rsidR="00303B43">
        <w:rPr>
          <w:b/>
          <w:bCs/>
          <w:color w:val="000000"/>
        </w:rPr>
        <w:t>2</w:t>
      </w:r>
      <w:r w:rsidR="005605B9">
        <w:rPr>
          <w:b/>
          <w:bCs/>
          <w:color w:val="000000"/>
        </w:rPr>
        <w:t>6</w:t>
      </w:r>
      <w:r w:rsidR="00303B43">
        <w:rPr>
          <w:b/>
          <w:bCs/>
          <w:color w:val="000000"/>
        </w:rPr>
        <w:t xml:space="preserve"> </w:t>
      </w:r>
      <w:r>
        <w:rPr>
          <w:b/>
          <w:bCs/>
          <w:color w:val="000000"/>
        </w:rPr>
        <w:t>Ju</w:t>
      </w:r>
      <w:r w:rsidR="005605B9">
        <w:rPr>
          <w:b/>
          <w:bCs/>
          <w:color w:val="000000"/>
        </w:rPr>
        <w:t>l</w:t>
      </w:r>
      <w:r>
        <w:rPr>
          <w:b/>
          <w:bCs/>
          <w:color w:val="000000"/>
        </w:rPr>
        <w:t xml:space="preserve">i </w:t>
      </w:r>
      <w:r w:rsidR="00303B43">
        <w:rPr>
          <w:b/>
          <w:bCs/>
          <w:color w:val="000000"/>
        </w:rPr>
        <w:t>2021</w:t>
      </w:r>
    </w:p>
    <w:p w14:paraId="0855A39D" w14:textId="77777777" w:rsidR="00156A66" w:rsidRDefault="00156A66" w:rsidP="009958E6">
      <w:pPr>
        <w:pStyle w:val="NormalWeb"/>
        <w:spacing w:before="0" w:beforeAutospacing="0" w:after="0" w:afterAutospacing="0"/>
        <w:jc w:val="center"/>
        <w:rPr>
          <w:b/>
          <w:bCs/>
          <w:color w:val="000000"/>
        </w:rPr>
      </w:pPr>
    </w:p>
    <w:p w14:paraId="4C647215" w14:textId="4BD6BE76" w:rsidR="009958E6" w:rsidRDefault="009958E6" w:rsidP="009958E6">
      <w:pPr>
        <w:pStyle w:val="NormalWeb"/>
        <w:spacing w:before="0" w:beforeAutospacing="0" w:after="0" w:afterAutospacing="0"/>
        <w:jc w:val="center"/>
      </w:pPr>
      <w:r>
        <w:rPr>
          <w:b/>
          <w:bCs/>
          <w:color w:val="000000"/>
        </w:rPr>
        <w:t>Disetujui oleh:</w:t>
      </w:r>
    </w:p>
    <w:p w14:paraId="12B0F8CD" w14:textId="77777777" w:rsidR="008637D2" w:rsidRPr="008637D2" w:rsidRDefault="008637D2" w:rsidP="008637D2">
      <w:pPr>
        <w:jc w:val="center"/>
        <w:rPr>
          <w:lang w:val="id-ID"/>
        </w:rPr>
      </w:pPr>
    </w:p>
    <w:tbl>
      <w:tblPr>
        <w:tblW w:w="7938" w:type="dxa"/>
        <w:jc w:val="center"/>
        <w:tblLayout w:type="fixed"/>
        <w:tblCellMar>
          <w:left w:w="0" w:type="dxa"/>
          <w:right w:w="0" w:type="dxa"/>
        </w:tblCellMar>
        <w:tblLook w:val="04A0" w:firstRow="1" w:lastRow="0" w:firstColumn="1" w:lastColumn="0" w:noHBand="0" w:noVBand="1"/>
      </w:tblPr>
      <w:tblGrid>
        <w:gridCol w:w="425"/>
        <w:gridCol w:w="1701"/>
        <w:gridCol w:w="284"/>
        <w:gridCol w:w="3685"/>
        <w:gridCol w:w="1843"/>
      </w:tblGrid>
      <w:tr w:rsidR="00DC772C" w:rsidRPr="008637D2" w14:paraId="165DD205" w14:textId="77777777" w:rsidTr="00375026">
        <w:trPr>
          <w:trHeight w:val="829"/>
          <w:jc w:val="center"/>
        </w:trPr>
        <w:tc>
          <w:tcPr>
            <w:tcW w:w="425" w:type="dxa"/>
            <w:tcMar>
              <w:top w:w="0" w:type="dxa"/>
              <w:left w:w="108" w:type="dxa"/>
              <w:bottom w:w="0" w:type="dxa"/>
              <w:right w:w="108" w:type="dxa"/>
            </w:tcMar>
            <w:hideMark/>
          </w:tcPr>
          <w:p w14:paraId="2A457F9B" w14:textId="77777777" w:rsidR="008637D2" w:rsidRPr="008637D2" w:rsidRDefault="008637D2" w:rsidP="00375026">
            <w:pPr>
              <w:spacing w:line="276" w:lineRule="auto"/>
              <w:jc w:val="center"/>
              <w:rPr>
                <w:lang w:val="id-ID"/>
              </w:rPr>
            </w:pPr>
            <w:r w:rsidRPr="008637D2">
              <w:rPr>
                <w:lang w:val="id-ID"/>
              </w:rPr>
              <w:t>1.</w:t>
            </w:r>
          </w:p>
        </w:tc>
        <w:tc>
          <w:tcPr>
            <w:tcW w:w="1701" w:type="dxa"/>
            <w:tcMar>
              <w:top w:w="0" w:type="dxa"/>
              <w:left w:w="108" w:type="dxa"/>
              <w:bottom w:w="0" w:type="dxa"/>
              <w:right w:w="108" w:type="dxa"/>
            </w:tcMar>
            <w:hideMark/>
          </w:tcPr>
          <w:p w14:paraId="473D1A73" w14:textId="77777777" w:rsidR="008637D2" w:rsidRPr="008637D2" w:rsidRDefault="008637D2" w:rsidP="00375026">
            <w:pPr>
              <w:spacing w:line="276" w:lineRule="auto"/>
              <w:rPr>
                <w:lang w:val="id-ID"/>
              </w:rPr>
            </w:pPr>
            <w:r w:rsidRPr="008637D2">
              <w:rPr>
                <w:lang w:val="id-ID"/>
              </w:rPr>
              <w:t>Pembimbing Utama</w:t>
            </w:r>
          </w:p>
        </w:tc>
        <w:tc>
          <w:tcPr>
            <w:tcW w:w="284" w:type="dxa"/>
            <w:tcMar>
              <w:top w:w="0" w:type="dxa"/>
              <w:left w:w="108" w:type="dxa"/>
              <w:bottom w:w="0" w:type="dxa"/>
              <w:right w:w="108" w:type="dxa"/>
            </w:tcMar>
            <w:hideMark/>
          </w:tcPr>
          <w:p w14:paraId="0E2C9003"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67686C84" w14:textId="45BA85F1" w:rsidR="007E0D80" w:rsidRDefault="00E80A38" w:rsidP="00375026">
            <w:pPr>
              <w:spacing w:line="276" w:lineRule="auto"/>
              <w:rPr>
                <w:lang w:val="id-ID"/>
              </w:rPr>
            </w:pPr>
            <w:r w:rsidRPr="00E80A38">
              <w:rPr>
                <w:u w:val="single"/>
                <w:lang w:val="id-ID"/>
              </w:rPr>
              <w:t>Dr. Eng. Rosa Andrie Asmara, ST., MT.</w:t>
            </w:r>
            <w:r w:rsidR="008637D2" w:rsidRPr="008637D2">
              <w:rPr>
                <w:lang w:val="id-ID"/>
              </w:rPr>
              <w:t xml:space="preserve"> </w:t>
            </w:r>
          </w:p>
          <w:p w14:paraId="5E9D7B96" w14:textId="2F984F87" w:rsidR="008637D2" w:rsidRPr="008637D2" w:rsidRDefault="008637D2" w:rsidP="00375026">
            <w:pPr>
              <w:spacing w:line="276" w:lineRule="auto"/>
              <w:rPr>
                <w:lang w:val="id-ID"/>
              </w:rPr>
            </w:pPr>
            <w:r w:rsidRPr="008637D2">
              <w:rPr>
                <w:lang w:val="id-ID"/>
              </w:rPr>
              <w:t xml:space="preserve">NIP. </w:t>
            </w:r>
            <w:r w:rsidR="00E80A38" w:rsidRPr="00E80A38">
              <w:rPr>
                <w:lang w:val="id-ID"/>
              </w:rPr>
              <w:t>19801010</w:t>
            </w:r>
            <w:r w:rsidR="00E80A38">
              <w:t xml:space="preserve"> </w:t>
            </w:r>
            <w:r w:rsidR="00E80A38" w:rsidRPr="00E80A38">
              <w:rPr>
                <w:lang w:val="id-ID"/>
              </w:rPr>
              <w:t>200501</w:t>
            </w:r>
            <w:r w:rsidR="00E80A38">
              <w:t xml:space="preserve"> </w:t>
            </w:r>
            <w:r w:rsidR="00E80A38" w:rsidRPr="00E80A38">
              <w:rPr>
                <w:lang w:val="id-ID"/>
              </w:rPr>
              <w:t>1</w:t>
            </w:r>
            <w:r w:rsidR="00E80A38">
              <w:t xml:space="preserve"> </w:t>
            </w:r>
            <w:r w:rsidR="00E80A38" w:rsidRPr="00E80A38">
              <w:rPr>
                <w:lang w:val="id-ID"/>
              </w:rPr>
              <w:t>001</w:t>
            </w:r>
          </w:p>
        </w:tc>
        <w:tc>
          <w:tcPr>
            <w:tcW w:w="1843" w:type="dxa"/>
            <w:tcMar>
              <w:top w:w="0" w:type="dxa"/>
              <w:left w:w="108" w:type="dxa"/>
              <w:bottom w:w="0" w:type="dxa"/>
              <w:right w:w="108" w:type="dxa"/>
            </w:tcMar>
            <w:hideMark/>
          </w:tcPr>
          <w:p w14:paraId="5A9B01AE" w14:textId="77777777" w:rsidR="008637D2" w:rsidRPr="008637D2" w:rsidRDefault="008637D2" w:rsidP="00375026">
            <w:pPr>
              <w:spacing w:line="276" w:lineRule="auto"/>
              <w:jc w:val="center"/>
              <w:rPr>
                <w:lang w:val="id-ID"/>
              </w:rPr>
            </w:pPr>
          </w:p>
          <w:p w14:paraId="079C6866" w14:textId="77777777" w:rsidR="008637D2" w:rsidRPr="008637D2" w:rsidRDefault="008637D2" w:rsidP="00375026">
            <w:pPr>
              <w:spacing w:line="276" w:lineRule="auto"/>
              <w:jc w:val="center"/>
              <w:rPr>
                <w:lang w:val="id-ID"/>
              </w:rPr>
            </w:pPr>
            <w:r w:rsidRPr="008637D2">
              <w:rPr>
                <w:lang w:val="id-ID"/>
              </w:rPr>
              <w:t>...........................</w:t>
            </w:r>
          </w:p>
        </w:tc>
      </w:tr>
      <w:tr w:rsidR="00375026" w:rsidRPr="008637D2" w14:paraId="207A1590" w14:textId="77777777" w:rsidTr="00375026">
        <w:trPr>
          <w:trHeight w:val="103"/>
          <w:jc w:val="center"/>
        </w:trPr>
        <w:tc>
          <w:tcPr>
            <w:tcW w:w="425" w:type="dxa"/>
            <w:tcMar>
              <w:top w:w="0" w:type="dxa"/>
              <w:left w:w="108" w:type="dxa"/>
              <w:bottom w:w="0" w:type="dxa"/>
              <w:right w:w="108" w:type="dxa"/>
            </w:tcMar>
          </w:tcPr>
          <w:p w14:paraId="4CBCC2AF"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008581E1" w14:textId="77777777" w:rsidR="00375026" w:rsidRPr="008637D2" w:rsidRDefault="00375026" w:rsidP="00375026">
            <w:pPr>
              <w:spacing w:line="276" w:lineRule="auto"/>
              <w:rPr>
                <w:lang w:val="id-ID"/>
              </w:rPr>
            </w:pPr>
          </w:p>
        </w:tc>
        <w:tc>
          <w:tcPr>
            <w:tcW w:w="284" w:type="dxa"/>
            <w:tcMar>
              <w:top w:w="0" w:type="dxa"/>
              <w:left w:w="108" w:type="dxa"/>
              <w:bottom w:w="0" w:type="dxa"/>
              <w:right w:w="108" w:type="dxa"/>
            </w:tcMar>
          </w:tcPr>
          <w:p w14:paraId="1CD4411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15D223F1" w14:textId="77777777" w:rsidR="00375026" w:rsidRPr="00E80A38" w:rsidRDefault="00375026" w:rsidP="00375026">
            <w:pPr>
              <w:spacing w:line="276" w:lineRule="auto"/>
              <w:rPr>
                <w:u w:val="single"/>
                <w:lang w:val="id-ID"/>
              </w:rPr>
            </w:pPr>
          </w:p>
        </w:tc>
        <w:tc>
          <w:tcPr>
            <w:tcW w:w="1843" w:type="dxa"/>
            <w:tcMar>
              <w:top w:w="0" w:type="dxa"/>
              <w:left w:w="108" w:type="dxa"/>
              <w:bottom w:w="0" w:type="dxa"/>
              <w:right w:w="108" w:type="dxa"/>
            </w:tcMar>
          </w:tcPr>
          <w:p w14:paraId="39B99AF2" w14:textId="77777777" w:rsidR="00375026" w:rsidRPr="008637D2" w:rsidRDefault="00375026" w:rsidP="00375026">
            <w:pPr>
              <w:spacing w:line="276" w:lineRule="auto"/>
              <w:rPr>
                <w:lang w:val="id-ID"/>
              </w:rPr>
            </w:pPr>
          </w:p>
        </w:tc>
      </w:tr>
      <w:tr w:rsidR="00DC772C" w:rsidRPr="008637D2" w14:paraId="0FE8D555" w14:textId="77777777" w:rsidTr="00375026">
        <w:trPr>
          <w:jc w:val="center"/>
        </w:trPr>
        <w:tc>
          <w:tcPr>
            <w:tcW w:w="425" w:type="dxa"/>
            <w:tcMar>
              <w:top w:w="0" w:type="dxa"/>
              <w:left w:w="108" w:type="dxa"/>
              <w:bottom w:w="0" w:type="dxa"/>
              <w:right w:w="108" w:type="dxa"/>
            </w:tcMar>
            <w:hideMark/>
          </w:tcPr>
          <w:p w14:paraId="284ECFCD"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7286B7F9" w14:textId="77777777" w:rsidR="008637D2" w:rsidRPr="008637D2" w:rsidRDefault="008637D2" w:rsidP="00375026">
            <w:pPr>
              <w:spacing w:line="276" w:lineRule="auto"/>
              <w:jc w:val="center"/>
              <w:rPr>
                <w:lang w:val="id-ID"/>
              </w:rPr>
            </w:pPr>
          </w:p>
        </w:tc>
        <w:tc>
          <w:tcPr>
            <w:tcW w:w="284" w:type="dxa"/>
            <w:tcMar>
              <w:top w:w="0" w:type="dxa"/>
              <w:left w:w="108" w:type="dxa"/>
              <w:bottom w:w="0" w:type="dxa"/>
              <w:right w:w="108" w:type="dxa"/>
            </w:tcMar>
            <w:hideMark/>
          </w:tcPr>
          <w:p w14:paraId="354CB6C1"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5B0BE826" w14:textId="77777777" w:rsidR="008637D2" w:rsidRPr="008637D2" w:rsidRDefault="008637D2" w:rsidP="00375026">
            <w:pPr>
              <w:spacing w:line="276" w:lineRule="auto"/>
              <w:rPr>
                <w:lang w:val="id-ID"/>
              </w:rPr>
            </w:pPr>
          </w:p>
        </w:tc>
        <w:tc>
          <w:tcPr>
            <w:tcW w:w="1843" w:type="dxa"/>
            <w:tcMar>
              <w:top w:w="0" w:type="dxa"/>
              <w:left w:w="108" w:type="dxa"/>
              <w:bottom w:w="0" w:type="dxa"/>
              <w:right w:w="108" w:type="dxa"/>
            </w:tcMar>
            <w:hideMark/>
          </w:tcPr>
          <w:p w14:paraId="72D5D211" w14:textId="77777777" w:rsidR="008637D2" w:rsidRPr="008637D2" w:rsidRDefault="008637D2" w:rsidP="00375026">
            <w:pPr>
              <w:spacing w:line="276" w:lineRule="auto"/>
              <w:jc w:val="center"/>
              <w:rPr>
                <w:lang w:val="id-ID"/>
              </w:rPr>
            </w:pPr>
          </w:p>
        </w:tc>
      </w:tr>
      <w:tr w:rsidR="00DC772C" w:rsidRPr="008637D2" w14:paraId="210F8B2F" w14:textId="77777777" w:rsidTr="00375026">
        <w:trPr>
          <w:trHeight w:val="194"/>
          <w:jc w:val="center"/>
        </w:trPr>
        <w:tc>
          <w:tcPr>
            <w:tcW w:w="425" w:type="dxa"/>
            <w:tcMar>
              <w:top w:w="0" w:type="dxa"/>
              <w:left w:w="108" w:type="dxa"/>
              <w:bottom w:w="0" w:type="dxa"/>
              <w:right w:w="108" w:type="dxa"/>
            </w:tcMar>
            <w:hideMark/>
          </w:tcPr>
          <w:p w14:paraId="724CDACB" w14:textId="77777777" w:rsidR="008637D2" w:rsidRPr="008637D2" w:rsidRDefault="008637D2" w:rsidP="00375026">
            <w:pPr>
              <w:spacing w:line="276" w:lineRule="auto"/>
              <w:jc w:val="center"/>
              <w:rPr>
                <w:lang w:val="id-ID"/>
              </w:rPr>
            </w:pPr>
            <w:r w:rsidRPr="008637D2">
              <w:rPr>
                <w:lang w:val="id-ID"/>
              </w:rPr>
              <w:t>2.</w:t>
            </w:r>
          </w:p>
        </w:tc>
        <w:tc>
          <w:tcPr>
            <w:tcW w:w="1701" w:type="dxa"/>
            <w:tcMar>
              <w:top w:w="0" w:type="dxa"/>
              <w:left w:w="108" w:type="dxa"/>
              <w:bottom w:w="0" w:type="dxa"/>
              <w:right w:w="108" w:type="dxa"/>
            </w:tcMar>
            <w:hideMark/>
          </w:tcPr>
          <w:p w14:paraId="09729170" w14:textId="3B24AC0B" w:rsidR="008637D2" w:rsidRPr="00375026" w:rsidRDefault="00375026" w:rsidP="00375026">
            <w:pPr>
              <w:spacing w:line="276" w:lineRule="auto"/>
            </w:pPr>
            <w:r>
              <w:t>Pembimbing Pendamping</w:t>
            </w:r>
          </w:p>
        </w:tc>
        <w:tc>
          <w:tcPr>
            <w:tcW w:w="284" w:type="dxa"/>
            <w:tcMar>
              <w:top w:w="0" w:type="dxa"/>
              <w:left w:w="108" w:type="dxa"/>
              <w:bottom w:w="0" w:type="dxa"/>
              <w:right w:w="108" w:type="dxa"/>
            </w:tcMar>
            <w:hideMark/>
          </w:tcPr>
          <w:p w14:paraId="0B423A8D"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7D50D77B" w14:textId="4D94C8CE" w:rsidR="00F17913" w:rsidRPr="00F17913" w:rsidRDefault="00375026" w:rsidP="00375026">
            <w:pPr>
              <w:spacing w:line="276" w:lineRule="auto"/>
            </w:pPr>
            <w:r>
              <w:rPr>
                <w:u w:val="single"/>
              </w:rPr>
              <w:t>Mohammad Arda Dwi Ardianto, S.Kom.</w:t>
            </w:r>
          </w:p>
        </w:tc>
        <w:tc>
          <w:tcPr>
            <w:tcW w:w="1843" w:type="dxa"/>
            <w:tcMar>
              <w:top w:w="0" w:type="dxa"/>
              <w:left w:w="108" w:type="dxa"/>
              <w:bottom w:w="0" w:type="dxa"/>
              <w:right w:w="108" w:type="dxa"/>
            </w:tcMar>
            <w:hideMark/>
          </w:tcPr>
          <w:p w14:paraId="21678877" w14:textId="77777777" w:rsidR="008637D2" w:rsidRPr="008637D2" w:rsidRDefault="008637D2" w:rsidP="00375026">
            <w:pPr>
              <w:spacing w:line="276" w:lineRule="auto"/>
              <w:jc w:val="center"/>
              <w:rPr>
                <w:lang w:val="id-ID"/>
              </w:rPr>
            </w:pPr>
          </w:p>
          <w:p w14:paraId="1BEAFD99" w14:textId="77777777" w:rsidR="008637D2" w:rsidRPr="008637D2" w:rsidRDefault="008637D2" w:rsidP="00375026">
            <w:pPr>
              <w:spacing w:line="276" w:lineRule="auto"/>
              <w:jc w:val="center"/>
              <w:rPr>
                <w:lang w:val="id-ID"/>
              </w:rPr>
            </w:pPr>
            <w:r w:rsidRPr="008637D2">
              <w:rPr>
                <w:lang w:val="id-ID"/>
              </w:rPr>
              <w:t>...........................</w:t>
            </w:r>
          </w:p>
        </w:tc>
      </w:tr>
      <w:tr w:rsidR="00375026" w:rsidRPr="008637D2" w14:paraId="15075B98" w14:textId="77777777" w:rsidTr="00375026">
        <w:trPr>
          <w:trHeight w:val="118"/>
          <w:jc w:val="center"/>
        </w:trPr>
        <w:tc>
          <w:tcPr>
            <w:tcW w:w="425" w:type="dxa"/>
            <w:tcMar>
              <w:top w:w="0" w:type="dxa"/>
              <w:left w:w="108" w:type="dxa"/>
              <w:bottom w:w="0" w:type="dxa"/>
              <w:right w:w="108" w:type="dxa"/>
            </w:tcMar>
          </w:tcPr>
          <w:p w14:paraId="29C1FC50"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11F95E7C" w14:textId="77777777" w:rsidR="00375026" w:rsidRDefault="00375026" w:rsidP="00375026">
            <w:pPr>
              <w:spacing w:line="276" w:lineRule="auto"/>
            </w:pPr>
          </w:p>
        </w:tc>
        <w:tc>
          <w:tcPr>
            <w:tcW w:w="284" w:type="dxa"/>
            <w:tcMar>
              <w:top w:w="0" w:type="dxa"/>
              <w:left w:w="108" w:type="dxa"/>
              <w:bottom w:w="0" w:type="dxa"/>
              <w:right w:w="108" w:type="dxa"/>
            </w:tcMar>
          </w:tcPr>
          <w:p w14:paraId="26AA713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73C657B1"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1B1F2627" w14:textId="77777777" w:rsidR="00375026" w:rsidRPr="008637D2" w:rsidRDefault="00375026" w:rsidP="00375026">
            <w:pPr>
              <w:spacing w:line="276" w:lineRule="auto"/>
              <w:jc w:val="center"/>
              <w:rPr>
                <w:lang w:val="id-ID"/>
              </w:rPr>
            </w:pPr>
          </w:p>
        </w:tc>
      </w:tr>
      <w:tr w:rsidR="00DC772C" w:rsidRPr="008637D2" w14:paraId="6A85F61A" w14:textId="77777777" w:rsidTr="00375026">
        <w:trPr>
          <w:jc w:val="center"/>
        </w:trPr>
        <w:tc>
          <w:tcPr>
            <w:tcW w:w="425" w:type="dxa"/>
            <w:tcMar>
              <w:top w:w="0" w:type="dxa"/>
              <w:left w:w="108" w:type="dxa"/>
              <w:bottom w:w="0" w:type="dxa"/>
              <w:right w:w="108" w:type="dxa"/>
            </w:tcMar>
            <w:hideMark/>
          </w:tcPr>
          <w:p w14:paraId="6C5B512E"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06463A04" w14:textId="77777777" w:rsidR="008637D2" w:rsidRPr="008637D2" w:rsidRDefault="008637D2" w:rsidP="00375026">
            <w:pPr>
              <w:spacing w:line="276" w:lineRule="auto"/>
              <w:rPr>
                <w:lang w:val="id-ID"/>
              </w:rPr>
            </w:pPr>
          </w:p>
        </w:tc>
        <w:tc>
          <w:tcPr>
            <w:tcW w:w="284" w:type="dxa"/>
            <w:tcMar>
              <w:top w:w="0" w:type="dxa"/>
              <w:left w:w="108" w:type="dxa"/>
              <w:bottom w:w="0" w:type="dxa"/>
              <w:right w:w="108" w:type="dxa"/>
            </w:tcMar>
            <w:hideMark/>
          </w:tcPr>
          <w:p w14:paraId="4F2C58EF"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735CAC7A" w14:textId="77777777" w:rsidR="008637D2" w:rsidRPr="00244495" w:rsidRDefault="008637D2" w:rsidP="00375026">
            <w:pPr>
              <w:spacing w:line="276" w:lineRule="auto"/>
              <w:rPr>
                <w:color w:val="BFBFBF" w:themeColor="background1" w:themeShade="BF"/>
                <w:lang w:val="id-ID"/>
              </w:rPr>
            </w:pPr>
          </w:p>
        </w:tc>
        <w:tc>
          <w:tcPr>
            <w:tcW w:w="1843" w:type="dxa"/>
            <w:tcMar>
              <w:top w:w="0" w:type="dxa"/>
              <w:left w:w="108" w:type="dxa"/>
              <w:bottom w:w="0" w:type="dxa"/>
              <w:right w:w="108" w:type="dxa"/>
            </w:tcMar>
            <w:hideMark/>
          </w:tcPr>
          <w:p w14:paraId="4551B47D" w14:textId="77777777" w:rsidR="008637D2" w:rsidRPr="008637D2" w:rsidRDefault="008637D2" w:rsidP="00375026">
            <w:pPr>
              <w:spacing w:line="276" w:lineRule="auto"/>
              <w:jc w:val="center"/>
              <w:rPr>
                <w:lang w:val="id-ID"/>
              </w:rPr>
            </w:pPr>
          </w:p>
        </w:tc>
      </w:tr>
      <w:tr w:rsidR="00DC772C" w:rsidRPr="008637D2" w14:paraId="5DD16198" w14:textId="77777777" w:rsidTr="00375026">
        <w:trPr>
          <w:trHeight w:val="260"/>
          <w:jc w:val="center"/>
        </w:trPr>
        <w:tc>
          <w:tcPr>
            <w:tcW w:w="425" w:type="dxa"/>
            <w:tcMar>
              <w:top w:w="0" w:type="dxa"/>
              <w:left w:w="108" w:type="dxa"/>
              <w:bottom w:w="0" w:type="dxa"/>
              <w:right w:w="108" w:type="dxa"/>
            </w:tcMar>
            <w:hideMark/>
          </w:tcPr>
          <w:p w14:paraId="303F235B" w14:textId="77777777" w:rsidR="008637D2" w:rsidRPr="008637D2" w:rsidRDefault="008637D2" w:rsidP="00375026">
            <w:pPr>
              <w:spacing w:line="276" w:lineRule="auto"/>
              <w:jc w:val="center"/>
              <w:rPr>
                <w:lang w:val="id-ID"/>
              </w:rPr>
            </w:pPr>
            <w:r w:rsidRPr="008637D2">
              <w:rPr>
                <w:lang w:val="id-ID"/>
              </w:rPr>
              <w:t>3.</w:t>
            </w:r>
          </w:p>
        </w:tc>
        <w:tc>
          <w:tcPr>
            <w:tcW w:w="1701" w:type="dxa"/>
            <w:tcMar>
              <w:top w:w="0" w:type="dxa"/>
              <w:left w:w="108" w:type="dxa"/>
              <w:bottom w:w="0" w:type="dxa"/>
              <w:right w:w="108" w:type="dxa"/>
            </w:tcMar>
            <w:hideMark/>
          </w:tcPr>
          <w:p w14:paraId="013C20B8" w14:textId="78F1965B" w:rsidR="008637D2" w:rsidRPr="00375026" w:rsidRDefault="00375026" w:rsidP="00375026">
            <w:pPr>
              <w:spacing w:line="276" w:lineRule="auto"/>
            </w:pPr>
            <w:r>
              <w:t>Penguji Utama</w:t>
            </w:r>
          </w:p>
        </w:tc>
        <w:tc>
          <w:tcPr>
            <w:tcW w:w="284" w:type="dxa"/>
            <w:tcMar>
              <w:top w:w="0" w:type="dxa"/>
              <w:left w:w="108" w:type="dxa"/>
              <w:bottom w:w="0" w:type="dxa"/>
              <w:right w:w="108" w:type="dxa"/>
            </w:tcMar>
            <w:hideMark/>
          </w:tcPr>
          <w:p w14:paraId="7ABFF155"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2727C6CD" w14:textId="37571DD8" w:rsidR="008637D2" w:rsidRPr="00244495" w:rsidRDefault="005605B9" w:rsidP="00375026">
            <w:pPr>
              <w:spacing w:line="276" w:lineRule="auto"/>
              <w:rPr>
                <w:color w:val="BFBFBF" w:themeColor="background1" w:themeShade="BF"/>
                <w:lang w:val="id-ID"/>
              </w:rPr>
            </w:pPr>
            <w:r>
              <w:rPr>
                <w:u w:val="single"/>
              </w:rPr>
              <w:t>Gunawan Budi Prasetyo, ST., MMT., Ph.D.</w:t>
            </w:r>
          </w:p>
        </w:tc>
        <w:tc>
          <w:tcPr>
            <w:tcW w:w="1843" w:type="dxa"/>
            <w:tcMar>
              <w:top w:w="0" w:type="dxa"/>
              <w:left w:w="108" w:type="dxa"/>
              <w:bottom w:w="0" w:type="dxa"/>
              <w:right w:w="108" w:type="dxa"/>
            </w:tcMar>
            <w:hideMark/>
          </w:tcPr>
          <w:p w14:paraId="3C0264F7" w14:textId="77777777" w:rsidR="008637D2" w:rsidRPr="008637D2" w:rsidRDefault="008637D2" w:rsidP="00375026">
            <w:pPr>
              <w:spacing w:line="276" w:lineRule="auto"/>
              <w:jc w:val="center"/>
              <w:rPr>
                <w:lang w:val="id-ID"/>
              </w:rPr>
            </w:pPr>
          </w:p>
          <w:p w14:paraId="42E81DF0" w14:textId="77777777" w:rsidR="008637D2" w:rsidRPr="008637D2" w:rsidRDefault="008637D2" w:rsidP="00375026">
            <w:pPr>
              <w:spacing w:line="276" w:lineRule="auto"/>
              <w:jc w:val="center"/>
              <w:rPr>
                <w:lang w:val="id-ID"/>
              </w:rPr>
            </w:pPr>
            <w:r w:rsidRPr="008637D2">
              <w:rPr>
                <w:lang w:val="id-ID"/>
              </w:rPr>
              <w:t>...........................</w:t>
            </w:r>
          </w:p>
        </w:tc>
      </w:tr>
      <w:tr w:rsidR="00375026" w:rsidRPr="008637D2" w14:paraId="64533C3F" w14:textId="77777777" w:rsidTr="00375026">
        <w:trPr>
          <w:trHeight w:val="70"/>
          <w:jc w:val="center"/>
        </w:trPr>
        <w:tc>
          <w:tcPr>
            <w:tcW w:w="425" w:type="dxa"/>
            <w:tcMar>
              <w:top w:w="0" w:type="dxa"/>
              <w:left w:w="108" w:type="dxa"/>
              <w:bottom w:w="0" w:type="dxa"/>
              <w:right w:w="108" w:type="dxa"/>
            </w:tcMar>
          </w:tcPr>
          <w:p w14:paraId="41383D52"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25954CB4" w14:textId="77777777" w:rsidR="00375026" w:rsidRDefault="00375026" w:rsidP="00375026">
            <w:pPr>
              <w:spacing w:line="276" w:lineRule="auto"/>
            </w:pPr>
          </w:p>
        </w:tc>
        <w:tc>
          <w:tcPr>
            <w:tcW w:w="284" w:type="dxa"/>
            <w:tcMar>
              <w:top w:w="0" w:type="dxa"/>
              <w:left w:w="108" w:type="dxa"/>
              <w:bottom w:w="0" w:type="dxa"/>
              <w:right w:w="108" w:type="dxa"/>
            </w:tcMar>
          </w:tcPr>
          <w:p w14:paraId="6BAC6E07"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5105FE2D" w14:textId="6E4591BE" w:rsidR="00375026" w:rsidRPr="00244495" w:rsidRDefault="005605B9" w:rsidP="00375026">
            <w:pPr>
              <w:spacing w:line="276" w:lineRule="auto"/>
              <w:rPr>
                <w:color w:val="BFBFBF" w:themeColor="background1" w:themeShade="BF"/>
                <w:lang w:val="id-ID"/>
              </w:rPr>
            </w:pPr>
            <w:r>
              <w:t>NIP. 19770424 200812 1 001</w:t>
            </w:r>
          </w:p>
        </w:tc>
        <w:tc>
          <w:tcPr>
            <w:tcW w:w="1843" w:type="dxa"/>
            <w:tcMar>
              <w:top w:w="0" w:type="dxa"/>
              <w:left w:w="108" w:type="dxa"/>
              <w:bottom w:w="0" w:type="dxa"/>
              <w:right w:w="108" w:type="dxa"/>
            </w:tcMar>
          </w:tcPr>
          <w:p w14:paraId="6DF4D318" w14:textId="77777777" w:rsidR="00375026" w:rsidRPr="008637D2" w:rsidRDefault="00375026" w:rsidP="00375026">
            <w:pPr>
              <w:spacing w:line="276" w:lineRule="auto"/>
              <w:jc w:val="center"/>
              <w:rPr>
                <w:lang w:val="id-ID"/>
              </w:rPr>
            </w:pPr>
          </w:p>
        </w:tc>
      </w:tr>
      <w:tr w:rsidR="00375026" w:rsidRPr="008637D2" w14:paraId="796FAEBB" w14:textId="77777777" w:rsidTr="00375026">
        <w:trPr>
          <w:trHeight w:val="453"/>
          <w:jc w:val="center"/>
        </w:trPr>
        <w:tc>
          <w:tcPr>
            <w:tcW w:w="425" w:type="dxa"/>
            <w:tcMar>
              <w:top w:w="0" w:type="dxa"/>
              <w:left w:w="108" w:type="dxa"/>
              <w:bottom w:w="0" w:type="dxa"/>
              <w:right w:w="108" w:type="dxa"/>
            </w:tcMar>
          </w:tcPr>
          <w:p w14:paraId="54C30B75" w14:textId="2AD560FD" w:rsidR="00375026" w:rsidRPr="00375026" w:rsidRDefault="00375026" w:rsidP="00375026">
            <w:pPr>
              <w:spacing w:line="276" w:lineRule="auto"/>
              <w:jc w:val="center"/>
            </w:pPr>
            <w:r>
              <w:t>4.</w:t>
            </w:r>
          </w:p>
        </w:tc>
        <w:tc>
          <w:tcPr>
            <w:tcW w:w="1701" w:type="dxa"/>
            <w:tcMar>
              <w:top w:w="0" w:type="dxa"/>
              <w:left w:w="108" w:type="dxa"/>
              <w:bottom w:w="0" w:type="dxa"/>
              <w:right w:w="108" w:type="dxa"/>
            </w:tcMar>
          </w:tcPr>
          <w:p w14:paraId="599B774C" w14:textId="5AF61AC4" w:rsidR="00375026" w:rsidRDefault="00375026" w:rsidP="00375026">
            <w:pPr>
              <w:spacing w:line="276" w:lineRule="auto"/>
            </w:pPr>
            <w:r>
              <w:t>Penguji Pendamping</w:t>
            </w:r>
          </w:p>
        </w:tc>
        <w:tc>
          <w:tcPr>
            <w:tcW w:w="284" w:type="dxa"/>
            <w:tcMar>
              <w:top w:w="0" w:type="dxa"/>
              <w:left w:w="108" w:type="dxa"/>
              <w:bottom w:w="0" w:type="dxa"/>
              <w:right w:w="108" w:type="dxa"/>
            </w:tcMar>
          </w:tcPr>
          <w:p w14:paraId="3C3C78C0" w14:textId="41ADBBC5" w:rsidR="00375026" w:rsidRPr="00375026" w:rsidRDefault="00375026" w:rsidP="00375026">
            <w:pPr>
              <w:spacing w:line="276" w:lineRule="auto"/>
            </w:pPr>
            <w:r>
              <w:t>:</w:t>
            </w:r>
          </w:p>
        </w:tc>
        <w:tc>
          <w:tcPr>
            <w:tcW w:w="3685" w:type="dxa"/>
            <w:tcMar>
              <w:top w:w="0" w:type="dxa"/>
              <w:left w:w="108" w:type="dxa"/>
              <w:bottom w:w="0" w:type="dxa"/>
              <w:right w:w="108" w:type="dxa"/>
            </w:tcMar>
          </w:tcPr>
          <w:p w14:paraId="76F124EE"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35FFE3B9" w14:textId="77777777" w:rsidR="00375026" w:rsidRPr="008637D2" w:rsidRDefault="00375026" w:rsidP="00375026">
            <w:pPr>
              <w:spacing w:line="276" w:lineRule="auto"/>
              <w:jc w:val="center"/>
              <w:rPr>
                <w:lang w:val="id-ID"/>
              </w:rPr>
            </w:pPr>
          </w:p>
          <w:p w14:paraId="1C22ADBB" w14:textId="34D0075A" w:rsidR="00375026" w:rsidRPr="008637D2" w:rsidRDefault="00375026" w:rsidP="00375026">
            <w:pPr>
              <w:spacing w:line="276" w:lineRule="auto"/>
              <w:jc w:val="center"/>
              <w:rPr>
                <w:lang w:val="id-ID"/>
              </w:rPr>
            </w:pPr>
            <w:r w:rsidRPr="008637D2">
              <w:rPr>
                <w:lang w:val="id-ID"/>
              </w:rPr>
              <w:t>...........................</w:t>
            </w:r>
          </w:p>
        </w:tc>
      </w:tr>
    </w:tbl>
    <w:p w14:paraId="03DE218D" w14:textId="77777777" w:rsidR="009958E6" w:rsidRDefault="009958E6" w:rsidP="009958E6">
      <w:pPr>
        <w:jc w:val="center"/>
      </w:pPr>
    </w:p>
    <w:p w14:paraId="04E25050" w14:textId="77777777" w:rsidR="009958E6" w:rsidRDefault="009958E6" w:rsidP="009958E6">
      <w:pPr>
        <w:jc w:val="center"/>
      </w:pPr>
      <w:r w:rsidRPr="007C21D1">
        <w:t>Mengetahui,</w:t>
      </w:r>
    </w:p>
    <w:p w14:paraId="792FC1A9" w14:textId="77777777" w:rsidR="009958E6" w:rsidRPr="007C21D1" w:rsidRDefault="009958E6" w:rsidP="009958E6">
      <w:pPr>
        <w:jc w:val="center"/>
      </w:pPr>
    </w:p>
    <w:tbl>
      <w:tblPr>
        <w:tblW w:w="0" w:type="auto"/>
        <w:jc w:val="center"/>
        <w:tblLook w:val="01E0" w:firstRow="1" w:lastRow="1" w:firstColumn="1" w:lastColumn="1" w:noHBand="0" w:noVBand="0"/>
      </w:tblPr>
      <w:tblGrid>
        <w:gridCol w:w="3966"/>
        <w:gridCol w:w="3971"/>
      </w:tblGrid>
      <w:tr w:rsidR="009958E6" w:rsidRPr="007C21D1" w14:paraId="490CC890" w14:textId="77777777" w:rsidTr="00111FF6">
        <w:trPr>
          <w:jc w:val="center"/>
        </w:trPr>
        <w:tc>
          <w:tcPr>
            <w:tcW w:w="4077" w:type="dxa"/>
          </w:tcPr>
          <w:p w14:paraId="38255DDE" w14:textId="77777777" w:rsidR="009958E6" w:rsidRPr="007C21D1" w:rsidRDefault="009958E6" w:rsidP="00111FF6">
            <w:pPr>
              <w:pStyle w:val="IsiTabel1"/>
              <w:spacing w:line="240" w:lineRule="auto"/>
              <w:jc w:val="center"/>
            </w:pPr>
            <w:r w:rsidRPr="007C21D1">
              <w:t>Ketua Jurusan</w:t>
            </w:r>
          </w:p>
          <w:p w14:paraId="0C8ECFAA" w14:textId="77777777" w:rsidR="009958E6" w:rsidRPr="007C21D1" w:rsidRDefault="009958E6" w:rsidP="00111FF6">
            <w:pPr>
              <w:pStyle w:val="IsiTabel1"/>
              <w:spacing w:line="240" w:lineRule="auto"/>
              <w:jc w:val="center"/>
            </w:pPr>
            <w:r w:rsidRPr="007C21D1">
              <w:t>Teknologi Informasi</w:t>
            </w:r>
          </w:p>
        </w:tc>
        <w:tc>
          <w:tcPr>
            <w:tcW w:w="4077" w:type="dxa"/>
          </w:tcPr>
          <w:p w14:paraId="5DC16135" w14:textId="77777777" w:rsidR="009958E6" w:rsidRPr="007C21D1" w:rsidRDefault="009958E6" w:rsidP="00111FF6">
            <w:pPr>
              <w:pStyle w:val="IsiTabel1"/>
              <w:spacing w:line="240" w:lineRule="auto"/>
              <w:jc w:val="center"/>
            </w:pPr>
            <w:r w:rsidRPr="007C21D1">
              <w:t>Ketua Program Studi</w:t>
            </w:r>
          </w:p>
          <w:p w14:paraId="5EBB0DC9" w14:textId="77777777" w:rsidR="009958E6" w:rsidRPr="007C21D1" w:rsidRDefault="009958E6" w:rsidP="00111FF6">
            <w:pPr>
              <w:pStyle w:val="IsiTabel1"/>
              <w:spacing w:line="240" w:lineRule="auto"/>
              <w:jc w:val="center"/>
            </w:pPr>
            <w:r>
              <w:rPr>
                <w:lang w:val="en-US"/>
              </w:rPr>
              <w:t>Teknik</w:t>
            </w:r>
            <w:r w:rsidRPr="007C21D1">
              <w:t xml:space="preserve"> Informatika</w:t>
            </w:r>
          </w:p>
        </w:tc>
      </w:tr>
      <w:tr w:rsidR="009958E6" w:rsidRPr="007C21D1" w14:paraId="095CCCF3" w14:textId="77777777" w:rsidTr="00111FF6">
        <w:trPr>
          <w:jc w:val="center"/>
        </w:trPr>
        <w:tc>
          <w:tcPr>
            <w:tcW w:w="4077" w:type="dxa"/>
          </w:tcPr>
          <w:p w14:paraId="0A770F69" w14:textId="77777777" w:rsidR="009958E6" w:rsidRPr="007C21D1" w:rsidRDefault="009958E6" w:rsidP="00111FF6">
            <w:pPr>
              <w:pStyle w:val="IsiTabel1"/>
              <w:spacing w:line="240" w:lineRule="auto"/>
              <w:jc w:val="center"/>
              <w:rPr>
                <w:u w:val="single"/>
              </w:rPr>
            </w:pPr>
          </w:p>
          <w:p w14:paraId="1496F37B" w14:textId="77777777" w:rsidR="009958E6" w:rsidRDefault="009958E6" w:rsidP="00111FF6">
            <w:pPr>
              <w:pStyle w:val="IsiTabel1"/>
              <w:spacing w:line="240" w:lineRule="auto"/>
              <w:jc w:val="center"/>
              <w:rPr>
                <w:u w:val="single"/>
              </w:rPr>
            </w:pPr>
          </w:p>
          <w:p w14:paraId="7E078255" w14:textId="77777777" w:rsidR="009958E6" w:rsidRDefault="009958E6" w:rsidP="00111FF6">
            <w:pPr>
              <w:pStyle w:val="IsiTabel1"/>
              <w:spacing w:line="240" w:lineRule="auto"/>
              <w:jc w:val="center"/>
              <w:rPr>
                <w:u w:val="single"/>
              </w:rPr>
            </w:pPr>
          </w:p>
          <w:p w14:paraId="011FF01E" w14:textId="77777777" w:rsidR="009958E6" w:rsidRDefault="009958E6" w:rsidP="00111FF6">
            <w:pPr>
              <w:pStyle w:val="IsiTabel1"/>
              <w:spacing w:line="240" w:lineRule="auto"/>
              <w:jc w:val="center"/>
              <w:rPr>
                <w:u w:val="single"/>
              </w:rPr>
            </w:pPr>
          </w:p>
          <w:p w14:paraId="414B5E7A" w14:textId="77777777" w:rsidR="009958E6" w:rsidRPr="007C21D1" w:rsidRDefault="009958E6" w:rsidP="00111FF6">
            <w:pPr>
              <w:pStyle w:val="IsiTabel1"/>
              <w:spacing w:line="240" w:lineRule="auto"/>
              <w:jc w:val="center"/>
              <w:rPr>
                <w:u w:val="single"/>
              </w:rPr>
            </w:pPr>
          </w:p>
          <w:p w14:paraId="03745547" w14:textId="77777777" w:rsidR="009958E6" w:rsidRPr="007C21D1" w:rsidRDefault="009958E6" w:rsidP="00111FF6">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20F83367" w14:textId="77777777" w:rsidR="009958E6" w:rsidRPr="007C21D1" w:rsidRDefault="009958E6" w:rsidP="00111FF6">
            <w:pPr>
              <w:pStyle w:val="IsiTabel1"/>
              <w:spacing w:line="240" w:lineRule="auto"/>
              <w:jc w:val="center"/>
            </w:pPr>
          </w:p>
          <w:p w14:paraId="6CD8A924" w14:textId="77777777" w:rsidR="009958E6" w:rsidRDefault="009958E6" w:rsidP="00111FF6">
            <w:pPr>
              <w:pStyle w:val="IsiTabel1"/>
              <w:spacing w:line="240" w:lineRule="auto"/>
              <w:jc w:val="center"/>
            </w:pPr>
          </w:p>
          <w:p w14:paraId="4EDDC928" w14:textId="77777777" w:rsidR="009958E6" w:rsidRDefault="009958E6" w:rsidP="00111FF6">
            <w:pPr>
              <w:pStyle w:val="IsiTabel1"/>
              <w:spacing w:line="240" w:lineRule="auto"/>
              <w:jc w:val="center"/>
            </w:pPr>
          </w:p>
          <w:p w14:paraId="2D7ADFC5" w14:textId="77777777" w:rsidR="009958E6" w:rsidRDefault="009958E6" w:rsidP="00111FF6">
            <w:pPr>
              <w:pStyle w:val="IsiTabel1"/>
              <w:spacing w:line="240" w:lineRule="auto"/>
              <w:jc w:val="center"/>
            </w:pPr>
          </w:p>
          <w:p w14:paraId="5DE7530B" w14:textId="77777777" w:rsidR="009958E6" w:rsidRPr="007C21D1" w:rsidRDefault="009958E6" w:rsidP="00111FF6">
            <w:pPr>
              <w:pStyle w:val="IsiTabel1"/>
              <w:spacing w:line="240" w:lineRule="auto"/>
              <w:jc w:val="center"/>
            </w:pPr>
          </w:p>
          <w:p w14:paraId="0E69BBF8" w14:textId="77777777" w:rsidR="009958E6" w:rsidRPr="007C21D1" w:rsidRDefault="009958E6" w:rsidP="00111FF6">
            <w:pPr>
              <w:pStyle w:val="IsiTabel1"/>
              <w:spacing w:line="240" w:lineRule="auto"/>
              <w:jc w:val="center"/>
            </w:pPr>
            <w:r>
              <w:rPr>
                <w:u w:val="single"/>
                <w:lang w:val="en-US"/>
              </w:rPr>
              <w:t>Imam Fahrur Rozi, S.T., M.T.</w:t>
            </w:r>
          </w:p>
        </w:tc>
      </w:tr>
      <w:tr w:rsidR="009958E6" w:rsidRPr="007C21D1" w14:paraId="35BBDEB4" w14:textId="77777777" w:rsidTr="00111FF6">
        <w:trPr>
          <w:jc w:val="center"/>
        </w:trPr>
        <w:tc>
          <w:tcPr>
            <w:tcW w:w="4077" w:type="dxa"/>
            <w:vAlign w:val="center"/>
          </w:tcPr>
          <w:p w14:paraId="482F2E10" w14:textId="77777777" w:rsidR="009958E6" w:rsidRPr="007C21D1" w:rsidRDefault="009958E6" w:rsidP="00111FF6">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5"/>
            </w:tblGrid>
            <w:tr w:rsidR="009958E6" w:rsidRPr="007C21D1" w14:paraId="09A2DB78" w14:textId="77777777" w:rsidTr="00111FF6">
              <w:trPr>
                <w:tblCellSpacing w:w="0" w:type="dxa"/>
              </w:trPr>
              <w:tc>
                <w:tcPr>
                  <w:tcW w:w="0" w:type="auto"/>
                  <w:vAlign w:val="center"/>
                  <w:hideMark/>
                </w:tcPr>
                <w:p w14:paraId="550706F6" w14:textId="77777777" w:rsidR="009958E6" w:rsidRPr="007C21D1" w:rsidRDefault="009958E6" w:rsidP="00111FF6">
                  <w:pPr>
                    <w:pStyle w:val="IsiTabel1"/>
                    <w:spacing w:line="240" w:lineRule="auto"/>
                    <w:jc w:val="center"/>
                  </w:pPr>
                  <w:r w:rsidRPr="007C21D1">
                    <w:t>NIP. 19840610 200812 1 004</w:t>
                  </w:r>
                </w:p>
              </w:tc>
            </w:tr>
          </w:tbl>
          <w:p w14:paraId="47CA44BD" w14:textId="77777777" w:rsidR="009958E6" w:rsidRPr="007C21D1" w:rsidRDefault="009958E6" w:rsidP="00111FF6">
            <w:pPr>
              <w:pStyle w:val="IsiTabel1"/>
              <w:spacing w:line="240" w:lineRule="auto"/>
              <w:jc w:val="center"/>
              <w:rPr>
                <w:u w:val="single"/>
              </w:rPr>
            </w:pPr>
          </w:p>
        </w:tc>
      </w:tr>
    </w:tbl>
    <w:p w14:paraId="035B6348" w14:textId="77777777" w:rsidR="009958E6" w:rsidRPr="007C21D1" w:rsidRDefault="009958E6" w:rsidP="009958E6">
      <w:pPr>
        <w:tabs>
          <w:tab w:val="left" w:pos="1560"/>
          <w:tab w:val="right" w:leader="dot" w:pos="7938"/>
          <w:tab w:val="right" w:leader="dot" w:pos="8505"/>
        </w:tabs>
        <w:spacing w:after="360"/>
        <w:jc w:val="center"/>
        <w:rPr>
          <w:b/>
          <w:sz w:val="28"/>
        </w:rPr>
        <w:sectPr w:rsidR="009958E6" w:rsidRPr="007C21D1" w:rsidSect="009958E6">
          <w:headerReference w:type="default" r:id="rId10"/>
          <w:footerReference w:type="default" r:id="rId11"/>
          <w:headerReference w:type="first" r:id="rId12"/>
          <w:footerReference w:type="first" r:id="rId13"/>
          <w:pgSz w:w="11906" w:h="16838" w:code="9"/>
          <w:pgMar w:top="1701" w:right="1701" w:bottom="1701" w:left="2268" w:header="720" w:footer="720" w:gutter="0"/>
          <w:pgNumType w:fmt="lowerRoman"/>
          <w:cols w:space="720"/>
          <w:titlePg/>
          <w:docGrid w:linePitch="360"/>
        </w:sectPr>
      </w:pPr>
      <w:bookmarkStart w:id="9" w:name="_LAMPIRAN_7_DAFTAR"/>
      <w:bookmarkEnd w:id="9"/>
    </w:p>
    <w:p w14:paraId="76864ED6" w14:textId="6F5418D6" w:rsidR="005D0FD1" w:rsidRDefault="005D0FD1" w:rsidP="003B7112">
      <w:pPr>
        <w:pStyle w:val="Heading1"/>
        <w:numPr>
          <w:ilvl w:val="0"/>
          <w:numId w:val="0"/>
        </w:numPr>
        <w:ind w:left="432"/>
        <w:rPr>
          <w:lang w:val="es-ES"/>
        </w:rPr>
      </w:pPr>
      <w:bookmarkStart w:id="10" w:name="_Toc77700159"/>
      <w:r w:rsidRPr="00D27894">
        <w:rPr>
          <w:lang w:val="es-ES"/>
        </w:rPr>
        <w:lastRenderedPageBreak/>
        <w:t>PERNYATAAN</w:t>
      </w:r>
      <w:bookmarkEnd w:id="10"/>
    </w:p>
    <w:p w14:paraId="0849BB0A" w14:textId="77777777" w:rsidR="00D27894" w:rsidRPr="00D27894" w:rsidRDefault="00D27894" w:rsidP="00D27894">
      <w:pPr>
        <w:rPr>
          <w:lang w:val="es-ES"/>
        </w:rPr>
      </w:pPr>
    </w:p>
    <w:p w14:paraId="198B560A" w14:textId="77777777" w:rsidR="005D0FD1" w:rsidRDefault="005D0FD1" w:rsidP="005D0FD1">
      <w:pPr>
        <w:ind w:firstLine="720"/>
        <w:jc w:val="both"/>
      </w:pPr>
      <w:r>
        <w:t>Dengan ini saya menyatakan bahwa pada Skripsi ini tidak terdapat karya, baik seluruh maupun sebagian, yang sudah pernah diajukan untuk memperoleh gelar akademik di Perguruan Tinggi manapun, dan sepanjang pengetahuan saya juga tidak terdapat karya atau pendapat yang pernah ditulis atau diterbitkan oleh orang lain, kecuali yang secara tertulis disitasi dalam naskah ini serta disebutkan dalam daftar sitasi/pustaka.</w:t>
      </w:r>
    </w:p>
    <w:p w14:paraId="11707F7F" w14:textId="77777777" w:rsidR="005D0FD1" w:rsidRDefault="005D0FD1" w:rsidP="005D0FD1">
      <w:pPr>
        <w:tabs>
          <w:tab w:val="right" w:leader="dot" w:pos="7938"/>
          <w:tab w:val="right" w:leader="dot" w:pos="8505"/>
        </w:tabs>
        <w:spacing w:after="360"/>
        <w:jc w:val="center"/>
        <w:rPr>
          <w:b/>
          <w:sz w:val="28"/>
        </w:rPr>
      </w:pPr>
    </w:p>
    <w:p w14:paraId="23D7F804" w14:textId="77777777" w:rsidR="005D0FD1" w:rsidRDefault="005D0FD1" w:rsidP="005D0FD1">
      <w:pPr>
        <w:tabs>
          <w:tab w:val="left" w:pos="1560"/>
          <w:tab w:val="right" w:leader="dot" w:pos="7938"/>
          <w:tab w:val="right" w:leader="dot" w:pos="8505"/>
        </w:tabs>
        <w:spacing w:after="360"/>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404"/>
      </w:tblGrid>
      <w:tr w:rsidR="005D0FD1" w14:paraId="1ED0F1A3" w14:textId="77777777" w:rsidTr="00E41ACE">
        <w:tc>
          <w:tcPr>
            <w:tcW w:w="5524" w:type="dxa"/>
          </w:tcPr>
          <w:p w14:paraId="2F5272DE" w14:textId="77777777" w:rsidR="005D0FD1" w:rsidRDefault="005D0FD1" w:rsidP="00E41ACE">
            <w:pPr>
              <w:tabs>
                <w:tab w:val="left" w:pos="1560"/>
                <w:tab w:val="right" w:leader="dot" w:pos="7938"/>
                <w:tab w:val="right" w:leader="dot" w:pos="8505"/>
              </w:tabs>
              <w:spacing w:after="360"/>
              <w:jc w:val="right"/>
            </w:pPr>
          </w:p>
        </w:tc>
        <w:tc>
          <w:tcPr>
            <w:tcW w:w="2404" w:type="dxa"/>
          </w:tcPr>
          <w:p w14:paraId="090D7815" w14:textId="090AE747" w:rsidR="005D0FD1" w:rsidRDefault="005D0FD1" w:rsidP="00E41ACE">
            <w:pPr>
              <w:tabs>
                <w:tab w:val="left" w:pos="1560"/>
                <w:tab w:val="right" w:leader="dot" w:pos="7938"/>
                <w:tab w:val="right" w:leader="dot" w:pos="8505"/>
              </w:tabs>
              <w:spacing w:after="360" w:line="240" w:lineRule="auto"/>
              <w:jc w:val="center"/>
            </w:pPr>
            <w:r>
              <w:t>Malang</w:t>
            </w:r>
            <w:r w:rsidRPr="005E3284">
              <w:t xml:space="preserve">, </w:t>
            </w:r>
            <w:r>
              <w:t>2</w:t>
            </w:r>
            <w:r w:rsidR="00737322">
              <w:t>6</w:t>
            </w:r>
            <w:r>
              <w:t xml:space="preserve"> Ju</w:t>
            </w:r>
            <w:r w:rsidR="00737322">
              <w:t>l</w:t>
            </w:r>
            <w:r>
              <w:t>i 2021</w:t>
            </w:r>
          </w:p>
          <w:p w14:paraId="64C47167" w14:textId="77777777" w:rsidR="005D0FD1" w:rsidRPr="00197E76" w:rsidRDefault="005D0FD1" w:rsidP="00E41ACE">
            <w:pPr>
              <w:tabs>
                <w:tab w:val="left" w:pos="1560"/>
                <w:tab w:val="right" w:leader="dot" w:pos="7938"/>
                <w:tab w:val="right" w:leader="dot" w:pos="8505"/>
              </w:tabs>
              <w:spacing w:after="360" w:line="240" w:lineRule="auto"/>
              <w:jc w:val="center"/>
            </w:pPr>
          </w:p>
          <w:p w14:paraId="5F3F69F6" w14:textId="687A45D4" w:rsidR="005D0FD1" w:rsidRPr="00197E76" w:rsidRDefault="005D0FD1" w:rsidP="00E41ACE">
            <w:pPr>
              <w:tabs>
                <w:tab w:val="left" w:pos="1560"/>
                <w:tab w:val="right" w:leader="dot" w:pos="7938"/>
                <w:tab w:val="right" w:leader="dot" w:pos="8505"/>
              </w:tabs>
              <w:spacing w:after="360" w:line="240" w:lineRule="auto"/>
              <w:jc w:val="center"/>
            </w:pPr>
            <w:r>
              <w:t>Fardhan Ardhi R.</w:t>
            </w:r>
          </w:p>
        </w:tc>
      </w:tr>
    </w:tbl>
    <w:p w14:paraId="50D2C9F0" w14:textId="77777777" w:rsidR="005D0FD1" w:rsidRDefault="005D0FD1" w:rsidP="005D0FD1">
      <w:pPr>
        <w:sectPr w:rsidR="005D0FD1"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680385D0" w14:textId="77777777" w:rsidR="004438E6" w:rsidRPr="00D27894" w:rsidRDefault="004438E6" w:rsidP="003B7112">
      <w:pPr>
        <w:pStyle w:val="Heading1"/>
        <w:numPr>
          <w:ilvl w:val="0"/>
          <w:numId w:val="0"/>
        </w:numPr>
        <w:ind w:left="432"/>
        <w:rPr>
          <w:lang w:val="es-ES"/>
        </w:rPr>
      </w:pPr>
      <w:bookmarkStart w:id="11" w:name="_Toc77700160"/>
      <w:r w:rsidRPr="00D27894">
        <w:rPr>
          <w:lang w:val="es-ES"/>
        </w:rPr>
        <w:lastRenderedPageBreak/>
        <w:t>ABSTRAK</w:t>
      </w:r>
      <w:bookmarkEnd w:id="11"/>
    </w:p>
    <w:p w14:paraId="1D6821AA" w14:textId="77777777" w:rsidR="00D27894" w:rsidRDefault="00D27894" w:rsidP="004438E6">
      <w:pPr>
        <w:spacing w:line="240" w:lineRule="auto"/>
        <w:jc w:val="both"/>
        <w:rPr>
          <w:b/>
        </w:rPr>
      </w:pPr>
    </w:p>
    <w:p w14:paraId="6A2F9ECC" w14:textId="71B1571C" w:rsidR="00030040" w:rsidRDefault="00030040" w:rsidP="00030040">
      <w:pPr>
        <w:jc w:val="both"/>
      </w:pPr>
      <w:r>
        <w:rPr>
          <w:b/>
        </w:rPr>
        <w:t>Ardhi R., Fardhan</w:t>
      </w:r>
      <w:r>
        <w:t>. “</w:t>
      </w:r>
      <w:r w:rsidRPr="007341D9">
        <w:t xml:space="preserve">Pengembangan Aplikasi Android </w:t>
      </w:r>
      <w:r>
        <w:rPr>
          <w:i/>
          <w:iCs/>
        </w:rPr>
        <w:t>Marketplace</w:t>
      </w:r>
      <w:r w:rsidRPr="007341D9">
        <w:t xml:space="preserve"> Pada Sistem Manajemen Rantai Pasok "Panen-Panen"”. </w:t>
      </w:r>
      <w:r w:rsidRPr="007C59EB">
        <w:rPr>
          <w:b/>
        </w:rPr>
        <w:t xml:space="preserve">Pembimbing: (1) </w:t>
      </w:r>
      <w:r w:rsidRPr="00030040">
        <w:rPr>
          <w:b/>
        </w:rPr>
        <w:t>Dr. Eng. Rosa Andrie Asmara, ST., MT</w:t>
      </w:r>
      <w:r w:rsidRPr="00650147">
        <w:rPr>
          <w:b/>
        </w:rPr>
        <w:t xml:space="preserve">, </w:t>
      </w:r>
      <w:r w:rsidRPr="007C59EB">
        <w:rPr>
          <w:b/>
        </w:rPr>
        <w:t xml:space="preserve">(2) </w:t>
      </w:r>
      <w:r w:rsidRPr="007341D9">
        <w:rPr>
          <w:b/>
        </w:rPr>
        <w:t>Mohammad Arda Dwi Ardianto, S.Kom.</w:t>
      </w:r>
    </w:p>
    <w:p w14:paraId="3FEBEA4D" w14:textId="77777777" w:rsidR="00030040" w:rsidRDefault="00030040" w:rsidP="00030040">
      <w:pPr>
        <w:jc w:val="both"/>
      </w:pPr>
    </w:p>
    <w:p w14:paraId="58885EEB" w14:textId="77777777" w:rsidR="00030040" w:rsidRPr="007C59EB" w:rsidRDefault="00030040" w:rsidP="00030040">
      <w:pPr>
        <w:jc w:val="both"/>
        <w:rPr>
          <w:b/>
        </w:rPr>
      </w:pPr>
      <w:r>
        <w:rPr>
          <w:b/>
        </w:rPr>
        <w:t>Skripsi</w:t>
      </w:r>
      <w:r w:rsidRPr="007C59EB">
        <w:rPr>
          <w:b/>
        </w:rPr>
        <w:t xml:space="preserve">, Program Studi </w:t>
      </w:r>
      <w:r>
        <w:rPr>
          <w:b/>
        </w:rPr>
        <w:t>Teknik</w:t>
      </w:r>
      <w:r w:rsidRPr="007C59EB">
        <w:rPr>
          <w:b/>
        </w:rPr>
        <w:t xml:space="preserve"> Informatika, Jurusan Teknologi Informasi, Politeknik Negeri Malang, 20</w:t>
      </w:r>
      <w:r>
        <w:rPr>
          <w:b/>
        </w:rPr>
        <w:t>21</w:t>
      </w:r>
      <w:r w:rsidRPr="007C59EB">
        <w:rPr>
          <w:b/>
        </w:rPr>
        <w:t>.</w:t>
      </w:r>
    </w:p>
    <w:p w14:paraId="02AE3A23" w14:textId="77777777" w:rsidR="00030040" w:rsidRDefault="00030040" w:rsidP="00030040">
      <w:pPr>
        <w:jc w:val="both"/>
      </w:pPr>
    </w:p>
    <w:p w14:paraId="70F8FF3E" w14:textId="0123C338" w:rsidR="00030040" w:rsidRPr="00A14AE9" w:rsidRDefault="00125E75" w:rsidP="00030040">
      <w:pPr>
        <w:ind w:firstLine="567"/>
        <w:jc w:val="both"/>
      </w:pPr>
      <w:r>
        <w:t xml:space="preserve">Sektor pertanian merupakan sektor utama dalam pemenuhan kebutuhan pangan di indonesia. Namun disisi lain, banyak kelompok masyarakan dirugikan akibat permasalahan yang timbul akibat rantai distribusi penjualan produk panen hasil pertanian tersebut yang cukup panjang dimana sebagian besar distributor didominasi oleh tengkulak yang membuat harga produk naik apabila sampai ke konsumen. Oleh karena itu PT. Infonika Parasa sebagai mitra menginisiasi sebuah ekosistem manajemen rantai pasok bernama "Panen-Panen" untuk mengatasi permasalahan tersebut. Sehingga dikembangkan aplikasi jual beli berbasis </w:t>
      </w:r>
      <w:r>
        <w:rPr>
          <w:i/>
          <w:iCs/>
        </w:rPr>
        <w:t xml:space="preserve">marketplace </w:t>
      </w:r>
      <w:r>
        <w:t>di bidang pertanian sesuai dengan kebutuhan yang disediakan oleh mitra. Pengembangan aplikasi ini diharapkan dapat memutus rantai distribusi yang panjang dengan cara menghubungkan penjual dan pembeli sehingga dapat bertransaksi secara langsung. Aplikasi yang dikembangkan menggunakan flutter sebagai kerangka kerja dengan menggunakan metode pengembangan RAD (</w:t>
      </w:r>
      <w:r>
        <w:rPr>
          <w:i/>
          <w:iCs/>
        </w:rPr>
        <w:t>Rapid Application Development</w:t>
      </w:r>
      <w:r>
        <w:t>). Aspek pengujian yang dilakukan adalah pengujian API dan pengujian fungsional. Berdasarkan hasil pengujian tersebut, aplikasi yang dibuat berjalan dengan baik sesuai dengan perencanaan yang telah dibuat.</w:t>
      </w:r>
      <w:r w:rsidR="00030040">
        <w:t xml:space="preserve"> </w:t>
      </w:r>
    </w:p>
    <w:p w14:paraId="1B64E603" w14:textId="77777777" w:rsidR="00030040" w:rsidRDefault="00030040" w:rsidP="00030040">
      <w:pPr>
        <w:jc w:val="both"/>
      </w:pPr>
    </w:p>
    <w:p w14:paraId="08D8CEA5" w14:textId="73E178AB" w:rsidR="00030040" w:rsidRDefault="00030040" w:rsidP="00030040">
      <w:pPr>
        <w:jc w:val="both"/>
        <w:rPr>
          <w:bCs/>
        </w:rPr>
      </w:pPr>
      <w:r>
        <w:rPr>
          <w:b/>
        </w:rPr>
        <w:t>Kata Kunci :</w:t>
      </w:r>
      <w:r>
        <w:rPr>
          <w:bCs/>
        </w:rPr>
        <w:t xml:space="preserve"> aplikasi android, manajemen rantai pasok, </w:t>
      </w:r>
      <w:r w:rsidR="00125E75">
        <w:rPr>
          <w:bCs/>
          <w:i/>
          <w:iCs/>
        </w:rPr>
        <w:t>marketplace</w:t>
      </w:r>
      <w:r w:rsidR="00125E75" w:rsidRPr="00125E75">
        <w:rPr>
          <w:bCs/>
        </w:rPr>
        <w:t xml:space="preserve">, </w:t>
      </w:r>
      <w:r>
        <w:rPr>
          <w:bCs/>
        </w:rPr>
        <w:t>RAD</w:t>
      </w:r>
    </w:p>
    <w:p w14:paraId="07B65058" w14:textId="77777777" w:rsidR="004438E6" w:rsidRDefault="004438E6" w:rsidP="004438E6">
      <w:pPr>
        <w:tabs>
          <w:tab w:val="left" w:pos="1560"/>
          <w:tab w:val="right" w:leader="dot" w:pos="7938"/>
          <w:tab w:val="right" w:leader="dot" w:pos="8505"/>
        </w:tabs>
        <w:spacing w:after="360"/>
        <w:jc w:val="center"/>
        <w:rPr>
          <w:b/>
          <w:sz w:val="28"/>
        </w:rPr>
      </w:pPr>
    </w:p>
    <w:p w14:paraId="783501C1"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6"/>
          <w:pgSz w:w="11907" w:h="16839" w:code="9"/>
          <w:pgMar w:top="1701" w:right="1701" w:bottom="1701" w:left="2268" w:header="720" w:footer="720" w:gutter="0"/>
          <w:pgNumType w:fmt="lowerRoman"/>
          <w:cols w:space="720"/>
          <w:titlePg/>
          <w:docGrid w:linePitch="360"/>
        </w:sectPr>
      </w:pPr>
    </w:p>
    <w:p w14:paraId="24913563" w14:textId="77777777" w:rsidR="004438E6" w:rsidRPr="0040076D" w:rsidRDefault="004438E6" w:rsidP="003B7112">
      <w:pPr>
        <w:pStyle w:val="Heading1"/>
        <w:numPr>
          <w:ilvl w:val="0"/>
          <w:numId w:val="0"/>
        </w:numPr>
        <w:ind w:left="432"/>
        <w:rPr>
          <w:i/>
          <w:iCs/>
          <w:lang w:val="es-ES"/>
        </w:rPr>
      </w:pPr>
      <w:bookmarkStart w:id="12" w:name="_Toc77700161"/>
      <w:r w:rsidRPr="0040076D">
        <w:rPr>
          <w:i/>
          <w:iCs/>
          <w:lang w:val="es-ES"/>
        </w:rPr>
        <w:lastRenderedPageBreak/>
        <w:t>ABSTRACT</w:t>
      </w:r>
      <w:bookmarkEnd w:id="12"/>
    </w:p>
    <w:p w14:paraId="1A79AE74" w14:textId="77777777" w:rsidR="00D27894" w:rsidRDefault="00D27894" w:rsidP="004438E6">
      <w:pPr>
        <w:spacing w:line="240" w:lineRule="auto"/>
        <w:jc w:val="both"/>
        <w:rPr>
          <w:b/>
          <w:i/>
        </w:rPr>
      </w:pPr>
    </w:p>
    <w:p w14:paraId="35446BFD" w14:textId="2E2B4D77" w:rsidR="0056018D" w:rsidRPr="00ED14D8" w:rsidRDefault="0056018D" w:rsidP="0056018D">
      <w:pPr>
        <w:jc w:val="both"/>
        <w:rPr>
          <w:i/>
        </w:rPr>
      </w:pPr>
      <w:r>
        <w:rPr>
          <w:b/>
          <w:i/>
        </w:rPr>
        <w:t>Ardhi R.</w:t>
      </w:r>
      <w:r w:rsidRPr="000937AF">
        <w:rPr>
          <w:b/>
          <w:i/>
        </w:rPr>
        <w:t xml:space="preserve">, </w:t>
      </w:r>
      <w:r>
        <w:rPr>
          <w:b/>
          <w:i/>
        </w:rPr>
        <w:t>Fardhan</w:t>
      </w:r>
      <w:r w:rsidRPr="00ED14D8">
        <w:rPr>
          <w:i/>
        </w:rPr>
        <w:t>. “</w:t>
      </w:r>
      <w:r>
        <w:rPr>
          <w:i/>
        </w:rPr>
        <w:t>Marketplace</w:t>
      </w:r>
      <w:r w:rsidRPr="00292DA7">
        <w:rPr>
          <w:i/>
        </w:rPr>
        <w:t xml:space="preserve"> Android App</w:t>
      </w:r>
      <w:r>
        <w:rPr>
          <w:i/>
        </w:rPr>
        <w:t xml:space="preserve"> Development in the "Panen-Panen</w:t>
      </w:r>
      <w:r w:rsidRPr="00292DA7">
        <w:rPr>
          <w:i/>
        </w:rPr>
        <w:t>" Supply Chain Management System</w:t>
      </w:r>
      <w:r w:rsidRPr="00ED14D8">
        <w:rPr>
          <w:i/>
        </w:rPr>
        <w:t>”</w:t>
      </w:r>
      <w:r>
        <w:rPr>
          <w:i/>
        </w:rPr>
        <w:t>.</w:t>
      </w:r>
      <w:r w:rsidRPr="00ED14D8">
        <w:rPr>
          <w:i/>
        </w:rPr>
        <w:t xml:space="preserve"> </w:t>
      </w:r>
      <w:r w:rsidRPr="00ED14D8">
        <w:rPr>
          <w:b/>
          <w:i/>
        </w:rPr>
        <w:t xml:space="preserve">Counseling </w:t>
      </w:r>
      <w:r>
        <w:rPr>
          <w:b/>
          <w:i/>
        </w:rPr>
        <w:t>Supervisor</w:t>
      </w:r>
      <w:r w:rsidRPr="00ED14D8">
        <w:rPr>
          <w:b/>
          <w:i/>
        </w:rPr>
        <w:t xml:space="preserve">: (1) </w:t>
      </w:r>
      <w:r w:rsidRPr="0056018D">
        <w:rPr>
          <w:b/>
          <w:i/>
        </w:rPr>
        <w:t>Dr. Eng. Rosa Andrie Asmara, ST., MT</w:t>
      </w:r>
      <w:r w:rsidRPr="00ED14D8">
        <w:rPr>
          <w:b/>
          <w:i/>
        </w:rPr>
        <w:t xml:space="preserve">, (2) </w:t>
      </w:r>
      <w:r w:rsidRPr="007341D9">
        <w:rPr>
          <w:b/>
          <w:i/>
        </w:rPr>
        <w:t>Mohammad Arda Dwi Ardianto, S.Kom.</w:t>
      </w:r>
    </w:p>
    <w:p w14:paraId="1CEFA9DF" w14:textId="77777777" w:rsidR="0056018D" w:rsidRPr="00ED14D8" w:rsidRDefault="0056018D" w:rsidP="0056018D">
      <w:pPr>
        <w:jc w:val="both"/>
        <w:rPr>
          <w:i/>
        </w:rPr>
      </w:pPr>
    </w:p>
    <w:p w14:paraId="31548523" w14:textId="77777777" w:rsidR="0056018D" w:rsidRPr="00ED14D8" w:rsidRDefault="0056018D" w:rsidP="0056018D">
      <w:pPr>
        <w:jc w:val="both"/>
        <w:rPr>
          <w:b/>
          <w:i/>
        </w:rPr>
      </w:pPr>
      <w:r>
        <w:rPr>
          <w:b/>
          <w:i/>
        </w:rPr>
        <w:t>Thesis</w:t>
      </w:r>
      <w:r w:rsidRPr="00ED14D8">
        <w:rPr>
          <w:b/>
          <w:i/>
        </w:rPr>
        <w:t xml:space="preserve">, </w:t>
      </w:r>
      <w:r w:rsidRPr="00ED14D8">
        <w:rPr>
          <w:b/>
          <w:bCs/>
          <w:i/>
        </w:rPr>
        <w:t>Inform</w:t>
      </w:r>
      <w:r>
        <w:rPr>
          <w:b/>
          <w:bCs/>
          <w:i/>
        </w:rPr>
        <w:t>atics Management Study Program</w:t>
      </w:r>
      <w:r w:rsidRPr="00ED14D8">
        <w:rPr>
          <w:b/>
          <w:bCs/>
          <w:i/>
        </w:rPr>
        <w:t xml:space="preserve">, Department of Information Technology, State Polytechnic of Malang, </w:t>
      </w:r>
      <w:r w:rsidRPr="00ED14D8">
        <w:rPr>
          <w:b/>
          <w:i/>
        </w:rPr>
        <w:t>20</w:t>
      </w:r>
      <w:r>
        <w:rPr>
          <w:b/>
          <w:i/>
        </w:rPr>
        <w:t>21</w:t>
      </w:r>
      <w:r w:rsidRPr="00ED14D8">
        <w:rPr>
          <w:b/>
          <w:i/>
        </w:rPr>
        <w:t>.</w:t>
      </w:r>
    </w:p>
    <w:p w14:paraId="1284613D" w14:textId="77777777" w:rsidR="0056018D" w:rsidRPr="00ED14D8" w:rsidRDefault="0056018D" w:rsidP="0056018D">
      <w:pPr>
        <w:jc w:val="both"/>
        <w:rPr>
          <w:i/>
        </w:rPr>
      </w:pPr>
    </w:p>
    <w:p w14:paraId="7B932C9C" w14:textId="2321FA1E" w:rsidR="0056018D" w:rsidRDefault="008A733E" w:rsidP="0056018D">
      <w:pPr>
        <w:ind w:firstLine="567"/>
        <w:jc w:val="both"/>
        <w:rPr>
          <w:i/>
        </w:rPr>
      </w:pPr>
      <w:r w:rsidRPr="008A733E">
        <w:rPr>
          <w:i/>
        </w:rPr>
        <w:t>The agricultural sector is the main sector in Indonesia</w:t>
      </w:r>
      <w:r>
        <w:rPr>
          <w:i/>
        </w:rPr>
        <w:t>n</w:t>
      </w:r>
      <w:r w:rsidRPr="008A733E">
        <w:rPr>
          <w:i/>
        </w:rPr>
        <w:t xml:space="preserve"> food needs. But on the other hand, there are problems that arise due to the long distribution and sale of the harvest where most distributors are dominated by middlemen who make product prices rise when it reaches consumers. Therefore PT. Infonika Parasa as a partner initiated a supply chain management ecosystem called "Panen-Panen" to overcome these problems. So they develop a marketplace-based app in the agricultural sector according to the needs provided by partners. The development of this app is expected to break the long distribution chain by connecting sellers and buyers directly in one place. Marketplace app developed using flutter as a framework using the RAD (Rapid Application Development) method. In this development, API testing and functional testing will be carried out. Based on the test results, the app runs well according to the requirement planning.</w:t>
      </w:r>
    </w:p>
    <w:p w14:paraId="58235980" w14:textId="77777777" w:rsidR="0056018D" w:rsidRPr="00ED14D8" w:rsidRDefault="0056018D" w:rsidP="0056018D">
      <w:pPr>
        <w:ind w:firstLine="567"/>
        <w:jc w:val="both"/>
        <w:rPr>
          <w:i/>
        </w:rPr>
      </w:pPr>
      <w:r w:rsidRPr="00ED14D8">
        <w:rPr>
          <w:i/>
        </w:rPr>
        <w:t xml:space="preserve"> </w:t>
      </w:r>
    </w:p>
    <w:p w14:paraId="1F8A42E0" w14:textId="4AF5BC2E" w:rsidR="0056018D" w:rsidRDefault="0056018D" w:rsidP="0056018D">
      <w:pPr>
        <w:jc w:val="both"/>
        <w:rPr>
          <w:bCs/>
          <w:i/>
        </w:rPr>
      </w:pPr>
      <w:r w:rsidRPr="00ED14D8">
        <w:rPr>
          <w:b/>
          <w:i/>
        </w:rPr>
        <w:t>Keywords</w:t>
      </w:r>
      <w:r>
        <w:rPr>
          <w:b/>
          <w:i/>
        </w:rPr>
        <w:t xml:space="preserve"> </w:t>
      </w:r>
      <w:r w:rsidRPr="00ED14D8">
        <w:rPr>
          <w:b/>
          <w:i/>
        </w:rPr>
        <w:t>:</w:t>
      </w:r>
      <w:r>
        <w:rPr>
          <w:b/>
          <w:i/>
        </w:rPr>
        <w:t xml:space="preserve"> </w:t>
      </w:r>
      <w:r>
        <w:rPr>
          <w:bCs/>
          <w:i/>
        </w:rPr>
        <w:t>android application</w:t>
      </w:r>
      <w:r w:rsidRPr="00ED14D8">
        <w:rPr>
          <w:bCs/>
          <w:i/>
        </w:rPr>
        <w:t xml:space="preserve">, </w:t>
      </w:r>
      <w:r>
        <w:rPr>
          <w:bCs/>
          <w:i/>
        </w:rPr>
        <w:t xml:space="preserve">supply chain management, </w:t>
      </w:r>
      <w:r w:rsidR="00737322">
        <w:rPr>
          <w:bCs/>
          <w:i/>
        </w:rPr>
        <w:t xml:space="preserve">marketplace, </w:t>
      </w:r>
      <w:r>
        <w:rPr>
          <w:bCs/>
          <w:i/>
        </w:rPr>
        <w:t>RAD</w:t>
      </w:r>
    </w:p>
    <w:p w14:paraId="41AEEED9" w14:textId="41D83C33" w:rsidR="004438E6" w:rsidRPr="0056018D" w:rsidRDefault="0056018D" w:rsidP="0056018D">
      <w:pPr>
        <w:jc w:val="both"/>
        <w:rPr>
          <w:b/>
          <w:caps/>
          <w:sz w:val="28"/>
          <w:szCs w:val="28"/>
          <w:lang w:val="es-ES"/>
        </w:rPr>
      </w:pPr>
      <w:r>
        <w:rPr>
          <w:szCs w:val="28"/>
          <w:lang w:val="es-ES"/>
        </w:rPr>
        <w:br w:type="page"/>
      </w:r>
    </w:p>
    <w:p w14:paraId="6F0DCD2D"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7"/>
          <w:pgSz w:w="11907" w:h="16839" w:code="9"/>
          <w:pgMar w:top="1701" w:right="1701" w:bottom="1701" w:left="2268" w:header="720" w:footer="720" w:gutter="0"/>
          <w:pgNumType w:fmt="lowerRoman"/>
          <w:cols w:space="720"/>
          <w:titlePg/>
          <w:docGrid w:linePitch="360"/>
        </w:sectPr>
      </w:pPr>
    </w:p>
    <w:p w14:paraId="7F852916" w14:textId="77777777" w:rsidR="004438E6" w:rsidRPr="00D27894" w:rsidRDefault="004438E6" w:rsidP="003B7112">
      <w:pPr>
        <w:pStyle w:val="Heading1"/>
        <w:numPr>
          <w:ilvl w:val="0"/>
          <w:numId w:val="0"/>
        </w:numPr>
        <w:rPr>
          <w:lang w:val="es-ES"/>
        </w:rPr>
      </w:pPr>
      <w:bookmarkStart w:id="13" w:name="_Toc77700162"/>
      <w:r w:rsidRPr="00D27894">
        <w:rPr>
          <w:lang w:val="es-ES"/>
        </w:rPr>
        <w:lastRenderedPageBreak/>
        <w:t>KATA PENGANTAR</w:t>
      </w:r>
      <w:bookmarkEnd w:id="13"/>
    </w:p>
    <w:p w14:paraId="01870F7B" w14:textId="77777777" w:rsidR="00D27894" w:rsidRDefault="00D27894" w:rsidP="004438E6">
      <w:pPr>
        <w:ind w:firstLine="720"/>
      </w:pPr>
    </w:p>
    <w:p w14:paraId="62EA93AB" w14:textId="1FE537B4" w:rsidR="004438E6" w:rsidRDefault="004438E6" w:rsidP="004438E6">
      <w:pPr>
        <w:ind w:firstLine="720"/>
      </w:pPr>
      <w:r w:rsidRPr="007C21D1">
        <w:t xml:space="preserve">Puji Syukur kami panjatkan kehadirat Allah </w:t>
      </w:r>
      <w:r>
        <w:t>S</w:t>
      </w:r>
      <w:r w:rsidRPr="007C21D1">
        <w:t>WT</w:t>
      </w:r>
      <w:r>
        <w:t>/Tuhan YME</w:t>
      </w:r>
      <w:r w:rsidRPr="007C21D1">
        <w:t xml:space="preserve"> atas segala rahmat dan hidayah-Nya penulis dapat menyelesaikan </w:t>
      </w:r>
      <w:r>
        <w:t xml:space="preserve">skripsi </w:t>
      </w:r>
      <w:r w:rsidRPr="007C21D1">
        <w:t xml:space="preserve">dengan judul </w:t>
      </w:r>
      <w:r w:rsidR="00937BDE">
        <w:t>“</w:t>
      </w:r>
      <w:r w:rsidR="00937BDE" w:rsidRPr="00937BDE">
        <w:t xml:space="preserve">PENGEMBANGAN APLIKASI ANDROID </w:t>
      </w:r>
      <w:r w:rsidR="00937BDE" w:rsidRPr="00937BDE">
        <w:rPr>
          <w:i/>
          <w:iCs/>
        </w:rPr>
        <w:t>MARKETPLACE</w:t>
      </w:r>
      <w:r w:rsidR="00937BDE" w:rsidRPr="00937BDE">
        <w:t xml:space="preserve"> PADA SISTEM MANAJEMEN RANTAI PASOK </w:t>
      </w:r>
      <w:r w:rsidR="00937BDE">
        <w:t>“</w:t>
      </w:r>
      <w:r w:rsidR="00937BDE" w:rsidRPr="00937BDE">
        <w:t>PANEN-PANEN</w:t>
      </w:r>
      <w:r w:rsidR="00937BDE">
        <w:t>””</w:t>
      </w:r>
      <w:r w:rsidRPr="007C21D1">
        <w:t xml:space="preserve">. </w:t>
      </w:r>
      <w:r>
        <w:t>Skripsi</w:t>
      </w:r>
      <w:r w:rsidRPr="007C21D1">
        <w:t xml:space="preserve"> ini penulis susun sebagai persyaratan untuk menyelesaikan studi program Diploma I</w:t>
      </w:r>
      <w:r>
        <w:t>V</w:t>
      </w:r>
      <w:r w:rsidRPr="007C21D1">
        <w:t xml:space="preserve"> Program Studi </w:t>
      </w:r>
      <w:r>
        <w:t>Teknik</w:t>
      </w:r>
      <w:r w:rsidRPr="007C21D1">
        <w:t xml:space="preserve"> Informatika, Jurusan Teknologi Informasi, Politeknik Negeri Malang.</w:t>
      </w:r>
    </w:p>
    <w:p w14:paraId="5F932E7F" w14:textId="53619DAB" w:rsidR="004438E6" w:rsidRPr="007C21D1" w:rsidRDefault="004438E6" w:rsidP="004438E6">
      <w:pPr>
        <w:ind w:firstLine="720"/>
      </w:pPr>
      <w:r w:rsidRPr="007C21D1">
        <w:t xml:space="preserve">Kami menyadari </w:t>
      </w:r>
      <w:r>
        <w:t xml:space="preserve">bahwasannya dengan </w:t>
      </w:r>
      <w:r w:rsidRPr="007C21D1">
        <w:t>tanpa adanya dukungan dan kerja sama dari berbagai pihak, kegiatan laporan akhir ini tidak akan dapat berjalan baik. Untuk itu, kami ingin menyampaikan rasa terima kasih kepada:</w:t>
      </w:r>
    </w:p>
    <w:p w14:paraId="2C6BB5E0" w14:textId="77777777" w:rsidR="004438E6" w:rsidRPr="007C21D1" w:rsidRDefault="004438E6" w:rsidP="00D95738">
      <w:pPr>
        <w:pStyle w:val="ListParagraph"/>
        <w:numPr>
          <w:ilvl w:val="0"/>
          <w:numId w:val="10"/>
        </w:numPr>
        <w:ind w:left="567" w:hanging="425"/>
        <w:jc w:val="both"/>
      </w:pPr>
      <w:r w:rsidRPr="007C21D1">
        <w:t xml:space="preserve">Bapak Rudy Ariyanto, ST., M.Cs., selaku </w:t>
      </w:r>
      <w:r>
        <w:t>K</w:t>
      </w:r>
      <w:r w:rsidRPr="007C21D1">
        <w:t xml:space="preserve">etua </w:t>
      </w:r>
      <w:r>
        <w:t>J</w:t>
      </w:r>
      <w:r w:rsidRPr="007C21D1">
        <w:t>urusan Teknologi Informasi</w:t>
      </w:r>
    </w:p>
    <w:p w14:paraId="3B2D0FE4" w14:textId="77777777" w:rsidR="004438E6" w:rsidRPr="007C21D1" w:rsidRDefault="004438E6" w:rsidP="00D95738">
      <w:pPr>
        <w:pStyle w:val="ListParagraph"/>
        <w:numPr>
          <w:ilvl w:val="0"/>
          <w:numId w:val="10"/>
        </w:numPr>
        <w:ind w:left="567" w:hanging="425"/>
        <w:jc w:val="both"/>
      </w:pPr>
      <w:r w:rsidRPr="007C21D1">
        <w:t xml:space="preserve">Bapak </w:t>
      </w:r>
      <w:r>
        <w:t>Imam Fahrur Rozi</w:t>
      </w:r>
      <w:r w:rsidRPr="007C21D1">
        <w:t xml:space="preserve">, ST., MT., selaku </w:t>
      </w:r>
      <w:r>
        <w:t>K</w:t>
      </w:r>
      <w:r w:rsidRPr="007C21D1">
        <w:t xml:space="preserve">etua </w:t>
      </w:r>
      <w:r>
        <w:t>P</w:t>
      </w:r>
      <w:r w:rsidRPr="007C21D1">
        <w:t xml:space="preserve">rogram </w:t>
      </w:r>
      <w:r>
        <w:t>S</w:t>
      </w:r>
      <w:r w:rsidRPr="007C21D1">
        <w:t xml:space="preserve">tudi </w:t>
      </w:r>
      <w:r>
        <w:t xml:space="preserve">Teknik </w:t>
      </w:r>
      <w:r w:rsidRPr="007C21D1">
        <w:t>Informatika</w:t>
      </w:r>
    </w:p>
    <w:p w14:paraId="4AC77C8A" w14:textId="33318B0C" w:rsidR="004438E6" w:rsidRDefault="00937BDE" w:rsidP="00D95738">
      <w:pPr>
        <w:pStyle w:val="ListParagraph"/>
        <w:numPr>
          <w:ilvl w:val="0"/>
          <w:numId w:val="10"/>
        </w:numPr>
        <w:ind w:left="567" w:hanging="425"/>
        <w:jc w:val="both"/>
      </w:pPr>
      <w:r>
        <w:t>Bapak Mohammad Arda Dwi Ardianto, S.Kom., selaku Pembimbing Pendamping Skripsi</w:t>
      </w:r>
    </w:p>
    <w:p w14:paraId="0EB01551" w14:textId="050EC812" w:rsidR="00937BDE" w:rsidRDefault="00937BDE" w:rsidP="00D95738">
      <w:pPr>
        <w:pStyle w:val="ListParagraph"/>
        <w:numPr>
          <w:ilvl w:val="0"/>
          <w:numId w:val="10"/>
        </w:numPr>
        <w:ind w:left="567" w:hanging="425"/>
        <w:jc w:val="both"/>
      </w:pPr>
      <w:r>
        <w:t>Kedua orang tua dan keluarga yang selalu mendukung dan memberikan semangat</w:t>
      </w:r>
    </w:p>
    <w:p w14:paraId="231E082C" w14:textId="48F3EB58" w:rsidR="00937BDE" w:rsidRPr="007C21D1" w:rsidRDefault="00937BDE" w:rsidP="00D95738">
      <w:pPr>
        <w:pStyle w:val="ListParagraph"/>
        <w:numPr>
          <w:ilvl w:val="0"/>
          <w:numId w:val="10"/>
        </w:numPr>
        <w:ind w:left="567" w:hanging="425"/>
        <w:jc w:val="both"/>
      </w:pPr>
      <w:r>
        <w:t>Rekan – rekan Jurusan Teknologi Informasi khususnya Program Studi Teknologi Informasi Politeknik Negeri Malang yang telah banyak membantu</w:t>
      </w:r>
    </w:p>
    <w:p w14:paraId="54BC474D" w14:textId="77777777" w:rsidR="004438E6" w:rsidRDefault="004438E6" w:rsidP="00D95738">
      <w:pPr>
        <w:pStyle w:val="ListParagraph"/>
        <w:numPr>
          <w:ilvl w:val="0"/>
          <w:numId w:val="10"/>
        </w:numPr>
        <w:ind w:left="567" w:hanging="425"/>
        <w:jc w:val="both"/>
      </w:pPr>
      <w:r w:rsidRPr="007C21D1">
        <w:rPr>
          <w:bCs/>
        </w:rPr>
        <w:t>Dan seluruh pihak yang telah membantu dan mendukung lancarnya  pembuatan Laporan Akhir dari awal hingga akhir yang tidak dapat kami sebutkan satu persatu.</w:t>
      </w:r>
    </w:p>
    <w:p w14:paraId="6F40A407" w14:textId="446AEABE" w:rsidR="004438E6" w:rsidRPr="004438E6" w:rsidRDefault="004438E6" w:rsidP="004438E6">
      <w:pPr>
        <w:ind w:left="142" w:firstLine="425"/>
        <w:jc w:val="both"/>
      </w:pPr>
      <w:r w:rsidRPr="004438E6">
        <w:rPr>
          <w:bCs/>
        </w:rPr>
        <w:t>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ini. Semoga laporan ini berguna bagi pembaca secara umum dan penulis secara khusus. Akhir kata, penulis ucapkan banyak terima kasih.</w:t>
      </w:r>
    </w:p>
    <w:p w14:paraId="1DE1871F" w14:textId="77777777" w:rsidR="004438E6" w:rsidRPr="007C21D1" w:rsidRDefault="004438E6" w:rsidP="004438E6">
      <w:pPr>
        <w:pStyle w:val="ListParagraph"/>
        <w:ind w:left="0"/>
        <w:rPr>
          <w:bCs/>
        </w:rPr>
      </w:pPr>
    </w:p>
    <w:p w14:paraId="70097D5C" w14:textId="4325E3BA" w:rsidR="004438E6" w:rsidRPr="00B71FF8" w:rsidRDefault="004438E6" w:rsidP="004438E6">
      <w:pPr>
        <w:pStyle w:val="ListParagraph"/>
        <w:ind w:left="0"/>
        <w:jc w:val="right"/>
        <w:rPr>
          <w:bCs/>
        </w:rPr>
      </w:pPr>
      <w:r w:rsidRPr="007C21D1">
        <w:rPr>
          <w:bCs/>
        </w:rPr>
        <w:t xml:space="preserve">Malang, </w:t>
      </w:r>
      <w:r>
        <w:rPr>
          <w:bCs/>
        </w:rPr>
        <w:t>2</w:t>
      </w:r>
      <w:r w:rsidR="00737322">
        <w:rPr>
          <w:bCs/>
        </w:rPr>
        <w:t>6</w:t>
      </w:r>
      <w:r w:rsidRPr="007C21D1">
        <w:rPr>
          <w:bCs/>
        </w:rPr>
        <w:t xml:space="preserve"> Ju</w:t>
      </w:r>
      <w:r w:rsidR="00737322">
        <w:rPr>
          <w:bCs/>
        </w:rPr>
        <w:t>l</w:t>
      </w:r>
      <w:r w:rsidRPr="007C21D1">
        <w:rPr>
          <w:bCs/>
        </w:rPr>
        <w:t>i 20</w:t>
      </w:r>
      <w:r>
        <w:rPr>
          <w:bCs/>
        </w:rPr>
        <w:t>21</w:t>
      </w:r>
    </w:p>
    <w:p w14:paraId="371B2F1A" w14:textId="77777777" w:rsidR="004438E6" w:rsidRDefault="004438E6" w:rsidP="004438E6">
      <w:pPr>
        <w:pStyle w:val="ListParagraph"/>
        <w:ind w:left="0"/>
        <w:jc w:val="right"/>
        <w:rPr>
          <w:bCs/>
        </w:rPr>
      </w:pPr>
    </w:p>
    <w:p w14:paraId="28EADBE0" w14:textId="77777777" w:rsidR="004438E6" w:rsidRPr="007C21D1" w:rsidRDefault="004438E6" w:rsidP="004438E6">
      <w:pPr>
        <w:pStyle w:val="ListParagraph"/>
        <w:ind w:left="0"/>
        <w:jc w:val="right"/>
        <w:rPr>
          <w:bCs/>
        </w:rPr>
      </w:pPr>
    </w:p>
    <w:p w14:paraId="5501FBA3" w14:textId="77777777" w:rsidR="004438E6" w:rsidRPr="007C21D1" w:rsidRDefault="004438E6" w:rsidP="004438E6">
      <w:pPr>
        <w:pStyle w:val="ListParagraph"/>
        <w:ind w:left="0"/>
        <w:jc w:val="right"/>
        <w:rPr>
          <w:bCs/>
        </w:rPr>
      </w:pPr>
      <w:r w:rsidRPr="007C21D1">
        <w:rPr>
          <w:bCs/>
        </w:rPr>
        <w:t>Penulis</w:t>
      </w:r>
    </w:p>
    <w:p w14:paraId="7829E08A" w14:textId="34C8B5F1" w:rsidR="007D7B51" w:rsidRPr="006169B4" w:rsidRDefault="00680CC6" w:rsidP="003B7112">
      <w:pPr>
        <w:pStyle w:val="Heading1"/>
        <w:numPr>
          <w:ilvl w:val="0"/>
          <w:numId w:val="0"/>
        </w:numPr>
        <w:rPr>
          <w:lang w:val="es-ES"/>
        </w:rPr>
      </w:pPr>
      <w:bookmarkStart w:id="14" w:name="_Toc77700163"/>
      <w:r w:rsidRPr="006169B4">
        <w:rPr>
          <w:lang w:val="es-ES"/>
        </w:rPr>
        <w:lastRenderedPageBreak/>
        <w:t>DAFTAR ISI</w:t>
      </w:r>
      <w:bookmarkEnd w:id="7"/>
      <w:bookmarkEnd w:id="8"/>
      <w:bookmarkEnd w:id="14"/>
      <w:r w:rsidR="007D7B51" w:rsidRPr="006169B4">
        <w:rPr>
          <w:lang w:val="es-ES"/>
        </w:rPr>
        <w:fldChar w:fldCharType="begin"/>
      </w:r>
      <w:r w:rsidR="007D7B51" w:rsidRPr="006169B4">
        <w:rPr>
          <w:lang w:val="es-ES"/>
        </w:rPr>
        <w:instrText xml:space="preserve"> TOC \o "1-3" \h \z \u </w:instrText>
      </w:r>
      <w:r w:rsidR="007D7B51" w:rsidRPr="006169B4">
        <w:rPr>
          <w:lang w:val="es-ES"/>
        </w:rPr>
        <w:fldChar w:fldCharType="end"/>
      </w:r>
    </w:p>
    <w:sdt>
      <w:sdtPr>
        <w:rPr>
          <w:rFonts w:ascii="Times New Roman" w:eastAsia="Times New Roman" w:hAnsi="Times New Roman" w:cs="Times New Roman"/>
          <w:bCs w:val="0"/>
          <w:noProof/>
          <w:color w:val="auto"/>
          <w:sz w:val="24"/>
          <w:szCs w:val="24"/>
          <w:lang w:val="es-ES" w:eastAsia="en-US"/>
        </w:rPr>
        <w:id w:val="-1970195070"/>
        <w:docPartObj>
          <w:docPartGallery w:val="Table of Contents"/>
          <w:docPartUnique/>
        </w:docPartObj>
      </w:sdtPr>
      <w:sdtEndPr>
        <w:rPr>
          <w:b w:val="0"/>
        </w:rPr>
      </w:sdtEndPr>
      <w:sdtContent>
        <w:p w14:paraId="79980052" w14:textId="43C1F755" w:rsidR="007D7B51" w:rsidRPr="0040076D" w:rsidRDefault="0040076D" w:rsidP="0040076D">
          <w:pPr>
            <w:pStyle w:val="TOCHeading"/>
            <w:numPr>
              <w:ilvl w:val="0"/>
              <w:numId w:val="0"/>
            </w:numPr>
            <w:spacing w:line="360" w:lineRule="auto"/>
            <w:jc w:val="right"/>
            <w:rPr>
              <w:rFonts w:ascii="Times New Roman" w:hAnsi="Times New Roman" w:cs="Times New Roman"/>
              <w:b w:val="0"/>
              <w:sz w:val="24"/>
              <w:szCs w:val="24"/>
            </w:rPr>
          </w:pPr>
          <w:r w:rsidRPr="0040076D">
            <w:rPr>
              <w:rFonts w:ascii="Times New Roman" w:eastAsia="Times New Roman" w:hAnsi="Times New Roman" w:cs="Times New Roman"/>
              <w:b w:val="0"/>
              <w:noProof/>
              <w:color w:val="auto"/>
              <w:sz w:val="24"/>
              <w:szCs w:val="24"/>
              <w:lang w:val="es-ES" w:eastAsia="en-US"/>
            </w:rPr>
            <w:t>Halaman</w:t>
          </w:r>
        </w:p>
        <w:p w14:paraId="5A941630" w14:textId="393B2765" w:rsidR="0040076D" w:rsidRPr="0040076D" w:rsidRDefault="007D7B51" w:rsidP="0040076D">
          <w:pPr>
            <w:pStyle w:val="TOC1"/>
            <w:spacing w:line="276" w:lineRule="auto"/>
            <w:rPr>
              <w:rFonts w:eastAsiaTheme="minorEastAsia"/>
              <w:b w:val="0"/>
              <w:lang w:val="id-ID" w:eastAsia="id-ID"/>
            </w:rPr>
          </w:pPr>
          <w:r w:rsidRPr="0040076D">
            <w:rPr>
              <w:b w:val="0"/>
            </w:rPr>
            <w:fldChar w:fldCharType="begin"/>
          </w:r>
          <w:r w:rsidRPr="0040076D">
            <w:rPr>
              <w:b w:val="0"/>
            </w:rPr>
            <w:instrText xml:space="preserve"> TOC \o "1-3" \h \z \u</w:instrText>
          </w:r>
          <w:r w:rsidR="00D27894" w:rsidRPr="0040076D">
            <w:rPr>
              <w:b w:val="0"/>
            </w:rPr>
            <w:instrText xml:space="preserve"> \f</w:instrText>
          </w:r>
          <w:r w:rsidRPr="0040076D">
            <w:rPr>
              <w:b w:val="0"/>
            </w:rPr>
            <w:instrText xml:space="preserve"> </w:instrText>
          </w:r>
          <w:r w:rsidRPr="0040076D">
            <w:rPr>
              <w:b w:val="0"/>
            </w:rPr>
            <w:fldChar w:fldCharType="separate"/>
          </w:r>
          <w:hyperlink w:anchor="_Toc77700157" w:history="1">
            <w:r w:rsidR="0040076D" w:rsidRPr="0040076D">
              <w:rPr>
                <w:rStyle w:val="Hyperlink"/>
                <w:b w:val="0"/>
                <w:lang w:val="id-ID"/>
              </w:rPr>
              <w:t>SAMPUL DEPAN</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57 \h </w:instrText>
            </w:r>
            <w:r w:rsidR="0040076D" w:rsidRPr="0040076D">
              <w:rPr>
                <w:b w:val="0"/>
                <w:webHidden/>
              </w:rPr>
            </w:r>
            <w:r w:rsidR="0040076D" w:rsidRPr="0040076D">
              <w:rPr>
                <w:b w:val="0"/>
                <w:webHidden/>
              </w:rPr>
              <w:fldChar w:fldCharType="separate"/>
            </w:r>
            <w:r w:rsidR="0040076D" w:rsidRPr="0040076D">
              <w:rPr>
                <w:b w:val="0"/>
                <w:webHidden/>
              </w:rPr>
              <w:t>i</w:t>
            </w:r>
            <w:r w:rsidR="0040076D" w:rsidRPr="0040076D">
              <w:rPr>
                <w:b w:val="0"/>
                <w:webHidden/>
              </w:rPr>
              <w:fldChar w:fldCharType="end"/>
            </w:r>
          </w:hyperlink>
        </w:p>
        <w:p w14:paraId="7E2416C3" w14:textId="4D2D82B5" w:rsidR="0040076D" w:rsidRPr="0040076D" w:rsidRDefault="009D69DC" w:rsidP="0040076D">
          <w:pPr>
            <w:pStyle w:val="TOC1"/>
            <w:spacing w:line="276" w:lineRule="auto"/>
            <w:rPr>
              <w:rFonts w:eastAsiaTheme="minorEastAsia"/>
              <w:b w:val="0"/>
              <w:lang w:val="id-ID" w:eastAsia="id-ID"/>
            </w:rPr>
          </w:pPr>
          <w:hyperlink w:anchor="_Toc77700158" w:history="1">
            <w:r w:rsidR="0040076D" w:rsidRPr="0040076D">
              <w:rPr>
                <w:rStyle w:val="Hyperlink"/>
                <w:b w:val="0"/>
              </w:rPr>
              <w:t>HALAMAN PENGESAHAN</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58 \h </w:instrText>
            </w:r>
            <w:r w:rsidR="0040076D" w:rsidRPr="0040076D">
              <w:rPr>
                <w:b w:val="0"/>
                <w:webHidden/>
              </w:rPr>
            </w:r>
            <w:r w:rsidR="0040076D" w:rsidRPr="0040076D">
              <w:rPr>
                <w:b w:val="0"/>
                <w:webHidden/>
              </w:rPr>
              <w:fldChar w:fldCharType="separate"/>
            </w:r>
            <w:r w:rsidR="0040076D" w:rsidRPr="0040076D">
              <w:rPr>
                <w:b w:val="0"/>
                <w:webHidden/>
              </w:rPr>
              <w:t>ii</w:t>
            </w:r>
            <w:r w:rsidR="0040076D" w:rsidRPr="0040076D">
              <w:rPr>
                <w:b w:val="0"/>
                <w:webHidden/>
              </w:rPr>
              <w:fldChar w:fldCharType="end"/>
            </w:r>
          </w:hyperlink>
        </w:p>
        <w:p w14:paraId="498A2330" w14:textId="190F6CA4" w:rsidR="0040076D" w:rsidRPr="0040076D" w:rsidRDefault="009D69DC" w:rsidP="0040076D">
          <w:pPr>
            <w:pStyle w:val="TOC1"/>
            <w:spacing w:line="276" w:lineRule="auto"/>
            <w:rPr>
              <w:rFonts w:eastAsiaTheme="minorEastAsia"/>
              <w:b w:val="0"/>
              <w:lang w:val="id-ID" w:eastAsia="id-ID"/>
            </w:rPr>
          </w:pPr>
          <w:hyperlink w:anchor="_Toc77700159" w:history="1">
            <w:r w:rsidR="0040076D" w:rsidRPr="0040076D">
              <w:rPr>
                <w:rStyle w:val="Hyperlink"/>
                <w:b w:val="0"/>
              </w:rPr>
              <w:t>PERNYATAAN</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59 \h </w:instrText>
            </w:r>
            <w:r w:rsidR="0040076D" w:rsidRPr="0040076D">
              <w:rPr>
                <w:b w:val="0"/>
                <w:webHidden/>
              </w:rPr>
            </w:r>
            <w:r w:rsidR="0040076D" w:rsidRPr="0040076D">
              <w:rPr>
                <w:b w:val="0"/>
                <w:webHidden/>
              </w:rPr>
              <w:fldChar w:fldCharType="separate"/>
            </w:r>
            <w:r w:rsidR="0040076D" w:rsidRPr="0040076D">
              <w:rPr>
                <w:b w:val="0"/>
                <w:webHidden/>
              </w:rPr>
              <w:t>iii</w:t>
            </w:r>
            <w:r w:rsidR="0040076D" w:rsidRPr="0040076D">
              <w:rPr>
                <w:b w:val="0"/>
                <w:webHidden/>
              </w:rPr>
              <w:fldChar w:fldCharType="end"/>
            </w:r>
          </w:hyperlink>
        </w:p>
        <w:p w14:paraId="5374B517" w14:textId="61833191" w:rsidR="0040076D" w:rsidRPr="0040076D" w:rsidRDefault="009D69DC" w:rsidP="0040076D">
          <w:pPr>
            <w:pStyle w:val="TOC1"/>
            <w:spacing w:line="276" w:lineRule="auto"/>
            <w:rPr>
              <w:rFonts w:eastAsiaTheme="minorEastAsia"/>
              <w:b w:val="0"/>
              <w:lang w:val="id-ID" w:eastAsia="id-ID"/>
            </w:rPr>
          </w:pPr>
          <w:hyperlink w:anchor="_Toc77700160" w:history="1">
            <w:r w:rsidR="0040076D" w:rsidRPr="0040076D">
              <w:rPr>
                <w:rStyle w:val="Hyperlink"/>
                <w:b w:val="0"/>
              </w:rPr>
              <w:t>ABSTRAK</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60 \h </w:instrText>
            </w:r>
            <w:r w:rsidR="0040076D" w:rsidRPr="0040076D">
              <w:rPr>
                <w:b w:val="0"/>
                <w:webHidden/>
              </w:rPr>
            </w:r>
            <w:r w:rsidR="0040076D" w:rsidRPr="0040076D">
              <w:rPr>
                <w:b w:val="0"/>
                <w:webHidden/>
              </w:rPr>
              <w:fldChar w:fldCharType="separate"/>
            </w:r>
            <w:r w:rsidR="0040076D" w:rsidRPr="0040076D">
              <w:rPr>
                <w:b w:val="0"/>
                <w:webHidden/>
              </w:rPr>
              <w:t>iv</w:t>
            </w:r>
            <w:r w:rsidR="0040076D" w:rsidRPr="0040076D">
              <w:rPr>
                <w:b w:val="0"/>
                <w:webHidden/>
              </w:rPr>
              <w:fldChar w:fldCharType="end"/>
            </w:r>
          </w:hyperlink>
        </w:p>
        <w:p w14:paraId="3F54063A" w14:textId="4EDFC77E" w:rsidR="0040076D" w:rsidRPr="0040076D" w:rsidRDefault="009D69DC" w:rsidP="0040076D">
          <w:pPr>
            <w:pStyle w:val="TOC1"/>
            <w:spacing w:line="276" w:lineRule="auto"/>
            <w:rPr>
              <w:rFonts w:eastAsiaTheme="minorEastAsia"/>
              <w:b w:val="0"/>
              <w:i/>
              <w:iCs/>
              <w:lang w:val="id-ID" w:eastAsia="id-ID"/>
            </w:rPr>
          </w:pPr>
          <w:hyperlink w:anchor="_Toc77700161" w:history="1">
            <w:r w:rsidR="0040076D" w:rsidRPr="0040076D">
              <w:rPr>
                <w:rStyle w:val="Hyperlink"/>
                <w:b w:val="0"/>
                <w:i/>
                <w:iCs/>
              </w:rPr>
              <w:t>ABSTRACT</w:t>
            </w:r>
            <w:r w:rsidR="0040076D" w:rsidRPr="0040076D">
              <w:rPr>
                <w:b w:val="0"/>
                <w:i/>
                <w:iCs/>
                <w:webHidden/>
              </w:rPr>
              <w:tab/>
            </w:r>
            <w:r w:rsidR="0040076D" w:rsidRPr="0040076D">
              <w:rPr>
                <w:b w:val="0"/>
                <w:i/>
                <w:iCs/>
                <w:webHidden/>
              </w:rPr>
              <w:fldChar w:fldCharType="begin"/>
            </w:r>
            <w:r w:rsidR="0040076D" w:rsidRPr="0040076D">
              <w:rPr>
                <w:b w:val="0"/>
                <w:i/>
                <w:iCs/>
                <w:webHidden/>
              </w:rPr>
              <w:instrText xml:space="preserve"> PAGEREF _Toc77700161 \h </w:instrText>
            </w:r>
            <w:r w:rsidR="0040076D" w:rsidRPr="0040076D">
              <w:rPr>
                <w:b w:val="0"/>
                <w:i/>
                <w:iCs/>
                <w:webHidden/>
              </w:rPr>
            </w:r>
            <w:r w:rsidR="0040076D" w:rsidRPr="0040076D">
              <w:rPr>
                <w:b w:val="0"/>
                <w:i/>
                <w:iCs/>
                <w:webHidden/>
              </w:rPr>
              <w:fldChar w:fldCharType="separate"/>
            </w:r>
            <w:r w:rsidR="0040076D" w:rsidRPr="0040076D">
              <w:rPr>
                <w:b w:val="0"/>
                <w:i/>
                <w:iCs/>
                <w:webHidden/>
              </w:rPr>
              <w:t>v</w:t>
            </w:r>
            <w:r w:rsidR="0040076D" w:rsidRPr="0040076D">
              <w:rPr>
                <w:b w:val="0"/>
                <w:i/>
                <w:iCs/>
                <w:webHidden/>
              </w:rPr>
              <w:fldChar w:fldCharType="end"/>
            </w:r>
          </w:hyperlink>
        </w:p>
        <w:p w14:paraId="157FB4DE" w14:textId="72A6FDEC" w:rsidR="0040076D" w:rsidRPr="0040076D" w:rsidRDefault="009D69DC" w:rsidP="0040076D">
          <w:pPr>
            <w:pStyle w:val="TOC1"/>
            <w:spacing w:line="276" w:lineRule="auto"/>
            <w:rPr>
              <w:rFonts w:eastAsiaTheme="minorEastAsia"/>
              <w:b w:val="0"/>
              <w:lang w:val="id-ID" w:eastAsia="id-ID"/>
            </w:rPr>
          </w:pPr>
          <w:hyperlink w:anchor="_Toc77700162" w:history="1">
            <w:r w:rsidR="0040076D" w:rsidRPr="0040076D">
              <w:rPr>
                <w:rStyle w:val="Hyperlink"/>
                <w:b w:val="0"/>
              </w:rPr>
              <w:t>KATA PENGANTAR</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62 \h </w:instrText>
            </w:r>
            <w:r w:rsidR="0040076D" w:rsidRPr="0040076D">
              <w:rPr>
                <w:b w:val="0"/>
                <w:webHidden/>
              </w:rPr>
            </w:r>
            <w:r w:rsidR="0040076D" w:rsidRPr="0040076D">
              <w:rPr>
                <w:b w:val="0"/>
                <w:webHidden/>
              </w:rPr>
              <w:fldChar w:fldCharType="separate"/>
            </w:r>
            <w:r w:rsidR="0040076D" w:rsidRPr="0040076D">
              <w:rPr>
                <w:b w:val="0"/>
                <w:webHidden/>
              </w:rPr>
              <w:t>vi</w:t>
            </w:r>
            <w:r w:rsidR="0040076D" w:rsidRPr="0040076D">
              <w:rPr>
                <w:b w:val="0"/>
                <w:webHidden/>
              </w:rPr>
              <w:fldChar w:fldCharType="end"/>
            </w:r>
          </w:hyperlink>
        </w:p>
        <w:p w14:paraId="5F4A5B4C" w14:textId="57942A2D" w:rsidR="0040076D" w:rsidRPr="0040076D" w:rsidRDefault="009D69DC" w:rsidP="0040076D">
          <w:pPr>
            <w:pStyle w:val="TOC1"/>
            <w:spacing w:line="276" w:lineRule="auto"/>
            <w:rPr>
              <w:rFonts w:eastAsiaTheme="minorEastAsia"/>
              <w:b w:val="0"/>
              <w:lang w:val="id-ID" w:eastAsia="id-ID"/>
            </w:rPr>
          </w:pPr>
          <w:hyperlink w:anchor="_Toc77700163" w:history="1">
            <w:r w:rsidR="0040076D" w:rsidRPr="0040076D">
              <w:rPr>
                <w:rStyle w:val="Hyperlink"/>
                <w:b w:val="0"/>
              </w:rPr>
              <w:t>DAFTAR ISI</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63 \h </w:instrText>
            </w:r>
            <w:r w:rsidR="0040076D" w:rsidRPr="0040076D">
              <w:rPr>
                <w:b w:val="0"/>
                <w:webHidden/>
              </w:rPr>
            </w:r>
            <w:r w:rsidR="0040076D" w:rsidRPr="0040076D">
              <w:rPr>
                <w:b w:val="0"/>
                <w:webHidden/>
              </w:rPr>
              <w:fldChar w:fldCharType="separate"/>
            </w:r>
            <w:r w:rsidR="0040076D" w:rsidRPr="0040076D">
              <w:rPr>
                <w:b w:val="0"/>
                <w:webHidden/>
              </w:rPr>
              <w:t>vii</w:t>
            </w:r>
            <w:r w:rsidR="0040076D" w:rsidRPr="0040076D">
              <w:rPr>
                <w:b w:val="0"/>
                <w:webHidden/>
              </w:rPr>
              <w:fldChar w:fldCharType="end"/>
            </w:r>
          </w:hyperlink>
        </w:p>
        <w:p w14:paraId="429D6AB8" w14:textId="08FCBFB8" w:rsidR="0040076D" w:rsidRPr="0040076D" w:rsidRDefault="009D69DC" w:rsidP="0040076D">
          <w:pPr>
            <w:pStyle w:val="TOC1"/>
            <w:spacing w:line="276" w:lineRule="auto"/>
            <w:rPr>
              <w:rFonts w:eastAsiaTheme="minorEastAsia"/>
              <w:b w:val="0"/>
              <w:lang w:val="id-ID" w:eastAsia="id-ID"/>
            </w:rPr>
          </w:pPr>
          <w:hyperlink w:anchor="_Toc77700164" w:history="1">
            <w:r w:rsidR="0040076D" w:rsidRPr="0040076D">
              <w:rPr>
                <w:rStyle w:val="Hyperlink"/>
                <w:b w:val="0"/>
              </w:rPr>
              <w:t>DAFTAR GAMBAR</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64 \h </w:instrText>
            </w:r>
            <w:r w:rsidR="0040076D" w:rsidRPr="0040076D">
              <w:rPr>
                <w:b w:val="0"/>
                <w:webHidden/>
              </w:rPr>
            </w:r>
            <w:r w:rsidR="0040076D" w:rsidRPr="0040076D">
              <w:rPr>
                <w:b w:val="0"/>
                <w:webHidden/>
              </w:rPr>
              <w:fldChar w:fldCharType="separate"/>
            </w:r>
            <w:r w:rsidR="0040076D" w:rsidRPr="0040076D">
              <w:rPr>
                <w:b w:val="0"/>
                <w:webHidden/>
              </w:rPr>
              <w:t>x</w:t>
            </w:r>
            <w:r w:rsidR="0040076D" w:rsidRPr="0040076D">
              <w:rPr>
                <w:b w:val="0"/>
                <w:webHidden/>
              </w:rPr>
              <w:fldChar w:fldCharType="end"/>
            </w:r>
          </w:hyperlink>
        </w:p>
        <w:p w14:paraId="2C13F534" w14:textId="5C0E4F11" w:rsidR="0040076D" w:rsidRPr="0040076D" w:rsidRDefault="009D69DC" w:rsidP="0040076D">
          <w:pPr>
            <w:pStyle w:val="TOC1"/>
            <w:spacing w:line="276" w:lineRule="auto"/>
            <w:rPr>
              <w:rFonts w:eastAsiaTheme="minorEastAsia"/>
              <w:b w:val="0"/>
              <w:lang w:val="id-ID" w:eastAsia="id-ID"/>
            </w:rPr>
          </w:pPr>
          <w:hyperlink w:anchor="_Toc77700165" w:history="1">
            <w:r w:rsidR="0040076D" w:rsidRPr="0040076D">
              <w:rPr>
                <w:rStyle w:val="Hyperlink"/>
                <w:b w:val="0"/>
              </w:rPr>
              <w:t>DAFTAR TABEL</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65 \h </w:instrText>
            </w:r>
            <w:r w:rsidR="0040076D" w:rsidRPr="0040076D">
              <w:rPr>
                <w:b w:val="0"/>
                <w:webHidden/>
              </w:rPr>
            </w:r>
            <w:r w:rsidR="0040076D" w:rsidRPr="0040076D">
              <w:rPr>
                <w:b w:val="0"/>
                <w:webHidden/>
              </w:rPr>
              <w:fldChar w:fldCharType="separate"/>
            </w:r>
            <w:r w:rsidR="0040076D" w:rsidRPr="0040076D">
              <w:rPr>
                <w:b w:val="0"/>
                <w:webHidden/>
              </w:rPr>
              <w:t>xiii</w:t>
            </w:r>
            <w:r w:rsidR="0040076D" w:rsidRPr="0040076D">
              <w:rPr>
                <w:b w:val="0"/>
                <w:webHidden/>
              </w:rPr>
              <w:fldChar w:fldCharType="end"/>
            </w:r>
          </w:hyperlink>
        </w:p>
        <w:p w14:paraId="14B295FF" w14:textId="5D45EA84" w:rsidR="0040076D" w:rsidRPr="0040076D" w:rsidRDefault="009D69DC" w:rsidP="0040076D">
          <w:pPr>
            <w:pStyle w:val="TOC1"/>
            <w:spacing w:line="276" w:lineRule="auto"/>
            <w:rPr>
              <w:rFonts w:eastAsiaTheme="minorEastAsia"/>
              <w:b w:val="0"/>
              <w:lang w:val="id-ID" w:eastAsia="id-ID"/>
            </w:rPr>
          </w:pPr>
          <w:hyperlink w:anchor="_Toc77700166" w:history="1">
            <w:r w:rsidR="0040076D" w:rsidRPr="0040076D">
              <w:rPr>
                <w:rStyle w:val="Hyperlink"/>
                <w:b w:val="0"/>
              </w:rPr>
              <w:t>DAFTAR Lampiran</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66 \h </w:instrText>
            </w:r>
            <w:r w:rsidR="0040076D" w:rsidRPr="0040076D">
              <w:rPr>
                <w:b w:val="0"/>
                <w:webHidden/>
              </w:rPr>
            </w:r>
            <w:r w:rsidR="0040076D" w:rsidRPr="0040076D">
              <w:rPr>
                <w:b w:val="0"/>
                <w:webHidden/>
              </w:rPr>
              <w:fldChar w:fldCharType="separate"/>
            </w:r>
            <w:r w:rsidR="0040076D" w:rsidRPr="0040076D">
              <w:rPr>
                <w:b w:val="0"/>
                <w:webHidden/>
              </w:rPr>
              <w:t>xiv</w:t>
            </w:r>
            <w:r w:rsidR="0040076D" w:rsidRPr="0040076D">
              <w:rPr>
                <w:b w:val="0"/>
                <w:webHidden/>
              </w:rPr>
              <w:fldChar w:fldCharType="end"/>
            </w:r>
          </w:hyperlink>
        </w:p>
        <w:p w14:paraId="223123C4" w14:textId="736BB5A9" w:rsidR="0040076D" w:rsidRPr="0040076D" w:rsidRDefault="009D69DC" w:rsidP="0040076D">
          <w:pPr>
            <w:pStyle w:val="TOC1"/>
            <w:spacing w:line="276" w:lineRule="auto"/>
            <w:rPr>
              <w:rFonts w:eastAsiaTheme="minorEastAsia"/>
              <w:b w:val="0"/>
              <w:lang w:val="id-ID" w:eastAsia="id-ID"/>
            </w:rPr>
          </w:pPr>
          <w:hyperlink w:anchor="_Toc77700167" w:history="1">
            <w:r w:rsidR="0040076D" w:rsidRPr="0040076D">
              <w:rPr>
                <w:rStyle w:val="Hyperlink"/>
                <w:b w:val="0"/>
              </w:rPr>
              <w:t>BAB I. PENDAHULUAN</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67 \h </w:instrText>
            </w:r>
            <w:r w:rsidR="0040076D" w:rsidRPr="0040076D">
              <w:rPr>
                <w:b w:val="0"/>
                <w:webHidden/>
              </w:rPr>
            </w:r>
            <w:r w:rsidR="0040076D" w:rsidRPr="0040076D">
              <w:rPr>
                <w:b w:val="0"/>
                <w:webHidden/>
              </w:rPr>
              <w:fldChar w:fldCharType="separate"/>
            </w:r>
            <w:r w:rsidR="0040076D" w:rsidRPr="0040076D">
              <w:rPr>
                <w:b w:val="0"/>
                <w:webHidden/>
              </w:rPr>
              <w:t>15</w:t>
            </w:r>
            <w:r w:rsidR="0040076D" w:rsidRPr="0040076D">
              <w:rPr>
                <w:b w:val="0"/>
                <w:webHidden/>
              </w:rPr>
              <w:fldChar w:fldCharType="end"/>
            </w:r>
          </w:hyperlink>
        </w:p>
        <w:p w14:paraId="5235DEA8" w14:textId="7DA2C0C0"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68" w:history="1">
            <w:r w:rsidR="0040076D" w:rsidRPr="0040076D">
              <w:rPr>
                <w:rStyle w:val="Hyperlink"/>
                <w:rFonts w:ascii="Times New Roman" w:hAnsi="Times New Roman" w:cs="Times New Roman"/>
                <w:b w:val="0"/>
                <w:bCs w:val="0"/>
                <w:noProof/>
                <w:sz w:val="24"/>
                <w:szCs w:val="24"/>
              </w:rPr>
              <w:t>1.1</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Latar Belakang</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68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15</w:t>
            </w:r>
            <w:r w:rsidR="0040076D" w:rsidRPr="0040076D">
              <w:rPr>
                <w:rFonts w:ascii="Times New Roman" w:hAnsi="Times New Roman" w:cs="Times New Roman"/>
                <w:b w:val="0"/>
                <w:bCs w:val="0"/>
                <w:noProof/>
                <w:webHidden/>
                <w:sz w:val="24"/>
                <w:szCs w:val="24"/>
              </w:rPr>
              <w:fldChar w:fldCharType="end"/>
            </w:r>
          </w:hyperlink>
        </w:p>
        <w:p w14:paraId="77ABC5AB" w14:textId="34513352"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69" w:history="1">
            <w:r w:rsidR="0040076D" w:rsidRPr="0040076D">
              <w:rPr>
                <w:rStyle w:val="Hyperlink"/>
                <w:rFonts w:ascii="Times New Roman" w:hAnsi="Times New Roman" w:cs="Times New Roman"/>
                <w:b w:val="0"/>
                <w:bCs w:val="0"/>
                <w:noProof/>
                <w:sz w:val="24"/>
                <w:szCs w:val="24"/>
              </w:rPr>
              <w:t>1.2</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Rumusan Masalah</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69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17</w:t>
            </w:r>
            <w:r w:rsidR="0040076D" w:rsidRPr="0040076D">
              <w:rPr>
                <w:rFonts w:ascii="Times New Roman" w:hAnsi="Times New Roman" w:cs="Times New Roman"/>
                <w:b w:val="0"/>
                <w:bCs w:val="0"/>
                <w:noProof/>
                <w:webHidden/>
                <w:sz w:val="24"/>
                <w:szCs w:val="24"/>
              </w:rPr>
              <w:fldChar w:fldCharType="end"/>
            </w:r>
          </w:hyperlink>
        </w:p>
        <w:p w14:paraId="13CB2DE1" w14:textId="7F0D4D77"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0" w:history="1">
            <w:r w:rsidR="0040076D" w:rsidRPr="0040076D">
              <w:rPr>
                <w:rStyle w:val="Hyperlink"/>
                <w:rFonts w:ascii="Times New Roman" w:hAnsi="Times New Roman" w:cs="Times New Roman"/>
                <w:b w:val="0"/>
                <w:bCs w:val="0"/>
                <w:noProof/>
                <w:sz w:val="24"/>
                <w:szCs w:val="24"/>
              </w:rPr>
              <w:t>1.3</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Batasan Masalah</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70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17</w:t>
            </w:r>
            <w:r w:rsidR="0040076D" w:rsidRPr="0040076D">
              <w:rPr>
                <w:rFonts w:ascii="Times New Roman" w:hAnsi="Times New Roman" w:cs="Times New Roman"/>
                <w:b w:val="0"/>
                <w:bCs w:val="0"/>
                <w:noProof/>
                <w:webHidden/>
                <w:sz w:val="24"/>
                <w:szCs w:val="24"/>
              </w:rPr>
              <w:fldChar w:fldCharType="end"/>
            </w:r>
          </w:hyperlink>
        </w:p>
        <w:p w14:paraId="74ABD4D8" w14:textId="49DBE0CC"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1" w:history="1">
            <w:r w:rsidR="0040076D" w:rsidRPr="0040076D">
              <w:rPr>
                <w:rStyle w:val="Hyperlink"/>
                <w:rFonts w:ascii="Times New Roman" w:hAnsi="Times New Roman" w:cs="Times New Roman"/>
                <w:b w:val="0"/>
                <w:bCs w:val="0"/>
                <w:noProof/>
                <w:sz w:val="24"/>
                <w:szCs w:val="24"/>
              </w:rPr>
              <w:t>1.4</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Tujuan</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71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17</w:t>
            </w:r>
            <w:r w:rsidR="0040076D" w:rsidRPr="0040076D">
              <w:rPr>
                <w:rFonts w:ascii="Times New Roman" w:hAnsi="Times New Roman" w:cs="Times New Roman"/>
                <w:b w:val="0"/>
                <w:bCs w:val="0"/>
                <w:noProof/>
                <w:webHidden/>
                <w:sz w:val="24"/>
                <w:szCs w:val="24"/>
              </w:rPr>
              <w:fldChar w:fldCharType="end"/>
            </w:r>
          </w:hyperlink>
        </w:p>
        <w:p w14:paraId="7F1166F0" w14:textId="3F38C5F1"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2" w:history="1">
            <w:r w:rsidR="0040076D" w:rsidRPr="0040076D">
              <w:rPr>
                <w:rStyle w:val="Hyperlink"/>
                <w:rFonts w:ascii="Times New Roman" w:hAnsi="Times New Roman" w:cs="Times New Roman"/>
                <w:b w:val="0"/>
                <w:bCs w:val="0"/>
                <w:noProof/>
                <w:sz w:val="24"/>
                <w:szCs w:val="24"/>
              </w:rPr>
              <w:t>1.5</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Manfaat</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72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18</w:t>
            </w:r>
            <w:r w:rsidR="0040076D" w:rsidRPr="0040076D">
              <w:rPr>
                <w:rFonts w:ascii="Times New Roman" w:hAnsi="Times New Roman" w:cs="Times New Roman"/>
                <w:b w:val="0"/>
                <w:bCs w:val="0"/>
                <w:noProof/>
                <w:webHidden/>
                <w:sz w:val="24"/>
                <w:szCs w:val="24"/>
              </w:rPr>
              <w:fldChar w:fldCharType="end"/>
            </w:r>
          </w:hyperlink>
        </w:p>
        <w:p w14:paraId="59A70AC9" w14:textId="4E908633"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3" w:history="1">
            <w:r w:rsidR="0040076D" w:rsidRPr="0040076D">
              <w:rPr>
                <w:rStyle w:val="Hyperlink"/>
                <w:rFonts w:ascii="Times New Roman" w:hAnsi="Times New Roman" w:cs="Times New Roman"/>
                <w:b w:val="0"/>
                <w:bCs w:val="0"/>
                <w:noProof/>
                <w:sz w:val="24"/>
                <w:szCs w:val="24"/>
                <w:lang w:val="id-ID"/>
              </w:rPr>
              <w:t>1.6</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Sistematika Penulisan</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73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18</w:t>
            </w:r>
            <w:r w:rsidR="0040076D" w:rsidRPr="0040076D">
              <w:rPr>
                <w:rFonts w:ascii="Times New Roman" w:hAnsi="Times New Roman" w:cs="Times New Roman"/>
                <w:b w:val="0"/>
                <w:bCs w:val="0"/>
                <w:noProof/>
                <w:webHidden/>
                <w:sz w:val="24"/>
                <w:szCs w:val="24"/>
              </w:rPr>
              <w:fldChar w:fldCharType="end"/>
            </w:r>
          </w:hyperlink>
        </w:p>
        <w:p w14:paraId="785595C3" w14:textId="307CE04A" w:rsidR="0040076D" w:rsidRPr="0040076D" w:rsidRDefault="009D69DC" w:rsidP="0040076D">
          <w:pPr>
            <w:pStyle w:val="TOC1"/>
            <w:spacing w:line="276" w:lineRule="auto"/>
            <w:rPr>
              <w:rFonts w:eastAsiaTheme="minorEastAsia"/>
              <w:b w:val="0"/>
              <w:lang w:val="id-ID" w:eastAsia="id-ID"/>
            </w:rPr>
          </w:pPr>
          <w:hyperlink w:anchor="_Toc77700174" w:history="1">
            <w:r w:rsidR="0040076D" w:rsidRPr="0040076D">
              <w:rPr>
                <w:rStyle w:val="Hyperlink"/>
                <w:b w:val="0"/>
              </w:rPr>
              <w:t>BAB II. LANDASAN TEORI</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74 \h </w:instrText>
            </w:r>
            <w:r w:rsidR="0040076D" w:rsidRPr="0040076D">
              <w:rPr>
                <w:b w:val="0"/>
                <w:webHidden/>
              </w:rPr>
            </w:r>
            <w:r w:rsidR="0040076D" w:rsidRPr="0040076D">
              <w:rPr>
                <w:b w:val="0"/>
                <w:webHidden/>
              </w:rPr>
              <w:fldChar w:fldCharType="separate"/>
            </w:r>
            <w:r w:rsidR="0040076D" w:rsidRPr="0040076D">
              <w:rPr>
                <w:b w:val="0"/>
                <w:webHidden/>
              </w:rPr>
              <w:t>19</w:t>
            </w:r>
            <w:r w:rsidR="0040076D" w:rsidRPr="0040076D">
              <w:rPr>
                <w:b w:val="0"/>
                <w:webHidden/>
              </w:rPr>
              <w:fldChar w:fldCharType="end"/>
            </w:r>
          </w:hyperlink>
        </w:p>
        <w:p w14:paraId="065F4464" w14:textId="18A5013A"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5" w:history="1">
            <w:r w:rsidR="0040076D" w:rsidRPr="0040076D">
              <w:rPr>
                <w:rStyle w:val="Hyperlink"/>
                <w:rFonts w:ascii="Times New Roman" w:hAnsi="Times New Roman" w:cs="Times New Roman"/>
                <w:b w:val="0"/>
                <w:bCs w:val="0"/>
                <w:noProof/>
                <w:sz w:val="24"/>
                <w:szCs w:val="24"/>
              </w:rPr>
              <w:t>2.1</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i/>
                <w:iCs/>
                <w:noProof/>
                <w:sz w:val="24"/>
                <w:szCs w:val="24"/>
              </w:rPr>
              <w:t>Marketplace</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75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19</w:t>
            </w:r>
            <w:r w:rsidR="0040076D" w:rsidRPr="0040076D">
              <w:rPr>
                <w:rFonts w:ascii="Times New Roman" w:hAnsi="Times New Roman" w:cs="Times New Roman"/>
                <w:b w:val="0"/>
                <w:bCs w:val="0"/>
                <w:noProof/>
                <w:webHidden/>
                <w:sz w:val="24"/>
                <w:szCs w:val="24"/>
              </w:rPr>
              <w:fldChar w:fldCharType="end"/>
            </w:r>
          </w:hyperlink>
        </w:p>
        <w:p w14:paraId="0FCF6F32" w14:textId="6259812E"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6" w:history="1">
            <w:r w:rsidR="0040076D" w:rsidRPr="0040076D">
              <w:rPr>
                <w:rStyle w:val="Hyperlink"/>
                <w:rFonts w:ascii="Times New Roman" w:hAnsi="Times New Roman" w:cs="Times New Roman"/>
                <w:b w:val="0"/>
                <w:bCs w:val="0"/>
                <w:noProof/>
                <w:sz w:val="24"/>
                <w:szCs w:val="24"/>
              </w:rPr>
              <w:t>2.2</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Manajemen Rantai Pasok</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76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19</w:t>
            </w:r>
            <w:r w:rsidR="0040076D" w:rsidRPr="0040076D">
              <w:rPr>
                <w:rFonts w:ascii="Times New Roman" w:hAnsi="Times New Roman" w:cs="Times New Roman"/>
                <w:b w:val="0"/>
                <w:bCs w:val="0"/>
                <w:noProof/>
                <w:webHidden/>
                <w:sz w:val="24"/>
                <w:szCs w:val="24"/>
              </w:rPr>
              <w:fldChar w:fldCharType="end"/>
            </w:r>
          </w:hyperlink>
        </w:p>
        <w:p w14:paraId="23E993DA" w14:textId="45C2866F"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7" w:history="1">
            <w:r w:rsidR="0040076D" w:rsidRPr="0040076D">
              <w:rPr>
                <w:rStyle w:val="Hyperlink"/>
                <w:rFonts w:ascii="Times New Roman" w:hAnsi="Times New Roman" w:cs="Times New Roman"/>
                <w:b w:val="0"/>
                <w:bCs w:val="0"/>
                <w:noProof/>
                <w:sz w:val="24"/>
                <w:szCs w:val="24"/>
              </w:rPr>
              <w:t>2.3</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Android</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77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19</w:t>
            </w:r>
            <w:r w:rsidR="0040076D" w:rsidRPr="0040076D">
              <w:rPr>
                <w:rFonts w:ascii="Times New Roman" w:hAnsi="Times New Roman" w:cs="Times New Roman"/>
                <w:b w:val="0"/>
                <w:bCs w:val="0"/>
                <w:noProof/>
                <w:webHidden/>
                <w:sz w:val="24"/>
                <w:szCs w:val="24"/>
              </w:rPr>
              <w:fldChar w:fldCharType="end"/>
            </w:r>
          </w:hyperlink>
        </w:p>
        <w:p w14:paraId="52D9DEFF" w14:textId="674063EA"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8" w:history="1">
            <w:r w:rsidR="0040076D" w:rsidRPr="0040076D">
              <w:rPr>
                <w:rStyle w:val="Hyperlink"/>
                <w:rFonts w:ascii="Times New Roman" w:hAnsi="Times New Roman" w:cs="Times New Roman"/>
                <w:b w:val="0"/>
                <w:bCs w:val="0"/>
                <w:noProof/>
                <w:sz w:val="24"/>
                <w:szCs w:val="24"/>
              </w:rPr>
              <w:t>2.4</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Flutter</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78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20</w:t>
            </w:r>
            <w:r w:rsidR="0040076D" w:rsidRPr="0040076D">
              <w:rPr>
                <w:rFonts w:ascii="Times New Roman" w:hAnsi="Times New Roman" w:cs="Times New Roman"/>
                <w:b w:val="0"/>
                <w:bCs w:val="0"/>
                <w:noProof/>
                <w:webHidden/>
                <w:sz w:val="24"/>
                <w:szCs w:val="24"/>
              </w:rPr>
              <w:fldChar w:fldCharType="end"/>
            </w:r>
          </w:hyperlink>
        </w:p>
        <w:p w14:paraId="0B4CBD73" w14:textId="5AC3E4EC"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9" w:history="1">
            <w:r w:rsidR="0040076D" w:rsidRPr="0040076D">
              <w:rPr>
                <w:rStyle w:val="Hyperlink"/>
                <w:rFonts w:ascii="Times New Roman" w:hAnsi="Times New Roman" w:cs="Times New Roman"/>
                <w:b w:val="0"/>
                <w:bCs w:val="0"/>
                <w:noProof/>
                <w:sz w:val="24"/>
                <w:szCs w:val="24"/>
              </w:rPr>
              <w:t>2.5</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API</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79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20</w:t>
            </w:r>
            <w:r w:rsidR="0040076D" w:rsidRPr="0040076D">
              <w:rPr>
                <w:rFonts w:ascii="Times New Roman" w:hAnsi="Times New Roman" w:cs="Times New Roman"/>
                <w:b w:val="0"/>
                <w:bCs w:val="0"/>
                <w:noProof/>
                <w:webHidden/>
                <w:sz w:val="24"/>
                <w:szCs w:val="24"/>
              </w:rPr>
              <w:fldChar w:fldCharType="end"/>
            </w:r>
          </w:hyperlink>
        </w:p>
        <w:p w14:paraId="1A0C8BF8" w14:textId="1FF7F6AB" w:rsidR="0040076D" w:rsidRPr="0040076D" w:rsidRDefault="009D69DC" w:rsidP="0040076D">
          <w:pPr>
            <w:pStyle w:val="TOC1"/>
            <w:spacing w:line="276" w:lineRule="auto"/>
            <w:rPr>
              <w:rFonts w:eastAsiaTheme="minorEastAsia"/>
              <w:b w:val="0"/>
              <w:lang w:val="id-ID" w:eastAsia="id-ID"/>
            </w:rPr>
          </w:pPr>
          <w:hyperlink w:anchor="_Toc77700180" w:history="1">
            <w:r w:rsidR="0040076D" w:rsidRPr="0040076D">
              <w:rPr>
                <w:rStyle w:val="Hyperlink"/>
                <w:b w:val="0"/>
              </w:rPr>
              <w:t>BAB III. METODOLOGI PENGEMBANGAN</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80 \h </w:instrText>
            </w:r>
            <w:r w:rsidR="0040076D" w:rsidRPr="0040076D">
              <w:rPr>
                <w:b w:val="0"/>
                <w:webHidden/>
              </w:rPr>
            </w:r>
            <w:r w:rsidR="0040076D" w:rsidRPr="0040076D">
              <w:rPr>
                <w:b w:val="0"/>
                <w:webHidden/>
              </w:rPr>
              <w:fldChar w:fldCharType="separate"/>
            </w:r>
            <w:r w:rsidR="0040076D" w:rsidRPr="0040076D">
              <w:rPr>
                <w:b w:val="0"/>
                <w:webHidden/>
              </w:rPr>
              <w:t>21</w:t>
            </w:r>
            <w:r w:rsidR="0040076D" w:rsidRPr="0040076D">
              <w:rPr>
                <w:b w:val="0"/>
                <w:webHidden/>
              </w:rPr>
              <w:fldChar w:fldCharType="end"/>
            </w:r>
          </w:hyperlink>
        </w:p>
        <w:p w14:paraId="6E625C7E" w14:textId="48BD8F52"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81" w:history="1">
            <w:r w:rsidR="0040076D" w:rsidRPr="0040076D">
              <w:rPr>
                <w:rStyle w:val="Hyperlink"/>
                <w:rFonts w:ascii="Times New Roman" w:hAnsi="Times New Roman" w:cs="Times New Roman"/>
                <w:b w:val="0"/>
                <w:bCs w:val="0"/>
                <w:noProof/>
                <w:sz w:val="24"/>
                <w:szCs w:val="24"/>
              </w:rPr>
              <w:t>3.1</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lang w:val="id-ID"/>
              </w:rPr>
              <w:t>Analisis Kebutuhan</w:t>
            </w:r>
            <w:r w:rsidR="0040076D" w:rsidRPr="0040076D">
              <w:rPr>
                <w:rStyle w:val="Hyperlink"/>
                <w:rFonts w:ascii="Times New Roman" w:hAnsi="Times New Roman" w:cs="Times New Roman"/>
                <w:b w:val="0"/>
                <w:bCs w:val="0"/>
                <w:noProof/>
                <w:sz w:val="24"/>
                <w:szCs w:val="24"/>
              </w:rPr>
              <w:t xml:space="preserve"> Mitra</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81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21</w:t>
            </w:r>
            <w:r w:rsidR="0040076D" w:rsidRPr="0040076D">
              <w:rPr>
                <w:rFonts w:ascii="Times New Roman" w:hAnsi="Times New Roman" w:cs="Times New Roman"/>
                <w:b w:val="0"/>
                <w:bCs w:val="0"/>
                <w:noProof/>
                <w:webHidden/>
                <w:sz w:val="24"/>
                <w:szCs w:val="24"/>
              </w:rPr>
              <w:fldChar w:fldCharType="end"/>
            </w:r>
          </w:hyperlink>
        </w:p>
        <w:p w14:paraId="4E833ED7" w14:textId="02C8780E" w:rsidR="0040076D" w:rsidRPr="0040076D" w:rsidRDefault="009D69DC"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82" w:history="1">
            <w:r w:rsidR="0040076D" w:rsidRPr="0040076D">
              <w:rPr>
                <w:rStyle w:val="Hyperlink"/>
                <w:rFonts w:ascii="Times New Roman" w:hAnsi="Times New Roman" w:cs="Times New Roman"/>
                <w:noProof/>
                <w:sz w:val="24"/>
                <w:szCs w:val="24"/>
              </w:rPr>
              <w:t>3.1.1</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Profil Mitra</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182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40076D" w:rsidRPr="0040076D">
              <w:rPr>
                <w:rFonts w:ascii="Times New Roman" w:hAnsi="Times New Roman" w:cs="Times New Roman"/>
                <w:noProof/>
                <w:webHidden/>
                <w:sz w:val="24"/>
                <w:szCs w:val="24"/>
              </w:rPr>
              <w:t>21</w:t>
            </w:r>
            <w:r w:rsidR="0040076D" w:rsidRPr="0040076D">
              <w:rPr>
                <w:rFonts w:ascii="Times New Roman" w:hAnsi="Times New Roman" w:cs="Times New Roman"/>
                <w:noProof/>
                <w:webHidden/>
                <w:sz w:val="24"/>
                <w:szCs w:val="24"/>
              </w:rPr>
              <w:fldChar w:fldCharType="end"/>
            </w:r>
          </w:hyperlink>
        </w:p>
        <w:p w14:paraId="1C0E9BB2" w14:textId="185CE686" w:rsidR="0040076D" w:rsidRPr="0040076D" w:rsidRDefault="009D69DC"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83" w:history="1">
            <w:r w:rsidR="0040076D" w:rsidRPr="0040076D">
              <w:rPr>
                <w:rStyle w:val="Hyperlink"/>
                <w:rFonts w:ascii="Times New Roman" w:hAnsi="Times New Roman" w:cs="Times New Roman"/>
                <w:noProof/>
                <w:sz w:val="24"/>
                <w:szCs w:val="24"/>
              </w:rPr>
              <w:t>3.1.2</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Platform Panen-Panen</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183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40076D" w:rsidRPr="0040076D">
              <w:rPr>
                <w:rFonts w:ascii="Times New Roman" w:hAnsi="Times New Roman" w:cs="Times New Roman"/>
                <w:noProof/>
                <w:webHidden/>
                <w:sz w:val="24"/>
                <w:szCs w:val="24"/>
              </w:rPr>
              <w:t>21</w:t>
            </w:r>
            <w:r w:rsidR="0040076D" w:rsidRPr="0040076D">
              <w:rPr>
                <w:rFonts w:ascii="Times New Roman" w:hAnsi="Times New Roman" w:cs="Times New Roman"/>
                <w:noProof/>
                <w:webHidden/>
                <w:sz w:val="24"/>
                <w:szCs w:val="24"/>
              </w:rPr>
              <w:fldChar w:fldCharType="end"/>
            </w:r>
          </w:hyperlink>
        </w:p>
        <w:p w14:paraId="7777AA1E" w14:textId="4276DAC2" w:rsidR="0040076D" w:rsidRPr="0040076D" w:rsidRDefault="009D69DC"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84" w:history="1">
            <w:r w:rsidR="0040076D" w:rsidRPr="0040076D">
              <w:rPr>
                <w:rStyle w:val="Hyperlink"/>
                <w:rFonts w:ascii="Times New Roman" w:hAnsi="Times New Roman" w:cs="Times New Roman"/>
                <w:noProof/>
                <w:sz w:val="24"/>
                <w:szCs w:val="24"/>
              </w:rPr>
              <w:t>3.1.3</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 xml:space="preserve">Proses Bisnis Model </w:t>
            </w:r>
            <w:r w:rsidR="0040076D" w:rsidRPr="0040076D">
              <w:rPr>
                <w:rStyle w:val="Hyperlink"/>
                <w:rFonts w:ascii="Times New Roman" w:hAnsi="Times New Roman" w:cs="Times New Roman"/>
                <w:i/>
                <w:iCs/>
                <w:noProof/>
                <w:sz w:val="24"/>
                <w:szCs w:val="24"/>
              </w:rPr>
              <w:t>Marketplace</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184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40076D" w:rsidRPr="0040076D">
              <w:rPr>
                <w:rFonts w:ascii="Times New Roman" w:hAnsi="Times New Roman" w:cs="Times New Roman"/>
                <w:noProof/>
                <w:webHidden/>
                <w:sz w:val="24"/>
                <w:szCs w:val="24"/>
              </w:rPr>
              <w:t>24</w:t>
            </w:r>
            <w:r w:rsidR="0040076D" w:rsidRPr="0040076D">
              <w:rPr>
                <w:rFonts w:ascii="Times New Roman" w:hAnsi="Times New Roman" w:cs="Times New Roman"/>
                <w:noProof/>
                <w:webHidden/>
                <w:sz w:val="24"/>
                <w:szCs w:val="24"/>
              </w:rPr>
              <w:fldChar w:fldCharType="end"/>
            </w:r>
          </w:hyperlink>
        </w:p>
        <w:p w14:paraId="44C6326A" w14:textId="1176D6B0"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85" w:history="1">
            <w:r w:rsidR="0040076D" w:rsidRPr="0040076D">
              <w:rPr>
                <w:rStyle w:val="Hyperlink"/>
                <w:rFonts w:ascii="Times New Roman" w:hAnsi="Times New Roman" w:cs="Times New Roman"/>
                <w:b w:val="0"/>
                <w:bCs w:val="0"/>
                <w:noProof/>
                <w:sz w:val="24"/>
                <w:szCs w:val="24"/>
              </w:rPr>
              <w:t>3.2</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Deskripsi</w:t>
            </w:r>
            <w:r w:rsidR="0040076D" w:rsidRPr="0040076D">
              <w:rPr>
                <w:rStyle w:val="Hyperlink"/>
                <w:rFonts w:ascii="Times New Roman" w:hAnsi="Times New Roman" w:cs="Times New Roman"/>
                <w:b w:val="0"/>
                <w:bCs w:val="0"/>
                <w:noProof/>
                <w:sz w:val="24"/>
                <w:szCs w:val="24"/>
                <w:lang w:val="id-ID"/>
              </w:rPr>
              <w:t xml:space="preserve"> Sistem</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85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24</w:t>
            </w:r>
            <w:r w:rsidR="0040076D" w:rsidRPr="0040076D">
              <w:rPr>
                <w:rFonts w:ascii="Times New Roman" w:hAnsi="Times New Roman" w:cs="Times New Roman"/>
                <w:b w:val="0"/>
                <w:bCs w:val="0"/>
                <w:noProof/>
                <w:webHidden/>
                <w:sz w:val="24"/>
                <w:szCs w:val="24"/>
              </w:rPr>
              <w:fldChar w:fldCharType="end"/>
            </w:r>
          </w:hyperlink>
        </w:p>
        <w:p w14:paraId="0288ED8B" w14:textId="236A65A3"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86" w:history="1">
            <w:r w:rsidR="0040076D" w:rsidRPr="0040076D">
              <w:rPr>
                <w:rStyle w:val="Hyperlink"/>
                <w:rFonts w:ascii="Times New Roman" w:hAnsi="Times New Roman" w:cs="Times New Roman"/>
                <w:b w:val="0"/>
                <w:bCs w:val="0"/>
                <w:noProof/>
                <w:sz w:val="24"/>
                <w:szCs w:val="24"/>
              </w:rPr>
              <w:t>3.3</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Metode Pengembangan</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86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26</w:t>
            </w:r>
            <w:r w:rsidR="0040076D" w:rsidRPr="0040076D">
              <w:rPr>
                <w:rFonts w:ascii="Times New Roman" w:hAnsi="Times New Roman" w:cs="Times New Roman"/>
                <w:b w:val="0"/>
                <w:bCs w:val="0"/>
                <w:noProof/>
                <w:webHidden/>
                <w:sz w:val="24"/>
                <w:szCs w:val="24"/>
              </w:rPr>
              <w:fldChar w:fldCharType="end"/>
            </w:r>
          </w:hyperlink>
        </w:p>
        <w:p w14:paraId="5A0DA996" w14:textId="17E57C1C" w:rsidR="0040076D" w:rsidRPr="0040076D" w:rsidRDefault="009D69DC"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87" w:history="1">
            <w:r w:rsidR="0040076D" w:rsidRPr="0040076D">
              <w:rPr>
                <w:rStyle w:val="Hyperlink"/>
                <w:rFonts w:ascii="Times New Roman" w:hAnsi="Times New Roman" w:cs="Times New Roman"/>
                <w:noProof/>
                <w:sz w:val="24"/>
                <w:szCs w:val="24"/>
              </w:rPr>
              <w:t>3.3.1</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Perencanaan Kebutuhan (Requirements Planning)</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187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40076D" w:rsidRPr="0040076D">
              <w:rPr>
                <w:rFonts w:ascii="Times New Roman" w:hAnsi="Times New Roman" w:cs="Times New Roman"/>
                <w:noProof/>
                <w:webHidden/>
                <w:sz w:val="24"/>
                <w:szCs w:val="24"/>
              </w:rPr>
              <w:t>27</w:t>
            </w:r>
            <w:r w:rsidR="0040076D" w:rsidRPr="0040076D">
              <w:rPr>
                <w:rFonts w:ascii="Times New Roman" w:hAnsi="Times New Roman" w:cs="Times New Roman"/>
                <w:noProof/>
                <w:webHidden/>
                <w:sz w:val="24"/>
                <w:szCs w:val="24"/>
              </w:rPr>
              <w:fldChar w:fldCharType="end"/>
            </w:r>
          </w:hyperlink>
        </w:p>
        <w:p w14:paraId="592FD342" w14:textId="317E6973" w:rsidR="0040076D" w:rsidRPr="0040076D" w:rsidRDefault="009D69DC"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88" w:history="1">
            <w:r w:rsidR="0040076D" w:rsidRPr="0040076D">
              <w:rPr>
                <w:rStyle w:val="Hyperlink"/>
                <w:rFonts w:ascii="Times New Roman" w:hAnsi="Times New Roman" w:cs="Times New Roman"/>
                <w:noProof/>
                <w:sz w:val="24"/>
                <w:szCs w:val="24"/>
              </w:rPr>
              <w:t>3.3.2</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Ruang Kerja Perancangan (Workshop Design)</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188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40076D" w:rsidRPr="0040076D">
              <w:rPr>
                <w:rFonts w:ascii="Times New Roman" w:hAnsi="Times New Roman" w:cs="Times New Roman"/>
                <w:noProof/>
                <w:webHidden/>
                <w:sz w:val="24"/>
                <w:szCs w:val="24"/>
              </w:rPr>
              <w:t>27</w:t>
            </w:r>
            <w:r w:rsidR="0040076D" w:rsidRPr="0040076D">
              <w:rPr>
                <w:rFonts w:ascii="Times New Roman" w:hAnsi="Times New Roman" w:cs="Times New Roman"/>
                <w:noProof/>
                <w:webHidden/>
                <w:sz w:val="24"/>
                <w:szCs w:val="24"/>
              </w:rPr>
              <w:fldChar w:fldCharType="end"/>
            </w:r>
          </w:hyperlink>
        </w:p>
        <w:p w14:paraId="1AC86DCF" w14:textId="40A8BA7D" w:rsidR="0040076D" w:rsidRPr="0040076D" w:rsidRDefault="009D69DC"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89" w:history="1">
            <w:r w:rsidR="0040076D" w:rsidRPr="0040076D">
              <w:rPr>
                <w:rStyle w:val="Hyperlink"/>
                <w:rFonts w:ascii="Times New Roman" w:hAnsi="Times New Roman" w:cs="Times New Roman"/>
                <w:noProof/>
                <w:sz w:val="24"/>
                <w:szCs w:val="24"/>
              </w:rPr>
              <w:t>3.3.3</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Implementasi</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189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40076D" w:rsidRPr="0040076D">
              <w:rPr>
                <w:rFonts w:ascii="Times New Roman" w:hAnsi="Times New Roman" w:cs="Times New Roman"/>
                <w:noProof/>
                <w:webHidden/>
                <w:sz w:val="24"/>
                <w:szCs w:val="24"/>
              </w:rPr>
              <w:t>28</w:t>
            </w:r>
            <w:r w:rsidR="0040076D" w:rsidRPr="0040076D">
              <w:rPr>
                <w:rFonts w:ascii="Times New Roman" w:hAnsi="Times New Roman" w:cs="Times New Roman"/>
                <w:noProof/>
                <w:webHidden/>
                <w:sz w:val="24"/>
                <w:szCs w:val="24"/>
              </w:rPr>
              <w:fldChar w:fldCharType="end"/>
            </w:r>
          </w:hyperlink>
        </w:p>
        <w:p w14:paraId="16296815" w14:textId="21A8D3EA" w:rsidR="0040076D" w:rsidRPr="0040076D" w:rsidRDefault="009D69DC" w:rsidP="0040076D">
          <w:pPr>
            <w:pStyle w:val="TOC1"/>
            <w:spacing w:line="276" w:lineRule="auto"/>
            <w:rPr>
              <w:rFonts w:eastAsiaTheme="minorEastAsia"/>
              <w:b w:val="0"/>
              <w:lang w:val="id-ID" w:eastAsia="id-ID"/>
            </w:rPr>
          </w:pPr>
          <w:hyperlink w:anchor="_Toc77700190" w:history="1">
            <w:r w:rsidR="0040076D" w:rsidRPr="0040076D">
              <w:rPr>
                <w:rStyle w:val="Hyperlink"/>
                <w:b w:val="0"/>
              </w:rPr>
              <w:t>BAB IV. Analisis dan Perancangan Sistem</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90 \h </w:instrText>
            </w:r>
            <w:r w:rsidR="0040076D" w:rsidRPr="0040076D">
              <w:rPr>
                <w:b w:val="0"/>
                <w:webHidden/>
              </w:rPr>
            </w:r>
            <w:r w:rsidR="0040076D" w:rsidRPr="0040076D">
              <w:rPr>
                <w:b w:val="0"/>
                <w:webHidden/>
              </w:rPr>
              <w:fldChar w:fldCharType="separate"/>
            </w:r>
            <w:r w:rsidR="0040076D" w:rsidRPr="0040076D">
              <w:rPr>
                <w:b w:val="0"/>
                <w:webHidden/>
              </w:rPr>
              <w:t>29</w:t>
            </w:r>
            <w:r w:rsidR="0040076D" w:rsidRPr="0040076D">
              <w:rPr>
                <w:b w:val="0"/>
                <w:webHidden/>
              </w:rPr>
              <w:fldChar w:fldCharType="end"/>
            </w:r>
          </w:hyperlink>
        </w:p>
        <w:p w14:paraId="4D8AA4DA" w14:textId="372B9AED"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95" w:history="1">
            <w:r w:rsidR="0040076D" w:rsidRPr="0040076D">
              <w:rPr>
                <w:rStyle w:val="Hyperlink"/>
                <w:rFonts w:ascii="Times New Roman" w:hAnsi="Times New Roman" w:cs="Times New Roman"/>
                <w:b w:val="0"/>
                <w:bCs w:val="0"/>
                <w:noProof/>
                <w:sz w:val="24"/>
                <w:szCs w:val="24"/>
              </w:rPr>
              <w:t>4.1</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Analisis Sistem</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95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29</w:t>
            </w:r>
            <w:r w:rsidR="0040076D" w:rsidRPr="0040076D">
              <w:rPr>
                <w:rFonts w:ascii="Times New Roman" w:hAnsi="Times New Roman" w:cs="Times New Roman"/>
                <w:b w:val="0"/>
                <w:bCs w:val="0"/>
                <w:noProof/>
                <w:webHidden/>
                <w:sz w:val="24"/>
                <w:szCs w:val="24"/>
              </w:rPr>
              <w:fldChar w:fldCharType="end"/>
            </w:r>
          </w:hyperlink>
        </w:p>
        <w:p w14:paraId="5AE31403" w14:textId="4BC2FD25" w:rsidR="0040076D" w:rsidRPr="0040076D" w:rsidRDefault="009D69DC"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96" w:history="1">
            <w:r w:rsidR="0040076D" w:rsidRPr="0040076D">
              <w:rPr>
                <w:rStyle w:val="Hyperlink"/>
                <w:rFonts w:ascii="Times New Roman" w:hAnsi="Times New Roman" w:cs="Times New Roman"/>
                <w:noProof/>
                <w:sz w:val="24"/>
                <w:szCs w:val="24"/>
              </w:rPr>
              <w:t>4.1.1</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Analisis Kebutuhan Fungsional</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196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40076D" w:rsidRPr="0040076D">
              <w:rPr>
                <w:rFonts w:ascii="Times New Roman" w:hAnsi="Times New Roman" w:cs="Times New Roman"/>
                <w:noProof/>
                <w:webHidden/>
                <w:sz w:val="24"/>
                <w:szCs w:val="24"/>
              </w:rPr>
              <w:t>29</w:t>
            </w:r>
            <w:r w:rsidR="0040076D" w:rsidRPr="0040076D">
              <w:rPr>
                <w:rFonts w:ascii="Times New Roman" w:hAnsi="Times New Roman" w:cs="Times New Roman"/>
                <w:noProof/>
                <w:webHidden/>
                <w:sz w:val="24"/>
                <w:szCs w:val="24"/>
              </w:rPr>
              <w:fldChar w:fldCharType="end"/>
            </w:r>
          </w:hyperlink>
        </w:p>
        <w:p w14:paraId="5483A89B" w14:textId="1FDBD97D" w:rsidR="0040076D" w:rsidRPr="0040076D" w:rsidRDefault="009D69DC"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97" w:history="1">
            <w:r w:rsidR="0040076D" w:rsidRPr="0040076D">
              <w:rPr>
                <w:rStyle w:val="Hyperlink"/>
                <w:rFonts w:ascii="Times New Roman" w:hAnsi="Times New Roman" w:cs="Times New Roman"/>
                <w:noProof/>
                <w:sz w:val="24"/>
                <w:szCs w:val="24"/>
              </w:rPr>
              <w:t>4.1.2</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Analisis Kebutuhan Non-Fungsional</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197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40076D" w:rsidRPr="0040076D">
              <w:rPr>
                <w:rFonts w:ascii="Times New Roman" w:hAnsi="Times New Roman" w:cs="Times New Roman"/>
                <w:noProof/>
                <w:webHidden/>
                <w:sz w:val="24"/>
                <w:szCs w:val="24"/>
              </w:rPr>
              <w:t>30</w:t>
            </w:r>
            <w:r w:rsidR="0040076D" w:rsidRPr="0040076D">
              <w:rPr>
                <w:rFonts w:ascii="Times New Roman" w:hAnsi="Times New Roman" w:cs="Times New Roman"/>
                <w:noProof/>
                <w:webHidden/>
                <w:sz w:val="24"/>
                <w:szCs w:val="24"/>
              </w:rPr>
              <w:fldChar w:fldCharType="end"/>
            </w:r>
          </w:hyperlink>
        </w:p>
        <w:p w14:paraId="59E82344" w14:textId="03371DF8" w:rsidR="0040076D" w:rsidRPr="0040076D" w:rsidRDefault="009D69DC"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98" w:history="1">
            <w:r w:rsidR="0040076D" w:rsidRPr="0040076D">
              <w:rPr>
                <w:rStyle w:val="Hyperlink"/>
                <w:rFonts w:ascii="Times New Roman" w:hAnsi="Times New Roman" w:cs="Times New Roman"/>
                <w:noProof/>
                <w:sz w:val="24"/>
                <w:szCs w:val="24"/>
              </w:rPr>
              <w:t>4.1.3</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Identifikasi Fitur</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198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40076D" w:rsidRPr="0040076D">
              <w:rPr>
                <w:rFonts w:ascii="Times New Roman" w:hAnsi="Times New Roman" w:cs="Times New Roman"/>
                <w:noProof/>
                <w:webHidden/>
                <w:sz w:val="24"/>
                <w:szCs w:val="24"/>
              </w:rPr>
              <w:t>30</w:t>
            </w:r>
            <w:r w:rsidR="0040076D" w:rsidRPr="0040076D">
              <w:rPr>
                <w:rFonts w:ascii="Times New Roman" w:hAnsi="Times New Roman" w:cs="Times New Roman"/>
                <w:noProof/>
                <w:webHidden/>
                <w:sz w:val="24"/>
                <w:szCs w:val="24"/>
              </w:rPr>
              <w:fldChar w:fldCharType="end"/>
            </w:r>
          </w:hyperlink>
        </w:p>
        <w:p w14:paraId="399DC331" w14:textId="70F7B159"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99" w:history="1">
            <w:r w:rsidR="0040076D" w:rsidRPr="0040076D">
              <w:rPr>
                <w:rStyle w:val="Hyperlink"/>
                <w:rFonts w:ascii="Times New Roman" w:hAnsi="Times New Roman" w:cs="Times New Roman"/>
                <w:b w:val="0"/>
                <w:bCs w:val="0"/>
                <w:noProof/>
                <w:sz w:val="24"/>
                <w:szCs w:val="24"/>
              </w:rPr>
              <w:t>4.2</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Perancangan Sistem</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199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31</w:t>
            </w:r>
            <w:r w:rsidR="0040076D" w:rsidRPr="0040076D">
              <w:rPr>
                <w:rFonts w:ascii="Times New Roman" w:hAnsi="Times New Roman" w:cs="Times New Roman"/>
                <w:b w:val="0"/>
                <w:bCs w:val="0"/>
                <w:noProof/>
                <w:webHidden/>
                <w:sz w:val="24"/>
                <w:szCs w:val="24"/>
              </w:rPr>
              <w:fldChar w:fldCharType="end"/>
            </w:r>
          </w:hyperlink>
        </w:p>
        <w:p w14:paraId="74560052" w14:textId="375630AE" w:rsidR="0040076D" w:rsidRPr="0040076D" w:rsidRDefault="009D69DC"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0" w:history="1">
            <w:r w:rsidR="0040076D" w:rsidRPr="0040076D">
              <w:rPr>
                <w:rStyle w:val="Hyperlink"/>
                <w:rFonts w:ascii="Times New Roman" w:hAnsi="Times New Roman" w:cs="Times New Roman"/>
                <w:noProof/>
                <w:sz w:val="24"/>
                <w:szCs w:val="24"/>
              </w:rPr>
              <w:t>4.2.1</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Desain Sistem</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200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40076D" w:rsidRPr="0040076D">
              <w:rPr>
                <w:rFonts w:ascii="Times New Roman" w:hAnsi="Times New Roman" w:cs="Times New Roman"/>
                <w:noProof/>
                <w:webHidden/>
                <w:sz w:val="24"/>
                <w:szCs w:val="24"/>
              </w:rPr>
              <w:t>31</w:t>
            </w:r>
            <w:r w:rsidR="0040076D" w:rsidRPr="0040076D">
              <w:rPr>
                <w:rFonts w:ascii="Times New Roman" w:hAnsi="Times New Roman" w:cs="Times New Roman"/>
                <w:noProof/>
                <w:webHidden/>
                <w:sz w:val="24"/>
                <w:szCs w:val="24"/>
              </w:rPr>
              <w:fldChar w:fldCharType="end"/>
            </w:r>
          </w:hyperlink>
        </w:p>
        <w:p w14:paraId="22573B9B" w14:textId="7EBC97D4" w:rsidR="0040076D" w:rsidRPr="0040076D" w:rsidRDefault="009D69DC"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1" w:history="1">
            <w:r w:rsidR="0040076D" w:rsidRPr="0040076D">
              <w:rPr>
                <w:rStyle w:val="Hyperlink"/>
                <w:rFonts w:ascii="Times New Roman" w:hAnsi="Times New Roman" w:cs="Times New Roman"/>
                <w:noProof/>
                <w:sz w:val="24"/>
                <w:szCs w:val="24"/>
              </w:rPr>
              <w:t>4.2.2</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i/>
                <w:iCs/>
                <w:noProof/>
                <w:sz w:val="24"/>
                <w:szCs w:val="24"/>
              </w:rPr>
              <w:t>Use Case Diagram</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201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40076D" w:rsidRPr="0040076D">
              <w:rPr>
                <w:rFonts w:ascii="Times New Roman" w:hAnsi="Times New Roman" w:cs="Times New Roman"/>
                <w:noProof/>
                <w:webHidden/>
                <w:sz w:val="24"/>
                <w:szCs w:val="24"/>
              </w:rPr>
              <w:t>32</w:t>
            </w:r>
            <w:r w:rsidR="0040076D" w:rsidRPr="0040076D">
              <w:rPr>
                <w:rFonts w:ascii="Times New Roman" w:hAnsi="Times New Roman" w:cs="Times New Roman"/>
                <w:noProof/>
                <w:webHidden/>
                <w:sz w:val="24"/>
                <w:szCs w:val="24"/>
              </w:rPr>
              <w:fldChar w:fldCharType="end"/>
            </w:r>
          </w:hyperlink>
        </w:p>
        <w:p w14:paraId="07967FDB" w14:textId="29DE337A" w:rsidR="0040076D" w:rsidRPr="0040076D" w:rsidRDefault="009D69DC"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2" w:history="1">
            <w:r w:rsidR="0040076D" w:rsidRPr="0040076D">
              <w:rPr>
                <w:rStyle w:val="Hyperlink"/>
                <w:rFonts w:ascii="Times New Roman" w:hAnsi="Times New Roman" w:cs="Times New Roman"/>
                <w:noProof/>
                <w:sz w:val="24"/>
                <w:szCs w:val="24"/>
              </w:rPr>
              <w:t>4.2.3</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i/>
                <w:iCs/>
                <w:noProof/>
                <w:sz w:val="24"/>
                <w:szCs w:val="24"/>
              </w:rPr>
              <w:t>Use Case Scenario</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202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40076D" w:rsidRPr="0040076D">
              <w:rPr>
                <w:rFonts w:ascii="Times New Roman" w:hAnsi="Times New Roman" w:cs="Times New Roman"/>
                <w:noProof/>
                <w:webHidden/>
                <w:sz w:val="24"/>
                <w:szCs w:val="24"/>
              </w:rPr>
              <w:t>33</w:t>
            </w:r>
            <w:r w:rsidR="0040076D" w:rsidRPr="0040076D">
              <w:rPr>
                <w:rFonts w:ascii="Times New Roman" w:hAnsi="Times New Roman" w:cs="Times New Roman"/>
                <w:noProof/>
                <w:webHidden/>
                <w:sz w:val="24"/>
                <w:szCs w:val="24"/>
              </w:rPr>
              <w:fldChar w:fldCharType="end"/>
            </w:r>
          </w:hyperlink>
        </w:p>
        <w:p w14:paraId="33B3A02B" w14:textId="18516057" w:rsidR="0040076D" w:rsidRPr="0040076D" w:rsidRDefault="009D69DC"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3" w:history="1">
            <w:r w:rsidR="0040076D" w:rsidRPr="0040076D">
              <w:rPr>
                <w:rStyle w:val="Hyperlink"/>
                <w:rFonts w:ascii="Times New Roman" w:hAnsi="Times New Roman" w:cs="Times New Roman"/>
                <w:noProof/>
                <w:sz w:val="24"/>
                <w:szCs w:val="24"/>
              </w:rPr>
              <w:t>4.2.4</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i/>
                <w:iCs/>
                <w:noProof/>
                <w:sz w:val="24"/>
                <w:szCs w:val="24"/>
              </w:rPr>
              <w:t>Activity Diagram</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203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40076D" w:rsidRPr="0040076D">
              <w:rPr>
                <w:rFonts w:ascii="Times New Roman" w:hAnsi="Times New Roman" w:cs="Times New Roman"/>
                <w:noProof/>
                <w:webHidden/>
                <w:sz w:val="24"/>
                <w:szCs w:val="24"/>
              </w:rPr>
              <w:t>38</w:t>
            </w:r>
            <w:r w:rsidR="0040076D" w:rsidRPr="0040076D">
              <w:rPr>
                <w:rFonts w:ascii="Times New Roman" w:hAnsi="Times New Roman" w:cs="Times New Roman"/>
                <w:noProof/>
                <w:webHidden/>
                <w:sz w:val="24"/>
                <w:szCs w:val="24"/>
              </w:rPr>
              <w:fldChar w:fldCharType="end"/>
            </w:r>
          </w:hyperlink>
        </w:p>
        <w:p w14:paraId="0D146086" w14:textId="07B4B9BE" w:rsidR="0040076D" w:rsidRPr="0040076D" w:rsidRDefault="009D69DC"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4" w:history="1">
            <w:r w:rsidR="0040076D" w:rsidRPr="0040076D">
              <w:rPr>
                <w:rStyle w:val="Hyperlink"/>
                <w:rFonts w:ascii="Times New Roman" w:hAnsi="Times New Roman" w:cs="Times New Roman"/>
                <w:noProof/>
                <w:sz w:val="24"/>
                <w:szCs w:val="24"/>
              </w:rPr>
              <w:t>4.2.5</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Perancangan Antarmuka</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204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40076D" w:rsidRPr="0040076D">
              <w:rPr>
                <w:rFonts w:ascii="Times New Roman" w:hAnsi="Times New Roman" w:cs="Times New Roman"/>
                <w:noProof/>
                <w:webHidden/>
                <w:sz w:val="24"/>
                <w:szCs w:val="24"/>
              </w:rPr>
              <w:t>47</w:t>
            </w:r>
            <w:r w:rsidR="0040076D" w:rsidRPr="0040076D">
              <w:rPr>
                <w:rFonts w:ascii="Times New Roman" w:hAnsi="Times New Roman" w:cs="Times New Roman"/>
                <w:noProof/>
                <w:webHidden/>
                <w:sz w:val="24"/>
                <w:szCs w:val="24"/>
              </w:rPr>
              <w:fldChar w:fldCharType="end"/>
            </w:r>
          </w:hyperlink>
        </w:p>
        <w:p w14:paraId="61C7B26B" w14:textId="6226FE42" w:rsidR="0040076D" w:rsidRPr="0040076D" w:rsidRDefault="009D69DC" w:rsidP="0040076D">
          <w:pPr>
            <w:pStyle w:val="TOC1"/>
            <w:spacing w:line="276" w:lineRule="auto"/>
            <w:rPr>
              <w:rFonts w:eastAsiaTheme="minorEastAsia"/>
              <w:b w:val="0"/>
              <w:lang w:val="id-ID" w:eastAsia="id-ID"/>
            </w:rPr>
          </w:pPr>
          <w:hyperlink w:anchor="_Toc77700205" w:history="1">
            <w:r w:rsidR="0040076D" w:rsidRPr="0040076D">
              <w:rPr>
                <w:rStyle w:val="Hyperlink"/>
                <w:b w:val="0"/>
              </w:rPr>
              <w:t>BAB V. Implementasi dan Pengujian</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205 \h </w:instrText>
            </w:r>
            <w:r w:rsidR="0040076D" w:rsidRPr="0040076D">
              <w:rPr>
                <w:b w:val="0"/>
                <w:webHidden/>
              </w:rPr>
            </w:r>
            <w:r w:rsidR="0040076D" w:rsidRPr="0040076D">
              <w:rPr>
                <w:b w:val="0"/>
                <w:webHidden/>
              </w:rPr>
              <w:fldChar w:fldCharType="separate"/>
            </w:r>
            <w:r w:rsidR="0040076D" w:rsidRPr="0040076D">
              <w:rPr>
                <w:b w:val="0"/>
                <w:webHidden/>
              </w:rPr>
              <w:t>66</w:t>
            </w:r>
            <w:r w:rsidR="0040076D" w:rsidRPr="0040076D">
              <w:rPr>
                <w:b w:val="0"/>
                <w:webHidden/>
              </w:rPr>
              <w:fldChar w:fldCharType="end"/>
            </w:r>
          </w:hyperlink>
        </w:p>
        <w:p w14:paraId="4514A67C" w14:textId="0032A17A"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206" w:history="1">
            <w:r w:rsidR="0040076D" w:rsidRPr="0040076D">
              <w:rPr>
                <w:rStyle w:val="Hyperlink"/>
                <w:rFonts w:ascii="Times New Roman" w:hAnsi="Times New Roman" w:cs="Times New Roman"/>
                <w:b w:val="0"/>
                <w:bCs w:val="0"/>
                <w:noProof/>
                <w:sz w:val="24"/>
                <w:szCs w:val="24"/>
              </w:rPr>
              <w:t>5.1</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Implementasi Tampilan</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206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66</w:t>
            </w:r>
            <w:r w:rsidR="0040076D" w:rsidRPr="0040076D">
              <w:rPr>
                <w:rFonts w:ascii="Times New Roman" w:hAnsi="Times New Roman" w:cs="Times New Roman"/>
                <w:b w:val="0"/>
                <w:bCs w:val="0"/>
                <w:noProof/>
                <w:webHidden/>
                <w:sz w:val="24"/>
                <w:szCs w:val="24"/>
              </w:rPr>
              <w:fldChar w:fldCharType="end"/>
            </w:r>
          </w:hyperlink>
        </w:p>
        <w:p w14:paraId="4443C74D" w14:textId="0B305B11"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207" w:history="1">
            <w:r w:rsidR="0040076D" w:rsidRPr="0040076D">
              <w:rPr>
                <w:rStyle w:val="Hyperlink"/>
                <w:rFonts w:ascii="Times New Roman" w:hAnsi="Times New Roman" w:cs="Times New Roman"/>
                <w:b w:val="0"/>
                <w:bCs w:val="0"/>
                <w:noProof/>
                <w:sz w:val="24"/>
                <w:szCs w:val="24"/>
              </w:rPr>
              <w:t>5.2</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Pengujian</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207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84</w:t>
            </w:r>
            <w:r w:rsidR="0040076D" w:rsidRPr="0040076D">
              <w:rPr>
                <w:rFonts w:ascii="Times New Roman" w:hAnsi="Times New Roman" w:cs="Times New Roman"/>
                <w:b w:val="0"/>
                <w:bCs w:val="0"/>
                <w:noProof/>
                <w:webHidden/>
                <w:sz w:val="24"/>
                <w:szCs w:val="24"/>
              </w:rPr>
              <w:fldChar w:fldCharType="end"/>
            </w:r>
          </w:hyperlink>
        </w:p>
        <w:p w14:paraId="7741B028" w14:textId="75A93BE5" w:rsidR="0040076D" w:rsidRPr="0040076D" w:rsidRDefault="009D69DC"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8" w:history="1">
            <w:r w:rsidR="0040076D" w:rsidRPr="0040076D">
              <w:rPr>
                <w:rStyle w:val="Hyperlink"/>
                <w:rFonts w:ascii="Times New Roman" w:hAnsi="Times New Roman" w:cs="Times New Roman"/>
                <w:noProof/>
                <w:sz w:val="24"/>
                <w:szCs w:val="24"/>
              </w:rPr>
              <w:t>5.2.1</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Pengujian API (</w:t>
            </w:r>
            <w:r w:rsidR="0040076D" w:rsidRPr="0040076D">
              <w:rPr>
                <w:rStyle w:val="Hyperlink"/>
                <w:rFonts w:ascii="Times New Roman" w:hAnsi="Times New Roman" w:cs="Times New Roman"/>
                <w:i/>
                <w:iCs/>
                <w:noProof/>
                <w:sz w:val="24"/>
                <w:szCs w:val="24"/>
              </w:rPr>
              <w:t>Application Programming Interface</w:t>
            </w:r>
            <w:r w:rsidR="0040076D" w:rsidRPr="0040076D">
              <w:rPr>
                <w:rStyle w:val="Hyperlink"/>
                <w:rFonts w:ascii="Times New Roman" w:hAnsi="Times New Roman" w:cs="Times New Roman"/>
                <w:noProof/>
                <w:sz w:val="24"/>
                <w:szCs w:val="24"/>
              </w:rPr>
              <w:t>)</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208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40076D" w:rsidRPr="0040076D">
              <w:rPr>
                <w:rFonts w:ascii="Times New Roman" w:hAnsi="Times New Roman" w:cs="Times New Roman"/>
                <w:noProof/>
                <w:webHidden/>
                <w:sz w:val="24"/>
                <w:szCs w:val="24"/>
              </w:rPr>
              <w:t>84</w:t>
            </w:r>
            <w:r w:rsidR="0040076D" w:rsidRPr="0040076D">
              <w:rPr>
                <w:rFonts w:ascii="Times New Roman" w:hAnsi="Times New Roman" w:cs="Times New Roman"/>
                <w:noProof/>
                <w:webHidden/>
                <w:sz w:val="24"/>
                <w:szCs w:val="24"/>
              </w:rPr>
              <w:fldChar w:fldCharType="end"/>
            </w:r>
          </w:hyperlink>
        </w:p>
        <w:p w14:paraId="2E0FF0E8" w14:textId="2D5A01FE" w:rsidR="0040076D" w:rsidRPr="0040076D" w:rsidRDefault="009D69DC"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9" w:history="1">
            <w:r w:rsidR="0040076D" w:rsidRPr="0040076D">
              <w:rPr>
                <w:rStyle w:val="Hyperlink"/>
                <w:rFonts w:ascii="Times New Roman" w:hAnsi="Times New Roman" w:cs="Times New Roman"/>
                <w:noProof/>
                <w:sz w:val="24"/>
                <w:szCs w:val="24"/>
              </w:rPr>
              <w:t>5.2.2</w:t>
            </w:r>
            <w:r w:rsidR="0040076D" w:rsidRPr="0040076D">
              <w:rPr>
                <w:rFonts w:ascii="Times New Roman" w:eastAsiaTheme="minorEastAsia" w:hAnsi="Times New Roman" w:cs="Times New Roman"/>
                <w:noProof/>
                <w:sz w:val="24"/>
                <w:szCs w:val="24"/>
                <w:lang w:val="id-ID" w:eastAsia="id-ID"/>
              </w:rPr>
              <w:tab/>
            </w:r>
            <w:r w:rsidR="0040076D" w:rsidRPr="0040076D">
              <w:rPr>
                <w:rStyle w:val="Hyperlink"/>
                <w:rFonts w:ascii="Times New Roman" w:hAnsi="Times New Roman" w:cs="Times New Roman"/>
                <w:noProof/>
                <w:sz w:val="24"/>
                <w:szCs w:val="24"/>
              </w:rPr>
              <w:t>Pengujian Fungsional</w:t>
            </w:r>
            <w:r w:rsidR="0040076D" w:rsidRPr="0040076D">
              <w:rPr>
                <w:rFonts w:ascii="Times New Roman" w:hAnsi="Times New Roman" w:cs="Times New Roman"/>
                <w:noProof/>
                <w:webHidden/>
                <w:sz w:val="24"/>
                <w:szCs w:val="24"/>
              </w:rPr>
              <w:tab/>
            </w:r>
            <w:r w:rsidR="0040076D" w:rsidRPr="0040076D">
              <w:rPr>
                <w:rFonts w:ascii="Times New Roman" w:hAnsi="Times New Roman" w:cs="Times New Roman"/>
                <w:noProof/>
                <w:webHidden/>
                <w:sz w:val="24"/>
                <w:szCs w:val="24"/>
              </w:rPr>
              <w:fldChar w:fldCharType="begin"/>
            </w:r>
            <w:r w:rsidR="0040076D" w:rsidRPr="0040076D">
              <w:rPr>
                <w:rFonts w:ascii="Times New Roman" w:hAnsi="Times New Roman" w:cs="Times New Roman"/>
                <w:noProof/>
                <w:webHidden/>
                <w:sz w:val="24"/>
                <w:szCs w:val="24"/>
              </w:rPr>
              <w:instrText xml:space="preserve"> PAGEREF _Toc77700209 \h </w:instrText>
            </w:r>
            <w:r w:rsidR="0040076D" w:rsidRPr="0040076D">
              <w:rPr>
                <w:rFonts w:ascii="Times New Roman" w:hAnsi="Times New Roman" w:cs="Times New Roman"/>
                <w:noProof/>
                <w:webHidden/>
                <w:sz w:val="24"/>
                <w:szCs w:val="24"/>
              </w:rPr>
            </w:r>
            <w:r w:rsidR="0040076D" w:rsidRPr="0040076D">
              <w:rPr>
                <w:rFonts w:ascii="Times New Roman" w:hAnsi="Times New Roman" w:cs="Times New Roman"/>
                <w:noProof/>
                <w:webHidden/>
                <w:sz w:val="24"/>
                <w:szCs w:val="24"/>
              </w:rPr>
              <w:fldChar w:fldCharType="separate"/>
            </w:r>
            <w:r w:rsidR="0040076D" w:rsidRPr="0040076D">
              <w:rPr>
                <w:rFonts w:ascii="Times New Roman" w:hAnsi="Times New Roman" w:cs="Times New Roman"/>
                <w:noProof/>
                <w:webHidden/>
                <w:sz w:val="24"/>
                <w:szCs w:val="24"/>
              </w:rPr>
              <w:t>100</w:t>
            </w:r>
            <w:r w:rsidR="0040076D" w:rsidRPr="0040076D">
              <w:rPr>
                <w:rFonts w:ascii="Times New Roman" w:hAnsi="Times New Roman" w:cs="Times New Roman"/>
                <w:noProof/>
                <w:webHidden/>
                <w:sz w:val="24"/>
                <w:szCs w:val="24"/>
              </w:rPr>
              <w:fldChar w:fldCharType="end"/>
            </w:r>
          </w:hyperlink>
        </w:p>
        <w:p w14:paraId="3499D038" w14:textId="41E00399" w:rsidR="0040076D" w:rsidRPr="0040076D" w:rsidRDefault="009D69DC" w:rsidP="0040076D">
          <w:pPr>
            <w:pStyle w:val="TOC1"/>
            <w:spacing w:line="276" w:lineRule="auto"/>
            <w:rPr>
              <w:rFonts w:eastAsiaTheme="minorEastAsia"/>
              <w:b w:val="0"/>
              <w:lang w:val="id-ID" w:eastAsia="id-ID"/>
            </w:rPr>
          </w:pPr>
          <w:hyperlink w:anchor="_Toc77700210" w:history="1">
            <w:r w:rsidR="0040076D" w:rsidRPr="0040076D">
              <w:rPr>
                <w:rStyle w:val="Hyperlink"/>
                <w:b w:val="0"/>
              </w:rPr>
              <w:t>BAB VI. Hasil dan Pembahasan</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210 \h </w:instrText>
            </w:r>
            <w:r w:rsidR="0040076D" w:rsidRPr="0040076D">
              <w:rPr>
                <w:b w:val="0"/>
                <w:webHidden/>
              </w:rPr>
            </w:r>
            <w:r w:rsidR="0040076D" w:rsidRPr="0040076D">
              <w:rPr>
                <w:b w:val="0"/>
                <w:webHidden/>
              </w:rPr>
              <w:fldChar w:fldCharType="separate"/>
            </w:r>
            <w:r w:rsidR="0040076D" w:rsidRPr="0040076D">
              <w:rPr>
                <w:b w:val="0"/>
                <w:webHidden/>
              </w:rPr>
              <w:t>105</w:t>
            </w:r>
            <w:r w:rsidR="0040076D" w:rsidRPr="0040076D">
              <w:rPr>
                <w:b w:val="0"/>
                <w:webHidden/>
              </w:rPr>
              <w:fldChar w:fldCharType="end"/>
            </w:r>
          </w:hyperlink>
        </w:p>
        <w:p w14:paraId="0BD5C951" w14:textId="2D44DB3C"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211" w:history="1">
            <w:r w:rsidR="0040076D" w:rsidRPr="0040076D">
              <w:rPr>
                <w:rStyle w:val="Hyperlink"/>
                <w:rFonts w:ascii="Times New Roman" w:hAnsi="Times New Roman" w:cs="Times New Roman"/>
                <w:b w:val="0"/>
                <w:bCs w:val="0"/>
                <w:noProof/>
                <w:sz w:val="24"/>
                <w:szCs w:val="24"/>
              </w:rPr>
              <w:t>6.1</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Hasil</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211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105</w:t>
            </w:r>
            <w:r w:rsidR="0040076D" w:rsidRPr="0040076D">
              <w:rPr>
                <w:rFonts w:ascii="Times New Roman" w:hAnsi="Times New Roman" w:cs="Times New Roman"/>
                <w:b w:val="0"/>
                <w:bCs w:val="0"/>
                <w:noProof/>
                <w:webHidden/>
                <w:sz w:val="24"/>
                <w:szCs w:val="24"/>
              </w:rPr>
              <w:fldChar w:fldCharType="end"/>
            </w:r>
          </w:hyperlink>
        </w:p>
        <w:p w14:paraId="2398DB28" w14:textId="335AD3B1"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212" w:history="1">
            <w:r w:rsidR="0040076D" w:rsidRPr="0040076D">
              <w:rPr>
                <w:rStyle w:val="Hyperlink"/>
                <w:rFonts w:ascii="Times New Roman" w:hAnsi="Times New Roman" w:cs="Times New Roman"/>
                <w:b w:val="0"/>
                <w:bCs w:val="0"/>
                <w:noProof/>
                <w:sz w:val="24"/>
                <w:szCs w:val="24"/>
              </w:rPr>
              <w:t>6.2</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Pembahasan</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212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106</w:t>
            </w:r>
            <w:r w:rsidR="0040076D" w:rsidRPr="0040076D">
              <w:rPr>
                <w:rFonts w:ascii="Times New Roman" w:hAnsi="Times New Roman" w:cs="Times New Roman"/>
                <w:b w:val="0"/>
                <w:bCs w:val="0"/>
                <w:noProof/>
                <w:webHidden/>
                <w:sz w:val="24"/>
                <w:szCs w:val="24"/>
              </w:rPr>
              <w:fldChar w:fldCharType="end"/>
            </w:r>
          </w:hyperlink>
        </w:p>
        <w:p w14:paraId="3A1C3FE2" w14:textId="7A67969D" w:rsidR="0040076D" w:rsidRPr="0040076D" w:rsidRDefault="009D69DC" w:rsidP="0040076D">
          <w:pPr>
            <w:pStyle w:val="TOC1"/>
            <w:spacing w:line="276" w:lineRule="auto"/>
            <w:rPr>
              <w:rFonts w:eastAsiaTheme="minorEastAsia"/>
              <w:b w:val="0"/>
              <w:lang w:val="id-ID" w:eastAsia="id-ID"/>
            </w:rPr>
          </w:pPr>
          <w:hyperlink w:anchor="_Toc77700213" w:history="1">
            <w:r w:rsidR="0040076D" w:rsidRPr="0040076D">
              <w:rPr>
                <w:rStyle w:val="Hyperlink"/>
                <w:b w:val="0"/>
              </w:rPr>
              <w:t>BAB VII. Kesimpulan dan Saran</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213 \h </w:instrText>
            </w:r>
            <w:r w:rsidR="0040076D" w:rsidRPr="0040076D">
              <w:rPr>
                <w:b w:val="0"/>
                <w:webHidden/>
              </w:rPr>
            </w:r>
            <w:r w:rsidR="0040076D" w:rsidRPr="0040076D">
              <w:rPr>
                <w:b w:val="0"/>
                <w:webHidden/>
              </w:rPr>
              <w:fldChar w:fldCharType="separate"/>
            </w:r>
            <w:r w:rsidR="0040076D" w:rsidRPr="0040076D">
              <w:rPr>
                <w:b w:val="0"/>
                <w:webHidden/>
              </w:rPr>
              <w:t>107</w:t>
            </w:r>
            <w:r w:rsidR="0040076D" w:rsidRPr="0040076D">
              <w:rPr>
                <w:b w:val="0"/>
                <w:webHidden/>
              </w:rPr>
              <w:fldChar w:fldCharType="end"/>
            </w:r>
          </w:hyperlink>
        </w:p>
        <w:p w14:paraId="68CB9D56" w14:textId="41D3F1B7"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214" w:history="1">
            <w:r w:rsidR="0040076D" w:rsidRPr="0040076D">
              <w:rPr>
                <w:rStyle w:val="Hyperlink"/>
                <w:rFonts w:ascii="Times New Roman" w:hAnsi="Times New Roman" w:cs="Times New Roman"/>
                <w:b w:val="0"/>
                <w:bCs w:val="0"/>
                <w:noProof/>
                <w:sz w:val="24"/>
                <w:szCs w:val="24"/>
              </w:rPr>
              <w:t>7.1</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Kesimpulan</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214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107</w:t>
            </w:r>
            <w:r w:rsidR="0040076D" w:rsidRPr="0040076D">
              <w:rPr>
                <w:rFonts w:ascii="Times New Roman" w:hAnsi="Times New Roman" w:cs="Times New Roman"/>
                <w:b w:val="0"/>
                <w:bCs w:val="0"/>
                <w:noProof/>
                <w:webHidden/>
                <w:sz w:val="24"/>
                <w:szCs w:val="24"/>
              </w:rPr>
              <w:fldChar w:fldCharType="end"/>
            </w:r>
          </w:hyperlink>
        </w:p>
        <w:p w14:paraId="665FDD15" w14:textId="167BDA94" w:rsidR="0040076D" w:rsidRPr="0040076D" w:rsidRDefault="009D69DC"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215" w:history="1">
            <w:r w:rsidR="0040076D" w:rsidRPr="0040076D">
              <w:rPr>
                <w:rStyle w:val="Hyperlink"/>
                <w:rFonts w:ascii="Times New Roman" w:hAnsi="Times New Roman" w:cs="Times New Roman"/>
                <w:b w:val="0"/>
                <w:bCs w:val="0"/>
                <w:noProof/>
                <w:sz w:val="24"/>
                <w:szCs w:val="24"/>
              </w:rPr>
              <w:t>7.2</w:t>
            </w:r>
            <w:r w:rsidR="0040076D" w:rsidRPr="0040076D">
              <w:rPr>
                <w:rFonts w:ascii="Times New Roman" w:eastAsiaTheme="minorEastAsia" w:hAnsi="Times New Roman" w:cs="Times New Roman"/>
                <w:b w:val="0"/>
                <w:bCs w:val="0"/>
                <w:noProof/>
                <w:sz w:val="24"/>
                <w:szCs w:val="24"/>
                <w:lang w:val="id-ID" w:eastAsia="id-ID"/>
              </w:rPr>
              <w:tab/>
            </w:r>
            <w:r w:rsidR="0040076D" w:rsidRPr="0040076D">
              <w:rPr>
                <w:rStyle w:val="Hyperlink"/>
                <w:rFonts w:ascii="Times New Roman" w:hAnsi="Times New Roman" w:cs="Times New Roman"/>
                <w:b w:val="0"/>
                <w:bCs w:val="0"/>
                <w:noProof/>
                <w:sz w:val="24"/>
                <w:szCs w:val="24"/>
              </w:rPr>
              <w:t>Saran</w:t>
            </w:r>
            <w:r w:rsidR="0040076D" w:rsidRPr="0040076D">
              <w:rPr>
                <w:rFonts w:ascii="Times New Roman" w:hAnsi="Times New Roman" w:cs="Times New Roman"/>
                <w:b w:val="0"/>
                <w:bCs w:val="0"/>
                <w:noProof/>
                <w:webHidden/>
                <w:sz w:val="24"/>
                <w:szCs w:val="24"/>
              </w:rPr>
              <w:tab/>
            </w:r>
            <w:r w:rsidR="0040076D" w:rsidRPr="0040076D">
              <w:rPr>
                <w:rFonts w:ascii="Times New Roman" w:hAnsi="Times New Roman" w:cs="Times New Roman"/>
                <w:b w:val="0"/>
                <w:bCs w:val="0"/>
                <w:noProof/>
                <w:webHidden/>
                <w:sz w:val="24"/>
                <w:szCs w:val="24"/>
              </w:rPr>
              <w:fldChar w:fldCharType="begin"/>
            </w:r>
            <w:r w:rsidR="0040076D" w:rsidRPr="0040076D">
              <w:rPr>
                <w:rFonts w:ascii="Times New Roman" w:hAnsi="Times New Roman" w:cs="Times New Roman"/>
                <w:b w:val="0"/>
                <w:bCs w:val="0"/>
                <w:noProof/>
                <w:webHidden/>
                <w:sz w:val="24"/>
                <w:szCs w:val="24"/>
              </w:rPr>
              <w:instrText xml:space="preserve"> PAGEREF _Toc77700215 \h </w:instrText>
            </w:r>
            <w:r w:rsidR="0040076D" w:rsidRPr="0040076D">
              <w:rPr>
                <w:rFonts w:ascii="Times New Roman" w:hAnsi="Times New Roman" w:cs="Times New Roman"/>
                <w:b w:val="0"/>
                <w:bCs w:val="0"/>
                <w:noProof/>
                <w:webHidden/>
                <w:sz w:val="24"/>
                <w:szCs w:val="24"/>
              </w:rPr>
            </w:r>
            <w:r w:rsidR="0040076D" w:rsidRPr="0040076D">
              <w:rPr>
                <w:rFonts w:ascii="Times New Roman" w:hAnsi="Times New Roman" w:cs="Times New Roman"/>
                <w:b w:val="0"/>
                <w:bCs w:val="0"/>
                <w:noProof/>
                <w:webHidden/>
                <w:sz w:val="24"/>
                <w:szCs w:val="24"/>
              </w:rPr>
              <w:fldChar w:fldCharType="separate"/>
            </w:r>
            <w:r w:rsidR="0040076D" w:rsidRPr="0040076D">
              <w:rPr>
                <w:rFonts w:ascii="Times New Roman" w:hAnsi="Times New Roman" w:cs="Times New Roman"/>
                <w:b w:val="0"/>
                <w:bCs w:val="0"/>
                <w:noProof/>
                <w:webHidden/>
                <w:sz w:val="24"/>
                <w:szCs w:val="24"/>
              </w:rPr>
              <w:t>107</w:t>
            </w:r>
            <w:r w:rsidR="0040076D" w:rsidRPr="0040076D">
              <w:rPr>
                <w:rFonts w:ascii="Times New Roman" w:hAnsi="Times New Roman" w:cs="Times New Roman"/>
                <w:b w:val="0"/>
                <w:bCs w:val="0"/>
                <w:noProof/>
                <w:webHidden/>
                <w:sz w:val="24"/>
                <w:szCs w:val="24"/>
              </w:rPr>
              <w:fldChar w:fldCharType="end"/>
            </w:r>
          </w:hyperlink>
        </w:p>
        <w:p w14:paraId="06B15D9A" w14:textId="640237DE" w:rsidR="0040076D" w:rsidRPr="0040076D" w:rsidRDefault="009D69DC" w:rsidP="0040076D">
          <w:pPr>
            <w:pStyle w:val="TOC1"/>
            <w:spacing w:line="276" w:lineRule="auto"/>
            <w:rPr>
              <w:rFonts w:eastAsiaTheme="minorEastAsia"/>
              <w:b w:val="0"/>
              <w:lang w:val="id-ID" w:eastAsia="id-ID"/>
            </w:rPr>
          </w:pPr>
          <w:hyperlink w:anchor="_Toc77700216" w:history="1">
            <w:r w:rsidR="0040076D" w:rsidRPr="0040076D">
              <w:rPr>
                <w:rStyle w:val="Hyperlink"/>
                <w:b w:val="0"/>
              </w:rPr>
              <w:t>DAFTAR PUSTAKA</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216 \h </w:instrText>
            </w:r>
            <w:r w:rsidR="0040076D" w:rsidRPr="0040076D">
              <w:rPr>
                <w:b w:val="0"/>
                <w:webHidden/>
              </w:rPr>
            </w:r>
            <w:r w:rsidR="0040076D" w:rsidRPr="0040076D">
              <w:rPr>
                <w:b w:val="0"/>
                <w:webHidden/>
              </w:rPr>
              <w:fldChar w:fldCharType="separate"/>
            </w:r>
            <w:r w:rsidR="0040076D" w:rsidRPr="0040076D">
              <w:rPr>
                <w:b w:val="0"/>
                <w:webHidden/>
              </w:rPr>
              <w:t>108</w:t>
            </w:r>
            <w:r w:rsidR="0040076D" w:rsidRPr="0040076D">
              <w:rPr>
                <w:b w:val="0"/>
                <w:webHidden/>
              </w:rPr>
              <w:fldChar w:fldCharType="end"/>
            </w:r>
          </w:hyperlink>
        </w:p>
        <w:p w14:paraId="1589F2A5" w14:textId="2723A877" w:rsidR="007D7B51" w:rsidRPr="00564FA0" w:rsidRDefault="007D7B51" w:rsidP="0040076D">
          <w:pPr>
            <w:pStyle w:val="TOC1"/>
            <w:spacing w:before="0" w:line="276" w:lineRule="auto"/>
            <w:rPr>
              <w:rFonts w:eastAsiaTheme="minorEastAsia"/>
              <w:caps/>
              <w:lang w:val="en-ID"/>
            </w:rPr>
          </w:pPr>
          <w:r w:rsidRPr="0040076D">
            <w:rPr>
              <w:b w:val="0"/>
            </w:rPr>
            <w:fldChar w:fldCharType="end"/>
          </w:r>
        </w:p>
      </w:sdtContent>
    </w:sdt>
    <w:p w14:paraId="53CE4FD5" w14:textId="77777777" w:rsidR="000A5B07" w:rsidRDefault="000A5B07" w:rsidP="003F1267">
      <w:pPr>
        <w:rPr>
          <w:lang w:val="es-ES"/>
        </w:rPr>
      </w:pPr>
      <w:bookmarkStart w:id="15" w:name="_Toc28262185"/>
      <w:bookmarkStart w:id="16" w:name="_Toc28262709"/>
    </w:p>
    <w:p w14:paraId="7B09695C" w14:textId="77777777" w:rsidR="003F1267" w:rsidRDefault="003F1267" w:rsidP="00D95738">
      <w:pPr>
        <w:pStyle w:val="Heading1"/>
        <w:numPr>
          <w:ilvl w:val="0"/>
          <w:numId w:val="12"/>
        </w:numPr>
        <w:rPr>
          <w:lang w:val="es-ES"/>
        </w:rPr>
      </w:pPr>
      <w:r>
        <w:rPr>
          <w:lang w:val="es-ES"/>
        </w:rPr>
        <w:br w:type="page"/>
      </w:r>
    </w:p>
    <w:p w14:paraId="4761C73A" w14:textId="2E308000" w:rsidR="00496241" w:rsidRPr="00B07BB8" w:rsidRDefault="00496241" w:rsidP="003B7112">
      <w:pPr>
        <w:pStyle w:val="Heading1"/>
        <w:numPr>
          <w:ilvl w:val="0"/>
          <w:numId w:val="0"/>
        </w:numPr>
        <w:rPr>
          <w:lang w:val="es-ES"/>
        </w:rPr>
      </w:pPr>
      <w:bookmarkStart w:id="17" w:name="_Toc77700164"/>
      <w:r w:rsidRPr="00B07BB8">
        <w:lastRenderedPageBreak/>
        <w:t>DAFTAR</w:t>
      </w:r>
      <w:r w:rsidRPr="00B07BB8">
        <w:rPr>
          <w:lang w:val="es-ES"/>
        </w:rPr>
        <w:t xml:space="preserve"> GAMBAR</w:t>
      </w:r>
      <w:bookmarkEnd w:id="15"/>
      <w:bookmarkEnd w:id="16"/>
      <w:bookmarkEnd w:id="17"/>
    </w:p>
    <w:p w14:paraId="0D24E5F3" w14:textId="77777777" w:rsidR="00496241" w:rsidRPr="002C1040" w:rsidRDefault="00496241">
      <w:pPr>
        <w:rPr>
          <w:highlight w:val="yellow"/>
          <w:lang w:val="es-ES"/>
        </w:rPr>
      </w:pPr>
    </w:p>
    <w:p w14:paraId="2E610A6B" w14:textId="3B0ABFA3" w:rsidR="008B1371" w:rsidRPr="009A3D14" w:rsidRDefault="009A3D14" w:rsidP="009A3D14">
      <w:pPr>
        <w:jc w:val="right"/>
        <w:rPr>
          <w:lang w:val="es-ES"/>
        </w:rPr>
      </w:pPr>
      <w:r w:rsidRPr="009A3D14">
        <w:rPr>
          <w:lang w:val="es-ES"/>
        </w:rPr>
        <w:t>Halaman</w:t>
      </w:r>
    </w:p>
    <w:p w14:paraId="3D525DAE" w14:textId="0E9D8858" w:rsidR="0040076D" w:rsidRDefault="007C70A0">
      <w:pPr>
        <w:pStyle w:val="TableofFigures"/>
        <w:tabs>
          <w:tab w:val="right" w:leader="dot" w:pos="8303"/>
        </w:tabs>
        <w:rPr>
          <w:rFonts w:asciiTheme="minorHAnsi" w:eastAsiaTheme="minorEastAsia" w:hAnsiTheme="minorHAnsi" w:cstheme="minorBidi"/>
          <w:noProof/>
          <w:sz w:val="22"/>
          <w:szCs w:val="22"/>
          <w:lang w:val="id-ID" w:eastAsia="id-ID"/>
        </w:rPr>
      </w:pPr>
      <w:r>
        <w:rPr>
          <w:highlight w:val="yellow"/>
          <w:lang w:val="es-ES"/>
        </w:rPr>
        <w:fldChar w:fldCharType="begin"/>
      </w:r>
      <w:r>
        <w:rPr>
          <w:highlight w:val="yellow"/>
          <w:lang w:val="es-ES"/>
        </w:rPr>
        <w:instrText xml:space="preserve"> TOC \h \z \c "Gambar" </w:instrText>
      </w:r>
      <w:r>
        <w:rPr>
          <w:highlight w:val="yellow"/>
          <w:lang w:val="es-ES"/>
        </w:rPr>
        <w:fldChar w:fldCharType="separate"/>
      </w:r>
      <w:hyperlink w:anchor="_Toc77700349" w:history="1">
        <w:r w:rsidR="0040076D" w:rsidRPr="00FC7210">
          <w:rPr>
            <w:rStyle w:val="Hyperlink"/>
            <w:noProof/>
          </w:rPr>
          <w:t>Gambar 3.III.1 Logo PT. Infonika Parasa</w:t>
        </w:r>
        <w:r w:rsidR="0040076D">
          <w:rPr>
            <w:noProof/>
            <w:webHidden/>
          </w:rPr>
          <w:tab/>
        </w:r>
        <w:r w:rsidR="0040076D">
          <w:rPr>
            <w:noProof/>
            <w:webHidden/>
          </w:rPr>
          <w:fldChar w:fldCharType="begin"/>
        </w:r>
        <w:r w:rsidR="0040076D">
          <w:rPr>
            <w:noProof/>
            <w:webHidden/>
          </w:rPr>
          <w:instrText xml:space="preserve"> PAGEREF _Toc77700349 \h </w:instrText>
        </w:r>
        <w:r w:rsidR="0040076D">
          <w:rPr>
            <w:noProof/>
            <w:webHidden/>
          </w:rPr>
        </w:r>
        <w:r w:rsidR="0040076D">
          <w:rPr>
            <w:noProof/>
            <w:webHidden/>
          </w:rPr>
          <w:fldChar w:fldCharType="separate"/>
        </w:r>
        <w:r w:rsidR="0040076D">
          <w:rPr>
            <w:noProof/>
            <w:webHidden/>
          </w:rPr>
          <w:t>20</w:t>
        </w:r>
        <w:r w:rsidR="0040076D">
          <w:rPr>
            <w:noProof/>
            <w:webHidden/>
          </w:rPr>
          <w:fldChar w:fldCharType="end"/>
        </w:r>
      </w:hyperlink>
    </w:p>
    <w:p w14:paraId="1BE0A4D2" w14:textId="4975C12D"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0" w:history="1">
        <w:r w:rsidR="0040076D" w:rsidRPr="00FC7210">
          <w:rPr>
            <w:rStyle w:val="Hyperlink"/>
            <w:noProof/>
          </w:rPr>
          <w:t>Gambar 3.III.2 Diagram blok platform Panen-Panen</w:t>
        </w:r>
        <w:r w:rsidR="0040076D">
          <w:rPr>
            <w:noProof/>
            <w:webHidden/>
          </w:rPr>
          <w:tab/>
        </w:r>
        <w:r w:rsidR="0040076D">
          <w:rPr>
            <w:noProof/>
            <w:webHidden/>
          </w:rPr>
          <w:fldChar w:fldCharType="begin"/>
        </w:r>
        <w:r w:rsidR="0040076D">
          <w:rPr>
            <w:noProof/>
            <w:webHidden/>
          </w:rPr>
          <w:instrText xml:space="preserve"> PAGEREF _Toc77700350 \h </w:instrText>
        </w:r>
        <w:r w:rsidR="0040076D">
          <w:rPr>
            <w:noProof/>
            <w:webHidden/>
          </w:rPr>
        </w:r>
        <w:r w:rsidR="0040076D">
          <w:rPr>
            <w:noProof/>
            <w:webHidden/>
          </w:rPr>
          <w:fldChar w:fldCharType="separate"/>
        </w:r>
        <w:r w:rsidR="0040076D">
          <w:rPr>
            <w:noProof/>
            <w:webHidden/>
          </w:rPr>
          <w:t>22</w:t>
        </w:r>
        <w:r w:rsidR="0040076D">
          <w:rPr>
            <w:noProof/>
            <w:webHidden/>
          </w:rPr>
          <w:fldChar w:fldCharType="end"/>
        </w:r>
      </w:hyperlink>
    </w:p>
    <w:p w14:paraId="141FC024" w14:textId="5A1CE023"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1" w:history="1">
        <w:r w:rsidR="0040076D" w:rsidRPr="00FC7210">
          <w:rPr>
            <w:rStyle w:val="Hyperlink"/>
            <w:noProof/>
          </w:rPr>
          <w:t xml:space="preserve">Gambar 3.III.3 Diagram blok aplikasi </w:t>
        </w:r>
        <w:r w:rsidR="0040076D" w:rsidRPr="00FC7210">
          <w:rPr>
            <w:rStyle w:val="Hyperlink"/>
            <w:i/>
            <w:iCs/>
            <w:noProof/>
          </w:rPr>
          <w:t>marketplace</w:t>
        </w:r>
        <w:r w:rsidR="0040076D">
          <w:rPr>
            <w:noProof/>
            <w:webHidden/>
          </w:rPr>
          <w:tab/>
        </w:r>
        <w:r w:rsidR="0040076D">
          <w:rPr>
            <w:noProof/>
            <w:webHidden/>
          </w:rPr>
          <w:fldChar w:fldCharType="begin"/>
        </w:r>
        <w:r w:rsidR="0040076D">
          <w:rPr>
            <w:noProof/>
            <w:webHidden/>
          </w:rPr>
          <w:instrText xml:space="preserve"> PAGEREF _Toc77700351 \h </w:instrText>
        </w:r>
        <w:r w:rsidR="0040076D">
          <w:rPr>
            <w:noProof/>
            <w:webHidden/>
          </w:rPr>
        </w:r>
        <w:r w:rsidR="0040076D">
          <w:rPr>
            <w:noProof/>
            <w:webHidden/>
          </w:rPr>
          <w:fldChar w:fldCharType="separate"/>
        </w:r>
        <w:r w:rsidR="0040076D">
          <w:rPr>
            <w:noProof/>
            <w:webHidden/>
          </w:rPr>
          <w:t>23</w:t>
        </w:r>
        <w:r w:rsidR="0040076D">
          <w:rPr>
            <w:noProof/>
            <w:webHidden/>
          </w:rPr>
          <w:fldChar w:fldCharType="end"/>
        </w:r>
      </w:hyperlink>
    </w:p>
    <w:p w14:paraId="211AF33B" w14:textId="30AAD260"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2" w:history="1">
        <w:r w:rsidR="0040076D" w:rsidRPr="00FC7210">
          <w:rPr>
            <w:rStyle w:val="Hyperlink"/>
            <w:noProof/>
          </w:rPr>
          <w:t xml:space="preserve">Gambar 3.III.4 Siklus pengembangan metode </w:t>
        </w:r>
        <w:r w:rsidR="0040076D" w:rsidRPr="00FC7210">
          <w:rPr>
            <w:rStyle w:val="Hyperlink"/>
            <w:i/>
            <w:iCs/>
            <w:noProof/>
          </w:rPr>
          <w:t>Rapid Application Development</w:t>
        </w:r>
        <w:r w:rsidR="0040076D">
          <w:rPr>
            <w:noProof/>
            <w:webHidden/>
          </w:rPr>
          <w:tab/>
        </w:r>
        <w:r w:rsidR="0040076D">
          <w:rPr>
            <w:noProof/>
            <w:webHidden/>
          </w:rPr>
          <w:fldChar w:fldCharType="begin"/>
        </w:r>
        <w:r w:rsidR="0040076D">
          <w:rPr>
            <w:noProof/>
            <w:webHidden/>
          </w:rPr>
          <w:instrText xml:space="preserve"> PAGEREF _Toc77700352 \h </w:instrText>
        </w:r>
        <w:r w:rsidR="0040076D">
          <w:rPr>
            <w:noProof/>
            <w:webHidden/>
          </w:rPr>
        </w:r>
        <w:r w:rsidR="0040076D">
          <w:rPr>
            <w:noProof/>
            <w:webHidden/>
          </w:rPr>
          <w:fldChar w:fldCharType="separate"/>
        </w:r>
        <w:r w:rsidR="0040076D">
          <w:rPr>
            <w:noProof/>
            <w:webHidden/>
          </w:rPr>
          <w:t>26</w:t>
        </w:r>
        <w:r w:rsidR="0040076D">
          <w:rPr>
            <w:noProof/>
            <w:webHidden/>
          </w:rPr>
          <w:fldChar w:fldCharType="end"/>
        </w:r>
      </w:hyperlink>
    </w:p>
    <w:p w14:paraId="21F1E338" w14:textId="0AA83B2A"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3" w:history="1">
        <w:r w:rsidR="0040076D" w:rsidRPr="00FC7210">
          <w:rPr>
            <w:rStyle w:val="Hyperlink"/>
            <w:noProof/>
          </w:rPr>
          <w:t>Gambar 4.IV.1 Diagram Blok Perancangan Sistem</w:t>
        </w:r>
        <w:r w:rsidR="0040076D">
          <w:rPr>
            <w:noProof/>
            <w:webHidden/>
          </w:rPr>
          <w:tab/>
        </w:r>
        <w:r w:rsidR="0040076D">
          <w:rPr>
            <w:noProof/>
            <w:webHidden/>
          </w:rPr>
          <w:fldChar w:fldCharType="begin"/>
        </w:r>
        <w:r w:rsidR="0040076D">
          <w:rPr>
            <w:noProof/>
            <w:webHidden/>
          </w:rPr>
          <w:instrText xml:space="preserve"> PAGEREF _Toc77700353 \h </w:instrText>
        </w:r>
        <w:r w:rsidR="0040076D">
          <w:rPr>
            <w:noProof/>
            <w:webHidden/>
          </w:rPr>
        </w:r>
        <w:r w:rsidR="0040076D">
          <w:rPr>
            <w:noProof/>
            <w:webHidden/>
          </w:rPr>
          <w:fldChar w:fldCharType="separate"/>
        </w:r>
        <w:r w:rsidR="0040076D">
          <w:rPr>
            <w:noProof/>
            <w:webHidden/>
          </w:rPr>
          <w:t>28</w:t>
        </w:r>
        <w:r w:rsidR="0040076D">
          <w:rPr>
            <w:noProof/>
            <w:webHidden/>
          </w:rPr>
          <w:fldChar w:fldCharType="end"/>
        </w:r>
      </w:hyperlink>
    </w:p>
    <w:p w14:paraId="57A6AB71" w14:textId="62793B2B"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4" w:history="1">
        <w:r w:rsidR="0040076D" w:rsidRPr="00FC7210">
          <w:rPr>
            <w:rStyle w:val="Hyperlink"/>
            <w:noProof/>
          </w:rPr>
          <w:t>Gambar 4.IV.2 Arsitektur Sistem</w:t>
        </w:r>
        <w:r w:rsidR="0040076D">
          <w:rPr>
            <w:noProof/>
            <w:webHidden/>
          </w:rPr>
          <w:tab/>
        </w:r>
        <w:r w:rsidR="0040076D">
          <w:rPr>
            <w:noProof/>
            <w:webHidden/>
          </w:rPr>
          <w:fldChar w:fldCharType="begin"/>
        </w:r>
        <w:r w:rsidR="0040076D">
          <w:rPr>
            <w:noProof/>
            <w:webHidden/>
          </w:rPr>
          <w:instrText xml:space="preserve"> PAGEREF _Toc77700354 \h </w:instrText>
        </w:r>
        <w:r w:rsidR="0040076D">
          <w:rPr>
            <w:noProof/>
            <w:webHidden/>
          </w:rPr>
        </w:r>
        <w:r w:rsidR="0040076D">
          <w:rPr>
            <w:noProof/>
            <w:webHidden/>
          </w:rPr>
          <w:fldChar w:fldCharType="separate"/>
        </w:r>
        <w:r w:rsidR="0040076D">
          <w:rPr>
            <w:noProof/>
            <w:webHidden/>
          </w:rPr>
          <w:t>31</w:t>
        </w:r>
        <w:r w:rsidR="0040076D">
          <w:rPr>
            <w:noProof/>
            <w:webHidden/>
          </w:rPr>
          <w:fldChar w:fldCharType="end"/>
        </w:r>
      </w:hyperlink>
    </w:p>
    <w:p w14:paraId="300BEE8F" w14:textId="44DAFF8A"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5" w:history="1">
        <w:r w:rsidR="0040076D" w:rsidRPr="00FC7210">
          <w:rPr>
            <w:rStyle w:val="Hyperlink"/>
            <w:noProof/>
          </w:rPr>
          <w:t xml:space="preserve">Gambar 4.IV.3 </w:t>
        </w:r>
        <w:r w:rsidR="0040076D" w:rsidRPr="00FC7210">
          <w:rPr>
            <w:rStyle w:val="Hyperlink"/>
            <w:i/>
            <w:iCs/>
            <w:noProof/>
          </w:rPr>
          <w:t>Use Case Diagram</w:t>
        </w:r>
        <w:r w:rsidR="0040076D">
          <w:rPr>
            <w:noProof/>
            <w:webHidden/>
          </w:rPr>
          <w:tab/>
        </w:r>
        <w:r w:rsidR="0040076D">
          <w:rPr>
            <w:noProof/>
            <w:webHidden/>
          </w:rPr>
          <w:fldChar w:fldCharType="begin"/>
        </w:r>
        <w:r w:rsidR="0040076D">
          <w:rPr>
            <w:noProof/>
            <w:webHidden/>
          </w:rPr>
          <w:instrText xml:space="preserve"> PAGEREF _Toc77700355 \h </w:instrText>
        </w:r>
        <w:r w:rsidR="0040076D">
          <w:rPr>
            <w:noProof/>
            <w:webHidden/>
          </w:rPr>
        </w:r>
        <w:r w:rsidR="0040076D">
          <w:rPr>
            <w:noProof/>
            <w:webHidden/>
          </w:rPr>
          <w:fldChar w:fldCharType="separate"/>
        </w:r>
        <w:r w:rsidR="0040076D">
          <w:rPr>
            <w:noProof/>
            <w:webHidden/>
          </w:rPr>
          <w:t>32</w:t>
        </w:r>
        <w:r w:rsidR="0040076D">
          <w:rPr>
            <w:noProof/>
            <w:webHidden/>
          </w:rPr>
          <w:fldChar w:fldCharType="end"/>
        </w:r>
      </w:hyperlink>
    </w:p>
    <w:p w14:paraId="54CBBBFD" w14:textId="46262119"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6" w:history="1">
        <w:r w:rsidR="0040076D" w:rsidRPr="00FC7210">
          <w:rPr>
            <w:rStyle w:val="Hyperlink"/>
            <w:noProof/>
          </w:rPr>
          <w:t xml:space="preserve">Gambar 4.IV.4 </w:t>
        </w:r>
        <w:r w:rsidR="0040076D" w:rsidRPr="00FC7210">
          <w:rPr>
            <w:rStyle w:val="Hyperlink"/>
            <w:i/>
            <w:iCs/>
            <w:noProof/>
          </w:rPr>
          <w:t>Activity Diagram</w:t>
        </w:r>
        <w:r w:rsidR="0040076D" w:rsidRPr="00FC7210">
          <w:rPr>
            <w:rStyle w:val="Hyperlink"/>
            <w:noProof/>
          </w:rPr>
          <w:t xml:space="preserve"> Pembelian Produk</w:t>
        </w:r>
        <w:r w:rsidR="0040076D">
          <w:rPr>
            <w:noProof/>
            <w:webHidden/>
          </w:rPr>
          <w:tab/>
        </w:r>
        <w:r w:rsidR="0040076D">
          <w:rPr>
            <w:noProof/>
            <w:webHidden/>
          </w:rPr>
          <w:fldChar w:fldCharType="begin"/>
        </w:r>
        <w:r w:rsidR="0040076D">
          <w:rPr>
            <w:noProof/>
            <w:webHidden/>
          </w:rPr>
          <w:instrText xml:space="preserve"> PAGEREF _Toc77700356 \h </w:instrText>
        </w:r>
        <w:r w:rsidR="0040076D">
          <w:rPr>
            <w:noProof/>
            <w:webHidden/>
          </w:rPr>
        </w:r>
        <w:r w:rsidR="0040076D">
          <w:rPr>
            <w:noProof/>
            <w:webHidden/>
          </w:rPr>
          <w:fldChar w:fldCharType="separate"/>
        </w:r>
        <w:r w:rsidR="0040076D">
          <w:rPr>
            <w:noProof/>
            <w:webHidden/>
          </w:rPr>
          <w:t>39</w:t>
        </w:r>
        <w:r w:rsidR="0040076D">
          <w:rPr>
            <w:noProof/>
            <w:webHidden/>
          </w:rPr>
          <w:fldChar w:fldCharType="end"/>
        </w:r>
      </w:hyperlink>
    </w:p>
    <w:p w14:paraId="26F7C329" w14:textId="3C29DD76"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7" w:history="1">
        <w:r w:rsidR="0040076D" w:rsidRPr="00FC7210">
          <w:rPr>
            <w:rStyle w:val="Hyperlink"/>
            <w:noProof/>
          </w:rPr>
          <w:t xml:space="preserve">Gambar 4.IV.5 </w:t>
        </w:r>
        <w:r w:rsidR="0040076D" w:rsidRPr="00FC7210">
          <w:rPr>
            <w:rStyle w:val="Hyperlink"/>
            <w:i/>
            <w:iCs/>
            <w:noProof/>
          </w:rPr>
          <w:t>Activity Diagram</w:t>
        </w:r>
        <w:r w:rsidR="0040076D" w:rsidRPr="00FC7210">
          <w:rPr>
            <w:rStyle w:val="Hyperlink"/>
            <w:noProof/>
          </w:rPr>
          <w:t xml:space="preserve"> Mengelola Profil</w:t>
        </w:r>
        <w:r w:rsidR="0040076D">
          <w:rPr>
            <w:noProof/>
            <w:webHidden/>
          </w:rPr>
          <w:tab/>
        </w:r>
        <w:r w:rsidR="0040076D">
          <w:rPr>
            <w:noProof/>
            <w:webHidden/>
          </w:rPr>
          <w:fldChar w:fldCharType="begin"/>
        </w:r>
        <w:r w:rsidR="0040076D">
          <w:rPr>
            <w:noProof/>
            <w:webHidden/>
          </w:rPr>
          <w:instrText xml:space="preserve"> PAGEREF _Toc77700357 \h </w:instrText>
        </w:r>
        <w:r w:rsidR="0040076D">
          <w:rPr>
            <w:noProof/>
            <w:webHidden/>
          </w:rPr>
        </w:r>
        <w:r w:rsidR="0040076D">
          <w:rPr>
            <w:noProof/>
            <w:webHidden/>
          </w:rPr>
          <w:fldChar w:fldCharType="separate"/>
        </w:r>
        <w:r w:rsidR="0040076D">
          <w:rPr>
            <w:noProof/>
            <w:webHidden/>
          </w:rPr>
          <w:t>40</w:t>
        </w:r>
        <w:r w:rsidR="0040076D">
          <w:rPr>
            <w:noProof/>
            <w:webHidden/>
          </w:rPr>
          <w:fldChar w:fldCharType="end"/>
        </w:r>
      </w:hyperlink>
    </w:p>
    <w:p w14:paraId="0A06C51A" w14:textId="2481F93D"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8" w:history="1">
        <w:r w:rsidR="0040076D" w:rsidRPr="00FC7210">
          <w:rPr>
            <w:rStyle w:val="Hyperlink"/>
            <w:noProof/>
          </w:rPr>
          <w:t xml:space="preserve">Gambar 4.IV.6 </w:t>
        </w:r>
        <w:r w:rsidR="0040076D" w:rsidRPr="00FC7210">
          <w:rPr>
            <w:rStyle w:val="Hyperlink"/>
            <w:i/>
            <w:iCs/>
            <w:noProof/>
          </w:rPr>
          <w:t>Activity Diagram</w:t>
        </w:r>
        <w:r w:rsidR="0040076D" w:rsidRPr="00FC7210">
          <w:rPr>
            <w:rStyle w:val="Hyperlink"/>
            <w:noProof/>
          </w:rPr>
          <w:t xml:space="preserve"> Mengonfirmasi Pesanan Selesai</w:t>
        </w:r>
        <w:r w:rsidR="0040076D">
          <w:rPr>
            <w:noProof/>
            <w:webHidden/>
          </w:rPr>
          <w:tab/>
        </w:r>
        <w:r w:rsidR="0040076D">
          <w:rPr>
            <w:noProof/>
            <w:webHidden/>
          </w:rPr>
          <w:fldChar w:fldCharType="begin"/>
        </w:r>
        <w:r w:rsidR="0040076D">
          <w:rPr>
            <w:noProof/>
            <w:webHidden/>
          </w:rPr>
          <w:instrText xml:space="preserve"> PAGEREF _Toc77700358 \h </w:instrText>
        </w:r>
        <w:r w:rsidR="0040076D">
          <w:rPr>
            <w:noProof/>
            <w:webHidden/>
          </w:rPr>
        </w:r>
        <w:r w:rsidR="0040076D">
          <w:rPr>
            <w:noProof/>
            <w:webHidden/>
          </w:rPr>
          <w:fldChar w:fldCharType="separate"/>
        </w:r>
        <w:r w:rsidR="0040076D">
          <w:rPr>
            <w:noProof/>
            <w:webHidden/>
          </w:rPr>
          <w:t>41</w:t>
        </w:r>
        <w:r w:rsidR="0040076D">
          <w:rPr>
            <w:noProof/>
            <w:webHidden/>
          </w:rPr>
          <w:fldChar w:fldCharType="end"/>
        </w:r>
      </w:hyperlink>
    </w:p>
    <w:p w14:paraId="40C43BAE" w14:textId="2754521B"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9" w:history="1">
        <w:r w:rsidR="0040076D" w:rsidRPr="00FC7210">
          <w:rPr>
            <w:rStyle w:val="Hyperlink"/>
            <w:noProof/>
          </w:rPr>
          <w:t xml:space="preserve">Gambar 4.IV.7 </w:t>
        </w:r>
        <w:r w:rsidR="0040076D" w:rsidRPr="00FC7210">
          <w:rPr>
            <w:rStyle w:val="Hyperlink"/>
            <w:i/>
            <w:iCs/>
            <w:noProof/>
          </w:rPr>
          <w:t>Activity Diagram</w:t>
        </w:r>
        <w:r w:rsidR="0040076D" w:rsidRPr="00FC7210">
          <w:rPr>
            <w:rStyle w:val="Hyperlink"/>
            <w:noProof/>
          </w:rPr>
          <w:t xml:space="preserve"> Menawar Lelang</w:t>
        </w:r>
        <w:r w:rsidR="0040076D">
          <w:rPr>
            <w:noProof/>
            <w:webHidden/>
          </w:rPr>
          <w:tab/>
        </w:r>
        <w:r w:rsidR="0040076D">
          <w:rPr>
            <w:noProof/>
            <w:webHidden/>
          </w:rPr>
          <w:fldChar w:fldCharType="begin"/>
        </w:r>
        <w:r w:rsidR="0040076D">
          <w:rPr>
            <w:noProof/>
            <w:webHidden/>
          </w:rPr>
          <w:instrText xml:space="preserve"> PAGEREF _Toc77700359 \h </w:instrText>
        </w:r>
        <w:r w:rsidR="0040076D">
          <w:rPr>
            <w:noProof/>
            <w:webHidden/>
          </w:rPr>
        </w:r>
        <w:r w:rsidR="0040076D">
          <w:rPr>
            <w:noProof/>
            <w:webHidden/>
          </w:rPr>
          <w:fldChar w:fldCharType="separate"/>
        </w:r>
        <w:r w:rsidR="0040076D">
          <w:rPr>
            <w:noProof/>
            <w:webHidden/>
          </w:rPr>
          <w:t>42</w:t>
        </w:r>
        <w:r w:rsidR="0040076D">
          <w:rPr>
            <w:noProof/>
            <w:webHidden/>
          </w:rPr>
          <w:fldChar w:fldCharType="end"/>
        </w:r>
      </w:hyperlink>
    </w:p>
    <w:p w14:paraId="433255C2" w14:textId="6D02B763"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0" w:history="1">
        <w:r w:rsidR="0040076D" w:rsidRPr="00FC7210">
          <w:rPr>
            <w:rStyle w:val="Hyperlink"/>
            <w:noProof/>
          </w:rPr>
          <w:t xml:space="preserve">Gambar 4.IV.8 </w:t>
        </w:r>
        <w:r w:rsidR="0040076D" w:rsidRPr="00FC7210">
          <w:rPr>
            <w:rStyle w:val="Hyperlink"/>
            <w:i/>
            <w:iCs/>
            <w:noProof/>
          </w:rPr>
          <w:t>Activity Diagram</w:t>
        </w:r>
        <w:r w:rsidR="0040076D" w:rsidRPr="00FC7210">
          <w:rPr>
            <w:rStyle w:val="Hyperlink"/>
            <w:noProof/>
          </w:rPr>
          <w:t xml:space="preserve"> Mengelola Keranjang</w:t>
        </w:r>
        <w:r w:rsidR="0040076D">
          <w:rPr>
            <w:noProof/>
            <w:webHidden/>
          </w:rPr>
          <w:tab/>
        </w:r>
        <w:r w:rsidR="0040076D">
          <w:rPr>
            <w:noProof/>
            <w:webHidden/>
          </w:rPr>
          <w:fldChar w:fldCharType="begin"/>
        </w:r>
        <w:r w:rsidR="0040076D">
          <w:rPr>
            <w:noProof/>
            <w:webHidden/>
          </w:rPr>
          <w:instrText xml:space="preserve"> PAGEREF _Toc77700360 \h </w:instrText>
        </w:r>
        <w:r w:rsidR="0040076D">
          <w:rPr>
            <w:noProof/>
            <w:webHidden/>
          </w:rPr>
        </w:r>
        <w:r w:rsidR="0040076D">
          <w:rPr>
            <w:noProof/>
            <w:webHidden/>
          </w:rPr>
          <w:fldChar w:fldCharType="separate"/>
        </w:r>
        <w:r w:rsidR="0040076D">
          <w:rPr>
            <w:noProof/>
            <w:webHidden/>
          </w:rPr>
          <w:t>43</w:t>
        </w:r>
        <w:r w:rsidR="0040076D">
          <w:rPr>
            <w:noProof/>
            <w:webHidden/>
          </w:rPr>
          <w:fldChar w:fldCharType="end"/>
        </w:r>
      </w:hyperlink>
    </w:p>
    <w:p w14:paraId="7D10BB41" w14:textId="32E1C721"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1" w:history="1">
        <w:r w:rsidR="0040076D" w:rsidRPr="00FC7210">
          <w:rPr>
            <w:rStyle w:val="Hyperlink"/>
            <w:noProof/>
          </w:rPr>
          <w:t xml:space="preserve">Gambar 4.IV.9 </w:t>
        </w:r>
        <w:r w:rsidR="0040076D" w:rsidRPr="00FC7210">
          <w:rPr>
            <w:rStyle w:val="Hyperlink"/>
            <w:i/>
            <w:iCs/>
            <w:noProof/>
          </w:rPr>
          <w:t>Activity Diagram</w:t>
        </w:r>
        <w:r w:rsidR="0040076D" w:rsidRPr="00FC7210">
          <w:rPr>
            <w:rStyle w:val="Hyperlink"/>
            <w:noProof/>
          </w:rPr>
          <w:t xml:space="preserve"> Mengelola Produk</w:t>
        </w:r>
        <w:r w:rsidR="0040076D">
          <w:rPr>
            <w:noProof/>
            <w:webHidden/>
          </w:rPr>
          <w:tab/>
        </w:r>
        <w:r w:rsidR="0040076D">
          <w:rPr>
            <w:noProof/>
            <w:webHidden/>
          </w:rPr>
          <w:fldChar w:fldCharType="begin"/>
        </w:r>
        <w:r w:rsidR="0040076D">
          <w:rPr>
            <w:noProof/>
            <w:webHidden/>
          </w:rPr>
          <w:instrText xml:space="preserve"> PAGEREF _Toc77700361 \h </w:instrText>
        </w:r>
        <w:r w:rsidR="0040076D">
          <w:rPr>
            <w:noProof/>
            <w:webHidden/>
          </w:rPr>
        </w:r>
        <w:r w:rsidR="0040076D">
          <w:rPr>
            <w:noProof/>
            <w:webHidden/>
          </w:rPr>
          <w:fldChar w:fldCharType="separate"/>
        </w:r>
        <w:r w:rsidR="0040076D">
          <w:rPr>
            <w:noProof/>
            <w:webHidden/>
          </w:rPr>
          <w:t>45</w:t>
        </w:r>
        <w:r w:rsidR="0040076D">
          <w:rPr>
            <w:noProof/>
            <w:webHidden/>
          </w:rPr>
          <w:fldChar w:fldCharType="end"/>
        </w:r>
      </w:hyperlink>
    </w:p>
    <w:p w14:paraId="05ECAD45" w14:textId="49659704"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2" w:history="1">
        <w:r w:rsidR="0040076D" w:rsidRPr="00FC7210">
          <w:rPr>
            <w:rStyle w:val="Hyperlink"/>
            <w:noProof/>
          </w:rPr>
          <w:t xml:space="preserve">Gambar 4.IV.10 </w:t>
        </w:r>
        <w:r w:rsidR="0040076D" w:rsidRPr="00FC7210">
          <w:rPr>
            <w:rStyle w:val="Hyperlink"/>
            <w:i/>
            <w:iCs/>
            <w:noProof/>
          </w:rPr>
          <w:t>Activity Diagram</w:t>
        </w:r>
        <w:r w:rsidR="0040076D" w:rsidRPr="00FC7210">
          <w:rPr>
            <w:rStyle w:val="Hyperlink"/>
            <w:noProof/>
          </w:rPr>
          <w:t xml:space="preserve"> Pencarian</w:t>
        </w:r>
        <w:r w:rsidR="0040076D">
          <w:rPr>
            <w:noProof/>
            <w:webHidden/>
          </w:rPr>
          <w:tab/>
        </w:r>
        <w:r w:rsidR="0040076D">
          <w:rPr>
            <w:noProof/>
            <w:webHidden/>
          </w:rPr>
          <w:fldChar w:fldCharType="begin"/>
        </w:r>
        <w:r w:rsidR="0040076D">
          <w:rPr>
            <w:noProof/>
            <w:webHidden/>
          </w:rPr>
          <w:instrText xml:space="preserve"> PAGEREF _Toc77700362 \h </w:instrText>
        </w:r>
        <w:r w:rsidR="0040076D">
          <w:rPr>
            <w:noProof/>
            <w:webHidden/>
          </w:rPr>
        </w:r>
        <w:r w:rsidR="0040076D">
          <w:rPr>
            <w:noProof/>
            <w:webHidden/>
          </w:rPr>
          <w:fldChar w:fldCharType="separate"/>
        </w:r>
        <w:r w:rsidR="0040076D">
          <w:rPr>
            <w:noProof/>
            <w:webHidden/>
          </w:rPr>
          <w:t>46</w:t>
        </w:r>
        <w:r w:rsidR="0040076D">
          <w:rPr>
            <w:noProof/>
            <w:webHidden/>
          </w:rPr>
          <w:fldChar w:fldCharType="end"/>
        </w:r>
      </w:hyperlink>
    </w:p>
    <w:p w14:paraId="63BFDEE5" w14:textId="0EB93E8C"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3" w:history="1">
        <w:r w:rsidR="0040076D" w:rsidRPr="00FC7210">
          <w:rPr>
            <w:rStyle w:val="Hyperlink"/>
            <w:noProof/>
          </w:rPr>
          <w:t xml:space="preserve">Gambar 4.IV.11 </w:t>
        </w:r>
        <w:r w:rsidR="0040076D" w:rsidRPr="00FC7210">
          <w:rPr>
            <w:rStyle w:val="Hyperlink"/>
            <w:i/>
            <w:iCs/>
            <w:noProof/>
          </w:rPr>
          <w:t>Mockup</w:t>
        </w:r>
        <w:r w:rsidR="0040076D" w:rsidRPr="00FC7210">
          <w:rPr>
            <w:rStyle w:val="Hyperlink"/>
            <w:noProof/>
          </w:rPr>
          <w:t xml:space="preserve"> Halaman Login &amp; Register</w:t>
        </w:r>
        <w:r w:rsidR="0040076D">
          <w:rPr>
            <w:noProof/>
            <w:webHidden/>
          </w:rPr>
          <w:tab/>
        </w:r>
        <w:r w:rsidR="0040076D">
          <w:rPr>
            <w:noProof/>
            <w:webHidden/>
          </w:rPr>
          <w:fldChar w:fldCharType="begin"/>
        </w:r>
        <w:r w:rsidR="0040076D">
          <w:rPr>
            <w:noProof/>
            <w:webHidden/>
          </w:rPr>
          <w:instrText xml:space="preserve"> PAGEREF _Toc77700363 \h </w:instrText>
        </w:r>
        <w:r w:rsidR="0040076D">
          <w:rPr>
            <w:noProof/>
            <w:webHidden/>
          </w:rPr>
        </w:r>
        <w:r w:rsidR="0040076D">
          <w:rPr>
            <w:noProof/>
            <w:webHidden/>
          </w:rPr>
          <w:fldChar w:fldCharType="separate"/>
        </w:r>
        <w:r w:rsidR="0040076D">
          <w:rPr>
            <w:noProof/>
            <w:webHidden/>
          </w:rPr>
          <w:t>47</w:t>
        </w:r>
        <w:r w:rsidR="0040076D">
          <w:rPr>
            <w:noProof/>
            <w:webHidden/>
          </w:rPr>
          <w:fldChar w:fldCharType="end"/>
        </w:r>
      </w:hyperlink>
    </w:p>
    <w:p w14:paraId="52D6E52F" w14:textId="15D69F9E"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4" w:history="1">
        <w:r w:rsidR="0040076D" w:rsidRPr="00FC7210">
          <w:rPr>
            <w:rStyle w:val="Hyperlink"/>
            <w:noProof/>
          </w:rPr>
          <w:t xml:space="preserve">Gambar 4.IV.12 </w:t>
        </w:r>
        <w:r w:rsidR="0040076D" w:rsidRPr="00FC7210">
          <w:rPr>
            <w:rStyle w:val="Hyperlink"/>
            <w:i/>
            <w:iCs/>
            <w:noProof/>
          </w:rPr>
          <w:t>Mockup</w:t>
        </w:r>
        <w:r w:rsidR="0040076D" w:rsidRPr="00FC7210">
          <w:rPr>
            <w:rStyle w:val="Hyperlink"/>
            <w:noProof/>
          </w:rPr>
          <w:t xml:space="preserve"> Halaman Home</w:t>
        </w:r>
        <w:r w:rsidR="0040076D">
          <w:rPr>
            <w:noProof/>
            <w:webHidden/>
          </w:rPr>
          <w:tab/>
        </w:r>
        <w:r w:rsidR="0040076D">
          <w:rPr>
            <w:noProof/>
            <w:webHidden/>
          </w:rPr>
          <w:fldChar w:fldCharType="begin"/>
        </w:r>
        <w:r w:rsidR="0040076D">
          <w:rPr>
            <w:noProof/>
            <w:webHidden/>
          </w:rPr>
          <w:instrText xml:space="preserve"> PAGEREF _Toc77700364 \h </w:instrText>
        </w:r>
        <w:r w:rsidR="0040076D">
          <w:rPr>
            <w:noProof/>
            <w:webHidden/>
          </w:rPr>
        </w:r>
        <w:r w:rsidR="0040076D">
          <w:rPr>
            <w:noProof/>
            <w:webHidden/>
          </w:rPr>
          <w:fldChar w:fldCharType="separate"/>
        </w:r>
        <w:r w:rsidR="0040076D">
          <w:rPr>
            <w:noProof/>
            <w:webHidden/>
          </w:rPr>
          <w:t>47</w:t>
        </w:r>
        <w:r w:rsidR="0040076D">
          <w:rPr>
            <w:noProof/>
            <w:webHidden/>
          </w:rPr>
          <w:fldChar w:fldCharType="end"/>
        </w:r>
      </w:hyperlink>
    </w:p>
    <w:p w14:paraId="19232ECB" w14:textId="3BB34B24"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5" w:history="1">
        <w:r w:rsidR="0040076D" w:rsidRPr="00FC7210">
          <w:rPr>
            <w:rStyle w:val="Hyperlink"/>
            <w:noProof/>
          </w:rPr>
          <w:t xml:space="preserve">Gambar 4.IV.13 </w:t>
        </w:r>
        <w:r w:rsidR="0040076D" w:rsidRPr="00FC7210">
          <w:rPr>
            <w:rStyle w:val="Hyperlink"/>
            <w:i/>
            <w:iCs/>
            <w:noProof/>
          </w:rPr>
          <w:t>Mockup</w:t>
        </w:r>
        <w:r w:rsidR="0040076D" w:rsidRPr="00FC7210">
          <w:rPr>
            <w:rStyle w:val="Hyperlink"/>
            <w:noProof/>
          </w:rPr>
          <w:t xml:space="preserve"> Halaman Pencarian</w:t>
        </w:r>
        <w:r w:rsidR="0040076D">
          <w:rPr>
            <w:noProof/>
            <w:webHidden/>
          </w:rPr>
          <w:tab/>
        </w:r>
        <w:r w:rsidR="0040076D">
          <w:rPr>
            <w:noProof/>
            <w:webHidden/>
          </w:rPr>
          <w:fldChar w:fldCharType="begin"/>
        </w:r>
        <w:r w:rsidR="0040076D">
          <w:rPr>
            <w:noProof/>
            <w:webHidden/>
          </w:rPr>
          <w:instrText xml:space="preserve"> PAGEREF _Toc77700365 \h </w:instrText>
        </w:r>
        <w:r w:rsidR="0040076D">
          <w:rPr>
            <w:noProof/>
            <w:webHidden/>
          </w:rPr>
        </w:r>
        <w:r w:rsidR="0040076D">
          <w:rPr>
            <w:noProof/>
            <w:webHidden/>
          </w:rPr>
          <w:fldChar w:fldCharType="separate"/>
        </w:r>
        <w:r w:rsidR="0040076D">
          <w:rPr>
            <w:noProof/>
            <w:webHidden/>
          </w:rPr>
          <w:t>48</w:t>
        </w:r>
        <w:r w:rsidR="0040076D">
          <w:rPr>
            <w:noProof/>
            <w:webHidden/>
          </w:rPr>
          <w:fldChar w:fldCharType="end"/>
        </w:r>
      </w:hyperlink>
    </w:p>
    <w:p w14:paraId="75C6D8BE" w14:textId="65CC5B47"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6" w:history="1">
        <w:r w:rsidR="0040076D" w:rsidRPr="00FC7210">
          <w:rPr>
            <w:rStyle w:val="Hyperlink"/>
            <w:noProof/>
          </w:rPr>
          <w:t xml:space="preserve">Gambar 4.IV.14 </w:t>
        </w:r>
        <w:r w:rsidR="0040076D" w:rsidRPr="00FC7210">
          <w:rPr>
            <w:rStyle w:val="Hyperlink"/>
            <w:i/>
            <w:iCs/>
            <w:noProof/>
          </w:rPr>
          <w:t>Mockup</w:t>
        </w:r>
        <w:r w:rsidR="0040076D" w:rsidRPr="00FC7210">
          <w:rPr>
            <w:rStyle w:val="Hyperlink"/>
            <w:noProof/>
          </w:rPr>
          <w:t xml:space="preserve"> Halaman Produk</w:t>
        </w:r>
        <w:r w:rsidR="0040076D">
          <w:rPr>
            <w:noProof/>
            <w:webHidden/>
          </w:rPr>
          <w:tab/>
        </w:r>
        <w:r w:rsidR="0040076D">
          <w:rPr>
            <w:noProof/>
            <w:webHidden/>
          </w:rPr>
          <w:fldChar w:fldCharType="begin"/>
        </w:r>
        <w:r w:rsidR="0040076D">
          <w:rPr>
            <w:noProof/>
            <w:webHidden/>
          </w:rPr>
          <w:instrText xml:space="preserve"> PAGEREF _Toc77700366 \h </w:instrText>
        </w:r>
        <w:r w:rsidR="0040076D">
          <w:rPr>
            <w:noProof/>
            <w:webHidden/>
          </w:rPr>
        </w:r>
        <w:r w:rsidR="0040076D">
          <w:rPr>
            <w:noProof/>
            <w:webHidden/>
          </w:rPr>
          <w:fldChar w:fldCharType="separate"/>
        </w:r>
        <w:r w:rsidR="0040076D">
          <w:rPr>
            <w:noProof/>
            <w:webHidden/>
          </w:rPr>
          <w:t>49</w:t>
        </w:r>
        <w:r w:rsidR="0040076D">
          <w:rPr>
            <w:noProof/>
            <w:webHidden/>
          </w:rPr>
          <w:fldChar w:fldCharType="end"/>
        </w:r>
      </w:hyperlink>
    </w:p>
    <w:p w14:paraId="6875D74C" w14:textId="45DDC457"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7" w:history="1">
        <w:r w:rsidR="0040076D" w:rsidRPr="00FC7210">
          <w:rPr>
            <w:rStyle w:val="Hyperlink"/>
            <w:noProof/>
          </w:rPr>
          <w:t xml:space="preserve">Gambar 4.IV.15 </w:t>
        </w:r>
        <w:r w:rsidR="0040076D" w:rsidRPr="00FC7210">
          <w:rPr>
            <w:rStyle w:val="Hyperlink"/>
            <w:i/>
            <w:iCs/>
            <w:noProof/>
          </w:rPr>
          <w:t>Mockup</w:t>
        </w:r>
        <w:r w:rsidR="0040076D" w:rsidRPr="00FC7210">
          <w:rPr>
            <w:rStyle w:val="Hyperlink"/>
            <w:noProof/>
          </w:rPr>
          <w:t xml:space="preserve"> Halaman Detail Produk</w:t>
        </w:r>
        <w:r w:rsidR="0040076D">
          <w:rPr>
            <w:noProof/>
            <w:webHidden/>
          </w:rPr>
          <w:tab/>
        </w:r>
        <w:r w:rsidR="0040076D">
          <w:rPr>
            <w:noProof/>
            <w:webHidden/>
          </w:rPr>
          <w:fldChar w:fldCharType="begin"/>
        </w:r>
        <w:r w:rsidR="0040076D">
          <w:rPr>
            <w:noProof/>
            <w:webHidden/>
          </w:rPr>
          <w:instrText xml:space="preserve"> PAGEREF _Toc77700367 \h </w:instrText>
        </w:r>
        <w:r w:rsidR="0040076D">
          <w:rPr>
            <w:noProof/>
            <w:webHidden/>
          </w:rPr>
        </w:r>
        <w:r w:rsidR="0040076D">
          <w:rPr>
            <w:noProof/>
            <w:webHidden/>
          </w:rPr>
          <w:fldChar w:fldCharType="separate"/>
        </w:r>
        <w:r w:rsidR="0040076D">
          <w:rPr>
            <w:noProof/>
            <w:webHidden/>
          </w:rPr>
          <w:t>49</w:t>
        </w:r>
        <w:r w:rsidR="0040076D">
          <w:rPr>
            <w:noProof/>
            <w:webHidden/>
          </w:rPr>
          <w:fldChar w:fldCharType="end"/>
        </w:r>
      </w:hyperlink>
    </w:p>
    <w:p w14:paraId="0BD17C91" w14:textId="001FE318"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8" w:history="1">
        <w:r w:rsidR="0040076D" w:rsidRPr="00FC7210">
          <w:rPr>
            <w:rStyle w:val="Hyperlink"/>
            <w:noProof/>
          </w:rPr>
          <w:t xml:space="preserve">Gambar 4.IV.16 </w:t>
        </w:r>
        <w:r w:rsidR="0040076D" w:rsidRPr="00FC7210">
          <w:rPr>
            <w:rStyle w:val="Hyperlink"/>
            <w:i/>
            <w:iCs/>
            <w:noProof/>
          </w:rPr>
          <w:t>Mockup</w:t>
        </w:r>
        <w:r w:rsidR="0040076D" w:rsidRPr="00FC7210">
          <w:rPr>
            <w:rStyle w:val="Hyperlink"/>
            <w:noProof/>
          </w:rPr>
          <w:t xml:space="preserve"> Halaman Resep</w:t>
        </w:r>
        <w:r w:rsidR="0040076D">
          <w:rPr>
            <w:noProof/>
            <w:webHidden/>
          </w:rPr>
          <w:tab/>
        </w:r>
        <w:r w:rsidR="0040076D">
          <w:rPr>
            <w:noProof/>
            <w:webHidden/>
          </w:rPr>
          <w:fldChar w:fldCharType="begin"/>
        </w:r>
        <w:r w:rsidR="0040076D">
          <w:rPr>
            <w:noProof/>
            <w:webHidden/>
          </w:rPr>
          <w:instrText xml:space="preserve"> PAGEREF _Toc77700368 \h </w:instrText>
        </w:r>
        <w:r w:rsidR="0040076D">
          <w:rPr>
            <w:noProof/>
            <w:webHidden/>
          </w:rPr>
        </w:r>
        <w:r w:rsidR="0040076D">
          <w:rPr>
            <w:noProof/>
            <w:webHidden/>
          </w:rPr>
          <w:fldChar w:fldCharType="separate"/>
        </w:r>
        <w:r w:rsidR="0040076D">
          <w:rPr>
            <w:noProof/>
            <w:webHidden/>
          </w:rPr>
          <w:t>50</w:t>
        </w:r>
        <w:r w:rsidR="0040076D">
          <w:rPr>
            <w:noProof/>
            <w:webHidden/>
          </w:rPr>
          <w:fldChar w:fldCharType="end"/>
        </w:r>
      </w:hyperlink>
    </w:p>
    <w:p w14:paraId="7EA4871C" w14:textId="06BF12A1"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9" w:history="1">
        <w:r w:rsidR="0040076D" w:rsidRPr="00FC7210">
          <w:rPr>
            <w:rStyle w:val="Hyperlink"/>
            <w:noProof/>
          </w:rPr>
          <w:t xml:space="preserve">Gambar 4.IV.17 </w:t>
        </w:r>
        <w:r w:rsidR="0040076D" w:rsidRPr="00FC7210">
          <w:rPr>
            <w:rStyle w:val="Hyperlink"/>
            <w:i/>
            <w:iCs/>
            <w:noProof/>
          </w:rPr>
          <w:t>Mockup</w:t>
        </w:r>
        <w:r w:rsidR="0040076D" w:rsidRPr="00FC7210">
          <w:rPr>
            <w:rStyle w:val="Hyperlink"/>
            <w:noProof/>
          </w:rPr>
          <w:t xml:space="preserve"> Halaman Detail Resep</w:t>
        </w:r>
        <w:r w:rsidR="0040076D">
          <w:rPr>
            <w:noProof/>
            <w:webHidden/>
          </w:rPr>
          <w:tab/>
        </w:r>
        <w:r w:rsidR="0040076D">
          <w:rPr>
            <w:noProof/>
            <w:webHidden/>
          </w:rPr>
          <w:fldChar w:fldCharType="begin"/>
        </w:r>
        <w:r w:rsidR="0040076D">
          <w:rPr>
            <w:noProof/>
            <w:webHidden/>
          </w:rPr>
          <w:instrText xml:space="preserve"> PAGEREF _Toc77700369 \h </w:instrText>
        </w:r>
        <w:r w:rsidR="0040076D">
          <w:rPr>
            <w:noProof/>
            <w:webHidden/>
          </w:rPr>
        </w:r>
        <w:r w:rsidR="0040076D">
          <w:rPr>
            <w:noProof/>
            <w:webHidden/>
          </w:rPr>
          <w:fldChar w:fldCharType="separate"/>
        </w:r>
        <w:r w:rsidR="0040076D">
          <w:rPr>
            <w:noProof/>
            <w:webHidden/>
          </w:rPr>
          <w:t>51</w:t>
        </w:r>
        <w:r w:rsidR="0040076D">
          <w:rPr>
            <w:noProof/>
            <w:webHidden/>
          </w:rPr>
          <w:fldChar w:fldCharType="end"/>
        </w:r>
      </w:hyperlink>
    </w:p>
    <w:p w14:paraId="08E04578" w14:textId="71B08FAC"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0" w:history="1">
        <w:r w:rsidR="0040076D" w:rsidRPr="00FC7210">
          <w:rPr>
            <w:rStyle w:val="Hyperlink"/>
            <w:noProof/>
          </w:rPr>
          <w:t xml:space="preserve">Gambar 4.IV.18 </w:t>
        </w:r>
        <w:r w:rsidR="0040076D" w:rsidRPr="00FC7210">
          <w:rPr>
            <w:rStyle w:val="Hyperlink"/>
            <w:i/>
            <w:iCs/>
            <w:noProof/>
          </w:rPr>
          <w:t>Mockup</w:t>
        </w:r>
        <w:r w:rsidR="0040076D" w:rsidRPr="00FC7210">
          <w:rPr>
            <w:rStyle w:val="Hyperlink"/>
            <w:noProof/>
          </w:rPr>
          <w:t xml:space="preserve"> Halaman Catering</w:t>
        </w:r>
        <w:r w:rsidR="0040076D">
          <w:rPr>
            <w:noProof/>
            <w:webHidden/>
          </w:rPr>
          <w:tab/>
        </w:r>
        <w:r w:rsidR="0040076D">
          <w:rPr>
            <w:noProof/>
            <w:webHidden/>
          </w:rPr>
          <w:fldChar w:fldCharType="begin"/>
        </w:r>
        <w:r w:rsidR="0040076D">
          <w:rPr>
            <w:noProof/>
            <w:webHidden/>
          </w:rPr>
          <w:instrText xml:space="preserve"> PAGEREF _Toc77700370 \h </w:instrText>
        </w:r>
        <w:r w:rsidR="0040076D">
          <w:rPr>
            <w:noProof/>
            <w:webHidden/>
          </w:rPr>
        </w:r>
        <w:r w:rsidR="0040076D">
          <w:rPr>
            <w:noProof/>
            <w:webHidden/>
          </w:rPr>
          <w:fldChar w:fldCharType="separate"/>
        </w:r>
        <w:r w:rsidR="0040076D">
          <w:rPr>
            <w:noProof/>
            <w:webHidden/>
          </w:rPr>
          <w:t>51</w:t>
        </w:r>
        <w:r w:rsidR="0040076D">
          <w:rPr>
            <w:noProof/>
            <w:webHidden/>
          </w:rPr>
          <w:fldChar w:fldCharType="end"/>
        </w:r>
      </w:hyperlink>
    </w:p>
    <w:p w14:paraId="1ED5CFA8" w14:textId="20AB0649"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1" w:history="1">
        <w:r w:rsidR="0040076D" w:rsidRPr="00FC7210">
          <w:rPr>
            <w:rStyle w:val="Hyperlink"/>
            <w:noProof/>
          </w:rPr>
          <w:t xml:space="preserve">Gambar 4.IV.19 </w:t>
        </w:r>
        <w:r w:rsidR="0040076D" w:rsidRPr="00FC7210">
          <w:rPr>
            <w:rStyle w:val="Hyperlink"/>
            <w:i/>
            <w:iCs/>
            <w:noProof/>
          </w:rPr>
          <w:t>Mockup</w:t>
        </w:r>
        <w:r w:rsidR="0040076D" w:rsidRPr="00FC7210">
          <w:rPr>
            <w:rStyle w:val="Hyperlink"/>
            <w:noProof/>
          </w:rPr>
          <w:t xml:space="preserve"> Halaman Detail Catering</w:t>
        </w:r>
        <w:r w:rsidR="0040076D">
          <w:rPr>
            <w:noProof/>
            <w:webHidden/>
          </w:rPr>
          <w:tab/>
        </w:r>
        <w:r w:rsidR="0040076D">
          <w:rPr>
            <w:noProof/>
            <w:webHidden/>
          </w:rPr>
          <w:fldChar w:fldCharType="begin"/>
        </w:r>
        <w:r w:rsidR="0040076D">
          <w:rPr>
            <w:noProof/>
            <w:webHidden/>
          </w:rPr>
          <w:instrText xml:space="preserve"> PAGEREF _Toc77700371 \h </w:instrText>
        </w:r>
        <w:r w:rsidR="0040076D">
          <w:rPr>
            <w:noProof/>
            <w:webHidden/>
          </w:rPr>
        </w:r>
        <w:r w:rsidR="0040076D">
          <w:rPr>
            <w:noProof/>
            <w:webHidden/>
          </w:rPr>
          <w:fldChar w:fldCharType="separate"/>
        </w:r>
        <w:r w:rsidR="0040076D">
          <w:rPr>
            <w:noProof/>
            <w:webHidden/>
          </w:rPr>
          <w:t>52</w:t>
        </w:r>
        <w:r w:rsidR="0040076D">
          <w:rPr>
            <w:noProof/>
            <w:webHidden/>
          </w:rPr>
          <w:fldChar w:fldCharType="end"/>
        </w:r>
      </w:hyperlink>
    </w:p>
    <w:p w14:paraId="0B8C2951" w14:textId="7A179235"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2" w:history="1">
        <w:r w:rsidR="0040076D" w:rsidRPr="00FC7210">
          <w:rPr>
            <w:rStyle w:val="Hyperlink"/>
            <w:noProof/>
          </w:rPr>
          <w:t xml:space="preserve">Gambar 4.IV.20 </w:t>
        </w:r>
        <w:r w:rsidR="0040076D" w:rsidRPr="00FC7210">
          <w:rPr>
            <w:rStyle w:val="Hyperlink"/>
            <w:i/>
            <w:iCs/>
            <w:noProof/>
          </w:rPr>
          <w:t>Mockup</w:t>
        </w:r>
        <w:r w:rsidR="0040076D" w:rsidRPr="00FC7210">
          <w:rPr>
            <w:rStyle w:val="Hyperlink"/>
            <w:noProof/>
          </w:rPr>
          <w:t xml:space="preserve"> Halaman Warung</w:t>
        </w:r>
        <w:r w:rsidR="0040076D">
          <w:rPr>
            <w:noProof/>
            <w:webHidden/>
          </w:rPr>
          <w:tab/>
        </w:r>
        <w:r w:rsidR="0040076D">
          <w:rPr>
            <w:noProof/>
            <w:webHidden/>
          </w:rPr>
          <w:fldChar w:fldCharType="begin"/>
        </w:r>
        <w:r w:rsidR="0040076D">
          <w:rPr>
            <w:noProof/>
            <w:webHidden/>
          </w:rPr>
          <w:instrText xml:space="preserve"> PAGEREF _Toc77700372 \h </w:instrText>
        </w:r>
        <w:r w:rsidR="0040076D">
          <w:rPr>
            <w:noProof/>
            <w:webHidden/>
          </w:rPr>
        </w:r>
        <w:r w:rsidR="0040076D">
          <w:rPr>
            <w:noProof/>
            <w:webHidden/>
          </w:rPr>
          <w:fldChar w:fldCharType="separate"/>
        </w:r>
        <w:r w:rsidR="0040076D">
          <w:rPr>
            <w:noProof/>
            <w:webHidden/>
          </w:rPr>
          <w:t>53</w:t>
        </w:r>
        <w:r w:rsidR="0040076D">
          <w:rPr>
            <w:noProof/>
            <w:webHidden/>
          </w:rPr>
          <w:fldChar w:fldCharType="end"/>
        </w:r>
      </w:hyperlink>
    </w:p>
    <w:p w14:paraId="1B19AE44" w14:textId="361DC5E1"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3" w:history="1">
        <w:r w:rsidR="0040076D" w:rsidRPr="00FC7210">
          <w:rPr>
            <w:rStyle w:val="Hyperlink"/>
            <w:noProof/>
          </w:rPr>
          <w:t xml:space="preserve">Gambar 4.IV.21 </w:t>
        </w:r>
        <w:r w:rsidR="0040076D" w:rsidRPr="00FC7210">
          <w:rPr>
            <w:rStyle w:val="Hyperlink"/>
            <w:i/>
            <w:iCs/>
            <w:noProof/>
          </w:rPr>
          <w:t>Mockup</w:t>
        </w:r>
        <w:r w:rsidR="0040076D" w:rsidRPr="00FC7210">
          <w:rPr>
            <w:rStyle w:val="Hyperlink"/>
            <w:noProof/>
          </w:rPr>
          <w:t xml:space="preserve"> Halaman Lelang</w:t>
        </w:r>
        <w:r w:rsidR="0040076D">
          <w:rPr>
            <w:noProof/>
            <w:webHidden/>
          </w:rPr>
          <w:tab/>
        </w:r>
        <w:r w:rsidR="0040076D">
          <w:rPr>
            <w:noProof/>
            <w:webHidden/>
          </w:rPr>
          <w:fldChar w:fldCharType="begin"/>
        </w:r>
        <w:r w:rsidR="0040076D">
          <w:rPr>
            <w:noProof/>
            <w:webHidden/>
          </w:rPr>
          <w:instrText xml:space="preserve"> PAGEREF _Toc77700373 \h </w:instrText>
        </w:r>
        <w:r w:rsidR="0040076D">
          <w:rPr>
            <w:noProof/>
            <w:webHidden/>
          </w:rPr>
        </w:r>
        <w:r w:rsidR="0040076D">
          <w:rPr>
            <w:noProof/>
            <w:webHidden/>
          </w:rPr>
          <w:fldChar w:fldCharType="separate"/>
        </w:r>
        <w:r w:rsidR="0040076D">
          <w:rPr>
            <w:noProof/>
            <w:webHidden/>
          </w:rPr>
          <w:t>53</w:t>
        </w:r>
        <w:r w:rsidR="0040076D">
          <w:rPr>
            <w:noProof/>
            <w:webHidden/>
          </w:rPr>
          <w:fldChar w:fldCharType="end"/>
        </w:r>
      </w:hyperlink>
    </w:p>
    <w:p w14:paraId="433F3621" w14:textId="6CCCE927"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4" w:history="1">
        <w:r w:rsidR="0040076D" w:rsidRPr="00FC7210">
          <w:rPr>
            <w:rStyle w:val="Hyperlink"/>
            <w:noProof/>
          </w:rPr>
          <w:t xml:space="preserve">Gambar 4.IV.22 </w:t>
        </w:r>
        <w:r w:rsidR="0040076D" w:rsidRPr="00FC7210">
          <w:rPr>
            <w:rStyle w:val="Hyperlink"/>
            <w:i/>
            <w:iCs/>
            <w:noProof/>
          </w:rPr>
          <w:t>Mockup</w:t>
        </w:r>
        <w:r w:rsidR="0040076D" w:rsidRPr="00FC7210">
          <w:rPr>
            <w:rStyle w:val="Hyperlink"/>
            <w:noProof/>
          </w:rPr>
          <w:t xml:space="preserve"> Halaman Detail Lelang</w:t>
        </w:r>
        <w:r w:rsidR="0040076D">
          <w:rPr>
            <w:noProof/>
            <w:webHidden/>
          </w:rPr>
          <w:tab/>
        </w:r>
        <w:r w:rsidR="0040076D">
          <w:rPr>
            <w:noProof/>
            <w:webHidden/>
          </w:rPr>
          <w:fldChar w:fldCharType="begin"/>
        </w:r>
        <w:r w:rsidR="0040076D">
          <w:rPr>
            <w:noProof/>
            <w:webHidden/>
          </w:rPr>
          <w:instrText xml:space="preserve"> PAGEREF _Toc77700374 \h </w:instrText>
        </w:r>
        <w:r w:rsidR="0040076D">
          <w:rPr>
            <w:noProof/>
            <w:webHidden/>
          </w:rPr>
        </w:r>
        <w:r w:rsidR="0040076D">
          <w:rPr>
            <w:noProof/>
            <w:webHidden/>
          </w:rPr>
          <w:fldChar w:fldCharType="separate"/>
        </w:r>
        <w:r w:rsidR="0040076D">
          <w:rPr>
            <w:noProof/>
            <w:webHidden/>
          </w:rPr>
          <w:t>54</w:t>
        </w:r>
        <w:r w:rsidR="0040076D">
          <w:rPr>
            <w:noProof/>
            <w:webHidden/>
          </w:rPr>
          <w:fldChar w:fldCharType="end"/>
        </w:r>
      </w:hyperlink>
    </w:p>
    <w:p w14:paraId="6B0C5824" w14:textId="4982FDD8"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5" w:history="1">
        <w:r w:rsidR="0040076D" w:rsidRPr="00FC7210">
          <w:rPr>
            <w:rStyle w:val="Hyperlink"/>
            <w:noProof/>
          </w:rPr>
          <w:t xml:space="preserve">Gambar 4.IV.23 </w:t>
        </w:r>
        <w:r w:rsidR="0040076D" w:rsidRPr="00FC7210">
          <w:rPr>
            <w:rStyle w:val="Hyperlink"/>
            <w:i/>
            <w:iCs/>
            <w:noProof/>
          </w:rPr>
          <w:t>Mockup</w:t>
        </w:r>
        <w:r w:rsidR="0040076D" w:rsidRPr="00FC7210">
          <w:rPr>
            <w:rStyle w:val="Hyperlink"/>
            <w:noProof/>
          </w:rPr>
          <w:t xml:space="preserve"> Halaman Potensi</w:t>
        </w:r>
        <w:r w:rsidR="0040076D">
          <w:rPr>
            <w:noProof/>
            <w:webHidden/>
          </w:rPr>
          <w:tab/>
        </w:r>
        <w:r w:rsidR="0040076D">
          <w:rPr>
            <w:noProof/>
            <w:webHidden/>
          </w:rPr>
          <w:fldChar w:fldCharType="begin"/>
        </w:r>
        <w:r w:rsidR="0040076D">
          <w:rPr>
            <w:noProof/>
            <w:webHidden/>
          </w:rPr>
          <w:instrText xml:space="preserve"> PAGEREF _Toc77700375 \h </w:instrText>
        </w:r>
        <w:r w:rsidR="0040076D">
          <w:rPr>
            <w:noProof/>
            <w:webHidden/>
          </w:rPr>
        </w:r>
        <w:r w:rsidR="0040076D">
          <w:rPr>
            <w:noProof/>
            <w:webHidden/>
          </w:rPr>
          <w:fldChar w:fldCharType="separate"/>
        </w:r>
        <w:r w:rsidR="0040076D">
          <w:rPr>
            <w:noProof/>
            <w:webHidden/>
          </w:rPr>
          <w:t>55</w:t>
        </w:r>
        <w:r w:rsidR="0040076D">
          <w:rPr>
            <w:noProof/>
            <w:webHidden/>
          </w:rPr>
          <w:fldChar w:fldCharType="end"/>
        </w:r>
      </w:hyperlink>
    </w:p>
    <w:p w14:paraId="539E5A35" w14:textId="38971953"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6" w:history="1">
        <w:r w:rsidR="0040076D" w:rsidRPr="00FC7210">
          <w:rPr>
            <w:rStyle w:val="Hyperlink"/>
            <w:noProof/>
          </w:rPr>
          <w:t xml:space="preserve">Gambar 4.IV.24 </w:t>
        </w:r>
        <w:r w:rsidR="0040076D" w:rsidRPr="00FC7210">
          <w:rPr>
            <w:rStyle w:val="Hyperlink"/>
            <w:i/>
            <w:iCs/>
            <w:noProof/>
          </w:rPr>
          <w:t>Mockup</w:t>
        </w:r>
        <w:r w:rsidR="0040076D" w:rsidRPr="00FC7210">
          <w:rPr>
            <w:rStyle w:val="Hyperlink"/>
            <w:noProof/>
          </w:rPr>
          <w:t xml:space="preserve"> Halaman Booking</w:t>
        </w:r>
        <w:r w:rsidR="0040076D">
          <w:rPr>
            <w:noProof/>
            <w:webHidden/>
          </w:rPr>
          <w:tab/>
        </w:r>
        <w:r w:rsidR="0040076D">
          <w:rPr>
            <w:noProof/>
            <w:webHidden/>
          </w:rPr>
          <w:fldChar w:fldCharType="begin"/>
        </w:r>
        <w:r w:rsidR="0040076D">
          <w:rPr>
            <w:noProof/>
            <w:webHidden/>
          </w:rPr>
          <w:instrText xml:space="preserve"> PAGEREF _Toc77700376 \h </w:instrText>
        </w:r>
        <w:r w:rsidR="0040076D">
          <w:rPr>
            <w:noProof/>
            <w:webHidden/>
          </w:rPr>
        </w:r>
        <w:r w:rsidR="0040076D">
          <w:rPr>
            <w:noProof/>
            <w:webHidden/>
          </w:rPr>
          <w:fldChar w:fldCharType="separate"/>
        </w:r>
        <w:r w:rsidR="0040076D">
          <w:rPr>
            <w:noProof/>
            <w:webHidden/>
          </w:rPr>
          <w:t>56</w:t>
        </w:r>
        <w:r w:rsidR="0040076D">
          <w:rPr>
            <w:noProof/>
            <w:webHidden/>
          </w:rPr>
          <w:fldChar w:fldCharType="end"/>
        </w:r>
      </w:hyperlink>
    </w:p>
    <w:p w14:paraId="7CF78A47" w14:textId="2EE99CA5"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7" w:history="1">
        <w:r w:rsidR="0040076D" w:rsidRPr="00FC7210">
          <w:rPr>
            <w:rStyle w:val="Hyperlink"/>
            <w:noProof/>
          </w:rPr>
          <w:t xml:space="preserve">Gambar 4.IV.25 </w:t>
        </w:r>
        <w:r w:rsidR="0040076D" w:rsidRPr="00FC7210">
          <w:rPr>
            <w:rStyle w:val="Hyperlink"/>
            <w:i/>
            <w:iCs/>
            <w:noProof/>
          </w:rPr>
          <w:t>Mockup</w:t>
        </w:r>
        <w:r w:rsidR="0040076D" w:rsidRPr="00FC7210">
          <w:rPr>
            <w:rStyle w:val="Hyperlink"/>
            <w:noProof/>
          </w:rPr>
          <w:t xml:space="preserve"> Halaman Keranjang</w:t>
        </w:r>
        <w:r w:rsidR="0040076D">
          <w:rPr>
            <w:noProof/>
            <w:webHidden/>
          </w:rPr>
          <w:tab/>
        </w:r>
        <w:r w:rsidR="0040076D">
          <w:rPr>
            <w:noProof/>
            <w:webHidden/>
          </w:rPr>
          <w:fldChar w:fldCharType="begin"/>
        </w:r>
        <w:r w:rsidR="0040076D">
          <w:rPr>
            <w:noProof/>
            <w:webHidden/>
          </w:rPr>
          <w:instrText xml:space="preserve"> PAGEREF _Toc77700377 \h </w:instrText>
        </w:r>
        <w:r w:rsidR="0040076D">
          <w:rPr>
            <w:noProof/>
            <w:webHidden/>
          </w:rPr>
        </w:r>
        <w:r w:rsidR="0040076D">
          <w:rPr>
            <w:noProof/>
            <w:webHidden/>
          </w:rPr>
          <w:fldChar w:fldCharType="separate"/>
        </w:r>
        <w:r w:rsidR="0040076D">
          <w:rPr>
            <w:noProof/>
            <w:webHidden/>
          </w:rPr>
          <w:t>57</w:t>
        </w:r>
        <w:r w:rsidR="0040076D">
          <w:rPr>
            <w:noProof/>
            <w:webHidden/>
          </w:rPr>
          <w:fldChar w:fldCharType="end"/>
        </w:r>
      </w:hyperlink>
    </w:p>
    <w:p w14:paraId="3F80BCA1" w14:textId="61A635F6"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8" w:history="1">
        <w:r w:rsidR="0040076D" w:rsidRPr="00FC7210">
          <w:rPr>
            <w:rStyle w:val="Hyperlink"/>
            <w:noProof/>
          </w:rPr>
          <w:t xml:space="preserve">Gambar 4.IV.26 </w:t>
        </w:r>
        <w:r w:rsidR="0040076D" w:rsidRPr="00FC7210">
          <w:rPr>
            <w:rStyle w:val="Hyperlink"/>
            <w:i/>
            <w:iCs/>
            <w:noProof/>
          </w:rPr>
          <w:t>Mockup</w:t>
        </w:r>
        <w:r w:rsidR="0040076D" w:rsidRPr="00FC7210">
          <w:rPr>
            <w:rStyle w:val="Hyperlink"/>
            <w:noProof/>
          </w:rPr>
          <w:t xml:space="preserve"> Halaman Checkout</w:t>
        </w:r>
        <w:r w:rsidR="0040076D">
          <w:rPr>
            <w:noProof/>
            <w:webHidden/>
          </w:rPr>
          <w:tab/>
        </w:r>
        <w:r w:rsidR="0040076D">
          <w:rPr>
            <w:noProof/>
            <w:webHidden/>
          </w:rPr>
          <w:fldChar w:fldCharType="begin"/>
        </w:r>
        <w:r w:rsidR="0040076D">
          <w:rPr>
            <w:noProof/>
            <w:webHidden/>
          </w:rPr>
          <w:instrText xml:space="preserve"> PAGEREF _Toc77700378 \h </w:instrText>
        </w:r>
        <w:r w:rsidR="0040076D">
          <w:rPr>
            <w:noProof/>
            <w:webHidden/>
          </w:rPr>
        </w:r>
        <w:r w:rsidR="0040076D">
          <w:rPr>
            <w:noProof/>
            <w:webHidden/>
          </w:rPr>
          <w:fldChar w:fldCharType="separate"/>
        </w:r>
        <w:r w:rsidR="0040076D">
          <w:rPr>
            <w:noProof/>
            <w:webHidden/>
          </w:rPr>
          <w:t>57</w:t>
        </w:r>
        <w:r w:rsidR="0040076D">
          <w:rPr>
            <w:noProof/>
            <w:webHidden/>
          </w:rPr>
          <w:fldChar w:fldCharType="end"/>
        </w:r>
      </w:hyperlink>
    </w:p>
    <w:p w14:paraId="48D149A0" w14:textId="34BEC25F"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9" w:history="1">
        <w:r w:rsidR="0040076D" w:rsidRPr="00FC7210">
          <w:rPr>
            <w:rStyle w:val="Hyperlink"/>
            <w:noProof/>
          </w:rPr>
          <w:t xml:space="preserve">Gambar 4.IV.27 </w:t>
        </w:r>
        <w:r w:rsidR="0040076D" w:rsidRPr="00FC7210">
          <w:rPr>
            <w:rStyle w:val="Hyperlink"/>
            <w:i/>
            <w:iCs/>
            <w:noProof/>
          </w:rPr>
          <w:t>Mockup</w:t>
        </w:r>
        <w:r w:rsidR="0040076D" w:rsidRPr="00FC7210">
          <w:rPr>
            <w:rStyle w:val="Hyperlink"/>
            <w:noProof/>
          </w:rPr>
          <w:t xml:space="preserve"> Halaman Metode Pembayaran</w:t>
        </w:r>
        <w:r w:rsidR="0040076D">
          <w:rPr>
            <w:noProof/>
            <w:webHidden/>
          </w:rPr>
          <w:tab/>
        </w:r>
        <w:r w:rsidR="0040076D">
          <w:rPr>
            <w:noProof/>
            <w:webHidden/>
          </w:rPr>
          <w:fldChar w:fldCharType="begin"/>
        </w:r>
        <w:r w:rsidR="0040076D">
          <w:rPr>
            <w:noProof/>
            <w:webHidden/>
          </w:rPr>
          <w:instrText xml:space="preserve"> PAGEREF _Toc77700379 \h </w:instrText>
        </w:r>
        <w:r w:rsidR="0040076D">
          <w:rPr>
            <w:noProof/>
            <w:webHidden/>
          </w:rPr>
        </w:r>
        <w:r w:rsidR="0040076D">
          <w:rPr>
            <w:noProof/>
            <w:webHidden/>
          </w:rPr>
          <w:fldChar w:fldCharType="separate"/>
        </w:r>
        <w:r w:rsidR="0040076D">
          <w:rPr>
            <w:noProof/>
            <w:webHidden/>
          </w:rPr>
          <w:t>58</w:t>
        </w:r>
        <w:r w:rsidR="0040076D">
          <w:rPr>
            <w:noProof/>
            <w:webHidden/>
          </w:rPr>
          <w:fldChar w:fldCharType="end"/>
        </w:r>
      </w:hyperlink>
    </w:p>
    <w:p w14:paraId="20025080" w14:textId="73C58B0A"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0" w:history="1">
        <w:r w:rsidR="0040076D" w:rsidRPr="00FC7210">
          <w:rPr>
            <w:rStyle w:val="Hyperlink"/>
            <w:noProof/>
          </w:rPr>
          <w:t xml:space="preserve">Gambar 4.IV.28 </w:t>
        </w:r>
        <w:r w:rsidR="0040076D" w:rsidRPr="00FC7210">
          <w:rPr>
            <w:rStyle w:val="Hyperlink"/>
            <w:i/>
            <w:iCs/>
            <w:noProof/>
          </w:rPr>
          <w:t>Mockup</w:t>
        </w:r>
        <w:r w:rsidR="0040076D" w:rsidRPr="00FC7210">
          <w:rPr>
            <w:rStyle w:val="Hyperlink"/>
            <w:noProof/>
          </w:rPr>
          <w:t xml:space="preserve"> Halaman Detail Pembayaran</w:t>
        </w:r>
        <w:r w:rsidR="0040076D">
          <w:rPr>
            <w:noProof/>
            <w:webHidden/>
          </w:rPr>
          <w:tab/>
        </w:r>
        <w:r w:rsidR="0040076D">
          <w:rPr>
            <w:noProof/>
            <w:webHidden/>
          </w:rPr>
          <w:fldChar w:fldCharType="begin"/>
        </w:r>
        <w:r w:rsidR="0040076D">
          <w:rPr>
            <w:noProof/>
            <w:webHidden/>
          </w:rPr>
          <w:instrText xml:space="preserve"> PAGEREF _Toc77700380 \h </w:instrText>
        </w:r>
        <w:r w:rsidR="0040076D">
          <w:rPr>
            <w:noProof/>
            <w:webHidden/>
          </w:rPr>
        </w:r>
        <w:r w:rsidR="0040076D">
          <w:rPr>
            <w:noProof/>
            <w:webHidden/>
          </w:rPr>
          <w:fldChar w:fldCharType="separate"/>
        </w:r>
        <w:r w:rsidR="0040076D">
          <w:rPr>
            <w:noProof/>
            <w:webHidden/>
          </w:rPr>
          <w:t>59</w:t>
        </w:r>
        <w:r w:rsidR="0040076D">
          <w:rPr>
            <w:noProof/>
            <w:webHidden/>
          </w:rPr>
          <w:fldChar w:fldCharType="end"/>
        </w:r>
      </w:hyperlink>
    </w:p>
    <w:p w14:paraId="13D6FC05" w14:textId="1EDD5329"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1" w:history="1">
        <w:r w:rsidR="0040076D" w:rsidRPr="00FC7210">
          <w:rPr>
            <w:rStyle w:val="Hyperlink"/>
            <w:noProof/>
          </w:rPr>
          <w:t xml:space="preserve">Gambar 4.IV.29 </w:t>
        </w:r>
        <w:r w:rsidR="0040076D" w:rsidRPr="00FC7210">
          <w:rPr>
            <w:rStyle w:val="Hyperlink"/>
            <w:i/>
            <w:iCs/>
            <w:noProof/>
          </w:rPr>
          <w:t>Mockup</w:t>
        </w:r>
        <w:r w:rsidR="0040076D" w:rsidRPr="00FC7210">
          <w:rPr>
            <w:rStyle w:val="Hyperlink"/>
            <w:noProof/>
          </w:rPr>
          <w:t xml:space="preserve"> Halaman Transaksi</w:t>
        </w:r>
        <w:r w:rsidR="0040076D">
          <w:rPr>
            <w:noProof/>
            <w:webHidden/>
          </w:rPr>
          <w:tab/>
        </w:r>
        <w:r w:rsidR="0040076D">
          <w:rPr>
            <w:noProof/>
            <w:webHidden/>
          </w:rPr>
          <w:fldChar w:fldCharType="begin"/>
        </w:r>
        <w:r w:rsidR="0040076D">
          <w:rPr>
            <w:noProof/>
            <w:webHidden/>
          </w:rPr>
          <w:instrText xml:space="preserve"> PAGEREF _Toc77700381 \h </w:instrText>
        </w:r>
        <w:r w:rsidR="0040076D">
          <w:rPr>
            <w:noProof/>
            <w:webHidden/>
          </w:rPr>
        </w:r>
        <w:r w:rsidR="0040076D">
          <w:rPr>
            <w:noProof/>
            <w:webHidden/>
          </w:rPr>
          <w:fldChar w:fldCharType="separate"/>
        </w:r>
        <w:r w:rsidR="0040076D">
          <w:rPr>
            <w:noProof/>
            <w:webHidden/>
          </w:rPr>
          <w:t>59</w:t>
        </w:r>
        <w:r w:rsidR="0040076D">
          <w:rPr>
            <w:noProof/>
            <w:webHidden/>
          </w:rPr>
          <w:fldChar w:fldCharType="end"/>
        </w:r>
      </w:hyperlink>
    </w:p>
    <w:p w14:paraId="398F042A" w14:textId="28467EA5"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2" w:history="1">
        <w:r w:rsidR="0040076D" w:rsidRPr="00FC7210">
          <w:rPr>
            <w:rStyle w:val="Hyperlink"/>
            <w:noProof/>
          </w:rPr>
          <w:t xml:space="preserve">Gambar 4.IV.30 </w:t>
        </w:r>
        <w:r w:rsidR="0040076D" w:rsidRPr="00FC7210">
          <w:rPr>
            <w:rStyle w:val="Hyperlink"/>
            <w:i/>
            <w:iCs/>
            <w:noProof/>
          </w:rPr>
          <w:t>Mockup</w:t>
        </w:r>
        <w:r w:rsidR="0040076D" w:rsidRPr="00FC7210">
          <w:rPr>
            <w:rStyle w:val="Hyperlink"/>
            <w:noProof/>
          </w:rPr>
          <w:t xml:space="preserve"> Halaman Detail Transaksi</w:t>
        </w:r>
        <w:r w:rsidR="0040076D">
          <w:rPr>
            <w:noProof/>
            <w:webHidden/>
          </w:rPr>
          <w:tab/>
        </w:r>
        <w:r w:rsidR="0040076D">
          <w:rPr>
            <w:noProof/>
            <w:webHidden/>
          </w:rPr>
          <w:fldChar w:fldCharType="begin"/>
        </w:r>
        <w:r w:rsidR="0040076D">
          <w:rPr>
            <w:noProof/>
            <w:webHidden/>
          </w:rPr>
          <w:instrText xml:space="preserve"> PAGEREF _Toc77700382 \h </w:instrText>
        </w:r>
        <w:r w:rsidR="0040076D">
          <w:rPr>
            <w:noProof/>
            <w:webHidden/>
          </w:rPr>
        </w:r>
        <w:r w:rsidR="0040076D">
          <w:rPr>
            <w:noProof/>
            <w:webHidden/>
          </w:rPr>
          <w:fldChar w:fldCharType="separate"/>
        </w:r>
        <w:r w:rsidR="0040076D">
          <w:rPr>
            <w:noProof/>
            <w:webHidden/>
          </w:rPr>
          <w:t>60</w:t>
        </w:r>
        <w:r w:rsidR="0040076D">
          <w:rPr>
            <w:noProof/>
            <w:webHidden/>
          </w:rPr>
          <w:fldChar w:fldCharType="end"/>
        </w:r>
      </w:hyperlink>
    </w:p>
    <w:p w14:paraId="3E9F8983" w14:textId="124AAC8B"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3" w:history="1">
        <w:r w:rsidR="0040076D" w:rsidRPr="00FC7210">
          <w:rPr>
            <w:rStyle w:val="Hyperlink"/>
            <w:noProof/>
          </w:rPr>
          <w:t xml:space="preserve">Gambar 4.IV.31 </w:t>
        </w:r>
        <w:r w:rsidR="0040076D" w:rsidRPr="00FC7210">
          <w:rPr>
            <w:rStyle w:val="Hyperlink"/>
            <w:i/>
            <w:iCs/>
            <w:noProof/>
          </w:rPr>
          <w:t>Mockup</w:t>
        </w:r>
        <w:r w:rsidR="0040076D" w:rsidRPr="00FC7210">
          <w:rPr>
            <w:rStyle w:val="Hyperlink"/>
            <w:noProof/>
          </w:rPr>
          <w:t xml:space="preserve"> Halaman Akun</w:t>
        </w:r>
        <w:r w:rsidR="0040076D">
          <w:rPr>
            <w:noProof/>
            <w:webHidden/>
          </w:rPr>
          <w:tab/>
        </w:r>
        <w:r w:rsidR="0040076D">
          <w:rPr>
            <w:noProof/>
            <w:webHidden/>
          </w:rPr>
          <w:fldChar w:fldCharType="begin"/>
        </w:r>
        <w:r w:rsidR="0040076D">
          <w:rPr>
            <w:noProof/>
            <w:webHidden/>
          </w:rPr>
          <w:instrText xml:space="preserve"> PAGEREF _Toc77700383 \h </w:instrText>
        </w:r>
        <w:r w:rsidR="0040076D">
          <w:rPr>
            <w:noProof/>
            <w:webHidden/>
          </w:rPr>
        </w:r>
        <w:r w:rsidR="0040076D">
          <w:rPr>
            <w:noProof/>
            <w:webHidden/>
          </w:rPr>
          <w:fldChar w:fldCharType="separate"/>
        </w:r>
        <w:r w:rsidR="0040076D">
          <w:rPr>
            <w:noProof/>
            <w:webHidden/>
          </w:rPr>
          <w:t>61</w:t>
        </w:r>
        <w:r w:rsidR="0040076D">
          <w:rPr>
            <w:noProof/>
            <w:webHidden/>
          </w:rPr>
          <w:fldChar w:fldCharType="end"/>
        </w:r>
      </w:hyperlink>
    </w:p>
    <w:p w14:paraId="096B40A8" w14:textId="2C25CBB2"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4" w:history="1">
        <w:r w:rsidR="0040076D" w:rsidRPr="00FC7210">
          <w:rPr>
            <w:rStyle w:val="Hyperlink"/>
            <w:noProof/>
          </w:rPr>
          <w:t xml:space="preserve">Gambar 4.IV.32 </w:t>
        </w:r>
        <w:r w:rsidR="0040076D" w:rsidRPr="00FC7210">
          <w:rPr>
            <w:rStyle w:val="Hyperlink"/>
            <w:i/>
            <w:iCs/>
            <w:noProof/>
          </w:rPr>
          <w:t>Mockup</w:t>
        </w:r>
        <w:r w:rsidR="0040076D" w:rsidRPr="00FC7210">
          <w:rPr>
            <w:rStyle w:val="Hyperlink"/>
            <w:noProof/>
          </w:rPr>
          <w:t xml:space="preserve"> Halaman Toko</w:t>
        </w:r>
        <w:r w:rsidR="0040076D">
          <w:rPr>
            <w:noProof/>
            <w:webHidden/>
          </w:rPr>
          <w:tab/>
        </w:r>
        <w:r w:rsidR="0040076D">
          <w:rPr>
            <w:noProof/>
            <w:webHidden/>
          </w:rPr>
          <w:fldChar w:fldCharType="begin"/>
        </w:r>
        <w:r w:rsidR="0040076D">
          <w:rPr>
            <w:noProof/>
            <w:webHidden/>
          </w:rPr>
          <w:instrText xml:space="preserve"> PAGEREF _Toc77700384 \h </w:instrText>
        </w:r>
        <w:r w:rsidR="0040076D">
          <w:rPr>
            <w:noProof/>
            <w:webHidden/>
          </w:rPr>
        </w:r>
        <w:r w:rsidR="0040076D">
          <w:rPr>
            <w:noProof/>
            <w:webHidden/>
          </w:rPr>
          <w:fldChar w:fldCharType="separate"/>
        </w:r>
        <w:r w:rsidR="0040076D">
          <w:rPr>
            <w:noProof/>
            <w:webHidden/>
          </w:rPr>
          <w:t>61</w:t>
        </w:r>
        <w:r w:rsidR="0040076D">
          <w:rPr>
            <w:noProof/>
            <w:webHidden/>
          </w:rPr>
          <w:fldChar w:fldCharType="end"/>
        </w:r>
      </w:hyperlink>
    </w:p>
    <w:p w14:paraId="729C2D3E" w14:textId="2339172E"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5" w:history="1">
        <w:r w:rsidR="0040076D" w:rsidRPr="00FC7210">
          <w:rPr>
            <w:rStyle w:val="Hyperlink"/>
            <w:noProof/>
          </w:rPr>
          <w:t xml:space="preserve">Gambar 4.IV.33 </w:t>
        </w:r>
        <w:r w:rsidR="0040076D" w:rsidRPr="00FC7210">
          <w:rPr>
            <w:rStyle w:val="Hyperlink"/>
            <w:i/>
            <w:iCs/>
            <w:noProof/>
          </w:rPr>
          <w:t>Mockup</w:t>
        </w:r>
        <w:r w:rsidR="0040076D" w:rsidRPr="00FC7210">
          <w:rPr>
            <w:rStyle w:val="Hyperlink"/>
            <w:noProof/>
          </w:rPr>
          <w:t xml:space="preserve"> Halaman Edit Toko</w:t>
        </w:r>
        <w:r w:rsidR="0040076D">
          <w:rPr>
            <w:noProof/>
            <w:webHidden/>
          </w:rPr>
          <w:tab/>
        </w:r>
        <w:r w:rsidR="0040076D">
          <w:rPr>
            <w:noProof/>
            <w:webHidden/>
          </w:rPr>
          <w:fldChar w:fldCharType="begin"/>
        </w:r>
        <w:r w:rsidR="0040076D">
          <w:rPr>
            <w:noProof/>
            <w:webHidden/>
          </w:rPr>
          <w:instrText xml:space="preserve"> PAGEREF _Toc77700385 \h </w:instrText>
        </w:r>
        <w:r w:rsidR="0040076D">
          <w:rPr>
            <w:noProof/>
            <w:webHidden/>
          </w:rPr>
        </w:r>
        <w:r w:rsidR="0040076D">
          <w:rPr>
            <w:noProof/>
            <w:webHidden/>
          </w:rPr>
          <w:fldChar w:fldCharType="separate"/>
        </w:r>
        <w:r w:rsidR="0040076D">
          <w:rPr>
            <w:noProof/>
            <w:webHidden/>
          </w:rPr>
          <w:t>62</w:t>
        </w:r>
        <w:r w:rsidR="0040076D">
          <w:rPr>
            <w:noProof/>
            <w:webHidden/>
          </w:rPr>
          <w:fldChar w:fldCharType="end"/>
        </w:r>
      </w:hyperlink>
    </w:p>
    <w:p w14:paraId="6C8096E9" w14:textId="5FAC5184"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6" w:history="1">
        <w:r w:rsidR="0040076D" w:rsidRPr="00FC7210">
          <w:rPr>
            <w:rStyle w:val="Hyperlink"/>
            <w:noProof/>
          </w:rPr>
          <w:t xml:space="preserve">Gambar 4.IV.34 </w:t>
        </w:r>
        <w:r w:rsidR="0040076D" w:rsidRPr="00FC7210">
          <w:rPr>
            <w:rStyle w:val="Hyperlink"/>
            <w:i/>
            <w:iCs/>
            <w:noProof/>
          </w:rPr>
          <w:t>Mockup</w:t>
        </w:r>
        <w:r w:rsidR="0040076D" w:rsidRPr="00FC7210">
          <w:rPr>
            <w:rStyle w:val="Hyperlink"/>
            <w:noProof/>
          </w:rPr>
          <w:t xml:space="preserve"> Halaman Produk Penjualan</w:t>
        </w:r>
        <w:r w:rsidR="0040076D">
          <w:rPr>
            <w:noProof/>
            <w:webHidden/>
          </w:rPr>
          <w:tab/>
        </w:r>
        <w:r w:rsidR="0040076D">
          <w:rPr>
            <w:noProof/>
            <w:webHidden/>
          </w:rPr>
          <w:fldChar w:fldCharType="begin"/>
        </w:r>
        <w:r w:rsidR="0040076D">
          <w:rPr>
            <w:noProof/>
            <w:webHidden/>
          </w:rPr>
          <w:instrText xml:space="preserve"> PAGEREF _Toc77700386 \h </w:instrText>
        </w:r>
        <w:r w:rsidR="0040076D">
          <w:rPr>
            <w:noProof/>
            <w:webHidden/>
          </w:rPr>
        </w:r>
        <w:r w:rsidR="0040076D">
          <w:rPr>
            <w:noProof/>
            <w:webHidden/>
          </w:rPr>
          <w:fldChar w:fldCharType="separate"/>
        </w:r>
        <w:r w:rsidR="0040076D">
          <w:rPr>
            <w:noProof/>
            <w:webHidden/>
          </w:rPr>
          <w:t>63</w:t>
        </w:r>
        <w:r w:rsidR="0040076D">
          <w:rPr>
            <w:noProof/>
            <w:webHidden/>
          </w:rPr>
          <w:fldChar w:fldCharType="end"/>
        </w:r>
      </w:hyperlink>
    </w:p>
    <w:p w14:paraId="1C2A5E5C" w14:textId="784E4927"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7" w:history="1">
        <w:r w:rsidR="0040076D" w:rsidRPr="00FC7210">
          <w:rPr>
            <w:rStyle w:val="Hyperlink"/>
            <w:noProof/>
          </w:rPr>
          <w:t xml:space="preserve">Gambar 4.IV.35 </w:t>
        </w:r>
        <w:r w:rsidR="0040076D" w:rsidRPr="00FC7210">
          <w:rPr>
            <w:rStyle w:val="Hyperlink"/>
            <w:i/>
            <w:iCs/>
            <w:noProof/>
          </w:rPr>
          <w:t>Mockup</w:t>
        </w:r>
        <w:r w:rsidR="0040076D" w:rsidRPr="00FC7210">
          <w:rPr>
            <w:rStyle w:val="Hyperlink"/>
            <w:noProof/>
          </w:rPr>
          <w:t xml:space="preserve"> Halaman Tambah Produk Penjualan</w:t>
        </w:r>
        <w:r w:rsidR="0040076D">
          <w:rPr>
            <w:noProof/>
            <w:webHidden/>
          </w:rPr>
          <w:tab/>
        </w:r>
        <w:r w:rsidR="0040076D">
          <w:rPr>
            <w:noProof/>
            <w:webHidden/>
          </w:rPr>
          <w:fldChar w:fldCharType="begin"/>
        </w:r>
        <w:r w:rsidR="0040076D">
          <w:rPr>
            <w:noProof/>
            <w:webHidden/>
          </w:rPr>
          <w:instrText xml:space="preserve"> PAGEREF _Toc77700387 \h </w:instrText>
        </w:r>
        <w:r w:rsidR="0040076D">
          <w:rPr>
            <w:noProof/>
            <w:webHidden/>
          </w:rPr>
        </w:r>
        <w:r w:rsidR="0040076D">
          <w:rPr>
            <w:noProof/>
            <w:webHidden/>
          </w:rPr>
          <w:fldChar w:fldCharType="separate"/>
        </w:r>
        <w:r w:rsidR="0040076D">
          <w:rPr>
            <w:noProof/>
            <w:webHidden/>
          </w:rPr>
          <w:t>63</w:t>
        </w:r>
        <w:r w:rsidR="0040076D">
          <w:rPr>
            <w:noProof/>
            <w:webHidden/>
          </w:rPr>
          <w:fldChar w:fldCharType="end"/>
        </w:r>
      </w:hyperlink>
    </w:p>
    <w:p w14:paraId="2072B0B0" w14:textId="23FA5CB7"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8" w:history="1">
        <w:r w:rsidR="0040076D" w:rsidRPr="00FC7210">
          <w:rPr>
            <w:rStyle w:val="Hyperlink"/>
            <w:noProof/>
          </w:rPr>
          <w:t xml:space="preserve">Gambar 4.IV.36 </w:t>
        </w:r>
        <w:r w:rsidR="0040076D" w:rsidRPr="00FC7210">
          <w:rPr>
            <w:rStyle w:val="Hyperlink"/>
            <w:i/>
            <w:iCs/>
            <w:noProof/>
          </w:rPr>
          <w:t>Mockup</w:t>
        </w:r>
        <w:r w:rsidR="0040076D" w:rsidRPr="00FC7210">
          <w:rPr>
            <w:rStyle w:val="Hyperlink"/>
            <w:noProof/>
          </w:rPr>
          <w:t xml:space="preserve"> Halaman Riwayat Penjualan</w:t>
        </w:r>
        <w:r w:rsidR="0040076D">
          <w:rPr>
            <w:noProof/>
            <w:webHidden/>
          </w:rPr>
          <w:tab/>
        </w:r>
        <w:r w:rsidR="0040076D">
          <w:rPr>
            <w:noProof/>
            <w:webHidden/>
          </w:rPr>
          <w:fldChar w:fldCharType="begin"/>
        </w:r>
        <w:r w:rsidR="0040076D">
          <w:rPr>
            <w:noProof/>
            <w:webHidden/>
          </w:rPr>
          <w:instrText xml:space="preserve"> PAGEREF _Toc77700388 \h </w:instrText>
        </w:r>
        <w:r w:rsidR="0040076D">
          <w:rPr>
            <w:noProof/>
            <w:webHidden/>
          </w:rPr>
        </w:r>
        <w:r w:rsidR="0040076D">
          <w:rPr>
            <w:noProof/>
            <w:webHidden/>
          </w:rPr>
          <w:fldChar w:fldCharType="separate"/>
        </w:r>
        <w:r w:rsidR="0040076D">
          <w:rPr>
            <w:noProof/>
            <w:webHidden/>
          </w:rPr>
          <w:t>64</w:t>
        </w:r>
        <w:r w:rsidR="0040076D">
          <w:rPr>
            <w:noProof/>
            <w:webHidden/>
          </w:rPr>
          <w:fldChar w:fldCharType="end"/>
        </w:r>
      </w:hyperlink>
    </w:p>
    <w:p w14:paraId="6AF10B6E" w14:textId="55364AD7"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9" w:history="1">
        <w:r w:rsidR="0040076D" w:rsidRPr="00FC7210">
          <w:rPr>
            <w:rStyle w:val="Hyperlink"/>
            <w:noProof/>
          </w:rPr>
          <w:t xml:space="preserve">Gambar 5.V.1 Tampilan Halaman </w:t>
        </w:r>
        <w:r w:rsidR="0040076D" w:rsidRPr="00FC7210">
          <w:rPr>
            <w:rStyle w:val="Hyperlink"/>
            <w:i/>
            <w:iCs/>
            <w:noProof/>
          </w:rPr>
          <w:t>Login</w:t>
        </w:r>
        <w:r w:rsidR="0040076D" w:rsidRPr="00FC7210">
          <w:rPr>
            <w:rStyle w:val="Hyperlink"/>
            <w:noProof/>
          </w:rPr>
          <w:t xml:space="preserve"> &amp; </w:t>
        </w:r>
        <w:r w:rsidR="0040076D" w:rsidRPr="00FC7210">
          <w:rPr>
            <w:rStyle w:val="Hyperlink"/>
            <w:i/>
            <w:iCs/>
            <w:noProof/>
          </w:rPr>
          <w:t>Register</w:t>
        </w:r>
        <w:r w:rsidR="0040076D">
          <w:rPr>
            <w:noProof/>
            <w:webHidden/>
          </w:rPr>
          <w:tab/>
        </w:r>
        <w:r w:rsidR="0040076D">
          <w:rPr>
            <w:noProof/>
            <w:webHidden/>
          </w:rPr>
          <w:fldChar w:fldCharType="begin"/>
        </w:r>
        <w:r w:rsidR="0040076D">
          <w:rPr>
            <w:noProof/>
            <w:webHidden/>
          </w:rPr>
          <w:instrText xml:space="preserve"> PAGEREF _Toc77700389 \h </w:instrText>
        </w:r>
        <w:r w:rsidR="0040076D">
          <w:rPr>
            <w:noProof/>
            <w:webHidden/>
          </w:rPr>
        </w:r>
        <w:r w:rsidR="0040076D">
          <w:rPr>
            <w:noProof/>
            <w:webHidden/>
          </w:rPr>
          <w:fldChar w:fldCharType="separate"/>
        </w:r>
        <w:r w:rsidR="0040076D">
          <w:rPr>
            <w:noProof/>
            <w:webHidden/>
          </w:rPr>
          <w:t>65</w:t>
        </w:r>
        <w:r w:rsidR="0040076D">
          <w:rPr>
            <w:noProof/>
            <w:webHidden/>
          </w:rPr>
          <w:fldChar w:fldCharType="end"/>
        </w:r>
      </w:hyperlink>
    </w:p>
    <w:p w14:paraId="3C505D58" w14:textId="26FA6F92"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0" w:history="1">
        <w:r w:rsidR="0040076D" w:rsidRPr="00FC7210">
          <w:rPr>
            <w:rStyle w:val="Hyperlink"/>
            <w:noProof/>
          </w:rPr>
          <w:t>Gambar 5.V.2 Tampilan Halaman Home</w:t>
        </w:r>
        <w:r w:rsidR="0040076D">
          <w:rPr>
            <w:noProof/>
            <w:webHidden/>
          </w:rPr>
          <w:tab/>
        </w:r>
        <w:r w:rsidR="0040076D">
          <w:rPr>
            <w:noProof/>
            <w:webHidden/>
          </w:rPr>
          <w:fldChar w:fldCharType="begin"/>
        </w:r>
        <w:r w:rsidR="0040076D">
          <w:rPr>
            <w:noProof/>
            <w:webHidden/>
          </w:rPr>
          <w:instrText xml:space="preserve"> PAGEREF _Toc77700390 \h </w:instrText>
        </w:r>
        <w:r w:rsidR="0040076D">
          <w:rPr>
            <w:noProof/>
            <w:webHidden/>
          </w:rPr>
        </w:r>
        <w:r w:rsidR="0040076D">
          <w:rPr>
            <w:noProof/>
            <w:webHidden/>
          </w:rPr>
          <w:fldChar w:fldCharType="separate"/>
        </w:r>
        <w:r w:rsidR="0040076D">
          <w:rPr>
            <w:noProof/>
            <w:webHidden/>
          </w:rPr>
          <w:t>66</w:t>
        </w:r>
        <w:r w:rsidR="0040076D">
          <w:rPr>
            <w:noProof/>
            <w:webHidden/>
          </w:rPr>
          <w:fldChar w:fldCharType="end"/>
        </w:r>
      </w:hyperlink>
    </w:p>
    <w:p w14:paraId="7219BF79" w14:textId="18187A93"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1" w:history="1">
        <w:r w:rsidR="0040076D" w:rsidRPr="00FC7210">
          <w:rPr>
            <w:rStyle w:val="Hyperlink"/>
            <w:noProof/>
          </w:rPr>
          <w:t>Gambar 5.V.3 Tampilan Halaman Pencarian</w:t>
        </w:r>
        <w:r w:rsidR="0040076D">
          <w:rPr>
            <w:noProof/>
            <w:webHidden/>
          </w:rPr>
          <w:tab/>
        </w:r>
        <w:r w:rsidR="0040076D">
          <w:rPr>
            <w:noProof/>
            <w:webHidden/>
          </w:rPr>
          <w:fldChar w:fldCharType="begin"/>
        </w:r>
        <w:r w:rsidR="0040076D">
          <w:rPr>
            <w:noProof/>
            <w:webHidden/>
          </w:rPr>
          <w:instrText xml:space="preserve"> PAGEREF _Toc77700391 \h </w:instrText>
        </w:r>
        <w:r w:rsidR="0040076D">
          <w:rPr>
            <w:noProof/>
            <w:webHidden/>
          </w:rPr>
        </w:r>
        <w:r w:rsidR="0040076D">
          <w:rPr>
            <w:noProof/>
            <w:webHidden/>
          </w:rPr>
          <w:fldChar w:fldCharType="separate"/>
        </w:r>
        <w:r w:rsidR="0040076D">
          <w:rPr>
            <w:noProof/>
            <w:webHidden/>
          </w:rPr>
          <w:t>66</w:t>
        </w:r>
        <w:r w:rsidR="0040076D">
          <w:rPr>
            <w:noProof/>
            <w:webHidden/>
          </w:rPr>
          <w:fldChar w:fldCharType="end"/>
        </w:r>
      </w:hyperlink>
    </w:p>
    <w:p w14:paraId="60D3823C" w14:textId="6F7EF942"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2" w:history="1">
        <w:r w:rsidR="0040076D" w:rsidRPr="00FC7210">
          <w:rPr>
            <w:rStyle w:val="Hyperlink"/>
            <w:noProof/>
          </w:rPr>
          <w:t>Gambar 5.V.4 Tampilan Halaman Produk</w:t>
        </w:r>
        <w:r w:rsidR="0040076D">
          <w:rPr>
            <w:noProof/>
            <w:webHidden/>
          </w:rPr>
          <w:tab/>
        </w:r>
        <w:r w:rsidR="0040076D">
          <w:rPr>
            <w:noProof/>
            <w:webHidden/>
          </w:rPr>
          <w:fldChar w:fldCharType="begin"/>
        </w:r>
        <w:r w:rsidR="0040076D">
          <w:rPr>
            <w:noProof/>
            <w:webHidden/>
          </w:rPr>
          <w:instrText xml:space="preserve"> PAGEREF _Toc77700392 \h </w:instrText>
        </w:r>
        <w:r w:rsidR="0040076D">
          <w:rPr>
            <w:noProof/>
            <w:webHidden/>
          </w:rPr>
        </w:r>
        <w:r w:rsidR="0040076D">
          <w:rPr>
            <w:noProof/>
            <w:webHidden/>
          </w:rPr>
          <w:fldChar w:fldCharType="separate"/>
        </w:r>
        <w:r w:rsidR="0040076D">
          <w:rPr>
            <w:noProof/>
            <w:webHidden/>
          </w:rPr>
          <w:t>67</w:t>
        </w:r>
        <w:r w:rsidR="0040076D">
          <w:rPr>
            <w:noProof/>
            <w:webHidden/>
          </w:rPr>
          <w:fldChar w:fldCharType="end"/>
        </w:r>
      </w:hyperlink>
    </w:p>
    <w:p w14:paraId="2D382C9D" w14:textId="34AFB9C1"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3" w:history="1">
        <w:r w:rsidR="0040076D" w:rsidRPr="00FC7210">
          <w:rPr>
            <w:rStyle w:val="Hyperlink"/>
            <w:noProof/>
          </w:rPr>
          <w:t>Gambar 5.V.5 Tampilan Halaman Detail Produk</w:t>
        </w:r>
        <w:r w:rsidR="0040076D">
          <w:rPr>
            <w:noProof/>
            <w:webHidden/>
          </w:rPr>
          <w:tab/>
        </w:r>
        <w:r w:rsidR="0040076D">
          <w:rPr>
            <w:noProof/>
            <w:webHidden/>
          </w:rPr>
          <w:fldChar w:fldCharType="begin"/>
        </w:r>
        <w:r w:rsidR="0040076D">
          <w:rPr>
            <w:noProof/>
            <w:webHidden/>
          </w:rPr>
          <w:instrText xml:space="preserve"> PAGEREF _Toc77700393 \h </w:instrText>
        </w:r>
        <w:r w:rsidR="0040076D">
          <w:rPr>
            <w:noProof/>
            <w:webHidden/>
          </w:rPr>
        </w:r>
        <w:r w:rsidR="0040076D">
          <w:rPr>
            <w:noProof/>
            <w:webHidden/>
          </w:rPr>
          <w:fldChar w:fldCharType="separate"/>
        </w:r>
        <w:r w:rsidR="0040076D">
          <w:rPr>
            <w:noProof/>
            <w:webHidden/>
          </w:rPr>
          <w:t>68</w:t>
        </w:r>
        <w:r w:rsidR="0040076D">
          <w:rPr>
            <w:noProof/>
            <w:webHidden/>
          </w:rPr>
          <w:fldChar w:fldCharType="end"/>
        </w:r>
      </w:hyperlink>
    </w:p>
    <w:p w14:paraId="5F143D54" w14:textId="71504679"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4" w:history="1">
        <w:r w:rsidR="0040076D" w:rsidRPr="00FC7210">
          <w:rPr>
            <w:rStyle w:val="Hyperlink"/>
            <w:noProof/>
          </w:rPr>
          <w:t>Gambar 5.V.6 Tampilan Halaman Resep</w:t>
        </w:r>
        <w:r w:rsidR="0040076D">
          <w:rPr>
            <w:noProof/>
            <w:webHidden/>
          </w:rPr>
          <w:tab/>
        </w:r>
        <w:r w:rsidR="0040076D">
          <w:rPr>
            <w:noProof/>
            <w:webHidden/>
          </w:rPr>
          <w:fldChar w:fldCharType="begin"/>
        </w:r>
        <w:r w:rsidR="0040076D">
          <w:rPr>
            <w:noProof/>
            <w:webHidden/>
          </w:rPr>
          <w:instrText xml:space="preserve"> PAGEREF _Toc77700394 \h </w:instrText>
        </w:r>
        <w:r w:rsidR="0040076D">
          <w:rPr>
            <w:noProof/>
            <w:webHidden/>
          </w:rPr>
        </w:r>
        <w:r w:rsidR="0040076D">
          <w:rPr>
            <w:noProof/>
            <w:webHidden/>
          </w:rPr>
          <w:fldChar w:fldCharType="separate"/>
        </w:r>
        <w:r w:rsidR="0040076D">
          <w:rPr>
            <w:noProof/>
            <w:webHidden/>
          </w:rPr>
          <w:t>69</w:t>
        </w:r>
        <w:r w:rsidR="0040076D">
          <w:rPr>
            <w:noProof/>
            <w:webHidden/>
          </w:rPr>
          <w:fldChar w:fldCharType="end"/>
        </w:r>
      </w:hyperlink>
    </w:p>
    <w:p w14:paraId="2681A57F" w14:textId="2B88037B"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5" w:history="1">
        <w:r w:rsidR="0040076D" w:rsidRPr="00FC7210">
          <w:rPr>
            <w:rStyle w:val="Hyperlink"/>
            <w:noProof/>
          </w:rPr>
          <w:t>Gambar 5.V.7 Tampilan Halaman Detail Resep</w:t>
        </w:r>
        <w:r w:rsidR="0040076D">
          <w:rPr>
            <w:noProof/>
            <w:webHidden/>
          </w:rPr>
          <w:tab/>
        </w:r>
        <w:r w:rsidR="0040076D">
          <w:rPr>
            <w:noProof/>
            <w:webHidden/>
          </w:rPr>
          <w:fldChar w:fldCharType="begin"/>
        </w:r>
        <w:r w:rsidR="0040076D">
          <w:rPr>
            <w:noProof/>
            <w:webHidden/>
          </w:rPr>
          <w:instrText xml:space="preserve"> PAGEREF _Toc77700395 \h </w:instrText>
        </w:r>
        <w:r w:rsidR="0040076D">
          <w:rPr>
            <w:noProof/>
            <w:webHidden/>
          </w:rPr>
        </w:r>
        <w:r w:rsidR="0040076D">
          <w:rPr>
            <w:noProof/>
            <w:webHidden/>
          </w:rPr>
          <w:fldChar w:fldCharType="separate"/>
        </w:r>
        <w:r w:rsidR="0040076D">
          <w:rPr>
            <w:noProof/>
            <w:webHidden/>
          </w:rPr>
          <w:t>69</w:t>
        </w:r>
        <w:r w:rsidR="0040076D">
          <w:rPr>
            <w:noProof/>
            <w:webHidden/>
          </w:rPr>
          <w:fldChar w:fldCharType="end"/>
        </w:r>
      </w:hyperlink>
    </w:p>
    <w:p w14:paraId="56B6B4C7" w14:textId="2EE0DEE4"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6" w:history="1">
        <w:r w:rsidR="0040076D" w:rsidRPr="00FC7210">
          <w:rPr>
            <w:rStyle w:val="Hyperlink"/>
            <w:noProof/>
          </w:rPr>
          <w:t>Gambar 5.V.8 Tampilan Halaman Catering</w:t>
        </w:r>
        <w:r w:rsidR="0040076D">
          <w:rPr>
            <w:noProof/>
            <w:webHidden/>
          </w:rPr>
          <w:tab/>
        </w:r>
        <w:r w:rsidR="0040076D">
          <w:rPr>
            <w:noProof/>
            <w:webHidden/>
          </w:rPr>
          <w:fldChar w:fldCharType="begin"/>
        </w:r>
        <w:r w:rsidR="0040076D">
          <w:rPr>
            <w:noProof/>
            <w:webHidden/>
          </w:rPr>
          <w:instrText xml:space="preserve"> PAGEREF _Toc77700396 \h </w:instrText>
        </w:r>
        <w:r w:rsidR="0040076D">
          <w:rPr>
            <w:noProof/>
            <w:webHidden/>
          </w:rPr>
        </w:r>
        <w:r w:rsidR="0040076D">
          <w:rPr>
            <w:noProof/>
            <w:webHidden/>
          </w:rPr>
          <w:fldChar w:fldCharType="separate"/>
        </w:r>
        <w:r w:rsidR="0040076D">
          <w:rPr>
            <w:noProof/>
            <w:webHidden/>
          </w:rPr>
          <w:t>70</w:t>
        </w:r>
        <w:r w:rsidR="0040076D">
          <w:rPr>
            <w:noProof/>
            <w:webHidden/>
          </w:rPr>
          <w:fldChar w:fldCharType="end"/>
        </w:r>
      </w:hyperlink>
    </w:p>
    <w:p w14:paraId="3A42269C" w14:textId="3DADB121"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7" w:history="1">
        <w:r w:rsidR="0040076D" w:rsidRPr="00FC7210">
          <w:rPr>
            <w:rStyle w:val="Hyperlink"/>
            <w:noProof/>
          </w:rPr>
          <w:t>Gambar 5.V.9 Tampilan Halaman Detail Catering</w:t>
        </w:r>
        <w:r w:rsidR="0040076D">
          <w:rPr>
            <w:noProof/>
            <w:webHidden/>
          </w:rPr>
          <w:tab/>
        </w:r>
        <w:r w:rsidR="0040076D">
          <w:rPr>
            <w:noProof/>
            <w:webHidden/>
          </w:rPr>
          <w:fldChar w:fldCharType="begin"/>
        </w:r>
        <w:r w:rsidR="0040076D">
          <w:rPr>
            <w:noProof/>
            <w:webHidden/>
          </w:rPr>
          <w:instrText xml:space="preserve"> PAGEREF _Toc77700397 \h </w:instrText>
        </w:r>
        <w:r w:rsidR="0040076D">
          <w:rPr>
            <w:noProof/>
            <w:webHidden/>
          </w:rPr>
        </w:r>
        <w:r w:rsidR="0040076D">
          <w:rPr>
            <w:noProof/>
            <w:webHidden/>
          </w:rPr>
          <w:fldChar w:fldCharType="separate"/>
        </w:r>
        <w:r w:rsidR="0040076D">
          <w:rPr>
            <w:noProof/>
            <w:webHidden/>
          </w:rPr>
          <w:t>71</w:t>
        </w:r>
        <w:r w:rsidR="0040076D">
          <w:rPr>
            <w:noProof/>
            <w:webHidden/>
          </w:rPr>
          <w:fldChar w:fldCharType="end"/>
        </w:r>
      </w:hyperlink>
    </w:p>
    <w:p w14:paraId="16D0133A" w14:textId="0D6461A7"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8" w:history="1">
        <w:r w:rsidR="0040076D" w:rsidRPr="00FC7210">
          <w:rPr>
            <w:rStyle w:val="Hyperlink"/>
            <w:noProof/>
          </w:rPr>
          <w:t>Gambar 5.V.10 Tampilan Halaman Warung</w:t>
        </w:r>
        <w:r w:rsidR="0040076D">
          <w:rPr>
            <w:noProof/>
            <w:webHidden/>
          </w:rPr>
          <w:tab/>
        </w:r>
        <w:r w:rsidR="0040076D">
          <w:rPr>
            <w:noProof/>
            <w:webHidden/>
          </w:rPr>
          <w:fldChar w:fldCharType="begin"/>
        </w:r>
        <w:r w:rsidR="0040076D">
          <w:rPr>
            <w:noProof/>
            <w:webHidden/>
          </w:rPr>
          <w:instrText xml:space="preserve"> PAGEREF _Toc77700398 \h </w:instrText>
        </w:r>
        <w:r w:rsidR="0040076D">
          <w:rPr>
            <w:noProof/>
            <w:webHidden/>
          </w:rPr>
        </w:r>
        <w:r w:rsidR="0040076D">
          <w:rPr>
            <w:noProof/>
            <w:webHidden/>
          </w:rPr>
          <w:fldChar w:fldCharType="separate"/>
        </w:r>
        <w:r w:rsidR="0040076D">
          <w:rPr>
            <w:noProof/>
            <w:webHidden/>
          </w:rPr>
          <w:t>71</w:t>
        </w:r>
        <w:r w:rsidR="0040076D">
          <w:rPr>
            <w:noProof/>
            <w:webHidden/>
          </w:rPr>
          <w:fldChar w:fldCharType="end"/>
        </w:r>
      </w:hyperlink>
    </w:p>
    <w:p w14:paraId="477E68C5" w14:textId="50FD94B3"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9" w:history="1">
        <w:r w:rsidR="0040076D" w:rsidRPr="00FC7210">
          <w:rPr>
            <w:rStyle w:val="Hyperlink"/>
            <w:noProof/>
          </w:rPr>
          <w:t>Gambar 5.V.11 Tampilan Halaman Lelang</w:t>
        </w:r>
        <w:r w:rsidR="0040076D">
          <w:rPr>
            <w:noProof/>
            <w:webHidden/>
          </w:rPr>
          <w:tab/>
        </w:r>
        <w:r w:rsidR="0040076D">
          <w:rPr>
            <w:noProof/>
            <w:webHidden/>
          </w:rPr>
          <w:fldChar w:fldCharType="begin"/>
        </w:r>
        <w:r w:rsidR="0040076D">
          <w:rPr>
            <w:noProof/>
            <w:webHidden/>
          </w:rPr>
          <w:instrText xml:space="preserve"> PAGEREF _Toc77700399 \h </w:instrText>
        </w:r>
        <w:r w:rsidR="0040076D">
          <w:rPr>
            <w:noProof/>
            <w:webHidden/>
          </w:rPr>
        </w:r>
        <w:r w:rsidR="0040076D">
          <w:rPr>
            <w:noProof/>
            <w:webHidden/>
          </w:rPr>
          <w:fldChar w:fldCharType="separate"/>
        </w:r>
        <w:r w:rsidR="0040076D">
          <w:rPr>
            <w:noProof/>
            <w:webHidden/>
          </w:rPr>
          <w:t>72</w:t>
        </w:r>
        <w:r w:rsidR="0040076D">
          <w:rPr>
            <w:noProof/>
            <w:webHidden/>
          </w:rPr>
          <w:fldChar w:fldCharType="end"/>
        </w:r>
      </w:hyperlink>
    </w:p>
    <w:p w14:paraId="57861918" w14:textId="2D40FF06"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0" w:history="1">
        <w:r w:rsidR="0040076D" w:rsidRPr="00FC7210">
          <w:rPr>
            <w:rStyle w:val="Hyperlink"/>
            <w:noProof/>
          </w:rPr>
          <w:t>Gambar 5.V.12 Tampilan Halaman Detail Lelang</w:t>
        </w:r>
        <w:r w:rsidR="0040076D">
          <w:rPr>
            <w:noProof/>
            <w:webHidden/>
          </w:rPr>
          <w:tab/>
        </w:r>
        <w:r w:rsidR="0040076D">
          <w:rPr>
            <w:noProof/>
            <w:webHidden/>
          </w:rPr>
          <w:fldChar w:fldCharType="begin"/>
        </w:r>
        <w:r w:rsidR="0040076D">
          <w:rPr>
            <w:noProof/>
            <w:webHidden/>
          </w:rPr>
          <w:instrText xml:space="preserve"> PAGEREF _Toc77700400 \h </w:instrText>
        </w:r>
        <w:r w:rsidR="0040076D">
          <w:rPr>
            <w:noProof/>
            <w:webHidden/>
          </w:rPr>
        </w:r>
        <w:r w:rsidR="0040076D">
          <w:rPr>
            <w:noProof/>
            <w:webHidden/>
          </w:rPr>
          <w:fldChar w:fldCharType="separate"/>
        </w:r>
        <w:r w:rsidR="0040076D">
          <w:rPr>
            <w:noProof/>
            <w:webHidden/>
          </w:rPr>
          <w:t>73</w:t>
        </w:r>
        <w:r w:rsidR="0040076D">
          <w:rPr>
            <w:noProof/>
            <w:webHidden/>
          </w:rPr>
          <w:fldChar w:fldCharType="end"/>
        </w:r>
      </w:hyperlink>
    </w:p>
    <w:p w14:paraId="4E7D8B27" w14:textId="29BB645F"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1" w:history="1">
        <w:r w:rsidR="0040076D" w:rsidRPr="00FC7210">
          <w:rPr>
            <w:rStyle w:val="Hyperlink"/>
            <w:noProof/>
          </w:rPr>
          <w:t>Gambar 5.V.13 Tampilan Halaman Potensi</w:t>
        </w:r>
        <w:r w:rsidR="0040076D">
          <w:rPr>
            <w:noProof/>
            <w:webHidden/>
          </w:rPr>
          <w:tab/>
        </w:r>
        <w:r w:rsidR="0040076D">
          <w:rPr>
            <w:noProof/>
            <w:webHidden/>
          </w:rPr>
          <w:fldChar w:fldCharType="begin"/>
        </w:r>
        <w:r w:rsidR="0040076D">
          <w:rPr>
            <w:noProof/>
            <w:webHidden/>
          </w:rPr>
          <w:instrText xml:space="preserve"> PAGEREF _Toc77700401 \h </w:instrText>
        </w:r>
        <w:r w:rsidR="0040076D">
          <w:rPr>
            <w:noProof/>
            <w:webHidden/>
          </w:rPr>
        </w:r>
        <w:r w:rsidR="0040076D">
          <w:rPr>
            <w:noProof/>
            <w:webHidden/>
          </w:rPr>
          <w:fldChar w:fldCharType="separate"/>
        </w:r>
        <w:r w:rsidR="0040076D">
          <w:rPr>
            <w:noProof/>
            <w:webHidden/>
          </w:rPr>
          <w:t>73</w:t>
        </w:r>
        <w:r w:rsidR="0040076D">
          <w:rPr>
            <w:noProof/>
            <w:webHidden/>
          </w:rPr>
          <w:fldChar w:fldCharType="end"/>
        </w:r>
      </w:hyperlink>
    </w:p>
    <w:p w14:paraId="4150446A" w14:textId="59BAB0AC"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2" w:history="1">
        <w:r w:rsidR="0040076D" w:rsidRPr="00FC7210">
          <w:rPr>
            <w:rStyle w:val="Hyperlink"/>
            <w:noProof/>
          </w:rPr>
          <w:t>Gambar 5.V.14 Tampilan Halaman Booking</w:t>
        </w:r>
        <w:r w:rsidR="0040076D">
          <w:rPr>
            <w:noProof/>
            <w:webHidden/>
          </w:rPr>
          <w:tab/>
        </w:r>
        <w:r w:rsidR="0040076D">
          <w:rPr>
            <w:noProof/>
            <w:webHidden/>
          </w:rPr>
          <w:fldChar w:fldCharType="begin"/>
        </w:r>
        <w:r w:rsidR="0040076D">
          <w:rPr>
            <w:noProof/>
            <w:webHidden/>
          </w:rPr>
          <w:instrText xml:space="preserve"> PAGEREF _Toc77700402 \h </w:instrText>
        </w:r>
        <w:r w:rsidR="0040076D">
          <w:rPr>
            <w:noProof/>
            <w:webHidden/>
          </w:rPr>
        </w:r>
        <w:r w:rsidR="0040076D">
          <w:rPr>
            <w:noProof/>
            <w:webHidden/>
          </w:rPr>
          <w:fldChar w:fldCharType="separate"/>
        </w:r>
        <w:r w:rsidR="0040076D">
          <w:rPr>
            <w:noProof/>
            <w:webHidden/>
          </w:rPr>
          <w:t>74</w:t>
        </w:r>
        <w:r w:rsidR="0040076D">
          <w:rPr>
            <w:noProof/>
            <w:webHidden/>
          </w:rPr>
          <w:fldChar w:fldCharType="end"/>
        </w:r>
      </w:hyperlink>
    </w:p>
    <w:p w14:paraId="3F5D69E7" w14:textId="0D25C9C2"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3" w:history="1">
        <w:r w:rsidR="0040076D" w:rsidRPr="00FC7210">
          <w:rPr>
            <w:rStyle w:val="Hyperlink"/>
            <w:noProof/>
          </w:rPr>
          <w:t>Gambar 5.V.15 Tampilan Halaman Keranjang</w:t>
        </w:r>
        <w:r w:rsidR="0040076D">
          <w:rPr>
            <w:noProof/>
            <w:webHidden/>
          </w:rPr>
          <w:tab/>
        </w:r>
        <w:r w:rsidR="0040076D">
          <w:rPr>
            <w:noProof/>
            <w:webHidden/>
          </w:rPr>
          <w:fldChar w:fldCharType="begin"/>
        </w:r>
        <w:r w:rsidR="0040076D">
          <w:rPr>
            <w:noProof/>
            <w:webHidden/>
          </w:rPr>
          <w:instrText xml:space="preserve"> PAGEREF _Toc77700403 \h </w:instrText>
        </w:r>
        <w:r w:rsidR="0040076D">
          <w:rPr>
            <w:noProof/>
            <w:webHidden/>
          </w:rPr>
        </w:r>
        <w:r w:rsidR="0040076D">
          <w:rPr>
            <w:noProof/>
            <w:webHidden/>
          </w:rPr>
          <w:fldChar w:fldCharType="separate"/>
        </w:r>
        <w:r w:rsidR="0040076D">
          <w:rPr>
            <w:noProof/>
            <w:webHidden/>
          </w:rPr>
          <w:t>75</w:t>
        </w:r>
        <w:r w:rsidR="0040076D">
          <w:rPr>
            <w:noProof/>
            <w:webHidden/>
          </w:rPr>
          <w:fldChar w:fldCharType="end"/>
        </w:r>
      </w:hyperlink>
    </w:p>
    <w:p w14:paraId="7DB4A31F" w14:textId="0F6D68EE"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4" w:history="1">
        <w:r w:rsidR="0040076D" w:rsidRPr="00FC7210">
          <w:rPr>
            <w:rStyle w:val="Hyperlink"/>
            <w:noProof/>
          </w:rPr>
          <w:t>Gambar 5.V.16 Tampilan Halaman Checkout</w:t>
        </w:r>
        <w:r w:rsidR="0040076D">
          <w:rPr>
            <w:noProof/>
            <w:webHidden/>
          </w:rPr>
          <w:tab/>
        </w:r>
        <w:r w:rsidR="0040076D">
          <w:rPr>
            <w:noProof/>
            <w:webHidden/>
          </w:rPr>
          <w:fldChar w:fldCharType="begin"/>
        </w:r>
        <w:r w:rsidR="0040076D">
          <w:rPr>
            <w:noProof/>
            <w:webHidden/>
          </w:rPr>
          <w:instrText xml:space="preserve"> PAGEREF _Toc77700404 \h </w:instrText>
        </w:r>
        <w:r w:rsidR="0040076D">
          <w:rPr>
            <w:noProof/>
            <w:webHidden/>
          </w:rPr>
        </w:r>
        <w:r w:rsidR="0040076D">
          <w:rPr>
            <w:noProof/>
            <w:webHidden/>
          </w:rPr>
          <w:fldChar w:fldCharType="separate"/>
        </w:r>
        <w:r w:rsidR="0040076D">
          <w:rPr>
            <w:noProof/>
            <w:webHidden/>
          </w:rPr>
          <w:t>75</w:t>
        </w:r>
        <w:r w:rsidR="0040076D">
          <w:rPr>
            <w:noProof/>
            <w:webHidden/>
          </w:rPr>
          <w:fldChar w:fldCharType="end"/>
        </w:r>
      </w:hyperlink>
    </w:p>
    <w:p w14:paraId="15E2E529" w14:textId="593E0C30"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5" w:history="1">
        <w:r w:rsidR="0040076D" w:rsidRPr="00FC7210">
          <w:rPr>
            <w:rStyle w:val="Hyperlink"/>
            <w:noProof/>
          </w:rPr>
          <w:t>Gambar 5.V.17 Tampilan Halaman Metode Pembayaran</w:t>
        </w:r>
        <w:r w:rsidR="0040076D">
          <w:rPr>
            <w:noProof/>
            <w:webHidden/>
          </w:rPr>
          <w:tab/>
        </w:r>
        <w:r w:rsidR="0040076D">
          <w:rPr>
            <w:noProof/>
            <w:webHidden/>
          </w:rPr>
          <w:fldChar w:fldCharType="begin"/>
        </w:r>
        <w:r w:rsidR="0040076D">
          <w:rPr>
            <w:noProof/>
            <w:webHidden/>
          </w:rPr>
          <w:instrText xml:space="preserve"> PAGEREF _Toc77700405 \h </w:instrText>
        </w:r>
        <w:r w:rsidR="0040076D">
          <w:rPr>
            <w:noProof/>
            <w:webHidden/>
          </w:rPr>
        </w:r>
        <w:r w:rsidR="0040076D">
          <w:rPr>
            <w:noProof/>
            <w:webHidden/>
          </w:rPr>
          <w:fldChar w:fldCharType="separate"/>
        </w:r>
        <w:r w:rsidR="0040076D">
          <w:rPr>
            <w:noProof/>
            <w:webHidden/>
          </w:rPr>
          <w:t>76</w:t>
        </w:r>
        <w:r w:rsidR="0040076D">
          <w:rPr>
            <w:noProof/>
            <w:webHidden/>
          </w:rPr>
          <w:fldChar w:fldCharType="end"/>
        </w:r>
      </w:hyperlink>
    </w:p>
    <w:p w14:paraId="3C7E03FA" w14:textId="79006594"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6" w:history="1">
        <w:r w:rsidR="0040076D" w:rsidRPr="00FC7210">
          <w:rPr>
            <w:rStyle w:val="Hyperlink"/>
            <w:noProof/>
          </w:rPr>
          <w:t>Gambar 5.V.18 Tampilan Halaman Detail Pembayaran</w:t>
        </w:r>
        <w:r w:rsidR="0040076D">
          <w:rPr>
            <w:noProof/>
            <w:webHidden/>
          </w:rPr>
          <w:tab/>
        </w:r>
        <w:r w:rsidR="0040076D">
          <w:rPr>
            <w:noProof/>
            <w:webHidden/>
          </w:rPr>
          <w:fldChar w:fldCharType="begin"/>
        </w:r>
        <w:r w:rsidR="0040076D">
          <w:rPr>
            <w:noProof/>
            <w:webHidden/>
          </w:rPr>
          <w:instrText xml:space="preserve"> PAGEREF _Toc77700406 \h </w:instrText>
        </w:r>
        <w:r w:rsidR="0040076D">
          <w:rPr>
            <w:noProof/>
            <w:webHidden/>
          </w:rPr>
        </w:r>
        <w:r w:rsidR="0040076D">
          <w:rPr>
            <w:noProof/>
            <w:webHidden/>
          </w:rPr>
          <w:fldChar w:fldCharType="separate"/>
        </w:r>
        <w:r w:rsidR="0040076D">
          <w:rPr>
            <w:noProof/>
            <w:webHidden/>
          </w:rPr>
          <w:t>77</w:t>
        </w:r>
        <w:r w:rsidR="0040076D">
          <w:rPr>
            <w:noProof/>
            <w:webHidden/>
          </w:rPr>
          <w:fldChar w:fldCharType="end"/>
        </w:r>
      </w:hyperlink>
    </w:p>
    <w:p w14:paraId="496B5C7F" w14:textId="296F2BA1"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7" w:history="1">
        <w:r w:rsidR="0040076D" w:rsidRPr="00FC7210">
          <w:rPr>
            <w:rStyle w:val="Hyperlink"/>
            <w:noProof/>
          </w:rPr>
          <w:t>Gambar 5.V.19 Tampilan Halaman Transaksi</w:t>
        </w:r>
        <w:r w:rsidR="0040076D">
          <w:rPr>
            <w:noProof/>
            <w:webHidden/>
          </w:rPr>
          <w:tab/>
        </w:r>
        <w:r w:rsidR="0040076D">
          <w:rPr>
            <w:noProof/>
            <w:webHidden/>
          </w:rPr>
          <w:fldChar w:fldCharType="begin"/>
        </w:r>
        <w:r w:rsidR="0040076D">
          <w:rPr>
            <w:noProof/>
            <w:webHidden/>
          </w:rPr>
          <w:instrText xml:space="preserve"> PAGEREF _Toc77700407 \h </w:instrText>
        </w:r>
        <w:r w:rsidR="0040076D">
          <w:rPr>
            <w:noProof/>
            <w:webHidden/>
          </w:rPr>
        </w:r>
        <w:r w:rsidR="0040076D">
          <w:rPr>
            <w:noProof/>
            <w:webHidden/>
          </w:rPr>
          <w:fldChar w:fldCharType="separate"/>
        </w:r>
        <w:r w:rsidR="0040076D">
          <w:rPr>
            <w:noProof/>
            <w:webHidden/>
          </w:rPr>
          <w:t>78</w:t>
        </w:r>
        <w:r w:rsidR="0040076D">
          <w:rPr>
            <w:noProof/>
            <w:webHidden/>
          </w:rPr>
          <w:fldChar w:fldCharType="end"/>
        </w:r>
      </w:hyperlink>
    </w:p>
    <w:p w14:paraId="36C84356" w14:textId="20859093"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8" w:history="1">
        <w:r w:rsidR="0040076D" w:rsidRPr="00FC7210">
          <w:rPr>
            <w:rStyle w:val="Hyperlink"/>
            <w:noProof/>
          </w:rPr>
          <w:t>Gambar 5.V.20 Tampilan Halaman Detail Transaksi</w:t>
        </w:r>
        <w:r w:rsidR="0040076D">
          <w:rPr>
            <w:noProof/>
            <w:webHidden/>
          </w:rPr>
          <w:tab/>
        </w:r>
        <w:r w:rsidR="0040076D">
          <w:rPr>
            <w:noProof/>
            <w:webHidden/>
          </w:rPr>
          <w:fldChar w:fldCharType="begin"/>
        </w:r>
        <w:r w:rsidR="0040076D">
          <w:rPr>
            <w:noProof/>
            <w:webHidden/>
          </w:rPr>
          <w:instrText xml:space="preserve"> PAGEREF _Toc77700408 \h </w:instrText>
        </w:r>
        <w:r w:rsidR="0040076D">
          <w:rPr>
            <w:noProof/>
            <w:webHidden/>
          </w:rPr>
        </w:r>
        <w:r w:rsidR="0040076D">
          <w:rPr>
            <w:noProof/>
            <w:webHidden/>
          </w:rPr>
          <w:fldChar w:fldCharType="separate"/>
        </w:r>
        <w:r w:rsidR="0040076D">
          <w:rPr>
            <w:noProof/>
            <w:webHidden/>
          </w:rPr>
          <w:t>78</w:t>
        </w:r>
        <w:r w:rsidR="0040076D">
          <w:rPr>
            <w:noProof/>
            <w:webHidden/>
          </w:rPr>
          <w:fldChar w:fldCharType="end"/>
        </w:r>
      </w:hyperlink>
    </w:p>
    <w:p w14:paraId="3BCC13DB" w14:textId="635F8C00"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9" w:history="1">
        <w:r w:rsidR="0040076D" w:rsidRPr="00FC7210">
          <w:rPr>
            <w:rStyle w:val="Hyperlink"/>
            <w:noProof/>
          </w:rPr>
          <w:t>Gambar 5.V.21 Tampilan Halaman Akun</w:t>
        </w:r>
        <w:r w:rsidR="0040076D">
          <w:rPr>
            <w:noProof/>
            <w:webHidden/>
          </w:rPr>
          <w:tab/>
        </w:r>
        <w:r w:rsidR="0040076D">
          <w:rPr>
            <w:noProof/>
            <w:webHidden/>
          </w:rPr>
          <w:fldChar w:fldCharType="begin"/>
        </w:r>
        <w:r w:rsidR="0040076D">
          <w:rPr>
            <w:noProof/>
            <w:webHidden/>
          </w:rPr>
          <w:instrText xml:space="preserve"> PAGEREF _Toc77700409 \h </w:instrText>
        </w:r>
        <w:r w:rsidR="0040076D">
          <w:rPr>
            <w:noProof/>
            <w:webHidden/>
          </w:rPr>
        </w:r>
        <w:r w:rsidR="0040076D">
          <w:rPr>
            <w:noProof/>
            <w:webHidden/>
          </w:rPr>
          <w:fldChar w:fldCharType="separate"/>
        </w:r>
        <w:r w:rsidR="0040076D">
          <w:rPr>
            <w:noProof/>
            <w:webHidden/>
          </w:rPr>
          <w:t>79</w:t>
        </w:r>
        <w:r w:rsidR="0040076D">
          <w:rPr>
            <w:noProof/>
            <w:webHidden/>
          </w:rPr>
          <w:fldChar w:fldCharType="end"/>
        </w:r>
      </w:hyperlink>
    </w:p>
    <w:p w14:paraId="1F229BB1" w14:textId="618CCFCD"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0" w:history="1">
        <w:r w:rsidR="0040076D" w:rsidRPr="00FC7210">
          <w:rPr>
            <w:rStyle w:val="Hyperlink"/>
            <w:noProof/>
          </w:rPr>
          <w:t>Gambar 5.V.22 Tampilan Halaman Toko</w:t>
        </w:r>
        <w:r w:rsidR="0040076D">
          <w:rPr>
            <w:noProof/>
            <w:webHidden/>
          </w:rPr>
          <w:tab/>
        </w:r>
        <w:r w:rsidR="0040076D">
          <w:rPr>
            <w:noProof/>
            <w:webHidden/>
          </w:rPr>
          <w:fldChar w:fldCharType="begin"/>
        </w:r>
        <w:r w:rsidR="0040076D">
          <w:rPr>
            <w:noProof/>
            <w:webHidden/>
          </w:rPr>
          <w:instrText xml:space="preserve"> PAGEREF _Toc77700410 \h </w:instrText>
        </w:r>
        <w:r w:rsidR="0040076D">
          <w:rPr>
            <w:noProof/>
            <w:webHidden/>
          </w:rPr>
        </w:r>
        <w:r w:rsidR="0040076D">
          <w:rPr>
            <w:noProof/>
            <w:webHidden/>
          </w:rPr>
          <w:fldChar w:fldCharType="separate"/>
        </w:r>
        <w:r w:rsidR="0040076D">
          <w:rPr>
            <w:noProof/>
            <w:webHidden/>
          </w:rPr>
          <w:t>80</w:t>
        </w:r>
        <w:r w:rsidR="0040076D">
          <w:rPr>
            <w:noProof/>
            <w:webHidden/>
          </w:rPr>
          <w:fldChar w:fldCharType="end"/>
        </w:r>
      </w:hyperlink>
    </w:p>
    <w:p w14:paraId="0DBB94B2" w14:textId="58663484"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1" w:history="1">
        <w:r w:rsidR="0040076D" w:rsidRPr="00FC7210">
          <w:rPr>
            <w:rStyle w:val="Hyperlink"/>
            <w:noProof/>
          </w:rPr>
          <w:t>Gambar 5.V.23 Tampilan Halaman Edit Toko</w:t>
        </w:r>
        <w:r w:rsidR="0040076D">
          <w:rPr>
            <w:noProof/>
            <w:webHidden/>
          </w:rPr>
          <w:tab/>
        </w:r>
        <w:r w:rsidR="0040076D">
          <w:rPr>
            <w:noProof/>
            <w:webHidden/>
          </w:rPr>
          <w:fldChar w:fldCharType="begin"/>
        </w:r>
        <w:r w:rsidR="0040076D">
          <w:rPr>
            <w:noProof/>
            <w:webHidden/>
          </w:rPr>
          <w:instrText xml:space="preserve"> PAGEREF _Toc77700411 \h </w:instrText>
        </w:r>
        <w:r w:rsidR="0040076D">
          <w:rPr>
            <w:noProof/>
            <w:webHidden/>
          </w:rPr>
        </w:r>
        <w:r w:rsidR="0040076D">
          <w:rPr>
            <w:noProof/>
            <w:webHidden/>
          </w:rPr>
          <w:fldChar w:fldCharType="separate"/>
        </w:r>
        <w:r w:rsidR="0040076D">
          <w:rPr>
            <w:noProof/>
            <w:webHidden/>
          </w:rPr>
          <w:t>80</w:t>
        </w:r>
        <w:r w:rsidR="0040076D">
          <w:rPr>
            <w:noProof/>
            <w:webHidden/>
          </w:rPr>
          <w:fldChar w:fldCharType="end"/>
        </w:r>
      </w:hyperlink>
    </w:p>
    <w:p w14:paraId="70441766" w14:textId="3540579B"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2" w:history="1">
        <w:r w:rsidR="0040076D" w:rsidRPr="00FC7210">
          <w:rPr>
            <w:rStyle w:val="Hyperlink"/>
            <w:noProof/>
          </w:rPr>
          <w:t>Gambar 5.V.24 Tampilan Halaman Produk Penjualan</w:t>
        </w:r>
        <w:r w:rsidR="0040076D">
          <w:rPr>
            <w:noProof/>
            <w:webHidden/>
          </w:rPr>
          <w:tab/>
        </w:r>
        <w:r w:rsidR="0040076D">
          <w:rPr>
            <w:noProof/>
            <w:webHidden/>
          </w:rPr>
          <w:fldChar w:fldCharType="begin"/>
        </w:r>
        <w:r w:rsidR="0040076D">
          <w:rPr>
            <w:noProof/>
            <w:webHidden/>
          </w:rPr>
          <w:instrText xml:space="preserve"> PAGEREF _Toc77700412 \h </w:instrText>
        </w:r>
        <w:r w:rsidR="0040076D">
          <w:rPr>
            <w:noProof/>
            <w:webHidden/>
          </w:rPr>
        </w:r>
        <w:r w:rsidR="0040076D">
          <w:rPr>
            <w:noProof/>
            <w:webHidden/>
          </w:rPr>
          <w:fldChar w:fldCharType="separate"/>
        </w:r>
        <w:r w:rsidR="0040076D">
          <w:rPr>
            <w:noProof/>
            <w:webHidden/>
          </w:rPr>
          <w:t>81</w:t>
        </w:r>
        <w:r w:rsidR="0040076D">
          <w:rPr>
            <w:noProof/>
            <w:webHidden/>
          </w:rPr>
          <w:fldChar w:fldCharType="end"/>
        </w:r>
      </w:hyperlink>
    </w:p>
    <w:p w14:paraId="7F42A0BB" w14:textId="58F6F704"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3" w:history="1">
        <w:r w:rsidR="0040076D" w:rsidRPr="00FC7210">
          <w:rPr>
            <w:rStyle w:val="Hyperlink"/>
            <w:noProof/>
          </w:rPr>
          <w:t>Gambar 5.V.25 Tampilan Halaman Tambah Produk Penjualan</w:t>
        </w:r>
        <w:r w:rsidR="0040076D">
          <w:rPr>
            <w:noProof/>
            <w:webHidden/>
          </w:rPr>
          <w:tab/>
        </w:r>
        <w:r w:rsidR="0040076D">
          <w:rPr>
            <w:noProof/>
            <w:webHidden/>
          </w:rPr>
          <w:fldChar w:fldCharType="begin"/>
        </w:r>
        <w:r w:rsidR="0040076D">
          <w:rPr>
            <w:noProof/>
            <w:webHidden/>
          </w:rPr>
          <w:instrText xml:space="preserve"> PAGEREF _Toc77700413 \h </w:instrText>
        </w:r>
        <w:r w:rsidR="0040076D">
          <w:rPr>
            <w:noProof/>
            <w:webHidden/>
          </w:rPr>
        </w:r>
        <w:r w:rsidR="0040076D">
          <w:rPr>
            <w:noProof/>
            <w:webHidden/>
          </w:rPr>
          <w:fldChar w:fldCharType="separate"/>
        </w:r>
        <w:r w:rsidR="0040076D">
          <w:rPr>
            <w:noProof/>
            <w:webHidden/>
          </w:rPr>
          <w:t>82</w:t>
        </w:r>
        <w:r w:rsidR="0040076D">
          <w:rPr>
            <w:noProof/>
            <w:webHidden/>
          </w:rPr>
          <w:fldChar w:fldCharType="end"/>
        </w:r>
      </w:hyperlink>
    </w:p>
    <w:p w14:paraId="3A1D2FBA" w14:textId="0C54CA5C"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4" w:history="1">
        <w:r w:rsidR="0040076D" w:rsidRPr="00FC7210">
          <w:rPr>
            <w:rStyle w:val="Hyperlink"/>
            <w:noProof/>
          </w:rPr>
          <w:t>Gambar 5.V.26 Tampilan Halaman Riwayat Penjualan</w:t>
        </w:r>
        <w:r w:rsidR="0040076D">
          <w:rPr>
            <w:noProof/>
            <w:webHidden/>
          </w:rPr>
          <w:tab/>
        </w:r>
        <w:r w:rsidR="0040076D">
          <w:rPr>
            <w:noProof/>
            <w:webHidden/>
          </w:rPr>
          <w:fldChar w:fldCharType="begin"/>
        </w:r>
        <w:r w:rsidR="0040076D">
          <w:rPr>
            <w:noProof/>
            <w:webHidden/>
          </w:rPr>
          <w:instrText xml:space="preserve"> PAGEREF _Toc77700414 \h </w:instrText>
        </w:r>
        <w:r w:rsidR="0040076D">
          <w:rPr>
            <w:noProof/>
            <w:webHidden/>
          </w:rPr>
        </w:r>
        <w:r w:rsidR="0040076D">
          <w:rPr>
            <w:noProof/>
            <w:webHidden/>
          </w:rPr>
          <w:fldChar w:fldCharType="separate"/>
        </w:r>
        <w:r w:rsidR="0040076D">
          <w:rPr>
            <w:noProof/>
            <w:webHidden/>
          </w:rPr>
          <w:t>82</w:t>
        </w:r>
        <w:r w:rsidR="0040076D">
          <w:rPr>
            <w:noProof/>
            <w:webHidden/>
          </w:rPr>
          <w:fldChar w:fldCharType="end"/>
        </w:r>
      </w:hyperlink>
    </w:p>
    <w:p w14:paraId="5D162193" w14:textId="0CBCCDE9" w:rsidR="007C70A0" w:rsidRDefault="007C70A0" w:rsidP="007C70A0">
      <w:pPr>
        <w:rPr>
          <w:lang w:val="es-ES"/>
        </w:rPr>
      </w:pPr>
      <w:r>
        <w:rPr>
          <w:highlight w:val="yellow"/>
          <w:lang w:val="es-ES"/>
        </w:rPr>
        <w:fldChar w:fldCharType="end"/>
      </w:r>
    </w:p>
    <w:p w14:paraId="1A15CE5B" w14:textId="1B07801B" w:rsidR="004D3C66" w:rsidRDefault="004D3C66">
      <w:pPr>
        <w:rPr>
          <w:highlight w:val="yellow"/>
          <w:lang w:val="es-ES"/>
        </w:rPr>
      </w:pPr>
    </w:p>
    <w:p w14:paraId="519A4410" w14:textId="77777777" w:rsidR="00496241" w:rsidRPr="002C1040" w:rsidRDefault="00496241">
      <w:pPr>
        <w:rPr>
          <w:b/>
          <w:caps/>
          <w:highlight w:val="yellow"/>
          <w:lang w:val="es-ES"/>
        </w:rPr>
      </w:pPr>
      <w:r w:rsidRPr="002C1040">
        <w:rPr>
          <w:highlight w:val="yellow"/>
          <w:lang w:val="es-ES"/>
        </w:rPr>
        <w:br w:type="page"/>
      </w:r>
    </w:p>
    <w:p w14:paraId="2631ECD6" w14:textId="454D4845" w:rsidR="00496241" w:rsidRPr="009A3D14" w:rsidRDefault="00496241" w:rsidP="003B7112">
      <w:pPr>
        <w:pStyle w:val="Heading1"/>
        <w:numPr>
          <w:ilvl w:val="0"/>
          <w:numId w:val="0"/>
        </w:numPr>
        <w:rPr>
          <w:lang w:val="es-ES"/>
        </w:rPr>
      </w:pPr>
      <w:bookmarkStart w:id="18" w:name="_Toc28262186"/>
      <w:bookmarkStart w:id="19" w:name="_Toc28262710"/>
      <w:bookmarkStart w:id="20" w:name="_Toc77700165"/>
      <w:r w:rsidRPr="009A3D14">
        <w:rPr>
          <w:lang w:val="es-ES"/>
        </w:rPr>
        <w:lastRenderedPageBreak/>
        <w:t xml:space="preserve">DAFTAR </w:t>
      </w:r>
      <w:r w:rsidRPr="00B07BB8">
        <w:t>TABEL</w:t>
      </w:r>
      <w:bookmarkEnd w:id="18"/>
      <w:bookmarkEnd w:id="19"/>
      <w:bookmarkEnd w:id="20"/>
    </w:p>
    <w:p w14:paraId="64578B1B" w14:textId="36C4DB87" w:rsidR="008B1371" w:rsidRPr="009A3D14" w:rsidRDefault="008B1371" w:rsidP="008B1371">
      <w:pPr>
        <w:rPr>
          <w:lang w:val="es-ES"/>
        </w:rPr>
      </w:pPr>
    </w:p>
    <w:p w14:paraId="39268BC1" w14:textId="3FD2960A" w:rsidR="000C07E8" w:rsidRPr="009A3D14" w:rsidRDefault="009A3D14" w:rsidP="009A3D14">
      <w:pPr>
        <w:jc w:val="right"/>
        <w:rPr>
          <w:lang w:val="es-ES"/>
        </w:rPr>
      </w:pPr>
      <w:r w:rsidRPr="009A3D14">
        <w:rPr>
          <w:lang w:val="es-ES"/>
        </w:rPr>
        <w:t>Halaman</w:t>
      </w:r>
    </w:p>
    <w:p w14:paraId="562DDB74" w14:textId="4C644E47" w:rsidR="002563E5" w:rsidRDefault="002563E5" w:rsidP="00167C54">
      <w:pPr>
        <w:rPr>
          <w:lang w:val="es-ES"/>
        </w:rPr>
        <w:sectPr w:rsidR="002563E5" w:rsidSect="002563E5">
          <w:headerReference w:type="default" r:id="rId18"/>
          <w:footerReference w:type="default" r:id="rId19"/>
          <w:pgSz w:w="11907" w:h="16840" w:code="9"/>
          <w:pgMar w:top="1440" w:right="1797" w:bottom="1440" w:left="1797" w:header="720" w:footer="720" w:gutter="0"/>
          <w:pgNumType w:fmt="lowerRoman"/>
          <w:cols w:space="720"/>
          <w:docGrid w:linePitch="360"/>
        </w:sectPr>
      </w:pPr>
    </w:p>
    <w:p w14:paraId="75E9A8BF" w14:textId="14760857" w:rsidR="0040076D" w:rsidRDefault="00BD34FD">
      <w:pPr>
        <w:pStyle w:val="TableofFigures"/>
        <w:tabs>
          <w:tab w:val="right" w:leader="dot" w:pos="8303"/>
        </w:tabs>
        <w:rPr>
          <w:rFonts w:asciiTheme="minorHAnsi" w:eastAsiaTheme="minorEastAsia" w:hAnsiTheme="minorHAnsi" w:cstheme="minorBidi"/>
          <w:noProof/>
          <w:sz w:val="22"/>
          <w:szCs w:val="22"/>
          <w:lang w:val="id-ID" w:eastAsia="id-ID"/>
        </w:rPr>
      </w:pPr>
      <w:r>
        <w:rPr>
          <w:lang w:val="es-ES"/>
        </w:rPr>
        <w:fldChar w:fldCharType="begin"/>
      </w:r>
      <w:r>
        <w:rPr>
          <w:lang w:val="es-ES"/>
        </w:rPr>
        <w:instrText xml:space="preserve"> TOC \h \z \c "Tabel" </w:instrText>
      </w:r>
      <w:r>
        <w:rPr>
          <w:lang w:val="es-ES"/>
        </w:rPr>
        <w:fldChar w:fldCharType="separate"/>
      </w:r>
      <w:hyperlink w:anchor="_Toc77700415" w:history="1">
        <w:r w:rsidR="0040076D" w:rsidRPr="00DB206B">
          <w:rPr>
            <w:rStyle w:val="Hyperlink"/>
            <w:noProof/>
          </w:rPr>
          <w:t>Tabel 3.III.1 Deskripsi Konsep Aplikasi</w:t>
        </w:r>
        <w:r w:rsidR="0040076D">
          <w:rPr>
            <w:noProof/>
            <w:webHidden/>
          </w:rPr>
          <w:tab/>
        </w:r>
        <w:r w:rsidR="0040076D">
          <w:rPr>
            <w:noProof/>
            <w:webHidden/>
          </w:rPr>
          <w:fldChar w:fldCharType="begin"/>
        </w:r>
        <w:r w:rsidR="0040076D">
          <w:rPr>
            <w:noProof/>
            <w:webHidden/>
          </w:rPr>
          <w:instrText xml:space="preserve"> PAGEREF _Toc77700415 \h </w:instrText>
        </w:r>
        <w:r w:rsidR="0040076D">
          <w:rPr>
            <w:noProof/>
            <w:webHidden/>
          </w:rPr>
        </w:r>
        <w:r w:rsidR="0040076D">
          <w:rPr>
            <w:noProof/>
            <w:webHidden/>
          </w:rPr>
          <w:fldChar w:fldCharType="separate"/>
        </w:r>
        <w:r w:rsidR="0040076D">
          <w:rPr>
            <w:noProof/>
            <w:webHidden/>
          </w:rPr>
          <w:t>25</w:t>
        </w:r>
        <w:r w:rsidR="0040076D">
          <w:rPr>
            <w:noProof/>
            <w:webHidden/>
          </w:rPr>
          <w:fldChar w:fldCharType="end"/>
        </w:r>
      </w:hyperlink>
    </w:p>
    <w:p w14:paraId="1FFBA0D9" w14:textId="51C64B92"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6" w:history="1">
        <w:r w:rsidR="0040076D" w:rsidRPr="00DB206B">
          <w:rPr>
            <w:rStyle w:val="Hyperlink"/>
            <w:noProof/>
          </w:rPr>
          <w:t>Tabel 4.IV.1 Identifikasi Fitur</w:t>
        </w:r>
        <w:r w:rsidR="0040076D">
          <w:rPr>
            <w:noProof/>
            <w:webHidden/>
          </w:rPr>
          <w:tab/>
        </w:r>
        <w:r w:rsidR="0040076D">
          <w:rPr>
            <w:noProof/>
            <w:webHidden/>
          </w:rPr>
          <w:fldChar w:fldCharType="begin"/>
        </w:r>
        <w:r w:rsidR="0040076D">
          <w:rPr>
            <w:noProof/>
            <w:webHidden/>
          </w:rPr>
          <w:instrText xml:space="preserve"> PAGEREF _Toc77700416 \h </w:instrText>
        </w:r>
        <w:r w:rsidR="0040076D">
          <w:rPr>
            <w:noProof/>
            <w:webHidden/>
          </w:rPr>
        </w:r>
        <w:r w:rsidR="0040076D">
          <w:rPr>
            <w:noProof/>
            <w:webHidden/>
          </w:rPr>
          <w:fldChar w:fldCharType="separate"/>
        </w:r>
        <w:r w:rsidR="0040076D">
          <w:rPr>
            <w:noProof/>
            <w:webHidden/>
          </w:rPr>
          <w:t>30</w:t>
        </w:r>
        <w:r w:rsidR="0040076D">
          <w:rPr>
            <w:noProof/>
            <w:webHidden/>
          </w:rPr>
          <w:fldChar w:fldCharType="end"/>
        </w:r>
      </w:hyperlink>
    </w:p>
    <w:p w14:paraId="1356693F" w14:textId="4975BB35"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7" w:history="1">
        <w:r w:rsidR="0040076D" w:rsidRPr="00DB206B">
          <w:rPr>
            <w:rStyle w:val="Hyperlink"/>
            <w:noProof/>
          </w:rPr>
          <w:t>Tabel 4.IV.2 Skenario – Pembelian produk</w:t>
        </w:r>
        <w:r w:rsidR="0040076D">
          <w:rPr>
            <w:noProof/>
            <w:webHidden/>
          </w:rPr>
          <w:tab/>
        </w:r>
        <w:r w:rsidR="0040076D">
          <w:rPr>
            <w:noProof/>
            <w:webHidden/>
          </w:rPr>
          <w:fldChar w:fldCharType="begin"/>
        </w:r>
        <w:r w:rsidR="0040076D">
          <w:rPr>
            <w:noProof/>
            <w:webHidden/>
          </w:rPr>
          <w:instrText xml:space="preserve"> PAGEREF _Toc77700417 \h </w:instrText>
        </w:r>
        <w:r w:rsidR="0040076D">
          <w:rPr>
            <w:noProof/>
            <w:webHidden/>
          </w:rPr>
        </w:r>
        <w:r w:rsidR="0040076D">
          <w:rPr>
            <w:noProof/>
            <w:webHidden/>
          </w:rPr>
          <w:fldChar w:fldCharType="separate"/>
        </w:r>
        <w:r w:rsidR="0040076D">
          <w:rPr>
            <w:noProof/>
            <w:webHidden/>
          </w:rPr>
          <w:t>33</w:t>
        </w:r>
        <w:r w:rsidR="0040076D">
          <w:rPr>
            <w:noProof/>
            <w:webHidden/>
          </w:rPr>
          <w:fldChar w:fldCharType="end"/>
        </w:r>
      </w:hyperlink>
    </w:p>
    <w:p w14:paraId="75104324" w14:textId="3C7120B2"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8" w:history="1">
        <w:r w:rsidR="0040076D" w:rsidRPr="00DB206B">
          <w:rPr>
            <w:rStyle w:val="Hyperlink"/>
            <w:noProof/>
          </w:rPr>
          <w:t>Tabel 4.IV.3 Skenario – Mengelola profil</w:t>
        </w:r>
        <w:r w:rsidR="0040076D">
          <w:rPr>
            <w:noProof/>
            <w:webHidden/>
          </w:rPr>
          <w:tab/>
        </w:r>
        <w:r w:rsidR="0040076D">
          <w:rPr>
            <w:noProof/>
            <w:webHidden/>
          </w:rPr>
          <w:fldChar w:fldCharType="begin"/>
        </w:r>
        <w:r w:rsidR="0040076D">
          <w:rPr>
            <w:noProof/>
            <w:webHidden/>
          </w:rPr>
          <w:instrText xml:space="preserve"> PAGEREF _Toc77700418 \h </w:instrText>
        </w:r>
        <w:r w:rsidR="0040076D">
          <w:rPr>
            <w:noProof/>
            <w:webHidden/>
          </w:rPr>
        </w:r>
        <w:r w:rsidR="0040076D">
          <w:rPr>
            <w:noProof/>
            <w:webHidden/>
          </w:rPr>
          <w:fldChar w:fldCharType="separate"/>
        </w:r>
        <w:r w:rsidR="0040076D">
          <w:rPr>
            <w:noProof/>
            <w:webHidden/>
          </w:rPr>
          <w:t>34</w:t>
        </w:r>
        <w:r w:rsidR="0040076D">
          <w:rPr>
            <w:noProof/>
            <w:webHidden/>
          </w:rPr>
          <w:fldChar w:fldCharType="end"/>
        </w:r>
      </w:hyperlink>
    </w:p>
    <w:p w14:paraId="0BECB132" w14:textId="1090B5B7"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9" w:history="1">
        <w:r w:rsidR="0040076D" w:rsidRPr="00DB206B">
          <w:rPr>
            <w:rStyle w:val="Hyperlink"/>
            <w:noProof/>
          </w:rPr>
          <w:t>Tabel 4.IV.4 Skenario – Mengonfirmasi pesanan selesai</w:t>
        </w:r>
        <w:r w:rsidR="0040076D">
          <w:rPr>
            <w:noProof/>
            <w:webHidden/>
          </w:rPr>
          <w:tab/>
        </w:r>
        <w:r w:rsidR="0040076D">
          <w:rPr>
            <w:noProof/>
            <w:webHidden/>
          </w:rPr>
          <w:fldChar w:fldCharType="begin"/>
        </w:r>
        <w:r w:rsidR="0040076D">
          <w:rPr>
            <w:noProof/>
            <w:webHidden/>
          </w:rPr>
          <w:instrText xml:space="preserve"> PAGEREF _Toc77700419 \h </w:instrText>
        </w:r>
        <w:r w:rsidR="0040076D">
          <w:rPr>
            <w:noProof/>
            <w:webHidden/>
          </w:rPr>
        </w:r>
        <w:r w:rsidR="0040076D">
          <w:rPr>
            <w:noProof/>
            <w:webHidden/>
          </w:rPr>
          <w:fldChar w:fldCharType="separate"/>
        </w:r>
        <w:r w:rsidR="0040076D">
          <w:rPr>
            <w:noProof/>
            <w:webHidden/>
          </w:rPr>
          <w:t>35</w:t>
        </w:r>
        <w:r w:rsidR="0040076D">
          <w:rPr>
            <w:noProof/>
            <w:webHidden/>
          </w:rPr>
          <w:fldChar w:fldCharType="end"/>
        </w:r>
      </w:hyperlink>
    </w:p>
    <w:p w14:paraId="12567B0C" w14:textId="495DFB63"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0" w:history="1">
        <w:r w:rsidR="0040076D" w:rsidRPr="00DB206B">
          <w:rPr>
            <w:rStyle w:val="Hyperlink"/>
            <w:noProof/>
          </w:rPr>
          <w:t>Tabel 4.IV.5 Skenario – Menawar lelang</w:t>
        </w:r>
        <w:r w:rsidR="0040076D">
          <w:rPr>
            <w:noProof/>
            <w:webHidden/>
          </w:rPr>
          <w:tab/>
        </w:r>
        <w:r w:rsidR="0040076D">
          <w:rPr>
            <w:noProof/>
            <w:webHidden/>
          </w:rPr>
          <w:fldChar w:fldCharType="begin"/>
        </w:r>
        <w:r w:rsidR="0040076D">
          <w:rPr>
            <w:noProof/>
            <w:webHidden/>
          </w:rPr>
          <w:instrText xml:space="preserve"> PAGEREF _Toc77700420 \h </w:instrText>
        </w:r>
        <w:r w:rsidR="0040076D">
          <w:rPr>
            <w:noProof/>
            <w:webHidden/>
          </w:rPr>
        </w:r>
        <w:r w:rsidR="0040076D">
          <w:rPr>
            <w:noProof/>
            <w:webHidden/>
          </w:rPr>
          <w:fldChar w:fldCharType="separate"/>
        </w:r>
        <w:r w:rsidR="0040076D">
          <w:rPr>
            <w:noProof/>
            <w:webHidden/>
          </w:rPr>
          <w:t>35</w:t>
        </w:r>
        <w:r w:rsidR="0040076D">
          <w:rPr>
            <w:noProof/>
            <w:webHidden/>
          </w:rPr>
          <w:fldChar w:fldCharType="end"/>
        </w:r>
      </w:hyperlink>
    </w:p>
    <w:p w14:paraId="1ABB3176" w14:textId="5B1546FE"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1" w:history="1">
        <w:r w:rsidR="0040076D" w:rsidRPr="00DB206B">
          <w:rPr>
            <w:rStyle w:val="Hyperlink"/>
            <w:noProof/>
          </w:rPr>
          <w:t>Tabel 4.IV.6 Skenario – Mengelola Keranjang</w:t>
        </w:r>
        <w:r w:rsidR="0040076D">
          <w:rPr>
            <w:noProof/>
            <w:webHidden/>
          </w:rPr>
          <w:tab/>
        </w:r>
        <w:r w:rsidR="0040076D">
          <w:rPr>
            <w:noProof/>
            <w:webHidden/>
          </w:rPr>
          <w:fldChar w:fldCharType="begin"/>
        </w:r>
        <w:r w:rsidR="0040076D">
          <w:rPr>
            <w:noProof/>
            <w:webHidden/>
          </w:rPr>
          <w:instrText xml:space="preserve"> PAGEREF _Toc77700421 \h </w:instrText>
        </w:r>
        <w:r w:rsidR="0040076D">
          <w:rPr>
            <w:noProof/>
            <w:webHidden/>
          </w:rPr>
        </w:r>
        <w:r w:rsidR="0040076D">
          <w:rPr>
            <w:noProof/>
            <w:webHidden/>
          </w:rPr>
          <w:fldChar w:fldCharType="separate"/>
        </w:r>
        <w:r w:rsidR="0040076D">
          <w:rPr>
            <w:noProof/>
            <w:webHidden/>
          </w:rPr>
          <w:t>36</w:t>
        </w:r>
        <w:r w:rsidR="0040076D">
          <w:rPr>
            <w:noProof/>
            <w:webHidden/>
          </w:rPr>
          <w:fldChar w:fldCharType="end"/>
        </w:r>
      </w:hyperlink>
    </w:p>
    <w:p w14:paraId="1A6534E4" w14:textId="598484B0"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2" w:history="1">
        <w:r w:rsidR="0040076D" w:rsidRPr="00DB206B">
          <w:rPr>
            <w:rStyle w:val="Hyperlink"/>
            <w:noProof/>
          </w:rPr>
          <w:t>Tabel 4.IV.7 Skenario – Mengelola produk</w:t>
        </w:r>
        <w:r w:rsidR="0040076D">
          <w:rPr>
            <w:noProof/>
            <w:webHidden/>
          </w:rPr>
          <w:tab/>
        </w:r>
        <w:r w:rsidR="0040076D">
          <w:rPr>
            <w:noProof/>
            <w:webHidden/>
          </w:rPr>
          <w:fldChar w:fldCharType="begin"/>
        </w:r>
        <w:r w:rsidR="0040076D">
          <w:rPr>
            <w:noProof/>
            <w:webHidden/>
          </w:rPr>
          <w:instrText xml:space="preserve"> PAGEREF _Toc77700422 \h </w:instrText>
        </w:r>
        <w:r w:rsidR="0040076D">
          <w:rPr>
            <w:noProof/>
            <w:webHidden/>
          </w:rPr>
        </w:r>
        <w:r w:rsidR="0040076D">
          <w:rPr>
            <w:noProof/>
            <w:webHidden/>
          </w:rPr>
          <w:fldChar w:fldCharType="separate"/>
        </w:r>
        <w:r w:rsidR="0040076D">
          <w:rPr>
            <w:noProof/>
            <w:webHidden/>
          </w:rPr>
          <w:t>37</w:t>
        </w:r>
        <w:r w:rsidR="0040076D">
          <w:rPr>
            <w:noProof/>
            <w:webHidden/>
          </w:rPr>
          <w:fldChar w:fldCharType="end"/>
        </w:r>
      </w:hyperlink>
    </w:p>
    <w:p w14:paraId="37AACB12" w14:textId="28485AB2"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3" w:history="1">
        <w:r w:rsidR="0040076D" w:rsidRPr="00DB206B">
          <w:rPr>
            <w:rStyle w:val="Hyperlink"/>
            <w:noProof/>
          </w:rPr>
          <w:t>Tabel 4.IV.8 Skenario – Pencarian</w:t>
        </w:r>
        <w:r w:rsidR="0040076D">
          <w:rPr>
            <w:noProof/>
            <w:webHidden/>
          </w:rPr>
          <w:tab/>
        </w:r>
        <w:r w:rsidR="0040076D">
          <w:rPr>
            <w:noProof/>
            <w:webHidden/>
          </w:rPr>
          <w:fldChar w:fldCharType="begin"/>
        </w:r>
        <w:r w:rsidR="0040076D">
          <w:rPr>
            <w:noProof/>
            <w:webHidden/>
          </w:rPr>
          <w:instrText xml:space="preserve"> PAGEREF _Toc77700423 \h </w:instrText>
        </w:r>
        <w:r w:rsidR="0040076D">
          <w:rPr>
            <w:noProof/>
            <w:webHidden/>
          </w:rPr>
        </w:r>
        <w:r w:rsidR="0040076D">
          <w:rPr>
            <w:noProof/>
            <w:webHidden/>
          </w:rPr>
          <w:fldChar w:fldCharType="separate"/>
        </w:r>
        <w:r w:rsidR="0040076D">
          <w:rPr>
            <w:noProof/>
            <w:webHidden/>
          </w:rPr>
          <w:t>38</w:t>
        </w:r>
        <w:r w:rsidR="0040076D">
          <w:rPr>
            <w:noProof/>
            <w:webHidden/>
          </w:rPr>
          <w:fldChar w:fldCharType="end"/>
        </w:r>
      </w:hyperlink>
    </w:p>
    <w:p w14:paraId="2E3D4CE1" w14:textId="38DBB0B4"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4" w:history="1">
        <w:r w:rsidR="0040076D" w:rsidRPr="00DB206B">
          <w:rPr>
            <w:rStyle w:val="Hyperlink"/>
            <w:noProof/>
          </w:rPr>
          <w:t xml:space="preserve">Tabel 5.V.1 Pengujian API </w:t>
        </w:r>
        <w:r w:rsidR="0040076D" w:rsidRPr="00DB206B">
          <w:rPr>
            <w:rStyle w:val="Hyperlink"/>
            <w:i/>
            <w:iCs/>
            <w:noProof/>
          </w:rPr>
          <w:t>Checkout</w:t>
        </w:r>
        <w:r w:rsidR="0040076D" w:rsidRPr="00DB206B">
          <w:rPr>
            <w:rStyle w:val="Hyperlink"/>
            <w:noProof/>
          </w:rPr>
          <w:t xml:space="preserve"> Pesanan</w:t>
        </w:r>
        <w:r w:rsidR="0040076D">
          <w:rPr>
            <w:noProof/>
            <w:webHidden/>
          </w:rPr>
          <w:tab/>
        </w:r>
        <w:r w:rsidR="0040076D">
          <w:rPr>
            <w:noProof/>
            <w:webHidden/>
          </w:rPr>
          <w:fldChar w:fldCharType="begin"/>
        </w:r>
        <w:r w:rsidR="0040076D">
          <w:rPr>
            <w:noProof/>
            <w:webHidden/>
          </w:rPr>
          <w:instrText xml:space="preserve"> PAGEREF _Toc77700424 \h </w:instrText>
        </w:r>
        <w:r w:rsidR="0040076D">
          <w:rPr>
            <w:noProof/>
            <w:webHidden/>
          </w:rPr>
        </w:r>
        <w:r w:rsidR="0040076D">
          <w:rPr>
            <w:noProof/>
            <w:webHidden/>
          </w:rPr>
          <w:fldChar w:fldCharType="separate"/>
        </w:r>
        <w:r w:rsidR="0040076D">
          <w:rPr>
            <w:noProof/>
            <w:webHidden/>
          </w:rPr>
          <w:t>84</w:t>
        </w:r>
        <w:r w:rsidR="0040076D">
          <w:rPr>
            <w:noProof/>
            <w:webHidden/>
          </w:rPr>
          <w:fldChar w:fldCharType="end"/>
        </w:r>
      </w:hyperlink>
    </w:p>
    <w:p w14:paraId="00BB1754" w14:textId="09E692D9"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5" w:history="1">
        <w:r w:rsidR="0040076D" w:rsidRPr="00DB206B">
          <w:rPr>
            <w:rStyle w:val="Hyperlink"/>
            <w:noProof/>
          </w:rPr>
          <w:t>Tabel 5.V.2 Pengujian API Menambahkan Metode Pembayaran</w:t>
        </w:r>
        <w:r w:rsidR="0040076D">
          <w:rPr>
            <w:noProof/>
            <w:webHidden/>
          </w:rPr>
          <w:tab/>
        </w:r>
        <w:r w:rsidR="0040076D">
          <w:rPr>
            <w:noProof/>
            <w:webHidden/>
          </w:rPr>
          <w:fldChar w:fldCharType="begin"/>
        </w:r>
        <w:r w:rsidR="0040076D">
          <w:rPr>
            <w:noProof/>
            <w:webHidden/>
          </w:rPr>
          <w:instrText xml:space="preserve"> PAGEREF _Toc77700425 \h </w:instrText>
        </w:r>
        <w:r w:rsidR="0040076D">
          <w:rPr>
            <w:noProof/>
            <w:webHidden/>
          </w:rPr>
        </w:r>
        <w:r w:rsidR="0040076D">
          <w:rPr>
            <w:noProof/>
            <w:webHidden/>
          </w:rPr>
          <w:fldChar w:fldCharType="separate"/>
        </w:r>
        <w:r w:rsidR="0040076D">
          <w:rPr>
            <w:noProof/>
            <w:webHidden/>
          </w:rPr>
          <w:t>85</w:t>
        </w:r>
        <w:r w:rsidR="0040076D">
          <w:rPr>
            <w:noProof/>
            <w:webHidden/>
          </w:rPr>
          <w:fldChar w:fldCharType="end"/>
        </w:r>
      </w:hyperlink>
    </w:p>
    <w:p w14:paraId="247A9ED9" w14:textId="6E253576"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6" w:history="1">
        <w:r w:rsidR="0040076D" w:rsidRPr="00DB206B">
          <w:rPr>
            <w:rStyle w:val="Hyperlink"/>
            <w:noProof/>
          </w:rPr>
          <w:t>Tabel 5.V.3 Pengujian API Mengonfirmasi Pembayaran</w:t>
        </w:r>
        <w:r w:rsidR="0040076D">
          <w:rPr>
            <w:noProof/>
            <w:webHidden/>
          </w:rPr>
          <w:tab/>
        </w:r>
        <w:r w:rsidR="0040076D">
          <w:rPr>
            <w:noProof/>
            <w:webHidden/>
          </w:rPr>
          <w:fldChar w:fldCharType="begin"/>
        </w:r>
        <w:r w:rsidR="0040076D">
          <w:rPr>
            <w:noProof/>
            <w:webHidden/>
          </w:rPr>
          <w:instrText xml:space="preserve"> PAGEREF _Toc77700426 \h </w:instrText>
        </w:r>
        <w:r w:rsidR="0040076D">
          <w:rPr>
            <w:noProof/>
            <w:webHidden/>
          </w:rPr>
        </w:r>
        <w:r w:rsidR="0040076D">
          <w:rPr>
            <w:noProof/>
            <w:webHidden/>
          </w:rPr>
          <w:fldChar w:fldCharType="separate"/>
        </w:r>
        <w:r w:rsidR="0040076D">
          <w:rPr>
            <w:noProof/>
            <w:webHidden/>
          </w:rPr>
          <w:t>86</w:t>
        </w:r>
        <w:r w:rsidR="0040076D">
          <w:rPr>
            <w:noProof/>
            <w:webHidden/>
          </w:rPr>
          <w:fldChar w:fldCharType="end"/>
        </w:r>
      </w:hyperlink>
    </w:p>
    <w:p w14:paraId="0F2CC08E" w14:textId="5678DFED"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7" w:history="1">
        <w:r w:rsidR="0040076D" w:rsidRPr="00DB206B">
          <w:rPr>
            <w:rStyle w:val="Hyperlink"/>
            <w:noProof/>
          </w:rPr>
          <w:t>Tabel 5.V.4 Pengujian API Mengubah Data Profil</w:t>
        </w:r>
        <w:r w:rsidR="0040076D">
          <w:rPr>
            <w:noProof/>
            <w:webHidden/>
          </w:rPr>
          <w:tab/>
        </w:r>
        <w:r w:rsidR="0040076D">
          <w:rPr>
            <w:noProof/>
            <w:webHidden/>
          </w:rPr>
          <w:fldChar w:fldCharType="begin"/>
        </w:r>
        <w:r w:rsidR="0040076D">
          <w:rPr>
            <w:noProof/>
            <w:webHidden/>
          </w:rPr>
          <w:instrText xml:space="preserve"> PAGEREF _Toc77700427 \h </w:instrText>
        </w:r>
        <w:r w:rsidR="0040076D">
          <w:rPr>
            <w:noProof/>
            <w:webHidden/>
          </w:rPr>
        </w:r>
        <w:r w:rsidR="0040076D">
          <w:rPr>
            <w:noProof/>
            <w:webHidden/>
          </w:rPr>
          <w:fldChar w:fldCharType="separate"/>
        </w:r>
        <w:r w:rsidR="0040076D">
          <w:rPr>
            <w:noProof/>
            <w:webHidden/>
          </w:rPr>
          <w:t>88</w:t>
        </w:r>
        <w:r w:rsidR="0040076D">
          <w:rPr>
            <w:noProof/>
            <w:webHidden/>
          </w:rPr>
          <w:fldChar w:fldCharType="end"/>
        </w:r>
      </w:hyperlink>
    </w:p>
    <w:p w14:paraId="42E3BEC5" w14:textId="49753A16"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8" w:history="1">
        <w:r w:rsidR="0040076D" w:rsidRPr="00DB206B">
          <w:rPr>
            <w:rStyle w:val="Hyperlink"/>
            <w:noProof/>
          </w:rPr>
          <w:t>Tabel 5.V.5 Pengujian API Mengonfirmasi Pesanan Selesai</w:t>
        </w:r>
        <w:r w:rsidR="0040076D">
          <w:rPr>
            <w:noProof/>
            <w:webHidden/>
          </w:rPr>
          <w:tab/>
        </w:r>
        <w:r w:rsidR="0040076D">
          <w:rPr>
            <w:noProof/>
            <w:webHidden/>
          </w:rPr>
          <w:fldChar w:fldCharType="begin"/>
        </w:r>
        <w:r w:rsidR="0040076D">
          <w:rPr>
            <w:noProof/>
            <w:webHidden/>
          </w:rPr>
          <w:instrText xml:space="preserve"> PAGEREF _Toc77700428 \h </w:instrText>
        </w:r>
        <w:r w:rsidR="0040076D">
          <w:rPr>
            <w:noProof/>
            <w:webHidden/>
          </w:rPr>
        </w:r>
        <w:r w:rsidR="0040076D">
          <w:rPr>
            <w:noProof/>
            <w:webHidden/>
          </w:rPr>
          <w:fldChar w:fldCharType="separate"/>
        </w:r>
        <w:r w:rsidR="0040076D">
          <w:rPr>
            <w:noProof/>
            <w:webHidden/>
          </w:rPr>
          <w:t>89</w:t>
        </w:r>
        <w:r w:rsidR="0040076D">
          <w:rPr>
            <w:noProof/>
            <w:webHidden/>
          </w:rPr>
          <w:fldChar w:fldCharType="end"/>
        </w:r>
      </w:hyperlink>
    </w:p>
    <w:p w14:paraId="361A7015" w14:textId="45F9A74A"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9" w:history="1">
        <w:r w:rsidR="0040076D" w:rsidRPr="00DB206B">
          <w:rPr>
            <w:rStyle w:val="Hyperlink"/>
            <w:noProof/>
          </w:rPr>
          <w:t>Tabel 5.V.6 Pengujian API Menampilkan Data Detail Lelang</w:t>
        </w:r>
        <w:r w:rsidR="0040076D">
          <w:rPr>
            <w:noProof/>
            <w:webHidden/>
          </w:rPr>
          <w:tab/>
        </w:r>
        <w:r w:rsidR="0040076D">
          <w:rPr>
            <w:noProof/>
            <w:webHidden/>
          </w:rPr>
          <w:fldChar w:fldCharType="begin"/>
        </w:r>
        <w:r w:rsidR="0040076D">
          <w:rPr>
            <w:noProof/>
            <w:webHidden/>
          </w:rPr>
          <w:instrText xml:space="preserve"> PAGEREF _Toc77700429 \h </w:instrText>
        </w:r>
        <w:r w:rsidR="0040076D">
          <w:rPr>
            <w:noProof/>
            <w:webHidden/>
          </w:rPr>
        </w:r>
        <w:r w:rsidR="0040076D">
          <w:rPr>
            <w:noProof/>
            <w:webHidden/>
          </w:rPr>
          <w:fldChar w:fldCharType="separate"/>
        </w:r>
        <w:r w:rsidR="0040076D">
          <w:rPr>
            <w:noProof/>
            <w:webHidden/>
          </w:rPr>
          <w:t>90</w:t>
        </w:r>
        <w:r w:rsidR="0040076D">
          <w:rPr>
            <w:noProof/>
            <w:webHidden/>
          </w:rPr>
          <w:fldChar w:fldCharType="end"/>
        </w:r>
      </w:hyperlink>
    </w:p>
    <w:p w14:paraId="2F4AB5FD" w14:textId="13865167"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0" w:history="1">
        <w:r w:rsidR="0040076D" w:rsidRPr="00DB206B">
          <w:rPr>
            <w:rStyle w:val="Hyperlink"/>
            <w:noProof/>
          </w:rPr>
          <w:t>Tabel 5.V.7 Pengujian API Menawar Lelang</w:t>
        </w:r>
        <w:r w:rsidR="0040076D">
          <w:rPr>
            <w:noProof/>
            <w:webHidden/>
          </w:rPr>
          <w:tab/>
        </w:r>
        <w:r w:rsidR="0040076D">
          <w:rPr>
            <w:noProof/>
            <w:webHidden/>
          </w:rPr>
          <w:fldChar w:fldCharType="begin"/>
        </w:r>
        <w:r w:rsidR="0040076D">
          <w:rPr>
            <w:noProof/>
            <w:webHidden/>
          </w:rPr>
          <w:instrText xml:space="preserve"> PAGEREF _Toc77700430 \h </w:instrText>
        </w:r>
        <w:r w:rsidR="0040076D">
          <w:rPr>
            <w:noProof/>
            <w:webHidden/>
          </w:rPr>
        </w:r>
        <w:r w:rsidR="0040076D">
          <w:rPr>
            <w:noProof/>
            <w:webHidden/>
          </w:rPr>
          <w:fldChar w:fldCharType="separate"/>
        </w:r>
        <w:r w:rsidR="0040076D">
          <w:rPr>
            <w:noProof/>
            <w:webHidden/>
          </w:rPr>
          <w:t>91</w:t>
        </w:r>
        <w:r w:rsidR="0040076D">
          <w:rPr>
            <w:noProof/>
            <w:webHidden/>
          </w:rPr>
          <w:fldChar w:fldCharType="end"/>
        </w:r>
      </w:hyperlink>
    </w:p>
    <w:p w14:paraId="60347503" w14:textId="1C4FD8C6"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1" w:history="1">
        <w:r w:rsidR="0040076D" w:rsidRPr="00DB206B">
          <w:rPr>
            <w:rStyle w:val="Hyperlink"/>
            <w:noProof/>
          </w:rPr>
          <w:t>Tabel 5.V.8 Pengujian API Tambah ke Keranjang</w:t>
        </w:r>
        <w:r w:rsidR="0040076D">
          <w:rPr>
            <w:noProof/>
            <w:webHidden/>
          </w:rPr>
          <w:tab/>
        </w:r>
        <w:r w:rsidR="0040076D">
          <w:rPr>
            <w:noProof/>
            <w:webHidden/>
          </w:rPr>
          <w:fldChar w:fldCharType="begin"/>
        </w:r>
        <w:r w:rsidR="0040076D">
          <w:rPr>
            <w:noProof/>
            <w:webHidden/>
          </w:rPr>
          <w:instrText xml:space="preserve"> PAGEREF _Toc77700431 \h </w:instrText>
        </w:r>
        <w:r w:rsidR="0040076D">
          <w:rPr>
            <w:noProof/>
            <w:webHidden/>
          </w:rPr>
        </w:r>
        <w:r w:rsidR="0040076D">
          <w:rPr>
            <w:noProof/>
            <w:webHidden/>
          </w:rPr>
          <w:fldChar w:fldCharType="separate"/>
        </w:r>
        <w:r w:rsidR="0040076D">
          <w:rPr>
            <w:noProof/>
            <w:webHidden/>
          </w:rPr>
          <w:t>93</w:t>
        </w:r>
        <w:r w:rsidR="0040076D">
          <w:rPr>
            <w:noProof/>
            <w:webHidden/>
          </w:rPr>
          <w:fldChar w:fldCharType="end"/>
        </w:r>
      </w:hyperlink>
    </w:p>
    <w:p w14:paraId="5779E694" w14:textId="4B19D2BC"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2" w:history="1">
        <w:r w:rsidR="0040076D" w:rsidRPr="00DB206B">
          <w:rPr>
            <w:rStyle w:val="Hyperlink"/>
            <w:noProof/>
          </w:rPr>
          <w:t>Tabel 5.V.9 Pengujian API Menampilkan Data Keranjang</w:t>
        </w:r>
        <w:r w:rsidR="0040076D">
          <w:rPr>
            <w:noProof/>
            <w:webHidden/>
          </w:rPr>
          <w:tab/>
        </w:r>
        <w:r w:rsidR="0040076D">
          <w:rPr>
            <w:noProof/>
            <w:webHidden/>
          </w:rPr>
          <w:fldChar w:fldCharType="begin"/>
        </w:r>
        <w:r w:rsidR="0040076D">
          <w:rPr>
            <w:noProof/>
            <w:webHidden/>
          </w:rPr>
          <w:instrText xml:space="preserve"> PAGEREF _Toc77700432 \h </w:instrText>
        </w:r>
        <w:r w:rsidR="0040076D">
          <w:rPr>
            <w:noProof/>
            <w:webHidden/>
          </w:rPr>
        </w:r>
        <w:r w:rsidR="0040076D">
          <w:rPr>
            <w:noProof/>
            <w:webHidden/>
          </w:rPr>
          <w:fldChar w:fldCharType="separate"/>
        </w:r>
        <w:r w:rsidR="0040076D">
          <w:rPr>
            <w:noProof/>
            <w:webHidden/>
          </w:rPr>
          <w:t>93</w:t>
        </w:r>
        <w:r w:rsidR="0040076D">
          <w:rPr>
            <w:noProof/>
            <w:webHidden/>
          </w:rPr>
          <w:fldChar w:fldCharType="end"/>
        </w:r>
      </w:hyperlink>
    </w:p>
    <w:p w14:paraId="7A8FAA95" w14:textId="00765EDB"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3" w:history="1">
        <w:r w:rsidR="0040076D" w:rsidRPr="00DB206B">
          <w:rPr>
            <w:rStyle w:val="Hyperlink"/>
            <w:noProof/>
          </w:rPr>
          <w:t>Tabel 5.V.10 Pengujian API Menampilkan Data Produk Penjualan</w:t>
        </w:r>
        <w:r w:rsidR="0040076D">
          <w:rPr>
            <w:noProof/>
            <w:webHidden/>
          </w:rPr>
          <w:tab/>
        </w:r>
        <w:r w:rsidR="0040076D">
          <w:rPr>
            <w:noProof/>
            <w:webHidden/>
          </w:rPr>
          <w:fldChar w:fldCharType="begin"/>
        </w:r>
        <w:r w:rsidR="0040076D">
          <w:rPr>
            <w:noProof/>
            <w:webHidden/>
          </w:rPr>
          <w:instrText xml:space="preserve"> PAGEREF _Toc77700433 \h </w:instrText>
        </w:r>
        <w:r w:rsidR="0040076D">
          <w:rPr>
            <w:noProof/>
            <w:webHidden/>
          </w:rPr>
        </w:r>
        <w:r w:rsidR="0040076D">
          <w:rPr>
            <w:noProof/>
            <w:webHidden/>
          </w:rPr>
          <w:fldChar w:fldCharType="separate"/>
        </w:r>
        <w:r w:rsidR="0040076D">
          <w:rPr>
            <w:noProof/>
            <w:webHidden/>
          </w:rPr>
          <w:t>95</w:t>
        </w:r>
        <w:r w:rsidR="0040076D">
          <w:rPr>
            <w:noProof/>
            <w:webHidden/>
          </w:rPr>
          <w:fldChar w:fldCharType="end"/>
        </w:r>
      </w:hyperlink>
    </w:p>
    <w:p w14:paraId="749008C4" w14:textId="1CB0364D"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4" w:history="1">
        <w:r w:rsidR="0040076D" w:rsidRPr="00DB206B">
          <w:rPr>
            <w:rStyle w:val="Hyperlink"/>
            <w:noProof/>
          </w:rPr>
          <w:t>Tabel 5.V.11 Pengujian API Menghapus Produk Penjualan</w:t>
        </w:r>
        <w:r w:rsidR="0040076D">
          <w:rPr>
            <w:noProof/>
            <w:webHidden/>
          </w:rPr>
          <w:tab/>
        </w:r>
        <w:r w:rsidR="0040076D">
          <w:rPr>
            <w:noProof/>
            <w:webHidden/>
          </w:rPr>
          <w:fldChar w:fldCharType="begin"/>
        </w:r>
        <w:r w:rsidR="0040076D">
          <w:rPr>
            <w:noProof/>
            <w:webHidden/>
          </w:rPr>
          <w:instrText xml:space="preserve"> PAGEREF _Toc77700434 \h </w:instrText>
        </w:r>
        <w:r w:rsidR="0040076D">
          <w:rPr>
            <w:noProof/>
            <w:webHidden/>
          </w:rPr>
        </w:r>
        <w:r w:rsidR="0040076D">
          <w:rPr>
            <w:noProof/>
            <w:webHidden/>
          </w:rPr>
          <w:fldChar w:fldCharType="separate"/>
        </w:r>
        <w:r w:rsidR="0040076D">
          <w:rPr>
            <w:noProof/>
            <w:webHidden/>
          </w:rPr>
          <w:t>96</w:t>
        </w:r>
        <w:r w:rsidR="0040076D">
          <w:rPr>
            <w:noProof/>
            <w:webHidden/>
          </w:rPr>
          <w:fldChar w:fldCharType="end"/>
        </w:r>
      </w:hyperlink>
    </w:p>
    <w:p w14:paraId="54AD441C" w14:textId="1AE0F741"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5" w:history="1">
        <w:r w:rsidR="0040076D" w:rsidRPr="00DB206B">
          <w:rPr>
            <w:rStyle w:val="Hyperlink"/>
            <w:noProof/>
          </w:rPr>
          <w:t>Tabel 5.V.12 Pengujian API Mengubah Stok Produk Penjualan</w:t>
        </w:r>
        <w:r w:rsidR="0040076D">
          <w:rPr>
            <w:noProof/>
            <w:webHidden/>
          </w:rPr>
          <w:tab/>
        </w:r>
        <w:r w:rsidR="0040076D">
          <w:rPr>
            <w:noProof/>
            <w:webHidden/>
          </w:rPr>
          <w:fldChar w:fldCharType="begin"/>
        </w:r>
        <w:r w:rsidR="0040076D">
          <w:rPr>
            <w:noProof/>
            <w:webHidden/>
          </w:rPr>
          <w:instrText xml:space="preserve"> PAGEREF _Toc77700435 \h </w:instrText>
        </w:r>
        <w:r w:rsidR="0040076D">
          <w:rPr>
            <w:noProof/>
            <w:webHidden/>
          </w:rPr>
        </w:r>
        <w:r w:rsidR="0040076D">
          <w:rPr>
            <w:noProof/>
            <w:webHidden/>
          </w:rPr>
          <w:fldChar w:fldCharType="separate"/>
        </w:r>
        <w:r w:rsidR="0040076D">
          <w:rPr>
            <w:noProof/>
            <w:webHidden/>
          </w:rPr>
          <w:t>97</w:t>
        </w:r>
        <w:r w:rsidR="0040076D">
          <w:rPr>
            <w:noProof/>
            <w:webHidden/>
          </w:rPr>
          <w:fldChar w:fldCharType="end"/>
        </w:r>
      </w:hyperlink>
    </w:p>
    <w:p w14:paraId="161AB839" w14:textId="55D8BF94"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6" w:history="1">
        <w:r w:rsidR="0040076D" w:rsidRPr="00DB206B">
          <w:rPr>
            <w:rStyle w:val="Hyperlink"/>
            <w:noProof/>
          </w:rPr>
          <w:t>Tabel 5.V.13 Pengujian API Pencarian</w:t>
        </w:r>
        <w:r w:rsidR="0040076D">
          <w:rPr>
            <w:noProof/>
            <w:webHidden/>
          </w:rPr>
          <w:tab/>
        </w:r>
        <w:r w:rsidR="0040076D">
          <w:rPr>
            <w:noProof/>
            <w:webHidden/>
          </w:rPr>
          <w:fldChar w:fldCharType="begin"/>
        </w:r>
        <w:r w:rsidR="0040076D">
          <w:rPr>
            <w:noProof/>
            <w:webHidden/>
          </w:rPr>
          <w:instrText xml:space="preserve"> PAGEREF _Toc77700436 \h </w:instrText>
        </w:r>
        <w:r w:rsidR="0040076D">
          <w:rPr>
            <w:noProof/>
            <w:webHidden/>
          </w:rPr>
        </w:r>
        <w:r w:rsidR="0040076D">
          <w:rPr>
            <w:noProof/>
            <w:webHidden/>
          </w:rPr>
          <w:fldChar w:fldCharType="separate"/>
        </w:r>
        <w:r w:rsidR="0040076D">
          <w:rPr>
            <w:noProof/>
            <w:webHidden/>
          </w:rPr>
          <w:t>98</w:t>
        </w:r>
        <w:r w:rsidR="0040076D">
          <w:rPr>
            <w:noProof/>
            <w:webHidden/>
          </w:rPr>
          <w:fldChar w:fldCharType="end"/>
        </w:r>
      </w:hyperlink>
    </w:p>
    <w:p w14:paraId="1A1A1237" w14:textId="6FE30144"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7" w:history="1">
        <w:r w:rsidR="0040076D" w:rsidRPr="00DB206B">
          <w:rPr>
            <w:rStyle w:val="Hyperlink"/>
            <w:noProof/>
          </w:rPr>
          <w:t>Tabel 5.V.14 Pengujian Fungsional Pembelian Produk</w:t>
        </w:r>
        <w:r w:rsidR="0040076D">
          <w:rPr>
            <w:noProof/>
            <w:webHidden/>
          </w:rPr>
          <w:tab/>
        </w:r>
        <w:r w:rsidR="0040076D">
          <w:rPr>
            <w:noProof/>
            <w:webHidden/>
          </w:rPr>
          <w:fldChar w:fldCharType="begin"/>
        </w:r>
        <w:r w:rsidR="0040076D">
          <w:rPr>
            <w:noProof/>
            <w:webHidden/>
          </w:rPr>
          <w:instrText xml:space="preserve"> PAGEREF _Toc77700437 \h </w:instrText>
        </w:r>
        <w:r w:rsidR="0040076D">
          <w:rPr>
            <w:noProof/>
            <w:webHidden/>
          </w:rPr>
        </w:r>
        <w:r w:rsidR="0040076D">
          <w:rPr>
            <w:noProof/>
            <w:webHidden/>
          </w:rPr>
          <w:fldChar w:fldCharType="separate"/>
        </w:r>
        <w:r w:rsidR="0040076D">
          <w:rPr>
            <w:noProof/>
            <w:webHidden/>
          </w:rPr>
          <w:t>100</w:t>
        </w:r>
        <w:r w:rsidR="0040076D">
          <w:rPr>
            <w:noProof/>
            <w:webHidden/>
          </w:rPr>
          <w:fldChar w:fldCharType="end"/>
        </w:r>
      </w:hyperlink>
    </w:p>
    <w:p w14:paraId="75398199" w14:textId="1DA11662"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8" w:history="1">
        <w:r w:rsidR="0040076D" w:rsidRPr="00DB206B">
          <w:rPr>
            <w:rStyle w:val="Hyperlink"/>
            <w:noProof/>
          </w:rPr>
          <w:t>Tabel 5.V.15 Pengujian Fungsional Mengelola Profil</w:t>
        </w:r>
        <w:r w:rsidR="0040076D">
          <w:rPr>
            <w:noProof/>
            <w:webHidden/>
          </w:rPr>
          <w:tab/>
        </w:r>
        <w:r w:rsidR="0040076D">
          <w:rPr>
            <w:noProof/>
            <w:webHidden/>
          </w:rPr>
          <w:fldChar w:fldCharType="begin"/>
        </w:r>
        <w:r w:rsidR="0040076D">
          <w:rPr>
            <w:noProof/>
            <w:webHidden/>
          </w:rPr>
          <w:instrText xml:space="preserve"> PAGEREF _Toc77700438 \h </w:instrText>
        </w:r>
        <w:r w:rsidR="0040076D">
          <w:rPr>
            <w:noProof/>
            <w:webHidden/>
          </w:rPr>
        </w:r>
        <w:r w:rsidR="0040076D">
          <w:rPr>
            <w:noProof/>
            <w:webHidden/>
          </w:rPr>
          <w:fldChar w:fldCharType="separate"/>
        </w:r>
        <w:r w:rsidR="0040076D">
          <w:rPr>
            <w:noProof/>
            <w:webHidden/>
          </w:rPr>
          <w:t>101</w:t>
        </w:r>
        <w:r w:rsidR="0040076D">
          <w:rPr>
            <w:noProof/>
            <w:webHidden/>
          </w:rPr>
          <w:fldChar w:fldCharType="end"/>
        </w:r>
      </w:hyperlink>
    </w:p>
    <w:p w14:paraId="3A2DBE92" w14:textId="71F0789D"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9" w:history="1">
        <w:r w:rsidR="0040076D" w:rsidRPr="00DB206B">
          <w:rPr>
            <w:rStyle w:val="Hyperlink"/>
            <w:noProof/>
          </w:rPr>
          <w:t>Tabel 5.V.16 Pengujian Fungsional Mengonfirmasi Pesanan Selesai</w:t>
        </w:r>
        <w:r w:rsidR="0040076D">
          <w:rPr>
            <w:noProof/>
            <w:webHidden/>
          </w:rPr>
          <w:tab/>
        </w:r>
        <w:r w:rsidR="0040076D">
          <w:rPr>
            <w:noProof/>
            <w:webHidden/>
          </w:rPr>
          <w:fldChar w:fldCharType="begin"/>
        </w:r>
        <w:r w:rsidR="0040076D">
          <w:rPr>
            <w:noProof/>
            <w:webHidden/>
          </w:rPr>
          <w:instrText xml:space="preserve"> PAGEREF _Toc77700439 \h </w:instrText>
        </w:r>
        <w:r w:rsidR="0040076D">
          <w:rPr>
            <w:noProof/>
            <w:webHidden/>
          </w:rPr>
        </w:r>
        <w:r w:rsidR="0040076D">
          <w:rPr>
            <w:noProof/>
            <w:webHidden/>
          </w:rPr>
          <w:fldChar w:fldCharType="separate"/>
        </w:r>
        <w:r w:rsidR="0040076D">
          <w:rPr>
            <w:noProof/>
            <w:webHidden/>
          </w:rPr>
          <w:t>101</w:t>
        </w:r>
        <w:r w:rsidR="0040076D">
          <w:rPr>
            <w:noProof/>
            <w:webHidden/>
          </w:rPr>
          <w:fldChar w:fldCharType="end"/>
        </w:r>
      </w:hyperlink>
    </w:p>
    <w:p w14:paraId="07F4C7C6" w14:textId="6E6E24D7"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40" w:history="1">
        <w:r w:rsidR="0040076D" w:rsidRPr="00DB206B">
          <w:rPr>
            <w:rStyle w:val="Hyperlink"/>
            <w:noProof/>
          </w:rPr>
          <w:t>Tabel 5.V.17 Pengujian Fungsional Menawar Lelang</w:t>
        </w:r>
        <w:r w:rsidR="0040076D">
          <w:rPr>
            <w:noProof/>
            <w:webHidden/>
          </w:rPr>
          <w:tab/>
        </w:r>
        <w:r w:rsidR="0040076D">
          <w:rPr>
            <w:noProof/>
            <w:webHidden/>
          </w:rPr>
          <w:fldChar w:fldCharType="begin"/>
        </w:r>
        <w:r w:rsidR="0040076D">
          <w:rPr>
            <w:noProof/>
            <w:webHidden/>
          </w:rPr>
          <w:instrText xml:space="preserve"> PAGEREF _Toc77700440 \h </w:instrText>
        </w:r>
        <w:r w:rsidR="0040076D">
          <w:rPr>
            <w:noProof/>
            <w:webHidden/>
          </w:rPr>
        </w:r>
        <w:r w:rsidR="0040076D">
          <w:rPr>
            <w:noProof/>
            <w:webHidden/>
          </w:rPr>
          <w:fldChar w:fldCharType="separate"/>
        </w:r>
        <w:r w:rsidR="0040076D">
          <w:rPr>
            <w:noProof/>
            <w:webHidden/>
          </w:rPr>
          <w:t>102</w:t>
        </w:r>
        <w:r w:rsidR="0040076D">
          <w:rPr>
            <w:noProof/>
            <w:webHidden/>
          </w:rPr>
          <w:fldChar w:fldCharType="end"/>
        </w:r>
      </w:hyperlink>
    </w:p>
    <w:p w14:paraId="54A0BD83" w14:textId="3255EFFD"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41" w:history="1">
        <w:r w:rsidR="0040076D" w:rsidRPr="00DB206B">
          <w:rPr>
            <w:rStyle w:val="Hyperlink"/>
            <w:noProof/>
          </w:rPr>
          <w:t>Tabel 5.V.18 Pengujian Fungsional Mengelola Keranjang</w:t>
        </w:r>
        <w:r w:rsidR="0040076D">
          <w:rPr>
            <w:noProof/>
            <w:webHidden/>
          </w:rPr>
          <w:tab/>
        </w:r>
        <w:r w:rsidR="0040076D">
          <w:rPr>
            <w:noProof/>
            <w:webHidden/>
          </w:rPr>
          <w:fldChar w:fldCharType="begin"/>
        </w:r>
        <w:r w:rsidR="0040076D">
          <w:rPr>
            <w:noProof/>
            <w:webHidden/>
          </w:rPr>
          <w:instrText xml:space="preserve"> PAGEREF _Toc77700441 \h </w:instrText>
        </w:r>
        <w:r w:rsidR="0040076D">
          <w:rPr>
            <w:noProof/>
            <w:webHidden/>
          </w:rPr>
        </w:r>
        <w:r w:rsidR="0040076D">
          <w:rPr>
            <w:noProof/>
            <w:webHidden/>
          </w:rPr>
          <w:fldChar w:fldCharType="separate"/>
        </w:r>
        <w:r w:rsidR="0040076D">
          <w:rPr>
            <w:noProof/>
            <w:webHidden/>
          </w:rPr>
          <w:t>102</w:t>
        </w:r>
        <w:r w:rsidR="0040076D">
          <w:rPr>
            <w:noProof/>
            <w:webHidden/>
          </w:rPr>
          <w:fldChar w:fldCharType="end"/>
        </w:r>
      </w:hyperlink>
    </w:p>
    <w:p w14:paraId="3593287A" w14:textId="1B326F9C"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42" w:history="1">
        <w:r w:rsidR="0040076D" w:rsidRPr="00DB206B">
          <w:rPr>
            <w:rStyle w:val="Hyperlink"/>
            <w:noProof/>
          </w:rPr>
          <w:t>Tabel 5.V.19 Pengujian Fungsional Mengelola Produk</w:t>
        </w:r>
        <w:r w:rsidR="0040076D">
          <w:rPr>
            <w:noProof/>
            <w:webHidden/>
          </w:rPr>
          <w:tab/>
        </w:r>
        <w:r w:rsidR="0040076D">
          <w:rPr>
            <w:noProof/>
            <w:webHidden/>
          </w:rPr>
          <w:fldChar w:fldCharType="begin"/>
        </w:r>
        <w:r w:rsidR="0040076D">
          <w:rPr>
            <w:noProof/>
            <w:webHidden/>
          </w:rPr>
          <w:instrText xml:space="preserve"> PAGEREF _Toc77700442 \h </w:instrText>
        </w:r>
        <w:r w:rsidR="0040076D">
          <w:rPr>
            <w:noProof/>
            <w:webHidden/>
          </w:rPr>
        </w:r>
        <w:r w:rsidR="0040076D">
          <w:rPr>
            <w:noProof/>
            <w:webHidden/>
          </w:rPr>
          <w:fldChar w:fldCharType="separate"/>
        </w:r>
        <w:r w:rsidR="0040076D">
          <w:rPr>
            <w:noProof/>
            <w:webHidden/>
          </w:rPr>
          <w:t>103</w:t>
        </w:r>
        <w:r w:rsidR="0040076D">
          <w:rPr>
            <w:noProof/>
            <w:webHidden/>
          </w:rPr>
          <w:fldChar w:fldCharType="end"/>
        </w:r>
      </w:hyperlink>
    </w:p>
    <w:p w14:paraId="69849AA6" w14:textId="77CBE71A"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43" w:history="1">
        <w:r w:rsidR="0040076D" w:rsidRPr="00DB206B">
          <w:rPr>
            <w:rStyle w:val="Hyperlink"/>
            <w:noProof/>
          </w:rPr>
          <w:t>Tabel 5.V.20 Pengujian Fungsional Pencarian</w:t>
        </w:r>
        <w:r w:rsidR="0040076D">
          <w:rPr>
            <w:noProof/>
            <w:webHidden/>
          </w:rPr>
          <w:tab/>
        </w:r>
        <w:r w:rsidR="0040076D">
          <w:rPr>
            <w:noProof/>
            <w:webHidden/>
          </w:rPr>
          <w:fldChar w:fldCharType="begin"/>
        </w:r>
        <w:r w:rsidR="0040076D">
          <w:rPr>
            <w:noProof/>
            <w:webHidden/>
          </w:rPr>
          <w:instrText xml:space="preserve"> PAGEREF _Toc77700443 \h </w:instrText>
        </w:r>
        <w:r w:rsidR="0040076D">
          <w:rPr>
            <w:noProof/>
            <w:webHidden/>
          </w:rPr>
        </w:r>
        <w:r w:rsidR="0040076D">
          <w:rPr>
            <w:noProof/>
            <w:webHidden/>
          </w:rPr>
          <w:fldChar w:fldCharType="separate"/>
        </w:r>
        <w:r w:rsidR="0040076D">
          <w:rPr>
            <w:noProof/>
            <w:webHidden/>
          </w:rPr>
          <w:t>104</w:t>
        </w:r>
        <w:r w:rsidR="0040076D">
          <w:rPr>
            <w:noProof/>
            <w:webHidden/>
          </w:rPr>
          <w:fldChar w:fldCharType="end"/>
        </w:r>
      </w:hyperlink>
    </w:p>
    <w:p w14:paraId="1F2DB357" w14:textId="0029D690"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44" w:history="1">
        <w:r w:rsidR="0040076D" w:rsidRPr="00DB206B">
          <w:rPr>
            <w:rStyle w:val="Hyperlink"/>
            <w:noProof/>
          </w:rPr>
          <w:t>Tabel 6.VI.1 Hasil Implementasi Tampilan Antarmuka</w:t>
        </w:r>
        <w:r w:rsidR="0040076D">
          <w:rPr>
            <w:noProof/>
            <w:webHidden/>
          </w:rPr>
          <w:tab/>
        </w:r>
        <w:r w:rsidR="0040076D">
          <w:rPr>
            <w:noProof/>
            <w:webHidden/>
          </w:rPr>
          <w:fldChar w:fldCharType="begin"/>
        </w:r>
        <w:r w:rsidR="0040076D">
          <w:rPr>
            <w:noProof/>
            <w:webHidden/>
          </w:rPr>
          <w:instrText xml:space="preserve"> PAGEREF _Toc77700444 \h </w:instrText>
        </w:r>
        <w:r w:rsidR="0040076D">
          <w:rPr>
            <w:noProof/>
            <w:webHidden/>
          </w:rPr>
        </w:r>
        <w:r w:rsidR="0040076D">
          <w:rPr>
            <w:noProof/>
            <w:webHidden/>
          </w:rPr>
          <w:fldChar w:fldCharType="separate"/>
        </w:r>
        <w:r w:rsidR="0040076D">
          <w:rPr>
            <w:noProof/>
            <w:webHidden/>
          </w:rPr>
          <w:t>105</w:t>
        </w:r>
        <w:r w:rsidR="0040076D">
          <w:rPr>
            <w:noProof/>
            <w:webHidden/>
          </w:rPr>
          <w:fldChar w:fldCharType="end"/>
        </w:r>
      </w:hyperlink>
    </w:p>
    <w:p w14:paraId="3745CCB3" w14:textId="115B913D" w:rsidR="0040076D" w:rsidRDefault="009D69DC">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45" w:history="1">
        <w:r w:rsidR="0040076D" w:rsidRPr="00DB206B">
          <w:rPr>
            <w:rStyle w:val="Hyperlink"/>
            <w:noProof/>
          </w:rPr>
          <w:t>Tabel 6.VI.2 Hasil Pengujian API dan Fungsinal</w:t>
        </w:r>
        <w:r w:rsidR="0040076D">
          <w:rPr>
            <w:noProof/>
            <w:webHidden/>
          </w:rPr>
          <w:tab/>
        </w:r>
        <w:r w:rsidR="0040076D">
          <w:rPr>
            <w:noProof/>
            <w:webHidden/>
          </w:rPr>
          <w:fldChar w:fldCharType="begin"/>
        </w:r>
        <w:r w:rsidR="0040076D">
          <w:rPr>
            <w:noProof/>
            <w:webHidden/>
          </w:rPr>
          <w:instrText xml:space="preserve"> PAGEREF _Toc77700445 \h </w:instrText>
        </w:r>
        <w:r w:rsidR="0040076D">
          <w:rPr>
            <w:noProof/>
            <w:webHidden/>
          </w:rPr>
        </w:r>
        <w:r w:rsidR="0040076D">
          <w:rPr>
            <w:noProof/>
            <w:webHidden/>
          </w:rPr>
          <w:fldChar w:fldCharType="separate"/>
        </w:r>
        <w:r w:rsidR="0040076D">
          <w:rPr>
            <w:noProof/>
            <w:webHidden/>
          </w:rPr>
          <w:t>106</w:t>
        </w:r>
        <w:r w:rsidR="0040076D">
          <w:rPr>
            <w:noProof/>
            <w:webHidden/>
          </w:rPr>
          <w:fldChar w:fldCharType="end"/>
        </w:r>
      </w:hyperlink>
    </w:p>
    <w:p w14:paraId="4A2A1AF9" w14:textId="0BCABC6F" w:rsidR="008B1371" w:rsidRPr="008B1371" w:rsidRDefault="00BD34FD" w:rsidP="00167C54">
      <w:pPr>
        <w:rPr>
          <w:lang w:val="es-ES"/>
        </w:rPr>
      </w:pPr>
      <w:r>
        <w:rPr>
          <w:lang w:val="es-ES"/>
        </w:rPr>
        <w:fldChar w:fldCharType="end"/>
      </w:r>
    </w:p>
    <w:p w14:paraId="4C59A2BD" w14:textId="77777777" w:rsidR="00496241" w:rsidRPr="00496241" w:rsidRDefault="00496241" w:rsidP="00496241"/>
    <w:p w14:paraId="07EE59F8" w14:textId="246AF7BA" w:rsidR="009A3D14" w:rsidRDefault="00496241">
      <w:pPr>
        <w:spacing w:line="240" w:lineRule="auto"/>
      </w:pPr>
      <w:r>
        <w:br w:type="page"/>
      </w:r>
      <w:bookmarkStart w:id="21" w:name="_Toc28262188"/>
      <w:bookmarkStart w:id="22" w:name="_Toc28262712"/>
    </w:p>
    <w:p w14:paraId="3B061E6B" w14:textId="0AA670A6" w:rsidR="009A3D14" w:rsidRPr="009A3D14" w:rsidRDefault="009A3D14" w:rsidP="003B7112">
      <w:pPr>
        <w:pStyle w:val="Heading1"/>
        <w:numPr>
          <w:ilvl w:val="0"/>
          <w:numId w:val="0"/>
        </w:numPr>
        <w:rPr>
          <w:lang w:val="es-ES"/>
        </w:rPr>
      </w:pPr>
      <w:bookmarkStart w:id="23" w:name="_Toc77700166"/>
      <w:r w:rsidRPr="009A3D14">
        <w:rPr>
          <w:lang w:val="es-ES"/>
        </w:rPr>
        <w:lastRenderedPageBreak/>
        <w:t xml:space="preserve">DAFTAR </w:t>
      </w:r>
      <w:r>
        <w:rPr>
          <w:lang w:val="es-ES"/>
        </w:rPr>
        <w:t>Lampiran</w:t>
      </w:r>
      <w:bookmarkEnd w:id="23"/>
    </w:p>
    <w:p w14:paraId="74C9CE54" w14:textId="77777777" w:rsidR="009A3D14" w:rsidRPr="009A3D14" w:rsidRDefault="009A3D14" w:rsidP="009A3D14">
      <w:pPr>
        <w:rPr>
          <w:lang w:val="es-ES"/>
        </w:rPr>
      </w:pPr>
    </w:p>
    <w:p w14:paraId="0A29CCAD"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1</w:t>
      </w:r>
      <w:r w:rsidRPr="007C21D1">
        <w:tab/>
        <w:t>Menu Utama Aplikasi</w:t>
      </w:r>
    </w:p>
    <w:p w14:paraId="009DB2D0"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2</w:t>
      </w:r>
      <w:r w:rsidRPr="007C21D1">
        <w:tab/>
        <w:t>Keluaran Sistem</w:t>
      </w:r>
    </w:p>
    <w:p w14:paraId="3CE17E40" w14:textId="77777777" w:rsidR="009A3D14" w:rsidRPr="00AA0E24" w:rsidRDefault="009A3D14" w:rsidP="009A3D14">
      <w:pPr>
        <w:tabs>
          <w:tab w:val="left" w:pos="1276"/>
          <w:tab w:val="left" w:leader="dot" w:pos="7560"/>
        </w:tabs>
        <w:spacing w:line="240" w:lineRule="auto"/>
        <w:ind w:left="1276" w:hanging="1276"/>
      </w:pPr>
      <w:r w:rsidRPr="007C21D1">
        <w:t>Lampiran 3</w:t>
      </w:r>
      <w:r w:rsidRPr="007C21D1">
        <w:tab/>
      </w:r>
      <w:r>
        <w:t>Kuesioner Uji Pengguna</w:t>
      </w:r>
    </w:p>
    <w:p w14:paraId="31B528EE" w14:textId="77777777" w:rsidR="009A3D14" w:rsidRPr="007C21D1" w:rsidRDefault="009A3D14" w:rsidP="009A3D14">
      <w:pPr>
        <w:tabs>
          <w:tab w:val="left" w:pos="1276"/>
          <w:tab w:val="left" w:leader="dot" w:pos="7560"/>
        </w:tabs>
        <w:spacing w:line="240" w:lineRule="auto"/>
        <w:ind w:left="1276" w:hanging="1276"/>
      </w:pPr>
      <w:r w:rsidRPr="007C21D1">
        <w:t xml:space="preserve">Lampiran </w:t>
      </w:r>
      <w:r>
        <w:t>4</w:t>
      </w:r>
      <w:r w:rsidRPr="007C21D1">
        <w:tab/>
      </w:r>
      <w:r w:rsidRPr="007C21D1">
        <w:rPr>
          <w:i/>
        </w:rPr>
        <w:t>Listing Program</w:t>
      </w:r>
    </w:p>
    <w:p w14:paraId="2626E0F9" w14:textId="50761220" w:rsidR="009A3D14" w:rsidRPr="009A3D14" w:rsidRDefault="009A3D14" w:rsidP="009A3D14">
      <w:pPr>
        <w:rPr>
          <w:lang w:val="es-ES"/>
        </w:rPr>
      </w:pPr>
    </w:p>
    <w:p w14:paraId="3127ABCC" w14:textId="77777777" w:rsidR="002563E5" w:rsidRDefault="002563E5" w:rsidP="002563E5">
      <w:pPr>
        <w:rPr>
          <w:sz w:val="28"/>
          <w:szCs w:val="28"/>
        </w:rPr>
        <w:sectPr w:rsidR="002563E5" w:rsidSect="002563E5">
          <w:type w:val="continuous"/>
          <w:pgSz w:w="11907" w:h="16840" w:code="9"/>
          <w:pgMar w:top="1440" w:right="1797" w:bottom="1440" w:left="1797" w:header="720" w:footer="720" w:gutter="0"/>
          <w:pgNumType w:fmt="lowerRoman"/>
          <w:cols w:space="720"/>
          <w:docGrid w:linePitch="360"/>
        </w:sectPr>
      </w:pPr>
    </w:p>
    <w:p w14:paraId="0920708A" w14:textId="756AE27E" w:rsidR="001E2BA8" w:rsidRPr="003B7112" w:rsidRDefault="009C0467" w:rsidP="003B7112">
      <w:pPr>
        <w:pStyle w:val="Heading1"/>
      </w:pPr>
      <w:bookmarkStart w:id="24" w:name="_Toc77700167"/>
      <w:r w:rsidRPr="003B7112">
        <w:lastRenderedPageBreak/>
        <w:t>PENDAHULUAN</w:t>
      </w:r>
      <w:bookmarkEnd w:id="21"/>
      <w:bookmarkEnd w:id="22"/>
      <w:bookmarkEnd w:id="24"/>
    </w:p>
    <w:p w14:paraId="3C8A1F9F" w14:textId="77777777" w:rsidR="00A64703" w:rsidRDefault="00A64703" w:rsidP="00A64703">
      <w:pPr>
        <w:jc w:val="center"/>
      </w:pPr>
    </w:p>
    <w:p w14:paraId="19EBE72A" w14:textId="4E4D3AB8" w:rsidR="00CF13E4" w:rsidRPr="003B7112" w:rsidRDefault="0039108B" w:rsidP="003B7112">
      <w:pPr>
        <w:pStyle w:val="Heading2"/>
      </w:pPr>
      <w:bookmarkStart w:id="25" w:name="_Toc28262189"/>
      <w:bookmarkStart w:id="26" w:name="_Toc28262713"/>
      <w:bookmarkStart w:id="27" w:name="_Toc77700168"/>
      <w:r w:rsidRPr="003B7112">
        <w:t>Latar Belakang</w:t>
      </w:r>
      <w:bookmarkEnd w:id="25"/>
      <w:bookmarkEnd w:id="26"/>
      <w:bookmarkEnd w:id="27"/>
    </w:p>
    <w:p w14:paraId="26EA401B" w14:textId="2AB20C0C" w:rsidR="0043552D" w:rsidRDefault="0043552D" w:rsidP="00744F85">
      <w:pPr>
        <w:ind w:firstLine="567"/>
        <w:jc w:val="both"/>
      </w:pPr>
      <w:r w:rsidRPr="0043552D">
        <w:rPr>
          <w:lang w:val="id-ID"/>
        </w:rPr>
        <w:t xml:space="preserve">Sektor </w:t>
      </w:r>
      <w:r w:rsidR="00435C9C">
        <w:t>pertanian</w:t>
      </w:r>
      <w:r w:rsidRPr="0043552D">
        <w:rPr>
          <w:lang w:val="id-ID"/>
        </w:rPr>
        <w:t xml:space="preserve"> Indonesia </w:t>
      </w:r>
      <w:r w:rsidR="00DC04D2">
        <w:t>yang mencakup</w:t>
      </w:r>
      <w:r w:rsidR="00DC04D2" w:rsidRPr="00DC04D2">
        <w:t xml:space="preserve"> usaha di bidang tanaman pangan, perkebunan, peternakan, perikanan, </w:t>
      </w:r>
      <w:r w:rsidR="00DC04D2">
        <w:t>budidaya</w:t>
      </w:r>
      <w:r w:rsidR="00DC04D2" w:rsidRPr="00DC04D2">
        <w:t>, dan jasa-jasa yang secara langsung terkait dengan bidang tersebut</w:t>
      </w:r>
      <w:r w:rsidR="00DC04D2">
        <w:t xml:space="preserve"> </w:t>
      </w:r>
      <w:r w:rsidRPr="0043552D">
        <w:rPr>
          <w:lang w:val="id-ID"/>
        </w:rPr>
        <w:t xml:space="preserve">memiliki kontribusi yang relatif besar bagi negara apabila dilihat dari potensi sumber daya alam. Perkembangan </w:t>
      </w:r>
      <w:r w:rsidR="00086111">
        <w:t>nilai pasar pada produksi sektor</w:t>
      </w:r>
      <w:r w:rsidR="00086111" w:rsidRPr="0043552D">
        <w:rPr>
          <w:lang w:val="id-ID"/>
        </w:rPr>
        <w:t xml:space="preserve"> </w:t>
      </w:r>
      <w:r w:rsidR="00791A74">
        <w:t>pertanian</w:t>
      </w:r>
      <w:r w:rsidRPr="0043552D">
        <w:rPr>
          <w:lang w:val="id-ID"/>
        </w:rPr>
        <w:t xml:space="preserve"> di Indonesia telah mendapat pencapaian yang cukup baik. Hal ini terlihat pada data pertumbuhan </w:t>
      </w:r>
      <w:r w:rsidR="00086111">
        <w:t xml:space="preserve">nilai </w:t>
      </w:r>
      <w:r w:rsidRPr="0043552D">
        <w:rPr>
          <w:lang w:val="id-ID"/>
        </w:rPr>
        <w:t xml:space="preserve">PDB </w:t>
      </w:r>
      <w:r w:rsidR="00791A74">
        <w:t>pertanian</w:t>
      </w:r>
      <w:r w:rsidR="00086111">
        <w:t xml:space="preserve"> tahun 2014</w:t>
      </w:r>
      <w:r w:rsidR="00C51E96">
        <w:t xml:space="preserve"> </w:t>
      </w:r>
      <w:r w:rsidR="00086111">
        <w:t>-</w:t>
      </w:r>
      <w:r w:rsidR="00C51E96">
        <w:t xml:space="preserve"> </w:t>
      </w:r>
      <w:r w:rsidR="00086111">
        <w:t>201</w:t>
      </w:r>
      <w:r w:rsidR="00791A74">
        <w:t>8</w:t>
      </w:r>
      <w:r w:rsidRPr="0043552D">
        <w:rPr>
          <w:lang w:val="id-ID"/>
        </w:rPr>
        <w:t xml:space="preserve">, </w:t>
      </w:r>
      <w:r w:rsidR="00791A74">
        <w:t>dimana d</w:t>
      </w:r>
      <w:r w:rsidR="00791A74" w:rsidRPr="00791A74">
        <w:t xml:space="preserve">alam kurun waktu 2013 - 2018, PDB sektor pertanian secara konsisten menunjukkan tren positif </w:t>
      </w:r>
      <w:r w:rsidR="00744F85">
        <w:t>b</w:t>
      </w:r>
      <w:r w:rsidR="00791A74" w:rsidRPr="00791A74">
        <w:t>erdasarkan harga konstan 2010 (BPS), pada tahun 2013 PDB Sektor Pertanian sebesar Rp 847,8 Triliun, dan terus meningkat masing-masing menjadi Rp 880,4 Triliun pada 2014 dan Rp 906,8 Triliun pada 2015</w:t>
      </w:r>
      <w:r w:rsidR="00744F85">
        <w:t xml:space="preserve"> </w:t>
      </w:r>
      <w:r w:rsidR="00744F85">
        <w:fldChar w:fldCharType="begin" w:fldLock="1"/>
      </w:r>
      <w:r w:rsidR="008B410D">
        <w:instrText>ADDIN CSL_CITATION {"citationItems":[{"id":"ITEM-1","itemData":{"URL":"https://www.pertanian.go.id/home/?show=news&amp;act=view&amp;id=3726","accessed":{"date-parts":[["2021","2","3"]]},"author":[{"dropping-particle":"","family":"Kementrian Pertanian Republik Indonesia","given":"","non-dropping-particle":"","parse-names":false,"suffix":""}],"id":"ITEM-1","issued":{"date-parts":[["2019"]]},"title":"Pertumbuhan PDB Pertanian RI 2018 Melebihi Target","type":"webpage"},"uris":["http://www.mendeley.com/documents/?uuid=50a4eebc-1cea-4a45-90fa-714906360135"]}],"mendeley":{"formattedCitation":"(Kementrian Pertanian Republik Indonesia, 2019)","plainTextFormattedCitation":"(Kementrian Pertanian Republik Indonesia, 2019)","previouslyFormattedCitation":"(Kementrian Pertanian Republik Indonesia, 2019)"},"properties":{"noteIndex":0},"schema":"https://github.com/citation-style-language/schema/raw/master/csl-citation.json"}</w:instrText>
      </w:r>
      <w:r w:rsidR="00744F85">
        <w:fldChar w:fldCharType="separate"/>
      </w:r>
      <w:r w:rsidR="00744F85" w:rsidRPr="00744F85">
        <w:rPr>
          <w:noProof/>
        </w:rPr>
        <w:t>(Kementrian Pertanian Republik Indonesia, 2019)</w:t>
      </w:r>
      <w:r w:rsidR="00744F85">
        <w:fldChar w:fldCharType="end"/>
      </w:r>
      <w:r w:rsidR="00791A74" w:rsidRPr="00791A74">
        <w:t>.</w:t>
      </w:r>
    </w:p>
    <w:p w14:paraId="5269ED03" w14:textId="3795AF5E" w:rsidR="00675543" w:rsidRDefault="0058023D" w:rsidP="00675543">
      <w:pPr>
        <w:ind w:firstLine="567"/>
        <w:jc w:val="both"/>
      </w:pPr>
      <w:r>
        <w:t>Besarnya p</w:t>
      </w:r>
      <w:r w:rsidRPr="0058023D">
        <w:t xml:space="preserve">otensi </w:t>
      </w:r>
      <w:r w:rsidR="007D04C3">
        <w:t xml:space="preserve">sektor </w:t>
      </w:r>
      <w:r w:rsidR="00DC04D2">
        <w:t>pertanian</w:t>
      </w:r>
      <w:r w:rsidRPr="0058023D">
        <w:t xml:space="preserve"> di Indonesia</w:t>
      </w:r>
      <w:r w:rsidRPr="0058023D" w:rsidDel="0058023D">
        <w:t xml:space="preserve"> </w:t>
      </w:r>
      <w:r w:rsidR="0043552D">
        <w:t xml:space="preserve">juga </w:t>
      </w:r>
      <w:r w:rsidR="00744F85">
        <w:t>dapat menghadirkan lapangan perkerjaan bagi sebagian besar penduduk yang ada di pedesaan</w:t>
      </w:r>
      <w:r w:rsidR="0043552D">
        <w:t>,</w:t>
      </w:r>
      <w:r w:rsidR="00744F85">
        <w:t xml:space="preserve"> tidak hanya kegiatan pertanian saja namun</w:t>
      </w:r>
      <w:r w:rsidR="0043552D">
        <w:t xml:space="preserve"> mulai dari kegiatan budidaya,</w:t>
      </w:r>
      <w:r w:rsidR="00C042BB">
        <w:t xml:space="preserve"> ternak,</w:t>
      </w:r>
      <w:r w:rsidR="0043552D">
        <w:t xml:space="preserve"> pengolahan, distribusi dan perdagangan. Namun disisi lain,</w:t>
      </w:r>
      <w:r>
        <w:t xml:space="preserve"> </w:t>
      </w:r>
      <w:r w:rsidR="0043552D">
        <w:t>banyak kelompok masyarakat</w:t>
      </w:r>
      <w:r>
        <w:t xml:space="preserve"> yang</w:t>
      </w:r>
      <w:r w:rsidR="0043552D">
        <w:t xml:space="preserve"> tidak diuntungkan akibat permasalahan yang timbul karena rantai distribusi penjualan produk </w:t>
      </w:r>
      <w:r w:rsidR="00C042BB">
        <w:t>hasil panen</w:t>
      </w:r>
      <w:r w:rsidR="0043552D">
        <w:t xml:space="preserve"> tersebut yang cukup panjang terutama bagi </w:t>
      </w:r>
      <w:r w:rsidR="00B53A74">
        <w:t>para pengusaha yang memanfaatkan hasil panen pertanian dalam menjalankan usahanya</w:t>
      </w:r>
      <w:r w:rsidR="0043552D">
        <w:t xml:space="preserve">. Karena adanya rantai </w:t>
      </w:r>
      <w:r w:rsidR="00253D88">
        <w:t>distribusi</w:t>
      </w:r>
      <w:r w:rsidR="0043552D">
        <w:t xml:space="preserve"> yang panjang, sebagian besar distribu</w:t>
      </w:r>
      <w:r w:rsidR="00253D88">
        <w:t>tor</w:t>
      </w:r>
      <w:r w:rsidR="0043552D">
        <w:t xml:space="preserve"> didominasi oleh pedagang yang</w:t>
      </w:r>
      <w:r w:rsidR="00253D88">
        <w:t xml:space="preserve"> hanya memanfaatkan proses distribusi dengan mengambil keuntungan yang lebih tanpa </w:t>
      </w:r>
      <w:r w:rsidR="0043552D">
        <w:t>memberikan nilai tambah apapun terhadap produk yang akan dipasarkan.</w:t>
      </w:r>
      <w:r w:rsidR="0056016C">
        <w:t xml:space="preserve"> Menurut data dari </w:t>
      </w:r>
      <w:r w:rsidR="0056016C" w:rsidRPr="0056016C">
        <w:t>Borneo</w:t>
      </w:r>
      <w:r w:rsidR="0059042D">
        <w:t>N</w:t>
      </w:r>
      <w:r w:rsidR="0056016C" w:rsidRPr="0056016C">
        <w:t>ews</w:t>
      </w:r>
      <w:r w:rsidR="0056016C">
        <w:t xml:space="preserve">, </w:t>
      </w:r>
      <w:r w:rsidR="0056016C" w:rsidRPr="0056016C">
        <w:t>Petani budidaya ikan patin tambak</w:t>
      </w:r>
      <w:r w:rsidR="0056016C">
        <w:t xml:space="preserve"> di Kapuas</w:t>
      </w:r>
      <w:r w:rsidR="0056016C" w:rsidRPr="0056016C">
        <w:t xml:space="preserve"> mengalami kerugian akibat permaian harga yang dilakukan para tengkulak. Di tingkat petani harga ikan hanya dihargai sekitar Rp13 ribu 1 kg, </w:t>
      </w:r>
      <w:r w:rsidR="0056016C">
        <w:t>sedangkan</w:t>
      </w:r>
      <w:r w:rsidR="0056016C" w:rsidRPr="0056016C">
        <w:t xml:space="preserve"> rata-rata harga ikan patin bisa mencapai Rp17 ribu hingga Rp18 ribu per kg</w:t>
      </w:r>
      <w:r w:rsidR="0059042D">
        <w:t xml:space="preserve">. </w:t>
      </w:r>
      <w:r w:rsidR="0059042D" w:rsidRPr="0059042D">
        <w:t>Stok ikan patin di Kapuas melimpah</w:t>
      </w:r>
      <w:r w:rsidR="0059042D">
        <w:t>,</w:t>
      </w:r>
      <w:r w:rsidR="0059042D" w:rsidRPr="0059042D">
        <w:t xml:space="preserve"> Namun harga dimainkan oleh para tengkulak</w:t>
      </w:r>
      <w:r w:rsidR="0059042D">
        <w:t xml:space="preserve"> </w:t>
      </w:r>
      <w:r w:rsidR="0059042D">
        <w:fldChar w:fldCharType="begin" w:fldLock="1"/>
      </w:r>
      <w:r w:rsidR="00675543">
        <w:instrText>ADDIN CSL_CITATION {"citationItems":[{"id":"ITEM-1","itemData":{"URL":"https://www.borneonews.co.id/berita/47441-tengkulak-bermain-harga-patin-petani-budidaya-ikan-merugi","accessed":{"date-parts":[["2020","12","28"]]},"author":[{"dropping-particle":"","family":"Napoleon","given":"Djimmy","non-dropping-particle":"","parse-names":false,"suffix":""}],"id":"ITEM-1","issued":{"date-parts":[["2017"]]},"title":"Tengkulak Bermain Harga Patin, Petani Budidaya Ikan Merugi","type":"webpage"},"uris":["http://www.mendeley.com/documents/?uuid=4e376da3-8061-4bb0-888f-33b7a35e883c"]}],"mendeley":{"formattedCitation":"(Napoleon, 2017)","plainTextFormattedCitation":"(Napoleon, 2017)","previouslyFormattedCitation":"(Napoleon, 2017)"},"properties":{"noteIndex":0},"schema":"https://github.com/citation-style-language/schema/raw/master/csl-citation.json"}</w:instrText>
      </w:r>
      <w:r w:rsidR="0059042D">
        <w:fldChar w:fldCharType="separate"/>
      </w:r>
      <w:r w:rsidR="0059042D" w:rsidRPr="0059042D">
        <w:rPr>
          <w:noProof/>
        </w:rPr>
        <w:t>(Napoleon, 2017)</w:t>
      </w:r>
      <w:r w:rsidR="0059042D">
        <w:fldChar w:fldCharType="end"/>
      </w:r>
      <w:r w:rsidR="0056016C" w:rsidRPr="0056016C">
        <w:t>.</w:t>
      </w:r>
      <w:r w:rsidR="0043552D">
        <w:t xml:space="preserve"> Keadaan </w:t>
      </w:r>
      <w:r w:rsidR="00FA5588">
        <w:t>tersebut</w:t>
      </w:r>
      <w:r w:rsidR="0043552D">
        <w:t xml:space="preserve"> mengakibatkan</w:t>
      </w:r>
      <w:r w:rsidR="00C51E96">
        <w:t xml:space="preserve"> naiknya harga jual </w:t>
      </w:r>
      <w:r w:rsidR="007D04C3">
        <w:t xml:space="preserve">hasil panen </w:t>
      </w:r>
      <w:r w:rsidR="00C51E96">
        <w:t>sampai ke konsumen.</w:t>
      </w:r>
      <w:r w:rsidR="00AF4175">
        <w:t xml:space="preserve"> Untuk mengatasi hal tersebut, bisa dilakukan dengan cara memotong rantai distribusi pada pedagang/tengkulak</w:t>
      </w:r>
      <w:r w:rsidR="00C51E96">
        <w:t xml:space="preserve"> </w:t>
      </w:r>
      <w:r w:rsidR="00AF4175">
        <w:t xml:space="preserve">sehingga hasil panen dari produsen akan langsung di pasarkan ke tangan konsumen secara langsung sehingga konsumen mendapatkan harga yang lebih </w:t>
      </w:r>
      <w:r w:rsidR="00DD4F73">
        <w:lastRenderedPageBreak/>
        <w:t>terjangkau khususnya dalam pembelian jumlah besar.</w:t>
      </w:r>
      <w:r w:rsidR="00B53A74">
        <w:t xml:space="preserve"> Dengan begitu para pengusaha warung makan dan olahan yang memanfaatkan bahan baku dari hasil pertanian akan diuntungkan</w:t>
      </w:r>
      <w:r w:rsidR="0070755E">
        <w:t>.</w:t>
      </w:r>
    </w:p>
    <w:p w14:paraId="7BA34433" w14:textId="628D3B8A" w:rsidR="0070755E" w:rsidRDefault="00AF40AA" w:rsidP="0043552D">
      <w:pPr>
        <w:ind w:firstLine="567"/>
        <w:jc w:val="both"/>
      </w:pPr>
      <w:r w:rsidRPr="00AF40AA">
        <w:t xml:space="preserve">Berdasarkan permasalahan yang telah </w:t>
      </w:r>
      <w:r w:rsidR="00FE4024">
        <w:t xml:space="preserve">dijelaskan, </w:t>
      </w:r>
      <w:r w:rsidRPr="00AF40AA">
        <w:t>PT.</w:t>
      </w:r>
      <w:r w:rsidR="00FE4024">
        <w:t xml:space="preserve"> </w:t>
      </w:r>
      <w:r w:rsidRPr="00AF40AA">
        <w:t>Infonika Parasa</w:t>
      </w:r>
      <w:r w:rsidR="00991970">
        <w:t xml:space="preserve"> sebagai mitra</w:t>
      </w:r>
      <w:r w:rsidRPr="00AF40AA">
        <w:t xml:space="preserve"> </w:t>
      </w:r>
      <w:r w:rsidR="00FE4024">
        <w:t>ingin</w:t>
      </w:r>
      <w:r w:rsidRPr="00AF40AA">
        <w:t xml:space="preserve"> </w:t>
      </w:r>
      <w:r w:rsidR="00FE4024">
        <w:t xml:space="preserve">menciptakan </w:t>
      </w:r>
      <w:r w:rsidRPr="00AF40AA">
        <w:t xml:space="preserve">sebuah </w:t>
      </w:r>
      <w:r w:rsidR="0043552D">
        <w:t>sistem</w:t>
      </w:r>
      <w:r w:rsidR="00991970">
        <w:t xml:space="preserve"> jual beli berbasis</w:t>
      </w:r>
      <w:r w:rsidR="0043552D">
        <w:t xml:space="preserve"> </w:t>
      </w:r>
      <w:r w:rsidR="0043552D" w:rsidRPr="009819BF">
        <w:rPr>
          <w:i/>
          <w:iCs/>
        </w:rPr>
        <w:t>marketplace</w:t>
      </w:r>
      <w:r w:rsidR="0043552D">
        <w:t xml:space="preserve"> di bidang </w:t>
      </w:r>
      <w:r w:rsidR="0070755E">
        <w:t>pertanian</w:t>
      </w:r>
      <w:r w:rsidR="0043552D">
        <w:t>. Dimana</w:t>
      </w:r>
      <w:r w:rsidR="007F3423">
        <w:t xml:space="preserve"> </w:t>
      </w:r>
      <w:r w:rsidR="007F3423">
        <w:rPr>
          <w:i/>
          <w:iCs/>
        </w:rPr>
        <w:t>marketplace</w:t>
      </w:r>
      <w:r w:rsidR="007F3423">
        <w:t xml:space="preserve"> yang dibuat</w:t>
      </w:r>
      <w:r w:rsidR="0043552D">
        <w:t xml:space="preserve"> </w:t>
      </w:r>
      <w:r w:rsidR="007F3423">
        <w:t xml:space="preserve">akan menjadi </w:t>
      </w:r>
      <w:r w:rsidR="0043552D">
        <w:t xml:space="preserve">salah satu alat perniagaan yang terintegrasi langsung pada para </w:t>
      </w:r>
      <w:r w:rsidR="0070755E">
        <w:t>produsen di beberapa sektor pertanian</w:t>
      </w:r>
      <w:r w:rsidR="0043552D">
        <w:t xml:space="preserve"> dalam sistem manajemen rantai pasok</w:t>
      </w:r>
      <w:r w:rsidR="00991970">
        <w:t xml:space="preserve"> milik </w:t>
      </w:r>
      <w:r w:rsidR="00991970" w:rsidRPr="00AF40AA">
        <w:t>PT.</w:t>
      </w:r>
      <w:r w:rsidR="00991970">
        <w:t xml:space="preserve"> </w:t>
      </w:r>
      <w:r w:rsidR="00991970" w:rsidRPr="00AF40AA">
        <w:t>Infonika Parasa</w:t>
      </w:r>
      <w:r w:rsidR="0043552D">
        <w:t xml:space="preserve"> yang bernama "Panen-Panen".</w:t>
      </w:r>
      <w:r w:rsidR="006B7373">
        <w:t xml:space="preserve"> </w:t>
      </w:r>
    </w:p>
    <w:p w14:paraId="4BAD68D6" w14:textId="5A6DCE57" w:rsidR="00E63430" w:rsidRDefault="00E63430" w:rsidP="0043552D">
      <w:pPr>
        <w:ind w:firstLine="567"/>
        <w:jc w:val="both"/>
      </w:pPr>
      <w:r>
        <w:t>Panen-Panen merupakan suatu sistem manajemen rantai pasok</w:t>
      </w:r>
      <w:r w:rsidR="003313DC">
        <w:t xml:space="preserve"> yang bertujuan untuk memobilisasi dan mengorkestrasi komponen-komponen didalamnya. Panen-Panen memiliki 4 subsistem diantaranya Panen Ikan, Panen Buah, Panen Ternak, dan Panen Sayur. Pada setiap subsistem terdapat komponen </w:t>
      </w:r>
      <w:r>
        <w:t>yang saling terintegrasi diantaranya</w:t>
      </w:r>
      <w:r w:rsidR="003313DC">
        <w:t xml:space="preserve"> </w:t>
      </w:r>
      <w:r w:rsidR="003313DC">
        <w:rPr>
          <w:i/>
          <w:iCs/>
        </w:rPr>
        <w:t xml:space="preserve">supplier, manufacturer, </w:t>
      </w:r>
      <w:r w:rsidR="003313DC">
        <w:t xml:space="preserve">dan </w:t>
      </w:r>
      <w:r w:rsidR="003313DC">
        <w:rPr>
          <w:i/>
          <w:iCs/>
        </w:rPr>
        <w:t>customer</w:t>
      </w:r>
      <w:r w:rsidR="003313DC">
        <w:t xml:space="preserve"> yang</w:t>
      </w:r>
      <w:r>
        <w:t xml:space="preserve"> saling berkoordinasi dalam menjalankan rantai pasok Panen-Panen</w:t>
      </w:r>
      <w:r w:rsidR="005E6383">
        <w:t>.</w:t>
      </w:r>
    </w:p>
    <w:p w14:paraId="1069AC08" w14:textId="2A972BDA" w:rsidR="009B6137" w:rsidRDefault="0043552D" w:rsidP="009B6137">
      <w:pPr>
        <w:ind w:firstLine="567"/>
        <w:jc w:val="both"/>
      </w:pPr>
      <w:r>
        <w:t>Sistem</w:t>
      </w:r>
      <w:r w:rsidR="00991970">
        <w:t xml:space="preserve"> yang akan dikembangkan oleh penulis merupakan</w:t>
      </w:r>
      <w:r w:rsidR="005E6383">
        <w:t xml:space="preserve"> salah satu komponen </w:t>
      </w:r>
      <w:r w:rsidR="005E6383">
        <w:rPr>
          <w:i/>
          <w:iCs/>
        </w:rPr>
        <w:t>customer</w:t>
      </w:r>
      <w:r w:rsidR="005E6383">
        <w:t xml:space="preserve"> pada Panen-Panen yang merupakan</w:t>
      </w:r>
      <w:r w:rsidR="00991970">
        <w:t xml:space="preserve"> sebuah aplikasi </w:t>
      </w:r>
      <w:r w:rsidRPr="00013979">
        <w:rPr>
          <w:i/>
          <w:iCs/>
        </w:rPr>
        <w:t>marketplace</w:t>
      </w:r>
      <w:r w:rsidR="00991970">
        <w:rPr>
          <w:i/>
          <w:iCs/>
        </w:rPr>
        <w:t xml:space="preserve"> </w:t>
      </w:r>
      <w:r w:rsidR="00991970">
        <w:t xml:space="preserve">berbasis </w:t>
      </w:r>
      <w:r w:rsidR="00991970" w:rsidRPr="00991970">
        <w:rPr>
          <w:i/>
          <w:iCs/>
        </w:rPr>
        <w:t>mobile</w:t>
      </w:r>
      <w:r w:rsidR="00991970">
        <w:t xml:space="preserve"> </w:t>
      </w:r>
      <w:r w:rsidR="00412BDF">
        <w:t>yang diimplementasi berdasarkan</w:t>
      </w:r>
      <w:r w:rsidR="009B6137">
        <w:t xml:space="preserve"> dokumen-dokumen berupa desain antarmuka dan API yang </w:t>
      </w:r>
      <w:r w:rsidR="00412BDF">
        <w:t>telah</w:t>
      </w:r>
      <w:r w:rsidR="009B6137">
        <w:t xml:space="preserve"> dipersiapkan oleh mitra. </w:t>
      </w:r>
    </w:p>
    <w:p w14:paraId="1A73A83D" w14:textId="2998C9A7" w:rsidR="0043552D" w:rsidRDefault="009B6137" w:rsidP="008869E3">
      <w:pPr>
        <w:ind w:firstLine="567"/>
        <w:jc w:val="both"/>
      </w:pPr>
      <w:r>
        <w:t xml:space="preserve">Dengan memanfaatkan teknologi telpon pintar yang marak digunakan oleh masyarakat, dibuat aplikasi </w:t>
      </w:r>
      <w:r>
        <w:rPr>
          <w:i/>
          <w:iCs/>
        </w:rPr>
        <w:t xml:space="preserve">mobile </w:t>
      </w:r>
      <w:r>
        <w:t xml:space="preserve">yang akan berjalan pada sistem operasi android dimana memungkinkan </w:t>
      </w:r>
      <w:r w:rsidR="008869E3">
        <w:t xml:space="preserve"> proses </w:t>
      </w:r>
      <w:r>
        <w:t xml:space="preserve">transaksi secara virtual yaitu dengan mempertemukan penjual dan pembeli dalam suatu sistem perniagaan secara daring, dengan begitu diharapkan mampu menyalurkan berbagai produk hasil panen sampai ke tangan konsumen. </w:t>
      </w:r>
    </w:p>
    <w:p w14:paraId="7C5AB10E" w14:textId="047A094A" w:rsidR="00412BDF" w:rsidRDefault="00412BDF">
      <w:pPr>
        <w:spacing w:line="240" w:lineRule="auto"/>
      </w:pPr>
      <w:r>
        <w:br w:type="page"/>
      </w:r>
    </w:p>
    <w:p w14:paraId="21D1DD5E" w14:textId="4A5E1D56" w:rsidR="002C1040" w:rsidRPr="003B7112" w:rsidRDefault="00DB1C1E" w:rsidP="003B7112">
      <w:pPr>
        <w:pStyle w:val="Heading2"/>
      </w:pPr>
      <w:bookmarkStart w:id="28" w:name="_Toc28262190"/>
      <w:bookmarkStart w:id="29" w:name="_Toc28262714"/>
      <w:bookmarkStart w:id="30" w:name="_Toc77700169"/>
      <w:r w:rsidRPr="003B7112">
        <w:lastRenderedPageBreak/>
        <w:t>Rumusan Masalah</w:t>
      </w:r>
      <w:bookmarkEnd w:id="28"/>
      <w:bookmarkEnd w:id="29"/>
      <w:bookmarkEnd w:id="30"/>
    </w:p>
    <w:p w14:paraId="327CD185" w14:textId="77777777" w:rsidR="0043552D" w:rsidRDefault="0043552D" w:rsidP="0043552D">
      <w:pPr>
        <w:ind w:firstLine="567"/>
      </w:pPr>
      <w:bookmarkStart w:id="31" w:name="_Toc28262191"/>
      <w:bookmarkStart w:id="32" w:name="_Toc28262715"/>
      <w:r>
        <w:t>Berdasarkan latar belakang di atas, maka rumusan masalah yang dapat</w:t>
      </w:r>
    </w:p>
    <w:p w14:paraId="797E9DED" w14:textId="77777777" w:rsidR="0043552D" w:rsidRDefault="0043552D" w:rsidP="0043552D">
      <w:r>
        <w:t>diambil adalah sebagai berikut:</w:t>
      </w:r>
    </w:p>
    <w:p w14:paraId="2DA3172D" w14:textId="3A6163FD" w:rsidR="0043552D" w:rsidRPr="001D3CB3" w:rsidRDefault="0043552D" w:rsidP="00E74804">
      <w:pPr>
        <w:numPr>
          <w:ilvl w:val="0"/>
          <w:numId w:val="2"/>
        </w:numPr>
        <w:jc w:val="both"/>
        <w:rPr>
          <w:lang w:val="id-ID"/>
        </w:rPr>
      </w:pPr>
      <w:r w:rsidRPr="001D3CB3">
        <w:rPr>
          <w:lang w:val="id-ID"/>
        </w:rPr>
        <w:t>Bagaimana membuat</w:t>
      </w:r>
      <w:r w:rsidR="007D2CB9">
        <w:t xml:space="preserve"> aplikasi </w:t>
      </w:r>
      <w:r w:rsidR="007D2CB9">
        <w:rPr>
          <w:i/>
          <w:iCs/>
        </w:rPr>
        <w:t>marketplace</w:t>
      </w:r>
      <w:r w:rsidR="007D2CB9">
        <w:t xml:space="preserve"> berbasis android</w:t>
      </w:r>
      <w:r w:rsidRPr="001D3CB3">
        <w:rPr>
          <w:lang w:val="id-ID"/>
        </w:rPr>
        <w:t>?</w:t>
      </w:r>
    </w:p>
    <w:p w14:paraId="64BCE686" w14:textId="1C4A847A" w:rsidR="0043552D" w:rsidRPr="006E2578" w:rsidRDefault="006E2578" w:rsidP="00E74804">
      <w:pPr>
        <w:numPr>
          <w:ilvl w:val="0"/>
          <w:numId w:val="2"/>
        </w:numPr>
        <w:jc w:val="both"/>
        <w:rPr>
          <w:lang w:val="id-ID"/>
        </w:rPr>
      </w:pPr>
      <w:r>
        <w:t>Bagaimana mengimplementasikan desain antarmuka yang telah diberikan oleh mitra menjadi sebuah aplikasi?</w:t>
      </w:r>
    </w:p>
    <w:p w14:paraId="71C9035A" w14:textId="7AF272F8" w:rsidR="006E2578" w:rsidRDefault="006E2578" w:rsidP="00E74804">
      <w:pPr>
        <w:numPr>
          <w:ilvl w:val="0"/>
          <w:numId w:val="2"/>
        </w:numPr>
        <w:jc w:val="both"/>
        <w:rPr>
          <w:lang w:val="id-ID"/>
        </w:rPr>
      </w:pPr>
      <w:r>
        <w:t>Bagaimana</w:t>
      </w:r>
      <w:r w:rsidR="00303B43">
        <w:t xml:space="preserve"> membuat aplikasi </w:t>
      </w:r>
      <w:r w:rsidR="00303B43">
        <w:rPr>
          <w:i/>
          <w:iCs/>
        </w:rPr>
        <w:t>marketplace</w:t>
      </w:r>
      <w:r w:rsidR="00303B43">
        <w:t xml:space="preserve"> yang</w:t>
      </w:r>
      <w:r>
        <w:t xml:space="preserve"> </w:t>
      </w:r>
      <w:r w:rsidR="00303B43">
        <w:t xml:space="preserve">terintegrasi dengan </w:t>
      </w:r>
      <w:r>
        <w:t>sistem Panen-Panen?</w:t>
      </w:r>
    </w:p>
    <w:p w14:paraId="40E33848" w14:textId="655FE8FB" w:rsidR="00F0499E" w:rsidRDefault="00F0499E" w:rsidP="00215181">
      <w:pPr>
        <w:rPr>
          <w:b/>
        </w:rPr>
      </w:pPr>
    </w:p>
    <w:p w14:paraId="19F5593B" w14:textId="12805454" w:rsidR="00DF2532" w:rsidRDefault="00DF2532" w:rsidP="00E009BE">
      <w:pPr>
        <w:pStyle w:val="Heading2"/>
      </w:pPr>
      <w:bookmarkStart w:id="33" w:name="_Toc77700170"/>
      <w:r w:rsidRPr="00E009BE">
        <w:t>Batasan</w:t>
      </w:r>
      <w:r w:rsidRPr="008E1986">
        <w:t xml:space="preserve"> </w:t>
      </w:r>
      <w:r w:rsidR="006009A9">
        <w:t>Masalah</w:t>
      </w:r>
      <w:bookmarkEnd w:id="31"/>
      <w:bookmarkEnd w:id="32"/>
      <w:bookmarkEnd w:id="33"/>
    </w:p>
    <w:p w14:paraId="4BA79E4C" w14:textId="1D1618BB" w:rsidR="00833745" w:rsidRDefault="008E724E" w:rsidP="00DF5328">
      <w:pPr>
        <w:ind w:firstLine="540"/>
        <w:jc w:val="both"/>
        <w:rPr>
          <w:lang w:val="id-ID"/>
        </w:rPr>
      </w:pPr>
      <w:r>
        <w:t xml:space="preserve">Agar skripsi penulis yang berjudul </w:t>
      </w:r>
      <w:r w:rsidRPr="008E724E">
        <w:t xml:space="preserve">Pengembangan Aplikasi Android </w:t>
      </w:r>
      <w:r w:rsidRPr="008E724E">
        <w:rPr>
          <w:i/>
          <w:iCs/>
        </w:rPr>
        <w:t>Marketplace</w:t>
      </w:r>
      <w:r w:rsidRPr="008E724E">
        <w:t xml:space="preserve"> Pada Sistem Manajemen Rantai Pasok "Panen-Panen"</w:t>
      </w:r>
      <w:r>
        <w:t xml:space="preserve"> dapat berjalan sesuai rencana dan tujuan awal, maka penulis memberikan batasan-batasan masalah</w:t>
      </w:r>
      <w:r w:rsidR="003A4CED">
        <w:t xml:space="preserve"> dalam </w:t>
      </w:r>
      <w:r w:rsidR="00F707EF">
        <w:t>pengembangan</w:t>
      </w:r>
      <w:r w:rsidR="003A4CED">
        <w:t xml:space="preserve"> ini </w:t>
      </w:r>
      <w:r>
        <w:t>yaitu</w:t>
      </w:r>
      <w:r w:rsidR="00F0499E" w:rsidRPr="00F0499E">
        <w:rPr>
          <w:lang w:val="id-ID"/>
        </w:rPr>
        <w:t>:</w:t>
      </w:r>
    </w:p>
    <w:p w14:paraId="0346B708" w14:textId="73BC2C1C" w:rsidR="00303B43" w:rsidRPr="00303B43" w:rsidRDefault="0081517B" w:rsidP="00E74804">
      <w:pPr>
        <w:numPr>
          <w:ilvl w:val="0"/>
          <w:numId w:val="3"/>
        </w:numPr>
        <w:jc w:val="both"/>
        <w:rPr>
          <w:lang w:val="id-ID"/>
        </w:rPr>
      </w:pPr>
      <w:r>
        <w:t xml:space="preserve">Penulis berperan sebagai </w:t>
      </w:r>
      <w:r>
        <w:rPr>
          <w:i/>
          <w:iCs/>
        </w:rPr>
        <w:t xml:space="preserve">mobile developer </w:t>
      </w:r>
      <w:r>
        <w:t xml:space="preserve">yang bertugas untuk mengembangkan </w:t>
      </w:r>
      <w:r w:rsidR="00303B43">
        <w:t>aplikasi</w:t>
      </w:r>
      <w:r>
        <w:t xml:space="preserve"> </w:t>
      </w:r>
      <w:r>
        <w:rPr>
          <w:i/>
          <w:iCs/>
        </w:rPr>
        <w:t>mobile</w:t>
      </w:r>
      <w:r w:rsidR="00303B43">
        <w:t xml:space="preserve"> </w:t>
      </w:r>
      <w:r w:rsidR="00303B43">
        <w:rPr>
          <w:i/>
          <w:iCs/>
        </w:rPr>
        <w:t>marketplace</w:t>
      </w:r>
      <w:r>
        <w:t xml:space="preserve"> pada sistem Panen-Panen.</w:t>
      </w:r>
    </w:p>
    <w:p w14:paraId="4CAB85CE" w14:textId="452283EA" w:rsidR="00F0499E" w:rsidRDefault="003A4CED" w:rsidP="00E74804">
      <w:pPr>
        <w:numPr>
          <w:ilvl w:val="0"/>
          <w:numId w:val="3"/>
        </w:numPr>
        <w:jc w:val="both"/>
        <w:rPr>
          <w:lang w:val="id-ID"/>
        </w:rPr>
      </w:pPr>
      <w:r>
        <w:t>Cakupan pengembangan yang dilakukan adalah perancangan a</w:t>
      </w:r>
      <w:r w:rsidR="00F0499E" w:rsidRPr="001D3CB3">
        <w:rPr>
          <w:lang w:val="id-ID"/>
        </w:rPr>
        <w:t>plikasi</w:t>
      </w:r>
      <w:r>
        <w:t xml:space="preserve"> </w:t>
      </w:r>
      <w:r w:rsidRPr="003A4CED">
        <w:rPr>
          <w:i/>
          <w:iCs/>
        </w:rPr>
        <w:t>mobile</w:t>
      </w:r>
      <w:r w:rsidR="00F0499E" w:rsidRPr="001D3CB3">
        <w:rPr>
          <w:lang w:val="id-ID"/>
        </w:rPr>
        <w:t xml:space="preserve"> yang berjalan pada sistem operasi android.</w:t>
      </w:r>
    </w:p>
    <w:p w14:paraId="582B7A34" w14:textId="46F903D8" w:rsidR="00303B43" w:rsidRPr="001D3CB3" w:rsidRDefault="00303B43" w:rsidP="00E74804">
      <w:pPr>
        <w:numPr>
          <w:ilvl w:val="0"/>
          <w:numId w:val="3"/>
        </w:numPr>
        <w:jc w:val="both"/>
        <w:rPr>
          <w:lang w:val="id-ID"/>
        </w:rPr>
      </w:pPr>
      <w:r>
        <w:t xml:space="preserve">Aplikasi </w:t>
      </w:r>
      <w:r>
        <w:rPr>
          <w:i/>
          <w:iCs/>
        </w:rPr>
        <w:t>mobile</w:t>
      </w:r>
      <w:r>
        <w:t xml:space="preserve"> di</w:t>
      </w:r>
      <w:r w:rsidR="005477C3">
        <w:t>kembangkan menggunakan kerangka kerja (</w:t>
      </w:r>
      <w:r w:rsidR="005477C3">
        <w:rPr>
          <w:i/>
          <w:iCs/>
        </w:rPr>
        <w:t>framework</w:t>
      </w:r>
      <w:r w:rsidR="005477C3">
        <w:t>) Flutter.</w:t>
      </w:r>
    </w:p>
    <w:p w14:paraId="64133C42" w14:textId="4DEA88D3" w:rsidR="00F0499E" w:rsidRDefault="003A4CED" w:rsidP="00E74804">
      <w:pPr>
        <w:numPr>
          <w:ilvl w:val="0"/>
          <w:numId w:val="3"/>
        </w:numPr>
        <w:jc w:val="both"/>
        <w:rPr>
          <w:lang w:val="id-ID"/>
        </w:rPr>
      </w:pPr>
      <w:r>
        <w:t>Aplikasi dikembangkan</w:t>
      </w:r>
      <w:r w:rsidR="00215181">
        <w:t xml:space="preserve"> berdasarkan</w:t>
      </w:r>
      <w:r>
        <w:t xml:space="preserve"> dokumen-dokumen</w:t>
      </w:r>
      <w:r w:rsidR="007E02CD">
        <w:t xml:space="preserve"> desain antarmuka dan API</w:t>
      </w:r>
      <w:r>
        <w:t xml:space="preserve"> yang </w:t>
      </w:r>
      <w:r w:rsidR="00215181">
        <w:t xml:space="preserve">telah </w:t>
      </w:r>
      <w:r>
        <w:t>diberikan oleh mitra.</w:t>
      </w:r>
    </w:p>
    <w:p w14:paraId="329A9745" w14:textId="77777777" w:rsidR="00215181" w:rsidRPr="00215181" w:rsidRDefault="00215181" w:rsidP="00215181">
      <w:pPr>
        <w:jc w:val="both"/>
        <w:rPr>
          <w:lang w:val="id-ID"/>
        </w:rPr>
      </w:pPr>
    </w:p>
    <w:p w14:paraId="7870AED6" w14:textId="2CFF37CA" w:rsidR="00034183" w:rsidRPr="00507494" w:rsidRDefault="00034183" w:rsidP="00E009BE">
      <w:pPr>
        <w:pStyle w:val="Heading2"/>
      </w:pPr>
      <w:bookmarkStart w:id="34" w:name="_Toc77700171"/>
      <w:bookmarkStart w:id="35" w:name="_Toc28262192"/>
      <w:bookmarkStart w:id="36" w:name="_Toc28262716"/>
      <w:r w:rsidRPr="00E009BE">
        <w:t>Tujuan</w:t>
      </w:r>
      <w:bookmarkEnd w:id="34"/>
      <w:r>
        <w:t xml:space="preserve"> </w:t>
      </w:r>
      <w:bookmarkEnd w:id="35"/>
      <w:bookmarkEnd w:id="36"/>
    </w:p>
    <w:p w14:paraId="15F030CB" w14:textId="65CB3CE2" w:rsidR="006669FF" w:rsidRDefault="00F0499E" w:rsidP="00265BA0">
      <w:pPr>
        <w:ind w:firstLine="720"/>
        <w:jc w:val="both"/>
      </w:pPr>
      <w:r w:rsidRPr="00307277">
        <w:t>Tujuan dari pengembangan aplikasi ini adalah sebagai berikut:</w:t>
      </w:r>
    </w:p>
    <w:p w14:paraId="5CAE18F5" w14:textId="547EB1AE" w:rsidR="00F0499E" w:rsidRPr="00307277" w:rsidRDefault="004538F2" w:rsidP="00E74804">
      <w:pPr>
        <w:numPr>
          <w:ilvl w:val="0"/>
          <w:numId w:val="4"/>
        </w:numPr>
        <w:jc w:val="both"/>
        <w:rPr>
          <w:lang w:val="id-ID"/>
        </w:rPr>
      </w:pPr>
      <w:r>
        <w:t xml:space="preserve">Membuat aplikasi </w:t>
      </w:r>
      <w:r>
        <w:rPr>
          <w:i/>
          <w:iCs/>
        </w:rPr>
        <w:t>marketplace</w:t>
      </w:r>
      <w:r>
        <w:t xml:space="preserve"> yang dapat dijalankan pada platform android</w:t>
      </w:r>
      <w:r w:rsidR="00DF30B7">
        <w:t>.</w:t>
      </w:r>
    </w:p>
    <w:p w14:paraId="1E004C38" w14:textId="0F3F114C" w:rsidR="00F0499E" w:rsidRPr="00DF30B7" w:rsidRDefault="004538F2" w:rsidP="00E74804">
      <w:pPr>
        <w:numPr>
          <w:ilvl w:val="0"/>
          <w:numId w:val="4"/>
        </w:numPr>
        <w:jc w:val="both"/>
        <w:rPr>
          <w:lang w:val="id-ID"/>
        </w:rPr>
      </w:pPr>
      <w:r>
        <w:t xml:space="preserve">Mengimplementasikan desain </w:t>
      </w:r>
      <w:r w:rsidR="00DF30B7">
        <w:t>antarmuka</w:t>
      </w:r>
      <w:r>
        <w:t xml:space="preserve"> yang telah diberikan oleh mitra menjadi sebuah aplikasi</w:t>
      </w:r>
      <w:r w:rsidR="00DF30B7">
        <w:t>.</w:t>
      </w:r>
    </w:p>
    <w:p w14:paraId="196FD029" w14:textId="4F26FCDA" w:rsidR="00DF30B7" w:rsidRPr="00307277" w:rsidRDefault="00DF30B7" w:rsidP="00E74804">
      <w:pPr>
        <w:numPr>
          <w:ilvl w:val="0"/>
          <w:numId w:val="4"/>
        </w:numPr>
        <w:jc w:val="both"/>
        <w:rPr>
          <w:lang w:val="id-ID"/>
        </w:rPr>
      </w:pPr>
      <w:r>
        <w:t xml:space="preserve">Mengintegrasikan sistem Panen-Panen pada aplikasi </w:t>
      </w:r>
      <w:r>
        <w:rPr>
          <w:i/>
          <w:iCs/>
        </w:rPr>
        <w:t>marketplace</w:t>
      </w:r>
      <w:r>
        <w:t xml:space="preserve"> dengan menggunakan API yang telah disediakan oleh mitra</w:t>
      </w:r>
      <w:r w:rsidR="006E2578">
        <w:t>.</w:t>
      </w:r>
    </w:p>
    <w:p w14:paraId="40EB8703" w14:textId="1ED427BD" w:rsidR="00E82708" w:rsidRDefault="00E82708">
      <w:pPr>
        <w:spacing w:line="240" w:lineRule="auto"/>
        <w:rPr>
          <w:lang w:val="id-ID"/>
        </w:rPr>
      </w:pPr>
      <w:r>
        <w:rPr>
          <w:lang w:val="id-ID"/>
        </w:rPr>
        <w:br w:type="page"/>
      </w:r>
    </w:p>
    <w:p w14:paraId="3A8CA8B3" w14:textId="2A1A95C5" w:rsidR="00034183" w:rsidRPr="00376E7F" w:rsidRDefault="006C77F8" w:rsidP="00E009BE">
      <w:pPr>
        <w:pStyle w:val="Heading2"/>
      </w:pPr>
      <w:bookmarkStart w:id="37" w:name="_Toc77700172"/>
      <w:r w:rsidRPr="00E009BE">
        <w:lastRenderedPageBreak/>
        <w:t>Manfaat</w:t>
      </w:r>
      <w:bookmarkEnd w:id="37"/>
    </w:p>
    <w:p w14:paraId="617DA17A" w14:textId="250A97AD" w:rsidR="00C06CF6" w:rsidRDefault="00C06CF6" w:rsidP="00C06CF6">
      <w:pPr>
        <w:ind w:firstLine="720"/>
        <w:jc w:val="both"/>
      </w:pPr>
      <w:bookmarkStart w:id="38" w:name="_Toc28262194"/>
      <w:bookmarkStart w:id="39" w:name="_Toc28262718"/>
      <w:r w:rsidRPr="00C06CF6">
        <w:t xml:space="preserve">Manfaat yang didapatkan dari </w:t>
      </w:r>
      <w:r w:rsidR="00695783">
        <w:t>pengembangan aplikasi</w:t>
      </w:r>
      <w:r w:rsidRPr="00C06CF6">
        <w:t xml:space="preserve"> ini adalah:</w:t>
      </w:r>
    </w:p>
    <w:p w14:paraId="55C0B028" w14:textId="0974034D" w:rsidR="00695783" w:rsidRDefault="000D704C" w:rsidP="00E74804">
      <w:pPr>
        <w:numPr>
          <w:ilvl w:val="0"/>
          <w:numId w:val="5"/>
        </w:numPr>
        <w:spacing w:after="160" w:line="259" w:lineRule="auto"/>
        <w:rPr>
          <w:lang w:val="id-ID"/>
        </w:rPr>
      </w:pPr>
      <w:r>
        <w:t>Produsen</w:t>
      </w:r>
      <w:r w:rsidR="00695783">
        <w:t xml:space="preserve"> dapat memperluas penjualan produknya.</w:t>
      </w:r>
    </w:p>
    <w:p w14:paraId="57A19991" w14:textId="79127FE0" w:rsidR="00C06CF6" w:rsidRPr="00307277" w:rsidRDefault="00C06CF6" w:rsidP="00E74804">
      <w:pPr>
        <w:numPr>
          <w:ilvl w:val="0"/>
          <w:numId w:val="5"/>
        </w:numPr>
        <w:spacing w:after="160" w:line="259" w:lineRule="auto"/>
        <w:rPr>
          <w:lang w:val="id-ID"/>
        </w:rPr>
      </w:pPr>
      <w:r w:rsidRPr="00307277">
        <w:rPr>
          <w:lang w:val="id-ID"/>
        </w:rPr>
        <w:t xml:space="preserve">Konsumen mendapatkan harga yang lebih </w:t>
      </w:r>
      <w:r w:rsidR="00695783">
        <w:t>terjangkau</w:t>
      </w:r>
      <w:r w:rsidRPr="00307277">
        <w:rPr>
          <w:lang w:val="id-ID"/>
        </w:rPr>
        <w:t>.</w:t>
      </w:r>
    </w:p>
    <w:p w14:paraId="73B41698" w14:textId="5DC2300E" w:rsidR="00AD6D20" w:rsidRDefault="00C06CF6" w:rsidP="00112300">
      <w:pPr>
        <w:numPr>
          <w:ilvl w:val="0"/>
          <w:numId w:val="5"/>
        </w:numPr>
        <w:spacing w:after="160" w:line="259" w:lineRule="auto"/>
        <w:rPr>
          <w:lang w:val="id-ID"/>
        </w:rPr>
      </w:pPr>
      <w:r w:rsidRPr="00AD6D20">
        <w:rPr>
          <w:lang w:val="id-ID"/>
        </w:rPr>
        <w:t xml:space="preserve">Menciptakan ekosistem perdagangan yang sehat pada sektor </w:t>
      </w:r>
      <w:r w:rsidR="000D704C">
        <w:t>pertanian</w:t>
      </w:r>
      <w:r w:rsidRPr="00AD6D20">
        <w:rPr>
          <w:lang w:val="id-ID"/>
        </w:rPr>
        <w:t>.</w:t>
      </w:r>
    </w:p>
    <w:p w14:paraId="70A23E41" w14:textId="77777777" w:rsidR="00AD6D20" w:rsidRPr="00AD6D20" w:rsidRDefault="00AD6D20" w:rsidP="00AD6D20">
      <w:pPr>
        <w:spacing w:after="160" w:line="259" w:lineRule="auto"/>
        <w:rPr>
          <w:lang w:val="id-ID"/>
        </w:rPr>
      </w:pPr>
    </w:p>
    <w:p w14:paraId="4B0DAF7F" w14:textId="6AC2AE26" w:rsidR="00870071" w:rsidRDefault="00870071" w:rsidP="00E009BE">
      <w:pPr>
        <w:pStyle w:val="Heading2"/>
        <w:rPr>
          <w:lang w:val="id-ID"/>
        </w:rPr>
      </w:pPr>
      <w:bookmarkStart w:id="40" w:name="_Toc77700173"/>
      <w:r>
        <w:t xml:space="preserve">Sistematika </w:t>
      </w:r>
      <w:r w:rsidR="00E82708" w:rsidRPr="00E009BE">
        <w:t>Penulisan</w:t>
      </w:r>
      <w:bookmarkEnd w:id="40"/>
    </w:p>
    <w:p w14:paraId="193E5565" w14:textId="77777777" w:rsidR="00870071" w:rsidRDefault="00870071" w:rsidP="00870071">
      <w:pPr>
        <w:pStyle w:val="ListParagraph"/>
        <w:ind w:left="0" w:firstLine="562"/>
        <w:rPr>
          <w:szCs w:val="22"/>
        </w:rPr>
      </w:pPr>
      <w:r>
        <w:t>Sistematika penulisan laporan bertujuan untuk memudahkan dalam memahami laporan skripsi ini. Secara garis besar laporan skripsi ini dibuat dengan sistematika sebagai berikut:</w:t>
      </w:r>
    </w:p>
    <w:p w14:paraId="075EBBF7" w14:textId="77777777" w:rsidR="00870071" w:rsidRDefault="00870071" w:rsidP="00870071">
      <w:pPr>
        <w:pStyle w:val="ListParagraph"/>
        <w:spacing w:before="240" w:after="240"/>
        <w:ind w:left="0" w:firstLine="562"/>
        <w:rPr>
          <w:b/>
        </w:rPr>
      </w:pPr>
      <w:r>
        <w:rPr>
          <w:b/>
        </w:rPr>
        <w:t>BAB I PENDAHULUAN</w:t>
      </w:r>
    </w:p>
    <w:p w14:paraId="585DB604" w14:textId="77777777" w:rsidR="00870071" w:rsidRDefault="00870071" w:rsidP="00870071">
      <w:pPr>
        <w:pStyle w:val="ListParagraph"/>
        <w:spacing w:before="240"/>
        <w:ind w:left="0" w:firstLine="567"/>
        <w:rPr>
          <w:b/>
        </w:rPr>
      </w:pPr>
      <w:r>
        <w:t>Berisi pembahasan masalah umum yang meliputi latar belakang, rumusan masalah, batasan masalah, tujuan, manfaat, metodologi pengembangan, dan sistematika penulisan laporan skripsi.</w:t>
      </w:r>
    </w:p>
    <w:p w14:paraId="1E1C95A4" w14:textId="77777777" w:rsidR="00870071" w:rsidRDefault="00870071" w:rsidP="00870071">
      <w:pPr>
        <w:pStyle w:val="ListParagraph"/>
        <w:spacing w:before="240" w:after="240"/>
        <w:ind w:left="0" w:firstLine="562"/>
        <w:rPr>
          <w:b/>
        </w:rPr>
      </w:pPr>
      <w:r>
        <w:rPr>
          <w:b/>
        </w:rPr>
        <w:t>BAB II LANDASAN TEORI</w:t>
      </w:r>
    </w:p>
    <w:p w14:paraId="49A5746B" w14:textId="77777777" w:rsidR="00870071" w:rsidRDefault="00870071" w:rsidP="00870071">
      <w:pPr>
        <w:pStyle w:val="ListParagraph"/>
        <w:spacing w:before="240"/>
        <w:ind w:left="0" w:firstLine="562"/>
        <w:rPr>
          <w:b/>
        </w:rPr>
      </w:pPr>
      <w:r>
        <w:t>Berisi pembahasan mengenai teori – teori yang mendukung pada proses pengembangan yang dibuat.</w:t>
      </w:r>
    </w:p>
    <w:p w14:paraId="6B6FFD6B" w14:textId="77777777" w:rsidR="00870071" w:rsidRDefault="00870071" w:rsidP="00870071">
      <w:pPr>
        <w:pStyle w:val="ListParagraph"/>
        <w:spacing w:before="240"/>
        <w:ind w:left="0" w:firstLine="562"/>
        <w:rPr>
          <w:b/>
        </w:rPr>
      </w:pPr>
      <w:r>
        <w:rPr>
          <w:b/>
        </w:rPr>
        <w:t>BAB III METODOLOGI PENGEMBANGAN</w:t>
      </w:r>
    </w:p>
    <w:p w14:paraId="4259D5D3" w14:textId="77777777" w:rsidR="00870071" w:rsidRDefault="00870071" w:rsidP="00870071">
      <w:pPr>
        <w:pStyle w:val="ListParagraph"/>
        <w:spacing w:before="240"/>
        <w:ind w:left="0" w:firstLine="562"/>
        <w:rPr>
          <w:b/>
        </w:rPr>
      </w:pPr>
      <w:r>
        <w:t xml:space="preserve">Berisi tentang metode pengembangan, aplikasi android menggunakan metode </w:t>
      </w:r>
      <w:r>
        <w:rPr>
          <w:i/>
        </w:rPr>
        <w:t xml:space="preserve">Rapid Application Development </w:t>
      </w:r>
      <w:r>
        <w:t>(RAD)</w:t>
      </w:r>
    </w:p>
    <w:p w14:paraId="0B6CE57C" w14:textId="77777777" w:rsidR="00870071" w:rsidRDefault="00870071" w:rsidP="00870071">
      <w:pPr>
        <w:pStyle w:val="ListParagraph"/>
        <w:spacing w:before="240"/>
        <w:ind w:left="0" w:firstLine="562"/>
        <w:rPr>
          <w:b/>
        </w:rPr>
      </w:pPr>
      <w:r>
        <w:rPr>
          <w:b/>
        </w:rPr>
        <w:t>BAB IV ANALISIS DAN PERANCANGAN</w:t>
      </w:r>
    </w:p>
    <w:p w14:paraId="6BAC73C0" w14:textId="77777777" w:rsidR="00870071" w:rsidRDefault="00870071" w:rsidP="00870071">
      <w:pPr>
        <w:pStyle w:val="ListParagraph"/>
        <w:spacing w:before="240"/>
        <w:ind w:left="0" w:firstLine="562"/>
        <w:rPr>
          <w:b/>
        </w:rPr>
      </w:pPr>
      <w:r>
        <w:t xml:space="preserve">Berisi tentang analisis dan perancangan keseluruhan aplikasi dengan pendekatan </w:t>
      </w:r>
      <w:r>
        <w:rPr>
          <w:i/>
        </w:rPr>
        <w:t xml:space="preserve">Rapid Application Development </w:t>
      </w:r>
      <w:r>
        <w:t>(RAD) yang digunakan untuk pengembangan ini. Serta lampiran desain antarmuka aplikasi.</w:t>
      </w:r>
    </w:p>
    <w:p w14:paraId="51E1854F" w14:textId="77777777" w:rsidR="00870071" w:rsidRDefault="00870071" w:rsidP="00870071">
      <w:pPr>
        <w:pStyle w:val="ListParagraph"/>
        <w:spacing w:before="240"/>
        <w:ind w:left="0" w:firstLine="562"/>
        <w:rPr>
          <w:b/>
          <w:szCs w:val="22"/>
        </w:rPr>
      </w:pPr>
      <w:r>
        <w:rPr>
          <w:b/>
        </w:rPr>
        <w:t>BAB V IMPLEMENTASI DAN PENGUJIAN</w:t>
      </w:r>
    </w:p>
    <w:p w14:paraId="53C40B94" w14:textId="77777777" w:rsidR="00870071" w:rsidRDefault="00870071" w:rsidP="00870071">
      <w:pPr>
        <w:pStyle w:val="ListParagraph"/>
        <w:spacing w:before="240"/>
        <w:ind w:left="0" w:firstLine="562"/>
        <w:rPr>
          <w:b/>
        </w:rPr>
      </w:pPr>
      <w:r>
        <w:t>Berisi tentang implementasi aplikasi dibuat dan dijalankan serta pengujian berdasarkan analisa dan perancangan yang telah dilakukan sebelumnya.</w:t>
      </w:r>
    </w:p>
    <w:p w14:paraId="22FD0B7A" w14:textId="77777777" w:rsidR="00870071" w:rsidRDefault="00870071" w:rsidP="00870071">
      <w:pPr>
        <w:pStyle w:val="ListParagraph"/>
        <w:spacing w:before="240"/>
        <w:ind w:left="0" w:firstLine="562"/>
        <w:rPr>
          <w:b/>
        </w:rPr>
      </w:pPr>
      <w:r>
        <w:rPr>
          <w:b/>
        </w:rPr>
        <w:t>BAB VI HASIL DAN PEMBAHASAN</w:t>
      </w:r>
    </w:p>
    <w:p w14:paraId="60AE1193" w14:textId="77777777" w:rsidR="00870071" w:rsidRDefault="00870071" w:rsidP="00870071">
      <w:pPr>
        <w:pStyle w:val="ListParagraph"/>
        <w:spacing w:before="240"/>
        <w:ind w:left="0" w:firstLine="562"/>
        <w:rPr>
          <w:lang w:val="id-ID"/>
        </w:rPr>
      </w:pPr>
      <w:r>
        <w:t>Berisi tentang hasil pengembangan dan pengujian berdasarkan perancangan aplikasi sesuai dengan tujuan yang diharapkan.</w:t>
      </w:r>
    </w:p>
    <w:p w14:paraId="10E50E78" w14:textId="77777777" w:rsidR="00870071" w:rsidRDefault="00870071" w:rsidP="00870071">
      <w:pPr>
        <w:pStyle w:val="ListParagraph"/>
        <w:spacing w:before="240"/>
        <w:ind w:left="0" w:firstLine="562"/>
        <w:rPr>
          <w:b/>
        </w:rPr>
      </w:pPr>
      <w:r>
        <w:rPr>
          <w:b/>
        </w:rPr>
        <w:t>BAB VII KESIMPULAN DAN SARAN</w:t>
      </w:r>
    </w:p>
    <w:p w14:paraId="3E68D1CF" w14:textId="5EB2676C" w:rsidR="00870071" w:rsidRDefault="00870071" w:rsidP="00870071">
      <w:pPr>
        <w:spacing w:after="6"/>
        <w:jc w:val="both"/>
        <w:rPr>
          <w:b/>
          <w:caps/>
        </w:rPr>
      </w:pPr>
      <w:r>
        <w:t>Berisi tentang kesimpulan dari keseluruhan pengembangan dan saran rekomendasi berdasarkan hasil pengembangan maupun permasalahan yang dihadapi.</w:t>
      </w:r>
    </w:p>
    <w:p w14:paraId="0E4620CD" w14:textId="37857127" w:rsidR="005A498B" w:rsidRPr="00387169" w:rsidRDefault="006C77F8" w:rsidP="003B7112">
      <w:pPr>
        <w:pStyle w:val="Heading1"/>
      </w:pPr>
      <w:bookmarkStart w:id="41" w:name="_Toc77700174"/>
      <w:bookmarkEnd w:id="38"/>
      <w:bookmarkEnd w:id="39"/>
      <w:r w:rsidRPr="00387169">
        <w:lastRenderedPageBreak/>
        <w:t>LANDASAN TEORI</w:t>
      </w:r>
      <w:bookmarkEnd w:id="41"/>
    </w:p>
    <w:p w14:paraId="336513BE" w14:textId="77777777" w:rsidR="001F4541" w:rsidRDefault="001F4541" w:rsidP="005A498B">
      <w:pPr>
        <w:jc w:val="center"/>
        <w:rPr>
          <w:b/>
        </w:rPr>
      </w:pPr>
    </w:p>
    <w:p w14:paraId="77CF84E8" w14:textId="07D74554" w:rsidR="005A5DC6" w:rsidRPr="00813280" w:rsidRDefault="009E69E0" w:rsidP="00E009BE">
      <w:pPr>
        <w:pStyle w:val="Heading2"/>
      </w:pPr>
      <w:bookmarkStart w:id="42" w:name="_Toc77700175"/>
      <w:r w:rsidRPr="00E009BE">
        <w:rPr>
          <w:i/>
          <w:iCs/>
        </w:rPr>
        <w:t>Marketplace</w:t>
      </w:r>
      <w:bookmarkStart w:id="43" w:name="_Toc504076952"/>
      <w:bookmarkEnd w:id="42"/>
    </w:p>
    <w:p w14:paraId="6F07D85A" w14:textId="286C167D" w:rsidR="009E69E0" w:rsidRDefault="009E69E0" w:rsidP="00AD6D20">
      <w:pPr>
        <w:pStyle w:val="isi"/>
        <w:ind w:firstLine="576"/>
      </w:pPr>
      <w:bookmarkStart w:id="44" w:name="_Hlk59087414"/>
      <w:bookmarkEnd w:id="43"/>
      <w:r w:rsidRPr="00813280">
        <w:rPr>
          <w:i/>
          <w:iCs/>
        </w:rPr>
        <w:t>Marketplace</w:t>
      </w:r>
      <w:r w:rsidRPr="009E69E0">
        <w:t xml:space="preserve"> merupakan media online berbasis internet</w:t>
      </w:r>
      <w:r w:rsidR="00813280">
        <w:t xml:space="preserve"> sebagai</w:t>
      </w:r>
      <w:r w:rsidRPr="009E69E0">
        <w:t xml:space="preserve"> tempat melakukan kegiatan bisnis dan transaksi antara pembeli dan penjual. Pembeli dapat mencari supplier sebanyak mungkin dengan kriteria yang diinginkan, sehingga memperoleh sesuai harga pasar. Sedangkan bagi penjual dapat mengetahui perusahaan-perusahaan yang membutuhkan produk/jasa mereka. </w:t>
      </w:r>
      <w:r w:rsidR="00813280" w:rsidRPr="00813280">
        <w:rPr>
          <w:i/>
          <w:iCs/>
        </w:rPr>
        <w:t>M</w:t>
      </w:r>
      <w:r w:rsidRPr="00813280">
        <w:rPr>
          <w:i/>
          <w:iCs/>
        </w:rPr>
        <w:t>arketplace</w:t>
      </w:r>
      <w:r w:rsidRPr="009E69E0">
        <w:t xml:space="preserve"> merupakan lokasi online di mana pembeli dan penjual melakukan transaksi komersial seperti menjual barang, jasa atau informasi</w:t>
      </w:r>
      <w:r w:rsidR="00641381">
        <w:t xml:space="preserve"> </w:t>
      </w:r>
      <w:r w:rsidR="00A52CFC">
        <w:fldChar w:fldCharType="begin" w:fldLock="1"/>
      </w:r>
      <w:r w:rsidR="00515BAD">
        <w:instrText>ADDIN CSL_CITATION {"citationItems":[{"id":"ITEM-1","itemData":{"ISBN":"9783319170275","author":[{"dropping-particle":"","family":"Turban","given":"Efraim","non-dropping-particle":"","parse-names":false,"suffix":""},{"dropping-particle":"","family":"Strauss","given":"Judy","non-dropping-particle":"","parse-names":false,"suffix":""},{"dropping-particle":"","family":"Lai","given":"Linda","non-dropping-particle":"","parse-names":false,"suffix":""}],"collection-title":"Springer Texts in Business and Economics","edition":"1","id":"ITEM-1","issued":{"date-parts":[["2016"]]},"publisher":"Springer International Publishing","publisher-place":"Cham","title":"Social Commerce","type":"book"},"uris":["http://www.mendeley.com/documents/?uuid=be3d6b6c-8de5-4255-a108-a7d4e6005a7b"]}],"mendeley":{"formattedCitation":"(Turban et al., 2016)","plainTextFormattedCitation":"(Turban et al., 2016)","previouslyFormattedCitation":"(Turban et al., 2016)"},"properties":{"noteIndex":0},"schema":"https://github.com/citation-style-language/schema/raw/master/csl-citation.json"}</w:instrText>
      </w:r>
      <w:r w:rsidR="00A52CFC">
        <w:fldChar w:fldCharType="separate"/>
      </w:r>
      <w:r w:rsidR="00A52CFC" w:rsidRPr="00A52CFC">
        <w:rPr>
          <w:noProof/>
        </w:rPr>
        <w:t>(Turban et al., 2016)</w:t>
      </w:r>
      <w:r w:rsidR="00A52CFC">
        <w:fldChar w:fldCharType="end"/>
      </w:r>
      <w:r w:rsidR="00954E04">
        <w:t>.</w:t>
      </w:r>
    </w:p>
    <w:p w14:paraId="38E4F386" w14:textId="4ED1EF24" w:rsidR="0046185A" w:rsidRDefault="0046185A" w:rsidP="0046185A">
      <w:pPr>
        <w:pStyle w:val="isi"/>
        <w:ind w:firstLine="0"/>
      </w:pPr>
    </w:p>
    <w:p w14:paraId="66D020D3" w14:textId="527A1841" w:rsidR="0046185A" w:rsidRDefault="0046185A" w:rsidP="00AD6D20">
      <w:pPr>
        <w:pStyle w:val="Heading2"/>
      </w:pPr>
      <w:bookmarkStart w:id="45" w:name="_Toc77700176"/>
      <w:r w:rsidRPr="00E009BE">
        <w:t>Manajemen</w:t>
      </w:r>
      <w:r>
        <w:t xml:space="preserve"> Rantai Pasok</w:t>
      </w:r>
      <w:bookmarkEnd w:id="45"/>
    </w:p>
    <w:p w14:paraId="31015C0B" w14:textId="3245E5EC" w:rsidR="0046185A" w:rsidRDefault="00515BAD" w:rsidP="00AD6D20">
      <w:pPr>
        <w:pStyle w:val="isi"/>
        <w:ind w:firstLine="576"/>
      </w:pPr>
      <w:r>
        <w:t xml:space="preserve">Manajemen </w:t>
      </w:r>
      <w:r w:rsidR="0046185A">
        <w:t>R</w:t>
      </w:r>
      <w:r w:rsidR="0046185A" w:rsidRPr="0046185A">
        <w:t>antai pasok</w:t>
      </w:r>
      <w:r w:rsidR="0046185A">
        <w:t xml:space="preserve"> </w:t>
      </w:r>
      <w:r w:rsidR="0046185A" w:rsidRPr="0046185A">
        <w:t xml:space="preserve">adalah sistem </w:t>
      </w:r>
      <w:r w:rsidR="0046185A">
        <w:t>yang berkesinambungan pada</w:t>
      </w:r>
      <w:r w:rsidR="0046185A" w:rsidRPr="0046185A">
        <w:t xml:space="preserve"> </w:t>
      </w:r>
      <w:r w:rsidR="0046185A">
        <w:t>seluruh</w:t>
      </w:r>
      <w:r w:rsidR="0046185A" w:rsidRPr="0046185A">
        <w:t xml:space="preserve"> proses di organisasi/perusahaan dalam </w:t>
      </w:r>
      <w:r w:rsidR="0046185A">
        <w:t>memproduksi dan menyalurkan</w:t>
      </w:r>
      <w:r w:rsidR="0046185A" w:rsidRPr="0046185A">
        <w:t xml:space="preserve"> produk/jasa kepada konsumen. Proses ini mencakup perencanaan, sumber </w:t>
      </w:r>
      <w:r w:rsidR="0046185A" w:rsidRPr="00B352CF">
        <w:t>input</w:t>
      </w:r>
      <w:r w:rsidR="0046185A" w:rsidRPr="0046185A">
        <w:t xml:space="preserve"> bagi proses, proses transformasi </w:t>
      </w:r>
      <w:r w:rsidR="0046185A" w:rsidRPr="00B352CF">
        <w:t>input</w:t>
      </w:r>
      <w:r w:rsidR="0046185A" w:rsidRPr="0046185A">
        <w:t xml:space="preserve"> menjadi </w:t>
      </w:r>
      <w:r w:rsidR="0046185A" w:rsidRPr="00B352CF">
        <w:t>output</w:t>
      </w:r>
      <w:r w:rsidR="0046185A" w:rsidRPr="0046185A">
        <w:t>, transportasi, distribusi, pergudangan, sistem informasi dan pembayaran produk/jasa, sampai produk/jasa tersebut dikonsumsi oleh konsumen, serta layanan pengembalian produk/jasa</w:t>
      </w:r>
      <w:r w:rsidR="00B352CF">
        <w:t xml:space="preserve"> </w:t>
      </w:r>
      <w:r w:rsidR="00B352CF">
        <w:fldChar w:fldCharType="begin" w:fldLock="1"/>
      </w:r>
      <w:r w:rsidR="00AA02AE">
        <w:instrText>ADDIN CSL_CITATION {"citationItems":[{"id":"ITEM-1","itemData":{"ISBN":"979-442-405-600-2","author":[{"dropping-particle":"","family":"Martono","given":"Ricky","non-dropping-particle":"","parse-names":false,"suffix":""}],"editor":[{"dropping-particle":"","family":"Retnowati","given":"","non-dropping-particle":"","parse-names":false,"suffix":""},{"dropping-particle":"","family":"E","given":"Vani","non-dropping-particle":"","parse-names":false,"suffix":""}],"id":"ITEM-1","issued":{"date-parts":[["2015"]]},"number-of-pages":"428","publisher":"PPM Manajemen","publisher-place":"Jakarta","title":"Manajemen Logistik Terintegrasi","type":"book"},"uris":["http://www.mendeley.com/documents/?uuid=7113c881-4eca-4760-a31f-000d9813c96c"]}],"mendeley":{"formattedCitation":"(Martono, 2015)","plainTextFormattedCitation":"(Martono, 2015)","previouslyFormattedCitation":"(Martono, 2015)"},"properties":{"noteIndex":0},"schema":"https://github.com/citation-style-language/schema/raw/master/csl-citation.json"}</w:instrText>
      </w:r>
      <w:r w:rsidR="00B352CF">
        <w:fldChar w:fldCharType="separate"/>
      </w:r>
      <w:r w:rsidR="00B352CF" w:rsidRPr="00B352CF">
        <w:rPr>
          <w:noProof/>
        </w:rPr>
        <w:t>(Martono, 2015)</w:t>
      </w:r>
      <w:r w:rsidR="00B352CF">
        <w:fldChar w:fldCharType="end"/>
      </w:r>
      <w:r w:rsidR="00B352CF">
        <w:t>.</w:t>
      </w:r>
    </w:p>
    <w:p w14:paraId="3E926ECB" w14:textId="571BC521" w:rsidR="00515BAD" w:rsidRDefault="00515BAD" w:rsidP="00AD6D20">
      <w:pPr>
        <w:pStyle w:val="isi"/>
        <w:ind w:firstLine="576"/>
      </w:pPr>
      <w:r w:rsidRPr="00515BAD">
        <w:t>Manajemen Rantai Pasok menggambarkan koordinasi dari keseluruhan kegiatan rantai pasokan, dimulai dari bahan baku dan diakhiri dengan pelanggan yang puas. Rantai pasokan mencakup pemasok; perusahaan manufaktur dan /atau penyedia jasa; dan perusahaan distributor, grosir dan/atau pengecer yang mengantarkan produk dan/atau jasa ke konsumen akhir</w:t>
      </w:r>
      <w:r>
        <w:t xml:space="preserve"> </w:t>
      </w:r>
      <w:r>
        <w:fldChar w:fldCharType="begin" w:fldLock="1"/>
      </w:r>
      <w:r w:rsidR="00B41184">
        <w:instrText>ADDIN CSL_CITATION {"citationItems":[{"id":"ITEM-1","itemData":{"ISBN":"9780134163451","author":[{"dropping-particle":"","family":"Heizer","given":"J","non-dropping-particle":"","parse-names":false,"suffix":""},{"dropping-particle":"","family":"Render","given":"B","non-dropping-particle":"","parse-names":false,"suffix":""},{"dropping-particle":"","family":"Munson","given":"C","non-dropping-particle":"","parse-names":false,"suffix":""}],"id":"ITEM-1","issued":{"date-parts":[["2016"]]},"publisher":"Pearson Education","title":"Operations Management: Sustainability and Supply Chain Management","type":"book"},"uris":["http://www.mendeley.com/documents/?uuid=030844c7-e325-40bf-8ca2-c71b9e3383d8"]}],"mendeley":{"formattedCitation":"(Heizer et al., 2016)","plainTextFormattedCitation":"(Heizer et al., 2016)","previouslyFormattedCitation":"(Heizer et al., 2016)"},"properties":{"noteIndex":0},"schema":"https://github.com/citation-style-language/schema/raw/master/csl-citation.json"}</w:instrText>
      </w:r>
      <w:r>
        <w:fldChar w:fldCharType="separate"/>
      </w:r>
      <w:r w:rsidRPr="00515BAD">
        <w:rPr>
          <w:noProof/>
        </w:rPr>
        <w:t>(Heizer et al., 2016)</w:t>
      </w:r>
      <w:r>
        <w:fldChar w:fldCharType="end"/>
      </w:r>
      <w:r>
        <w:t>.</w:t>
      </w:r>
    </w:p>
    <w:bookmarkEnd w:id="44"/>
    <w:p w14:paraId="4F97182C" w14:textId="355016FC" w:rsidR="005B4E6E" w:rsidRDefault="005B4E6E" w:rsidP="005B4E6E">
      <w:pPr>
        <w:pStyle w:val="isi"/>
        <w:ind w:firstLine="0"/>
      </w:pPr>
    </w:p>
    <w:p w14:paraId="5C8E958A" w14:textId="23B60835" w:rsidR="002A3A85" w:rsidRDefault="002A3A85" w:rsidP="00E009BE">
      <w:pPr>
        <w:pStyle w:val="Heading2"/>
      </w:pPr>
      <w:bookmarkStart w:id="46" w:name="_Toc77700177"/>
      <w:r>
        <w:t>Android</w:t>
      </w:r>
      <w:bookmarkEnd w:id="46"/>
    </w:p>
    <w:p w14:paraId="1E4DDD40" w14:textId="6ADBC8CE" w:rsidR="002A3A85" w:rsidRDefault="002A3A85" w:rsidP="00AD6D20">
      <w:pPr>
        <w:pStyle w:val="isi"/>
        <w:ind w:firstLine="576"/>
        <w:rPr>
          <w:color w:val="000000"/>
        </w:rPr>
      </w:pPr>
      <w:r w:rsidRPr="002A3A85">
        <w:rPr>
          <w:color w:val="000000"/>
        </w:rPr>
        <w:t xml:space="preserve">Android </w:t>
      </w:r>
      <w:r>
        <w:rPr>
          <w:color w:val="000000"/>
        </w:rPr>
        <w:t>merupakan</w:t>
      </w:r>
      <w:r w:rsidRPr="002A3A85">
        <w:rPr>
          <w:color w:val="000000"/>
        </w:rPr>
        <w:t xml:space="preserve"> sebuah sistem operasi </w:t>
      </w:r>
      <w:r>
        <w:rPr>
          <w:color w:val="000000"/>
        </w:rPr>
        <w:t>yang berjalan pada</w:t>
      </w:r>
      <w:r w:rsidRPr="002A3A85">
        <w:rPr>
          <w:color w:val="000000"/>
        </w:rPr>
        <w:t xml:space="preserve"> perangkat mobile berbasis linux yang mencakup sistem operasi, </w:t>
      </w:r>
      <w:r w:rsidRPr="00CD6A23">
        <w:rPr>
          <w:i/>
          <w:iCs/>
          <w:color w:val="000000"/>
        </w:rPr>
        <w:t>middleware</w:t>
      </w:r>
      <w:r w:rsidRPr="002A3A85">
        <w:rPr>
          <w:color w:val="000000"/>
        </w:rPr>
        <w:t xml:space="preserve"> dan aplikasi. Android menyediakan platform terbuka bagi para pengembang untuk menciptakan</w:t>
      </w:r>
      <w:r>
        <w:rPr>
          <w:color w:val="000000"/>
        </w:rPr>
        <w:t xml:space="preserve"> sebuah</w:t>
      </w:r>
      <w:r w:rsidRPr="002A3A85">
        <w:rPr>
          <w:color w:val="000000"/>
        </w:rPr>
        <w:t xml:space="preserve"> aplikasi</w:t>
      </w:r>
      <w:r w:rsidR="00813BFC">
        <w:rPr>
          <w:color w:val="000000"/>
        </w:rPr>
        <w:t xml:space="preserve"> </w:t>
      </w:r>
      <w:r w:rsidR="00CD6A23">
        <w:rPr>
          <w:color w:val="000000"/>
        </w:rPr>
        <w:fldChar w:fldCharType="begin" w:fldLock="1"/>
      </w:r>
      <w:r w:rsidR="00E83FAC">
        <w:rPr>
          <w:color w:val="000000"/>
        </w:rPr>
        <w:instrText>ADDIN CSL_CITATION {"citationItems":[{"id":"ITEM-1","itemData":{"ISBN":"9786028758529","abstract":"Buku Pemrograman Aplikasi Mobile Smartphone dan Tablet PC Berbasis Android (Edisi Revisi) ini dirancang untuk orang yang berminat menjadi developer atau pengembang aplikasi berbasis smatphone/tablet pc. Buku dilengkapi dengan pembahasan dan source code lengkap tentang berbagai aplikasi Android baik aplikasi yang bersifat local maupun aplikasi berbasis client-server seperti Aplikasi pemutar musik, Aplikasi Doa Harian Islam, Aplikasi Mobile-Learning dan berbagai aplikasi lainnya. Selain bahasan aplikasi yang dibuat khusus Android (base programming java), buku ini juga membahas lengkap pembuatan aplikasi Android yang dikembangkan dengan HTML5+CSS3 serta JqueryMobile dan PhoneGap. Karena tidak dapat dipungkiri dimasa yang akan datang dibutuhkan aplikasi yang dikembangkan untuk multi platform, hal ini disebabkan karena tetap eksisnya berbagai macam operating sistem perangkat smartphone/tablet pc terutama Android, IOS, Windows Phone dan Blackberry. Perkembangan aplikasi Web Mobile dengan HTML5 (JQueryMobile) akan menjadi trend yang akan tumbuh berkembang dalam pembuatan aplikasi mobile. Di dalam buku ini akan dibahas berbagai jenis aplikasi web mobile client-server yang dibangun dengan framework JqueryMobile dan PhoneGap dengan konsep HTML5 seperti aplikasi M-Resto, Aplikasi Ensiklopedia Hadits, Aplikasi RSS Readar, dan berbagai aplikasi client-server lainnya.","author":[{"dropping-particle":"","family":"Safaat","given":"Nazrudin","non-dropping-particle":"","parse-names":false,"suffix":""}],"container-title":"Android","id":"ITEM-1","issued":{"date-parts":[["2011"]]},"number-of-pages":"1-513","title":"Pemrograman Aplikasi Mobile Smartphone dan Tablet PC Berbasis Android. Bandung : Informatika Bandung","type":"book"},"uris":["http://www.mendeley.com/documents/?uuid=60154f6d-80f3-413a-a589-c6f22b56454e"]}],"mendeley":{"formattedCitation":"(Safaat, 2011)","plainTextFormattedCitation":"(Safaat, 2011)","previouslyFormattedCitation":"(Safaat, 2011)"},"properties":{"noteIndex":0},"schema":"https://github.com/citation-style-language/schema/raw/master/csl-citation.json"}</w:instrText>
      </w:r>
      <w:r w:rsidR="00CD6A23">
        <w:rPr>
          <w:color w:val="000000"/>
        </w:rPr>
        <w:fldChar w:fldCharType="separate"/>
      </w:r>
      <w:r w:rsidR="00CD6A23" w:rsidRPr="00CD6A23">
        <w:rPr>
          <w:noProof/>
          <w:color w:val="000000"/>
        </w:rPr>
        <w:t>(Safaat, 2011)</w:t>
      </w:r>
      <w:r w:rsidR="00CD6A23">
        <w:rPr>
          <w:color w:val="000000"/>
        </w:rPr>
        <w:fldChar w:fldCharType="end"/>
      </w:r>
      <w:r w:rsidR="00813BFC">
        <w:rPr>
          <w:color w:val="000000"/>
        </w:rPr>
        <w:t>.</w:t>
      </w:r>
    </w:p>
    <w:p w14:paraId="0E9D5B3E" w14:textId="2B11067B" w:rsidR="003E3FC8" w:rsidRDefault="00813BFC" w:rsidP="00AD6D20">
      <w:pPr>
        <w:pStyle w:val="isi"/>
        <w:ind w:firstLine="576"/>
        <w:rPr>
          <w:color w:val="000000"/>
        </w:rPr>
      </w:pPr>
      <w:r w:rsidRPr="00813BFC">
        <w:rPr>
          <w:color w:val="000000"/>
        </w:rPr>
        <w:t xml:space="preserve">Dengan sistem distribusi </w:t>
      </w:r>
      <w:r w:rsidRPr="00813BFC">
        <w:rPr>
          <w:i/>
          <w:iCs/>
          <w:color w:val="000000"/>
        </w:rPr>
        <w:t>open source</w:t>
      </w:r>
      <w:r w:rsidRPr="00813BFC">
        <w:rPr>
          <w:color w:val="000000"/>
        </w:rPr>
        <w:t xml:space="preserve"> yang digunakan memungkinkan para pengembang untuk menciptakan beragam aplikasi menarik yang dapat dinikmati oleh para penggunanya, seperti game, chatting dan lain-lain, hal ini pulalah yang membuat smartphone berbasis Android ini lebih murah dibanding gadget sejenis.</w:t>
      </w:r>
    </w:p>
    <w:p w14:paraId="3469D8E1" w14:textId="2293E1F7" w:rsidR="00425F9D" w:rsidRDefault="002F7798" w:rsidP="00AD6D20">
      <w:pPr>
        <w:pStyle w:val="Heading2"/>
      </w:pPr>
      <w:bookmarkStart w:id="47" w:name="_Toc77700178"/>
      <w:r>
        <w:lastRenderedPageBreak/>
        <w:t>Flutter</w:t>
      </w:r>
      <w:bookmarkEnd w:id="47"/>
    </w:p>
    <w:p w14:paraId="35BC40C7" w14:textId="00A10FC7" w:rsidR="00E61F92" w:rsidRDefault="00E61F92" w:rsidP="00AD6D20">
      <w:pPr>
        <w:pStyle w:val="isi"/>
        <w:ind w:firstLine="576"/>
      </w:pPr>
      <w:r>
        <w:rPr>
          <w:color w:val="000000"/>
        </w:rPr>
        <w:t xml:space="preserve">Flutter adalah kerangka kerja antarmuka portabel milik Google untuk membangun aplikasi mobile pada sistem operasi iOS dan Android. Flutter merupakan proyek </w:t>
      </w:r>
      <w:r>
        <w:rPr>
          <w:i/>
          <w:iCs/>
          <w:color w:val="000000"/>
        </w:rPr>
        <w:t>open source</w:t>
      </w:r>
      <w:r>
        <w:rPr>
          <w:color w:val="000000"/>
        </w:rPr>
        <w:t xml:space="preserve"> yang dihosting di GitHub dengan kontribusi dari Google dan komunitas. Flutter menggunakan Dart, yaitu bahasa pemrograman berorientasi objek modern yang mengkompilasi ke kode ARM asli dan kode JavaScript siap produksi.</w:t>
      </w:r>
    </w:p>
    <w:p w14:paraId="33AC88D6" w14:textId="49EDCF90" w:rsidR="00E61F92" w:rsidRDefault="00E61F92" w:rsidP="00AD6D20">
      <w:pPr>
        <w:pStyle w:val="isi"/>
        <w:ind w:firstLine="576"/>
      </w:pPr>
      <w:r>
        <w:rPr>
          <w:color w:val="000000"/>
        </w:rPr>
        <w:t xml:space="preserve">Flutter menggunakan bahasa pemrograman Dart untuk membangun antarmuka pengguna, Flutter membuat tampilan UI berdasarkan </w:t>
      </w:r>
      <w:r>
        <w:rPr>
          <w:i/>
          <w:iCs/>
          <w:color w:val="000000"/>
        </w:rPr>
        <w:t>state</w:t>
      </w:r>
      <w:r>
        <w:rPr>
          <w:color w:val="000000"/>
        </w:rPr>
        <w:t xml:space="preserve"> pada aplikasi. Saat </w:t>
      </w:r>
      <w:r>
        <w:rPr>
          <w:i/>
          <w:iCs/>
          <w:color w:val="000000"/>
        </w:rPr>
        <w:t>state</w:t>
      </w:r>
      <w:r>
        <w:rPr>
          <w:color w:val="000000"/>
        </w:rPr>
        <w:t xml:space="preserve"> atau kondisi pada data berubah, tampilan UI akan dimuat ulang. Flutter memiliki performa yang sangat baik, dalam proses </w:t>
      </w:r>
      <w:r>
        <w:rPr>
          <w:i/>
          <w:iCs/>
          <w:color w:val="000000"/>
        </w:rPr>
        <w:t>rendering,</w:t>
      </w:r>
      <w:r>
        <w:rPr>
          <w:color w:val="000000"/>
        </w:rPr>
        <w:t xml:space="preserve"> Flutter mampu berjalan pada kecepatan 60fps dan 120fps untuk perangkat yang mendukung.</w:t>
      </w:r>
    </w:p>
    <w:p w14:paraId="25D8C531" w14:textId="64DDB49B" w:rsidR="00CB3AAB" w:rsidRDefault="00E61F92" w:rsidP="00AD6D20">
      <w:pPr>
        <w:pStyle w:val="isi"/>
        <w:ind w:firstLine="576"/>
      </w:pPr>
      <w:r>
        <w:rPr>
          <w:color w:val="000000"/>
        </w:rPr>
        <w:t xml:space="preserve">Flutter telah menghadirkan alat perancang aplikasi yang cantik dan terlihat profesional. Selama proses pengembangan, Flutter menyediakan fitur </w:t>
      </w:r>
      <w:r>
        <w:rPr>
          <w:i/>
          <w:iCs/>
          <w:color w:val="000000"/>
        </w:rPr>
        <w:t>hot reload</w:t>
      </w:r>
      <w:r>
        <w:rPr>
          <w:color w:val="000000"/>
        </w:rPr>
        <w:t xml:space="preserve"> untuk melakukan pembaruan tampilan aplikasi yang berjalan saat dilakukan perubahan kode program. Dengan hadirnya fitur </w:t>
      </w:r>
      <w:r>
        <w:rPr>
          <w:i/>
          <w:iCs/>
          <w:color w:val="000000"/>
        </w:rPr>
        <w:t>hot reload,</w:t>
      </w:r>
      <w:r>
        <w:rPr>
          <w:color w:val="000000"/>
        </w:rPr>
        <w:t xml:space="preserve"> pengembang aplikasi dapat dengan mudah melihat perubahan pada kode yang diubah di </w:t>
      </w:r>
      <w:r>
        <w:rPr>
          <w:i/>
          <w:iCs/>
          <w:color w:val="000000"/>
        </w:rPr>
        <w:t>simulator</w:t>
      </w:r>
      <w:r>
        <w:rPr>
          <w:color w:val="000000"/>
        </w:rPr>
        <w:t xml:space="preserve"> atau perangkat sambil tetap mempertahankan </w:t>
      </w:r>
      <w:r>
        <w:rPr>
          <w:i/>
          <w:iCs/>
          <w:color w:val="000000"/>
        </w:rPr>
        <w:t>state</w:t>
      </w:r>
      <w:r>
        <w:rPr>
          <w:color w:val="000000"/>
        </w:rPr>
        <w:t xml:space="preserve"> pada aplikasi</w:t>
      </w:r>
      <w:r w:rsidR="00641381">
        <w:rPr>
          <w:color w:val="000000"/>
        </w:rPr>
        <w:t xml:space="preserve"> </w:t>
      </w:r>
      <w:r>
        <w:rPr>
          <w:color w:val="000000"/>
        </w:rPr>
        <w:fldChar w:fldCharType="begin" w:fldLock="1"/>
      </w:r>
      <w:r w:rsidR="006C7CFB">
        <w:rPr>
          <w:color w:val="000000"/>
        </w:rPr>
        <w:instrText>ADDIN CSL_CITATION {"citationItems":[{"id":"ITEM-1","itemData":{"ISBN":"1119550823, 9781119550822","author":[{"dropping-particle":"","family":"L. Napoli","given":"Marco","non-dropping-particle":"","parse-names":false,"suffix":""}],"container-title":"John Wiley &amp; Sons, Inc.","id":"ITEM-1","issued":{"date-parts":[["2019"]]},"number-of-pages":"528","publisher":"John Wiley &amp; Sons","title":"Beginning Flutter: A Hands On Guide to App Development","type":"book"},"uris":["http://www.mendeley.com/documents/?uuid=f48f2f3e-a3c0-4c59-ad16-f469a93c6968"]}],"mendeley":{"formattedCitation":"(L. Napoli, 2019)","plainTextFormattedCitation":"(L. Napoli, 2019)","previouslyFormattedCitation":"(L. Napoli, 2019)"},"properties":{"noteIndex":0},"schema":"https://github.com/citation-style-language/schema/raw/master/csl-citation.json"}</w:instrText>
      </w:r>
      <w:r>
        <w:rPr>
          <w:color w:val="000000"/>
        </w:rPr>
        <w:fldChar w:fldCharType="separate"/>
      </w:r>
      <w:r w:rsidR="00B6110F" w:rsidRPr="00B6110F">
        <w:rPr>
          <w:noProof/>
          <w:color w:val="000000"/>
        </w:rPr>
        <w:t>(L. Napoli, 2019)</w:t>
      </w:r>
      <w:r>
        <w:rPr>
          <w:color w:val="000000"/>
        </w:rPr>
        <w:fldChar w:fldCharType="end"/>
      </w:r>
      <w:r w:rsidR="00954E04">
        <w:rPr>
          <w:color w:val="000000"/>
        </w:rPr>
        <w:t>.</w:t>
      </w:r>
    </w:p>
    <w:p w14:paraId="6F7BCBB9" w14:textId="7B436839" w:rsidR="00CD6A23" w:rsidRDefault="00CD6A23">
      <w:pPr>
        <w:spacing w:line="240" w:lineRule="auto"/>
      </w:pPr>
    </w:p>
    <w:p w14:paraId="640241D3" w14:textId="07B6F54A" w:rsidR="00CD6A23" w:rsidRDefault="00CD6A23" w:rsidP="00AD6D20">
      <w:pPr>
        <w:pStyle w:val="Heading2"/>
      </w:pPr>
      <w:bookmarkStart w:id="48" w:name="_Toc77700179"/>
      <w:r>
        <w:t>API</w:t>
      </w:r>
      <w:bookmarkEnd w:id="48"/>
    </w:p>
    <w:p w14:paraId="51BDE8C8" w14:textId="35905E52" w:rsidR="00B6110F" w:rsidRPr="008A1E8B" w:rsidRDefault="00CD6A23" w:rsidP="00AD6D20">
      <w:pPr>
        <w:pStyle w:val="isi"/>
        <w:ind w:firstLine="576"/>
        <w:rPr>
          <w:color w:val="000000"/>
        </w:rPr>
      </w:pPr>
      <w:r w:rsidRPr="00CD6A23">
        <w:rPr>
          <w:color w:val="000000"/>
        </w:rPr>
        <w:t>API</w:t>
      </w:r>
      <w:r w:rsidR="00813280">
        <w:rPr>
          <w:color w:val="000000"/>
        </w:rPr>
        <w:t xml:space="preserve"> </w:t>
      </w:r>
      <w:r w:rsidR="00813280" w:rsidRPr="00AD6D20">
        <w:rPr>
          <w:color w:val="000000"/>
        </w:rPr>
        <w:t>(Application Programming Interface)</w:t>
      </w:r>
      <w:r w:rsidRPr="00CD6A23">
        <w:rPr>
          <w:color w:val="000000"/>
        </w:rPr>
        <w:t xml:space="preserve"> </w:t>
      </w:r>
      <w:r>
        <w:rPr>
          <w:color w:val="000000"/>
        </w:rPr>
        <w:t>merupakan</w:t>
      </w:r>
      <w:r w:rsidRPr="00CD6A23">
        <w:rPr>
          <w:color w:val="000000"/>
        </w:rPr>
        <w:t xml:space="preserve"> antar muka program dari sistem yang dapat diakses </w:t>
      </w:r>
      <w:r>
        <w:rPr>
          <w:color w:val="000000"/>
        </w:rPr>
        <w:t xml:space="preserve">melalui </w:t>
      </w:r>
      <w:r w:rsidRPr="00AD6D20">
        <w:rPr>
          <w:color w:val="000000"/>
        </w:rPr>
        <w:t>method</w:t>
      </w:r>
      <w:r w:rsidRPr="00CD6A23">
        <w:rPr>
          <w:color w:val="000000"/>
        </w:rPr>
        <w:t xml:space="preserve"> dan </w:t>
      </w:r>
      <w:r w:rsidRPr="00AD6D20">
        <w:rPr>
          <w:color w:val="000000"/>
        </w:rPr>
        <w:t>header</w:t>
      </w:r>
      <w:r w:rsidRPr="00CD6A23">
        <w:rPr>
          <w:color w:val="000000"/>
        </w:rPr>
        <w:t xml:space="preserve"> pada protokol HTT</w:t>
      </w:r>
      <w:r>
        <w:rPr>
          <w:color w:val="000000"/>
        </w:rPr>
        <w:t>P</w:t>
      </w:r>
      <w:r w:rsidRPr="00CD6A23">
        <w:rPr>
          <w:color w:val="000000"/>
        </w:rPr>
        <w:t xml:space="preserve">. API dapat diakses dari berbagai macam HTTP </w:t>
      </w:r>
      <w:r w:rsidRPr="00AD6D20">
        <w:rPr>
          <w:color w:val="000000"/>
        </w:rPr>
        <w:t>client</w:t>
      </w:r>
      <w:r w:rsidRPr="00CD6A23">
        <w:rPr>
          <w:color w:val="000000"/>
        </w:rPr>
        <w:t xml:space="preserve"> seperti browser dan perangkat </w:t>
      </w:r>
      <w:r w:rsidRPr="00AD6D20">
        <w:rPr>
          <w:color w:val="000000"/>
        </w:rPr>
        <w:t>mobile</w:t>
      </w:r>
      <w:r w:rsidRPr="00CD6A23">
        <w:rPr>
          <w:color w:val="000000"/>
        </w:rPr>
        <w:t xml:space="preserve">. API juga memiliki keuntungan karena menggunakan infrastruktur yang juga digunakan oleh web terutama untuk penggunaan </w:t>
      </w:r>
      <w:r w:rsidRPr="00AD6D20">
        <w:rPr>
          <w:color w:val="000000"/>
        </w:rPr>
        <w:t>caching</w:t>
      </w:r>
      <w:r w:rsidRPr="00CD6A23">
        <w:rPr>
          <w:color w:val="000000"/>
        </w:rPr>
        <w:t xml:space="preserve"> dan </w:t>
      </w:r>
      <w:r w:rsidRPr="00AD6D20">
        <w:rPr>
          <w:color w:val="000000"/>
        </w:rPr>
        <w:t>concurrency</w:t>
      </w:r>
      <w:r w:rsidR="00E83FAC" w:rsidRPr="00AD6D20">
        <w:rPr>
          <w:color w:val="000000"/>
        </w:rPr>
        <w:t xml:space="preserve"> </w:t>
      </w:r>
      <w:r w:rsidR="00E83FAC" w:rsidRPr="00AD6D20">
        <w:rPr>
          <w:color w:val="000000"/>
        </w:rPr>
        <w:fldChar w:fldCharType="begin" w:fldLock="1"/>
      </w:r>
      <w:r w:rsidR="00E83FAC" w:rsidRPr="00AD6D20">
        <w:rPr>
          <w:color w:val="000000"/>
        </w:rPr>
        <w:instrText>ADDIN CSL_CITATION {"citationItems":[{"id":"ITEM-1","itemData":{"ISBN":"978-1-449-33771-1","abstract":"Design and build Web APIs for a broad range of clients--including browsers and mobile devices--that can adapt to change over time. This practical, hands-on guide takes you through the theory and tools you need to build evolvable HTTP services with Microsoft's ASP.NET Web API framework. In the process, you'll learn how design and implement a real-world Web API.","author":[{"dropping-particle":"","family":"Block","given":"Glenn","non-dropping-particle":"","parse-names":false,"suffix":""},{"dropping-particle":"","family":"Cibraro","given":"Pablo","non-dropping-particle":"","parse-names":false,"suffix":""},{"dropping-particle":"","family":"Felix","given":"Pedro","non-dropping-particle":"","parse-names":false,"suffix":""},{"dropping-particle":"","family":"Dierking","given":"Howard","non-dropping-particle":"","parse-names":false,"suffix":""},{"dropping-particle":"","family":"Miller","given":"Darrel","non-dropping-particle":"","parse-names":false,"suffix":""}],"id":"ITEM-1","issued":{"date-parts":[["2014"]]},"number-of-pages":"536","publisher":"O'Reilly Media, Inc.","title":"Designing Evolvable Web APIs with ASP.NET","type":"book"},"uris":["http://www.mendeley.com/documents/?uuid=809d2c50-0ead-4c1a-b295-54983b32e258"]}],"mendeley":{"formattedCitation":"(Block et al., 2014)","plainTextFormattedCitation":"(Block et al., 2014)","previouslyFormattedCitation":"(Block et al., 2014)"},"properties":{"noteIndex":0},"schema":"https://github.com/citation-style-language/schema/raw/master/csl-citation.json"}</w:instrText>
      </w:r>
      <w:r w:rsidR="00E83FAC" w:rsidRPr="00AD6D20">
        <w:rPr>
          <w:color w:val="000000"/>
        </w:rPr>
        <w:fldChar w:fldCharType="separate"/>
      </w:r>
      <w:r w:rsidR="00E83FAC" w:rsidRPr="00AD6D20">
        <w:rPr>
          <w:color w:val="000000"/>
        </w:rPr>
        <w:t>(Block et al., 2014)</w:t>
      </w:r>
      <w:r w:rsidR="00E83FAC" w:rsidRPr="00AD6D20">
        <w:rPr>
          <w:color w:val="000000"/>
        </w:rPr>
        <w:fldChar w:fldCharType="end"/>
      </w:r>
      <w:r w:rsidR="00E83FAC" w:rsidRPr="00E83FAC">
        <w:rPr>
          <w:color w:val="000000"/>
        </w:rPr>
        <w:t>.</w:t>
      </w:r>
      <w:r w:rsidR="00B6110F" w:rsidRPr="00AD6D20">
        <w:rPr>
          <w:color w:val="000000"/>
        </w:rPr>
        <w:br w:type="page"/>
      </w:r>
    </w:p>
    <w:p w14:paraId="21ED4266" w14:textId="1F6FB48F" w:rsidR="003F1F49" w:rsidRPr="00387169" w:rsidRDefault="009C0467" w:rsidP="003B7112">
      <w:pPr>
        <w:pStyle w:val="Heading1"/>
      </w:pPr>
      <w:bookmarkStart w:id="49" w:name="_Toc77700180"/>
      <w:r w:rsidRPr="00E009BE">
        <w:lastRenderedPageBreak/>
        <w:t>METODOLOGI</w:t>
      </w:r>
      <w:r w:rsidRPr="00387169">
        <w:t xml:space="preserve"> PENGEMBANGAN</w:t>
      </w:r>
      <w:bookmarkEnd w:id="49"/>
    </w:p>
    <w:p w14:paraId="26190B70" w14:textId="77777777" w:rsidR="003F1F49" w:rsidRDefault="003F1F49" w:rsidP="003F1F49">
      <w:pPr>
        <w:rPr>
          <w:b/>
        </w:rPr>
      </w:pPr>
    </w:p>
    <w:p w14:paraId="29D88CFF" w14:textId="3E37352F" w:rsidR="00A23464" w:rsidRDefault="001630CF" w:rsidP="00AD6D20">
      <w:pPr>
        <w:pStyle w:val="Heading2"/>
      </w:pPr>
      <w:bookmarkStart w:id="50" w:name="_Toc77700181"/>
      <w:r>
        <w:rPr>
          <w:lang w:val="id-ID"/>
        </w:rPr>
        <w:t>Analisis Kebutuhan</w:t>
      </w:r>
      <w:r w:rsidR="00DC6659">
        <w:t xml:space="preserve"> </w:t>
      </w:r>
      <w:r w:rsidR="00DC6659" w:rsidRPr="00E009BE">
        <w:t>Mitra</w:t>
      </w:r>
      <w:bookmarkEnd w:id="50"/>
    </w:p>
    <w:p w14:paraId="62678E48" w14:textId="72936366" w:rsidR="00DC6659" w:rsidRDefault="00DC6659" w:rsidP="00F2165E">
      <w:pPr>
        <w:pStyle w:val="Heading3"/>
      </w:pPr>
      <w:bookmarkStart w:id="51" w:name="_Toc77700182"/>
      <w:r w:rsidRPr="006765DF">
        <w:t>Profil Mitra</w:t>
      </w:r>
      <w:bookmarkEnd w:id="51"/>
    </w:p>
    <w:p w14:paraId="683AAB2F" w14:textId="77777777" w:rsidR="001D5933" w:rsidRDefault="00107462" w:rsidP="00AD6D20">
      <w:pPr>
        <w:keepNext/>
        <w:jc w:val="center"/>
      </w:pPr>
      <w:r>
        <w:rPr>
          <w:noProof/>
        </w:rPr>
        <w:drawing>
          <wp:inline distT="0" distB="0" distL="0" distR="0" wp14:anchorId="4312B044" wp14:editId="049ECC9A">
            <wp:extent cx="2055752" cy="65560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6746" cy="665491"/>
                    </a:xfrm>
                    <a:prstGeom prst="rect">
                      <a:avLst/>
                    </a:prstGeom>
                    <a:noFill/>
                    <a:ln>
                      <a:noFill/>
                    </a:ln>
                  </pic:spPr>
                </pic:pic>
              </a:graphicData>
            </a:graphic>
          </wp:inline>
        </w:drawing>
      </w:r>
    </w:p>
    <w:p w14:paraId="14340706" w14:textId="0E5720EA" w:rsidR="00107462" w:rsidRPr="00107462" w:rsidRDefault="001D5933" w:rsidP="001D5933">
      <w:pPr>
        <w:pStyle w:val="Caption"/>
        <w:spacing w:after="240"/>
      </w:pPr>
      <w:bookmarkStart w:id="52" w:name="_Toc77700349"/>
      <w:r>
        <w:t>Gambar 3</w:t>
      </w:r>
      <w:r w:rsidR="000B7DE7">
        <w:t>.</w:t>
      </w:r>
      <w:r w:rsidR="00450CC7">
        <w:fldChar w:fldCharType="begin"/>
      </w:r>
      <w:r w:rsidR="00450CC7">
        <w:instrText xml:space="preserve"> STYLEREF 1 \s </w:instrText>
      </w:r>
      <w:r w:rsidR="00450CC7">
        <w:fldChar w:fldCharType="separate"/>
      </w:r>
      <w:r w:rsidR="00124672">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w:t>
      </w:r>
      <w:r w:rsidR="00450CC7">
        <w:fldChar w:fldCharType="end"/>
      </w:r>
      <w:r w:rsidRPr="001D5933">
        <w:t xml:space="preserve"> </w:t>
      </w:r>
      <w:r>
        <w:t>Logo PT. Infonika Parasa</w:t>
      </w:r>
      <w:bookmarkEnd w:id="52"/>
    </w:p>
    <w:p w14:paraId="33F9DD46" w14:textId="04A1D391" w:rsidR="00D91CB9" w:rsidRPr="00D91CB9" w:rsidRDefault="00D91CB9" w:rsidP="00D91CB9">
      <w:pPr>
        <w:pStyle w:val="isi"/>
      </w:pPr>
      <w:r>
        <w:t>PT. Infonika Parasa</w:t>
      </w:r>
      <w:r w:rsidR="00D67F23">
        <w:t xml:space="preserve"> berlokasi di </w:t>
      </w:r>
      <w:r w:rsidR="00D67F23" w:rsidRPr="00C92A9C">
        <w:t>Jl. Sidosermo Airdas Blok A-8, Kel. Sidosermo, Kec. Wonocolo, Surabaya, Jawa Timur.</w:t>
      </w:r>
      <w:r w:rsidR="00D67F23">
        <w:t xml:space="preserve"> M</w:t>
      </w:r>
      <w:r>
        <w:t xml:space="preserve">erupakan suatu perusahaan yang bergerak di bidang penyedia layanan konsultasi IT yang bertujuan untuk membantu klien dalam mengembangkan bisnis </w:t>
      </w:r>
      <w:r w:rsidR="002264EE">
        <w:t xml:space="preserve">dengan </w:t>
      </w:r>
      <w:r w:rsidR="005E5FCC">
        <w:t xml:space="preserve">memanfaatkan </w:t>
      </w:r>
      <w:r w:rsidR="002264EE">
        <w:t>teknologi informasi</w:t>
      </w:r>
      <w:r w:rsidR="005E5FCC">
        <w:t>, layanan yang disediakan diantaranya analisis bisnis dan pengembangan aplikasi. Selain itu PT. Infonika Parasa mempunyai suatu program pelatihan bernama ADMA (</w:t>
      </w:r>
      <w:r w:rsidR="005E5FCC">
        <w:rPr>
          <w:i/>
          <w:iCs/>
        </w:rPr>
        <w:t>Ambasador Digital Marketing Academy</w:t>
      </w:r>
      <w:r w:rsidR="005E5FCC">
        <w:t xml:space="preserve">) yang </w:t>
      </w:r>
      <w:r w:rsidR="00B34137">
        <w:t xml:space="preserve">didalamya berisi tentang </w:t>
      </w:r>
      <w:r w:rsidR="00B34137" w:rsidRPr="00B34137">
        <w:rPr>
          <w:i/>
          <w:iCs/>
        </w:rPr>
        <w:t>mentoring</w:t>
      </w:r>
      <w:r w:rsidR="00B34137">
        <w:t xml:space="preserve">, </w:t>
      </w:r>
      <w:r w:rsidR="00B34137" w:rsidRPr="00B34137">
        <w:rPr>
          <w:i/>
          <w:iCs/>
        </w:rPr>
        <w:t>workshop</w:t>
      </w:r>
      <w:r w:rsidR="00B34137">
        <w:t xml:space="preserve"> dan pelatihan tentang digital marketing.</w:t>
      </w:r>
    </w:p>
    <w:p w14:paraId="755F13BD" w14:textId="25DDEB6A" w:rsidR="00DC6659" w:rsidRDefault="00DC6659" w:rsidP="00E009BE">
      <w:pPr>
        <w:pStyle w:val="Heading3"/>
      </w:pPr>
      <w:bookmarkStart w:id="53" w:name="_Toc77700183"/>
      <w:r>
        <w:t>Platform Panen-</w:t>
      </w:r>
      <w:r w:rsidRPr="00E009BE">
        <w:t>Panen</w:t>
      </w:r>
      <w:bookmarkEnd w:id="53"/>
    </w:p>
    <w:p w14:paraId="2BF9D3D3" w14:textId="7722B52D" w:rsidR="002C590C" w:rsidRDefault="00241351" w:rsidP="002C590C">
      <w:pPr>
        <w:pStyle w:val="isi"/>
      </w:pPr>
      <w:r>
        <w:t>Panen-Panen merupakan suatu platform manajemen rantai pasokan</w:t>
      </w:r>
      <w:r w:rsidR="00823A7C">
        <w:t xml:space="preserve"> </w:t>
      </w:r>
      <w:r w:rsidR="00D67F23">
        <w:t>yang dikembangkan oleh ADMA</w:t>
      </w:r>
      <w:r w:rsidR="00061A81">
        <w:t xml:space="preserve"> yang didalamnya terdapat sistem Panen Ikan, Panen Ternak, Panen Buah, dan Panen Sayur</w:t>
      </w:r>
      <w:r>
        <w:t xml:space="preserve"> </w:t>
      </w:r>
      <w:r w:rsidR="00061A81">
        <w:t xml:space="preserve">dimana pada masing - masing sistem tersebut terdapat </w:t>
      </w:r>
      <w:r>
        <w:t xml:space="preserve">3 </w:t>
      </w:r>
      <w:r w:rsidR="00D67F23">
        <w:t>komponen</w:t>
      </w:r>
      <w:r>
        <w:t xml:space="preserve"> </w:t>
      </w:r>
      <w:r w:rsidR="00D67F23">
        <w:t xml:space="preserve">rantai pasok </w:t>
      </w:r>
      <w:r>
        <w:t xml:space="preserve">yang saling terintegrasi </w:t>
      </w:r>
      <w:r w:rsidR="00061A81">
        <w:t>yaitu</w:t>
      </w:r>
      <w:r>
        <w:t xml:space="preserve"> </w:t>
      </w:r>
      <w:r w:rsidR="00D67F23">
        <w:t xml:space="preserve">komponen </w:t>
      </w:r>
      <w:r w:rsidR="00D67F23">
        <w:rPr>
          <w:i/>
          <w:iCs/>
        </w:rPr>
        <w:t>supplier</w:t>
      </w:r>
      <w:r w:rsidR="00D67F23">
        <w:t xml:space="preserve">, </w:t>
      </w:r>
      <w:r w:rsidR="00D67F23">
        <w:rPr>
          <w:i/>
          <w:iCs/>
        </w:rPr>
        <w:t>manufacturer</w:t>
      </w:r>
      <w:r w:rsidR="00D67F23">
        <w:t xml:space="preserve">, dan </w:t>
      </w:r>
      <w:r w:rsidR="00D67F23">
        <w:rPr>
          <w:i/>
          <w:iCs/>
        </w:rPr>
        <w:t>customer</w:t>
      </w:r>
      <w:r>
        <w:t>.</w:t>
      </w:r>
      <w:r w:rsidR="00B869B6">
        <w:t xml:space="preserve"> 3 </w:t>
      </w:r>
      <w:r w:rsidR="00D67F23">
        <w:t>komponen</w:t>
      </w:r>
      <w:r w:rsidR="00B869B6">
        <w:t xml:space="preserve"> tersebut saling berkoordinasi dalam menjalankan rantai pasok Panen-Panen, berikut penjelasannya:</w:t>
      </w:r>
    </w:p>
    <w:p w14:paraId="54FB2397" w14:textId="4C026FD3" w:rsidR="002C590C" w:rsidRDefault="002C590C" w:rsidP="00E74804">
      <w:pPr>
        <w:pStyle w:val="isi"/>
        <w:numPr>
          <w:ilvl w:val="0"/>
          <w:numId w:val="7"/>
        </w:numPr>
      </w:pPr>
      <w:r>
        <w:t xml:space="preserve">Pada </w:t>
      </w:r>
      <w:r w:rsidR="00D67F23">
        <w:t>komponen</w:t>
      </w:r>
      <w:r>
        <w:t xml:space="preserve"> </w:t>
      </w:r>
      <w:r w:rsidR="00D67F23">
        <w:rPr>
          <w:i/>
          <w:iCs/>
        </w:rPr>
        <w:t xml:space="preserve">supplier </w:t>
      </w:r>
      <w:r>
        <w:t xml:space="preserve">merupakan bagian hulu dari rantai pasok yang dimana pada </w:t>
      </w:r>
      <w:r w:rsidR="00532AFE">
        <w:t>komponen</w:t>
      </w:r>
      <w:r>
        <w:t xml:space="preserve"> ini berperan sebagai </w:t>
      </w:r>
      <w:r w:rsidR="00D67F23">
        <w:t>penyuplai kebutuhan yang akan di pergunakan dalam proses produksi, pada komponen i</w:t>
      </w:r>
      <w:r w:rsidR="00061A81">
        <w:t>n</w:t>
      </w:r>
      <w:r w:rsidR="00D67F23">
        <w:t>i terdiri dari sistem</w:t>
      </w:r>
      <w:r w:rsidR="00532AFE">
        <w:t xml:space="preserve"> pabrik pupuk, pabrik pakan ikan dan ternak</w:t>
      </w:r>
      <w:r>
        <w:t>.</w:t>
      </w:r>
    </w:p>
    <w:p w14:paraId="78CB7907" w14:textId="27B53F5F" w:rsidR="002C590C" w:rsidRDefault="00D67F23" w:rsidP="00E74804">
      <w:pPr>
        <w:pStyle w:val="isi"/>
        <w:numPr>
          <w:ilvl w:val="0"/>
          <w:numId w:val="7"/>
        </w:numPr>
      </w:pPr>
      <w:r>
        <w:t xml:space="preserve">Pada komponen </w:t>
      </w:r>
      <w:r w:rsidR="00532AFE">
        <w:rPr>
          <w:i/>
          <w:iCs/>
        </w:rPr>
        <w:t>manufacturer</w:t>
      </w:r>
      <w:r>
        <w:rPr>
          <w:i/>
          <w:iCs/>
        </w:rPr>
        <w:t xml:space="preserve"> </w:t>
      </w:r>
      <w:r w:rsidR="002C590C">
        <w:t xml:space="preserve">Selanjutnya terdapat sistem </w:t>
      </w:r>
      <w:r w:rsidR="00832FC0">
        <w:t>p</w:t>
      </w:r>
      <w:r w:rsidR="002C590C">
        <w:t>embudidaya ikan</w:t>
      </w:r>
      <w:r w:rsidR="00832FC0">
        <w:t xml:space="preserve">, </w:t>
      </w:r>
      <w:r w:rsidR="002C590C">
        <w:t xml:space="preserve"> </w:t>
      </w:r>
      <w:r w:rsidR="00832FC0">
        <w:t xml:space="preserve">peternak, petani sayur dan buah dimana </w:t>
      </w:r>
      <w:r w:rsidR="002C590C">
        <w:t>berperan sebagai produsen utama komoditas</w:t>
      </w:r>
      <w:r w:rsidR="00B869B6">
        <w:t>.</w:t>
      </w:r>
    </w:p>
    <w:p w14:paraId="3F5F3AFC" w14:textId="4F26E9D6" w:rsidR="008A1E8B" w:rsidRPr="007677F3" w:rsidRDefault="00D67F23" w:rsidP="00E74804">
      <w:pPr>
        <w:pStyle w:val="isi"/>
        <w:numPr>
          <w:ilvl w:val="0"/>
          <w:numId w:val="7"/>
        </w:numPr>
        <w:rPr>
          <w:lang w:val="id-ID"/>
        </w:rPr>
      </w:pPr>
      <w:r>
        <w:lastRenderedPageBreak/>
        <w:t xml:space="preserve">Pada komponen </w:t>
      </w:r>
      <w:r w:rsidR="00832FC0">
        <w:rPr>
          <w:i/>
          <w:iCs/>
        </w:rPr>
        <w:t>customer</w:t>
      </w:r>
      <w:r>
        <w:rPr>
          <w:i/>
          <w:iCs/>
        </w:rPr>
        <w:t xml:space="preserve"> </w:t>
      </w:r>
      <w:r w:rsidR="00B869B6">
        <w:t>merupakan bagian hilir dari Panen-Panen yang berperan dalam mendistribusikan hasil panen kepada calon konsumen</w:t>
      </w:r>
      <w:r w:rsidR="00832FC0">
        <w:t xml:space="preserve"> melalui sistem </w:t>
      </w:r>
      <w:r w:rsidR="00832FC0">
        <w:rPr>
          <w:i/>
          <w:iCs/>
        </w:rPr>
        <w:t>marketplace</w:t>
      </w:r>
      <w:r w:rsidR="00B869B6">
        <w:t>.</w:t>
      </w:r>
      <w:r w:rsidR="007C040D">
        <w:t xml:space="preserve"> </w:t>
      </w:r>
    </w:p>
    <w:p w14:paraId="5D63E4BA" w14:textId="77777777" w:rsidR="007677F3" w:rsidRDefault="00107462" w:rsidP="007677F3">
      <w:pPr>
        <w:pStyle w:val="isi"/>
        <w:spacing w:before="120" w:after="120"/>
        <w:contextualSpacing w:val="0"/>
      </w:pPr>
      <w:r>
        <w:t xml:space="preserve">Ketiga komponen </w:t>
      </w:r>
      <w:r w:rsidR="00802996">
        <w:t xml:space="preserve">dalam </w:t>
      </w:r>
      <w:r>
        <w:t>platform Panen-Panen saling terhubung satu sama lain</w:t>
      </w:r>
      <w:r w:rsidR="00802996">
        <w:t xml:space="preserve"> untuk menjaga jalannya proses bisnis rantai pasok yang dikelolanya. </w:t>
      </w:r>
    </w:p>
    <w:p w14:paraId="441B14F4" w14:textId="22E59A79" w:rsidR="008A1E8B" w:rsidRDefault="00802996" w:rsidP="007677F3">
      <w:pPr>
        <w:pStyle w:val="isi"/>
        <w:spacing w:before="120" w:after="120"/>
        <w:contextualSpacing w:val="0"/>
      </w:pPr>
      <w:r>
        <w:t xml:space="preserve">Pada gambar </w:t>
      </w:r>
      <w:r w:rsidR="00BD3D64">
        <w:t>3.3</w:t>
      </w:r>
      <w:r>
        <w:t xml:space="preserve"> </w:t>
      </w:r>
      <w:r w:rsidR="00BD1E32">
        <w:t>digambarkan</w:t>
      </w:r>
      <w:r>
        <w:t xml:space="preserve"> integrasi antar sistem yang saling terhubung didalam</w:t>
      </w:r>
      <w:r w:rsidR="00202802">
        <w:t xml:space="preserve"> sistem Panen Ikan pada</w:t>
      </w:r>
      <w:r>
        <w:t xml:space="preserve"> platform Panen-Panen menggunakan diagram blok.</w:t>
      </w:r>
      <w:r w:rsidR="008A1E8B">
        <w:t xml:space="preserve"> Pada diagram blok tersebut Terdapat 3 komponen pada sistem panen ikan yakni: </w:t>
      </w:r>
    </w:p>
    <w:p w14:paraId="0D318645" w14:textId="171DB56A" w:rsidR="00107462" w:rsidRDefault="008A1E8B" w:rsidP="00D95738">
      <w:pPr>
        <w:pStyle w:val="isi"/>
        <w:numPr>
          <w:ilvl w:val="0"/>
          <w:numId w:val="9"/>
        </w:numPr>
        <w:contextualSpacing w:val="0"/>
      </w:pPr>
      <w:r>
        <w:t xml:space="preserve">Pabrik pakan ikan sebagai </w:t>
      </w:r>
      <w:r>
        <w:rPr>
          <w:i/>
          <w:iCs/>
        </w:rPr>
        <w:t>supplier</w:t>
      </w:r>
      <w:r>
        <w:t xml:space="preserve"> yang digambarkan dengan blok berwarna </w:t>
      </w:r>
      <w:r w:rsidR="007677F3">
        <w:t>coklat</w:t>
      </w:r>
      <w:r>
        <w:t>.</w:t>
      </w:r>
    </w:p>
    <w:p w14:paraId="51DF1585" w14:textId="18DB41EC" w:rsidR="008A1E8B" w:rsidRDefault="008A1E8B" w:rsidP="00D95738">
      <w:pPr>
        <w:pStyle w:val="isi"/>
        <w:numPr>
          <w:ilvl w:val="0"/>
          <w:numId w:val="9"/>
        </w:numPr>
        <w:contextualSpacing w:val="0"/>
      </w:pPr>
      <w:r>
        <w:t>Pembudidaya ikan</w:t>
      </w:r>
      <w:r w:rsidR="007677F3">
        <w:t xml:space="preserve"> sebagai </w:t>
      </w:r>
      <w:r w:rsidR="007677F3">
        <w:rPr>
          <w:i/>
          <w:iCs/>
        </w:rPr>
        <w:t xml:space="preserve">manufacturer </w:t>
      </w:r>
      <w:r w:rsidR="007677F3">
        <w:t>yang digambarkan dengan blok berwarna kuning.</w:t>
      </w:r>
    </w:p>
    <w:p w14:paraId="2E7CAF09" w14:textId="7E9B4EFB" w:rsidR="007677F3" w:rsidRDefault="007677F3" w:rsidP="00D95738">
      <w:pPr>
        <w:pStyle w:val="isi"/>
        <w:numPr>
          <w:ilvl w:val="0"/>
          <w:numId w:val="9"/>
        </w:numPr>
        <w:contextualSpacing w:val="0"/>
      </w:pPr>
      <w:r>
        <w:rPr>
          <w:i/>
          <w:iCs/>
        </w:rPr>
        <w:t xml:space="preserve">Marketplace </w:t>
      </w:r>
      <w:r>
        <w:t xml:space="preserve">sebagai </w:t>
      </w:r>
      <w:r>
        <w:rPr>
          <w:i/>
          <w:iCs/>
        </w:rPr>
        <w:t xml:space="preserve">customer </w:t>
      </w:r>
      <w:r>
        <w:t>yang digambarkan dengan blok berwarna biru.</w:t>
      </w:r>
    </w:p>
    <w:p w14:paraId="333D89C8" w14:textId="77777777" w:rsidR="000B7DE7" w:rsidRDefault="0061770C" w:rsidP="000B7DE7">
      <w:pPr>
        <w:pStyle w:val="isi"/>
        <w:keepNext/>
        <w:spacing w:before="120"/>
        <w:ind w:firstLine="0"/>
        <w:contextualSpacing w:val="0"/>
        <w:jc w:val="center"/>
      </w:pPr>
      <w:r>
        <w:rPr>
          <w:noProof/>
        </w:rPr>
        <w:lastRenderedPageBreak/>
        <w:drawing>
          <wp:inline distT="0" distB="0" distL="0" distR="0" wp14:anchorId="09A9FA62" wp14:editId="0BE524E1">
            <wp:extent cx="5093701" cy="8434316"/>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4309" cy="8501556"/>
                    </a:xfrm>
                    <a:prstGeom prst="rect">
                      <a:avLst/>
                    </a:prstGeom>
                    <a:noFill/>
                    <a:ln>
                      <a:noFill/>
                    </a:ln>
                  </pic:spPr>
                </pic:pic>
              </a:graphicData>
            </a:graphic>
          </wp:inline>
        </w:drawing>
      </w:r>
    </w:p>
    <w:p w14:paraId="0A6592C1" w14:textId="251F3EDC" w:rsidR="00AD5649" w:rsidRPr="00107462" w:rsidRDefault="000B7DE7" w:rsidP="000B7DE7">
      <w:pPr>
        <w:pStyle w:val="Caption"/>
      </w:pPr>
      <w:bookmarkStart w:id="54" w:name="_Toc77700350"/>
      <w:r>
        <w:t>Gambar 3.</w:t>
      </w:r>
      <w:r w:rsidR="00450CC7">
        <w:fldChar w:fldCharType="begin"/>
      </w:r>
      <w:r w:rsidR="00450CC7">
        <w:instrText xml:space="preserve"> STYLEREF 1 \s </w:instrText>
      </w:r>
      <w:r w:rsidR="00450CC7">
        <w:fldChar w:fldCharType="separate"/>
      </w:r>
      <w:r w:rsidR="00124672">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w:t>
      </w:r>
      <w:r w:rsidR="00450CC7">
        <w:fldChar w:fldCharType="end"/>
      </w:r>
      <w:r>
        <w:t xml:space="preserve"> Diagram blok platform Panen-Panen</w:t>
      </w:r>
      <w:bookmarkEnd w:id="54"/>
    </w:p>
    <w:p w14:paraId="113C31C3" w14:textId="1D37D87E" w:rsidR="00FA7F4E" w:rsidRDefault="00FA7F4E" w:rsidP="00E009BE">
      <w:pPr>
        <w:pStyle w:val="Heading3"/>
      </w:pPr>
      <w:bookmarkStart w:id="55" w:name="_Toc77700184"/>
      <w:r>
        <w:lastRenderedPageBreak/>
        <w:t xml:space="preserve">Proses </w:t>
      </w:r>
      <w:r w:rsidRPr="00E009BE">
        <w:t>Bisnis</w:t>
      </w:r>
      <w:r>
        <w:t xml:space="preserve"> Model </w:t>
      </w:r>
      <w:r>
        <w:rPr>
          <w:i/>
          <w:iCs/>
        </w:rPr>
        <w:t>Marketplace</w:t>
      </w:r>
      <w:bookmarkEnd w:id="55"/>
    </w:p>
    <w:p w14:paraId="4AC8B7B3" w14:textId="3660ABD3" w:rsidR="00FA7F4E" w:rsidRDefault="00853F34" w:rsidP="00BA70C0">
      <w:pPr>
        <w:pStyle w:val="isi"/>
      </w:pPr>
      <w:r w:rsidRPr="00BA70C0">
        <w:t>M</w:t>
      </w:r>
      <w:r w:rsidR="00FA7F4E" w:rsidRPr="00BA70C0">
        <w:t>arketplace</w:t>
      </w:r>
      <w:r w:rsidR="00FA7F4E">
        <w:t xml:space="preserve"> </w:t>
      </w:r>
      <w:r>
        <w:t>merupakan</w:t>
      </w:r>
      <w:r w:rsidR="00FA7F4E">
        <w:t xml:space="preserve"> </w:t>
      </w:r>
      <w:r w:rsidR="00F72FB0">
        <w:t>hilir dari platform</w:t>
      </w:r>
      <w:r w:rsidR="00FA7F4E">
        <w:t xml:space="preserve"> Panen-Panen dimana proses bisnisnya berperan sebagai </w:t>
      </w:r>
      <w:r w:rsidR="00FA7F4E" w:rsidRPr="00BD1E32">
        <w:t>tempat</w:t>
      </w:r>
      <w:r w:rsidR="00FA7F4E">
        <w:t xml:space="preserve"> distribusi dan pemasaran hasil panen </w:t>
      </w:r>
      <w:r w:rsidR="00F72FB0">
        <w:t>pertanian</w:t>
      </w:r>
      <w:r w:rsidR="00FA7F4E">
        <w:t xml:space="preserve"> </w:t>
      </w:r>
      <w:r>
        <w:t>oleh</w:t>
      </w:r>
      <w:r w:rsidR="00FA7F4E">
        <w:t xml:space="preserve"> </w:t>
      </w:r>
      <w:r w:rsidR="00F72FB0">
        <w:t xml:space="preserve">produsen </w:t>
      </w:r>
      <w:r>
        <w:t xml:space="preserve">kepada konsumen dengan cara transaksi jual beli biasa maupun lelang yang dilakukan secara </w:t>
      </w:r>
      <w:r w:rsidRPr="00BA70C0">
        <w:t>online</w:t>
      </w:r>
      <w:r>
        <w:t xml:space="preserve">. </w:t>
      </w:r>
      <w:r w:rsidR="00F72FB0">
        <w:t>Dengan memutus rantai distribusi produk hasil panen, diharapkan konsumen akan memperoleh produk secara langsung dari produsen, dengan begitu harga yang diperoleh akan lebih terjangkau</w:t>
      </w:r>
      <w:r>
        <w:t>.</w:t>
      </w:r>
    </w:p>
    <w:p w14:paraId="34DA2862" w14:textId="77777777" w:rsidR="00BD1E32" w:rsidRPr="00853F34" w:rsidRDefault="00BD1E32" w:rsidP="007677F3">
      <w:pPr>
        <w:pStyle w:val="isi"/>
        <w:spacing w:line="240" w:lineRule="auto"/>
        <w:ind w:firstLine="0"/>
      </w:pPr>
    </w:p>
    <w:p w14:paraId="3F87B4D4" w14:textId="21767B80" w:rsidR="004D653D" w:rsidRPr="004D653D" w:rsidRDefault="001630CF" w:rsidP="00E009BE">
      <w:pPr>
        <w:pStyle w:val="Heading2"/>
      </w:pPr>
      <w:bookmarkStart w:id="56" w:name="_Toc77700185"/>
      <w:r w:rsidRPr="00E009BE">
        <w:t>Deskripsi</w:t>
      </w:r>
      <w:r>
        <w:rPr>
          <w:lang w:val="id-ID"/>
        </w:rPr>
        <w:t xml:space="preserve"> Sistem</w:t>
      </w:r>
      <w:bookmarkEnd w:id="56"/>
    </w:p>
    <w:p w14:paraId="69437723" w14:textId="6A71E58E" w:rsidR="00DB6268" w:rsidRDefault="00DB6268" w:rsidP="00AD6D20">
      <w:pPr>
        <w:pStyle w:val="isi"/>
        <w:ind w:firstLine="576"/>
      </w:pPr>
      <w:r w:rsidRPr="00DB6268">
        <w:t xml:space="preserve">Sistem </w:t>
      </w:r>
      <w:r w:rsidRPr="00DB6268">
        <w:rPr>
          <w:i/>
          <w:iCs/>
        </w:rPr>
        <w:t>marketplace</w:t>
      </w:r>
      <w:r w:rsidRPr="00DB6268">
        <w:t xml:space="preserve"> yang dibangun akan menjadi bagian dari ekosistem rantai pasok Panen-Panen dimana akan </w:t>
      </w:r>
      <w:r>
        <w:t xml:space="preserve">terintegrasi </w:t>
      </w:r>
      <w:r w:rsidRPr="00DB6268">
        <w:t xml:space="preserve">dengan </w:t>
      </w:r>
      <w:r>
        <w:t xml:space="preserve">sistem yang menampung </w:t>
      </w:r>
      <w:r w:rsidRPr="00DB6268">
        <w:t xml:space="preserve">para </w:t>
      </w:r>
      <w:r w:rsidR="00F72FB0">
        <w:t>petani, peternak, dan pembudidaya</w:t>
      </w:r>
      <w:r w:rsidRPr="00DB6268">
        <w:t xml:space="preserve"> sebagai </w:t>
      </w:r>
      <w:r w:rsidR="00F72FB0">
        <w:t>produsen</w:t>
      </w:r>
      <w:r w:rsidRPr="00DB6268">
        <w:t xml:space="preserve"> utama </w:t>
      </w:r>
      <w:r w:rsidR="00F72FB0">
        <w:t>produk hasil panen</w:t>
      </w:r>
      <w:r w:rsidRPr="00DB6268">
        <w:t xml:space="preserve"> </w:t>
      </w:r>
      <w:r>
        <w:t>dan kemudian</w:t>
      </w:r>
      <w:r w:rsidRPr="00DB6268">
        <w:t xml:space="preserve"> akan dipasarkan langsung di dalam sistem </w:t>
      </w:r>
      <w:r w:rsidRPr="00DB6268">
        <w:rPr>
          <w:i/>
          <w:iCs/>
        </w:rPr>
        <w:t>marketplace</w:t>
      </w:r>
      <w:r w:rsidRPr="00DB6268">
        <w:t xml:space="preserve">. Selain itu </w:t>
      </w:r>
      <w:r w:rsidRPr="00DB6268">
        <w:rPr>
          <w:i/>
          <w:iCs/>
        </w:rPr>
        <w:t>marketplace</w:t>
      </w:r>
      <w:r w:rsidRPr="00DB6268">
        <w:t xml:space="preserve"> Panen-Panen juga akan memasarkan produk-produk olahan lainnya seperti keripik, abon dll.</w:t>
      </w:r>
    </w:p>
    <w:p w14:paraId="6E527DF6" w14:textId="40426C1C" w:rsidR="0096492B" w:rsidRPr="000B3698" w:rsidRDefault="00C67664" w:rsidP="00AD6D20">
      <w:pPr>
        <w:pStyle w:val="isi"/>
        <w:spacing w:after="120"/>
        <w:ind w:firstLine="576"/>
        <w:contextualSpacing w:val="0"/>
      </w:pPr>
      <w:r w:rsidRPr="00DB6268">
        <w:rPr>
          <w:i/>
          <w:iCs/>
        </w:rPr>
        <w:t>Marketplace</w:t>
      </w:r>
      <w:r>
        <w:t xml:space="preserve"> Panen-Panen</w:t>
      </w:r>
      <w:r w:rsidR="00DB6268">
        <w:t xml:space="preserve"> yang dikembangkan</w:t>
      </w:r>
      <w:r>
        <w:t xml:space="preserve"> merupakan sebuah aplikasi </w:t>
      </w:r>
      <w:r w:rsidRPr="00C45C81">
        <w:rPr>
          <w:i/>
          <w:iCs/>
        </w:rPr>
        <w:t>mobile</w:t>
      </w:r>
      <w:r>
        <w:t xml:space="preserve"> berbasis android yang dibangun dengan menggunakan </w:t>
      </w:r>
      <w:r>
        <w:rPr>
          <w:i/>
          <w:iCs/>
        </w:rPr>
        <w:t xml:space="preserve">framework </w:t>
      </w:r>
      <w:r>
        <w:t>atau kerangka kerja Flutter</w:t>
      </w:r>
      <w:r w:rsidR="002C201A">
        <w:t xml:space="preserve"> dimana didalamnya pengguna mampu melakukan kegiatan transaksi jual beli</w:t>
      </w:r>
      <w:r w:rsidR="009E2C49">
        <w:t xml:space="preserve"> dan melelang</w:t>
      </w:r>
      <w:r w:rsidR="002C201A">
        <w:t xml:space="preserve"> produk-produk hasil panen langsung dari produsennya</w:t>
      </w:r>
      <w:r w:rsidR="00C45C81">
        <w:t>.</w:t>
      </w:r>
      <w:r w:rsidR="00E641A7">
        <w:t xml:space="preserve"> </w:t>
      </w:r>
      <w:r w:rsidR="0096492B">
        <w:t xml:space="preserve">Berikut disertakan diagram blok untuk menggambarkan </w:t>
      </w:r>
      <w:r w:rsidR="000B3698">
        <w:t>sistem</w:t>
      </w:r>
      <w:r w:rsidR="0096492B">
        <w:t xml:space="preserve"> </w:t>
      </w:r>
      <w:r w:rsidR="0096492B">
        <w:rPr>
          <w:i/>
          <w:iCs/>
        </w:rPr>
        <w:t>marketplace</w:t>
      </w:r>
      <w:r w:rsidR="0096492B">
        <w:t xml:space="preserve"> </w:t>
      </w:r>
      <w:r w:rsidR="000B3698">
        <w:t xml:space="preserve">pada aplikasi </w:t>
      </w:r>
      <w:r w:rsidR="000B3698">
        <w:rPr>
          <w:i/>
          <w:iCs/>
        </w:rPr>
        <w:t>mobile</w:t>
      </w:r>
      <w:r w:rsidR="000B3698">
        <w:t xml:space="preserve"> yang akan dikembangkan.</w:t>
      </w:r>
    </w:p>
    <w:p w14:paraId="4F3A3BA6" w14:textId="0FD7D8D7" w:rsidR="000B3698" w:rsidRDefault="000B3698" w:rsidP="000B3698">
      <w:pPr>
        <w:pStyle w:val="isi"/>
        <w:ind w:firstLine="0"/>
        <w:jc w:val="center"/>
      </w:pPr>
      <w:r>
        <w:rPr>
          <w:noProof/>
        </w:rPr>
        <w:drawing>
          <wp:inline distT="0" distB="0" distL="0" distR="0" wp14:anchorId="71568E56" wp14:editId="53A6BEF8">
            <wp:extent cx="4815907" cy="2934269"/>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5037" cy="2988575"/>
                    </a:xfrm>
                    <a:prstGeom prst="rect">
                      <a:avLst/>
                    </a:prstGeom>
                    <a:noFill/>
                    <a:ln>
                      <a:noFill/>
                    </a:ln>
                  </pic:spPr>
                </pic:pic>
              </a:graphicData>
            </a:graphic>
          </wp:inline>
        </w:drawing>
      </w:r>
    </w:p>
    <w:p w14:paraId="6EC7F2FC" w14:textId="683D5B39" w:rsidR="0096492B" w:rsidRPr="000B3698" w:rsidRDefault="000B3698" w:rsidP="00B74232">
      <w:pPr>
        <w:pStyle w:val="Caption"/>
        <w:rPr>
          <w:i/>
          <w:iCs/>
        </w:rPr>
      </w:pPr>
      <w:bookmarkStart w:id="57" w:name="_Toc77700351"/>
      <w:r>
        <w:t xml:space="preserve">Gambar </w:t>
      </w:r>
      <w:r w:rsidR="000B7DE7">
        <w:t>3.</w:t>
      </w:r>
      <w:r w:rsidR="00450CC7">
        <w:fldChar w:fldCharType="begin"/>
      </w:r>
      <w:r w:rsidR="00450CC7">
        <w:instrText xml:space="preserve"> STYLEREF 1 \s </w:instrText>
      </w:r>
      <w:r w:rsidR="00450CC7">
        <w:fldChar w:fldCharType="separate"/>
      </w:r>
      <w:r w:rsidR="00124672">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w:t>
      </w:r>
      <w:r w:rsidR="00450CC7">
        <w:fldChar w:fldCharType="end"/>
      </w:r>
      <w:r>
        <w:t xml:space="preserve"> Diagram blok aplikasi </w:t>
      </w:r>
      <w:r>
        <w:rPr>
          <w:i/>
          <w:iCs/>
        </w:rPr>
        <w:t>marketplace</w:t>
      </w:r>
      <w:bookmarkEnd w:id="57"/>
    </w:p>
    <w:p w14:paraId="7D370004" w14:textId="79027289" w:rsidR="00601ABD" w:rsidRDefault="00601ABD" w:rsidP="00601ABD">
      <w:pPr>
        <w:pStyle w:val="Caption"/>
        <w:keepNext/>
      </w:pPr>
      <w:bookmarkStart w:id="58" w:name="_Toc77700415"/>
      <w:r>
        <w:lastRenderedPageBreak/>
        <w:t>Tabel 3.</w:t>
      </w:r>
      <w:r w:rsidR="00047508">
        <w:fldChar w:fldCharType="begin"/>
      </w:r>
      <w:r w:rsidR="00047508">
        <w:instrText xml:space="preserve"> STYLEREF 1 \s </w:instrText>
      </w:r>
      <w:r w:rsidR="00047508">
        <w:fldChar w:fldCharType="separate"/>
      </w:r>
      <w:r w:rsidR="00047508">
        <w:rPr>
          <w:noProof/>
        </w:rPr>
        <w:t>III</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w:t>
      </w:r>
      <w:r w:rsidR="00047508">
        <w:fldChar w:fldCharType="end"/>
      </w:r>
      <w:r>
        <w:t xml:space="preserve"> </w:t>
      </w:r>
      <w:r w:rsidRPr="00B5612D">
        <w:t>Deskripsi Konsep Aplikasi</w:t>
      </w:r>
      <w:bookmarkEnd w:id="58"/>
    </w:p>
    <w:tbl>
      <w:tblPr>
        <w:tblStyle w:val="TableGrid"/>
        <w:tblW w:w="0" w:type="auto"/>
        <w:jc w:val="center"/>
        <w:tblLook w:val="04A0" w:firstRow="1" w:lastRow="0" w:firstColumn="1" w:lastColumn="0" w:noHBand="0" w:noVBand="1"/>
      </w:tblPr>
      <w:tblGrid>
        <w:gridCol w:w="2470"/>
        <w:gridCol w:w="5473"/>
      </w:tblGrid>
      <w:tr w:rsidR="002867AA" w14:paraId="2CCF75AF"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73B0F1E1" w14:textId="77777777" w:rsidR="002867AA" w:rsidRDefault="002867AA" w:rsidP="00E636C2">
            <w:pPr>
              <w:spacing w:before="120"/>
              <w:jc w:val="both"/>
              <w:rPr>
                <w:rFonts w:eastAsia="Calibri"/>
                <w:szCs w:val="20"/>
              </w:rPr>
            </w:pPr>
            <w:r>
              <w:rPr>
                <w:rFonts w:eastAsia="Calibri"/>
                <w:szCs w:val="20"/>
              </w:rPr>
              <w:t>Judul</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63C27CB" w14:textId="1696E8D5" w:rsidR="002867AA" w:rsidRDefault="00E641A7" w:rsidP="00E636C2">
            <w:pPr>
              <w:spacing w:before="120"/>
              <w:jc w:val="both"/>
              <w:rPr>
                <w:rFonts w:eastAsia="Calibri"/>
                <w:szCs w:val="20"/>
              </w:rPr>
            </w:pPr>
            <w:r>
              <w:rPr>
                <w:rFonts w:eastAsia="Calibri"/>
                <w:szCs w:val="20"/>
              </w:rPr>
              <w:t>Marketplace Panen-Panen</w:t>
            </w:r>
          </w:p>
        </w:tc>
      </w:tr>
      <w:tr w:rsidR="002867AA" w14:paraId="7A16EC51"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2DE2735F" w14:textId="03E7B255" w:rsidR="002867AA" w:rsidRDefault="00E548AF" w:rsidP="00E636C2">
            <w:pPr>
              <w:spacing w:before="120"/>
              <w:jc w:val="both"/>
              <w:rPr>
                <w:rFonts w:eastAsia="Calibri"/>
                <w:szCs w:val="20"/>
              </w:rPr>
            </w:pPr>
            <w:r>
              <w:rPr>
                <w:rFonts w:eastAsia="Calibri"/>
                <w:szCs w:val="20"/>
              </w:rPr>
              <w:t>Kategori</w:t>
            </w:r>
            <w:r w:rsidR="002867AA">
              <w:rPr>
                <w:rFonts w:eastAsia="Calibri"/>
                <w:szCs w:val="20"/>
              </w:rPr>
              <w:t xml:space="preserve"> 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370D136" w14:textId="144B66AC" w:rsidR="002867AA" w:rsidRPr="00E548AF" w:rsidRDefault="00E548AF" w:rsidP="00E636C2">
            <w:pPr>
              <w:spacing w:before="120"/>
              <w:jc w:val="both"/>
              <w:rPr>
                <w:rFonts w:eastAsia="Calibri"/>
                <w:szCs w:val="20"/>
              </w:rPr>
            </w:pPr>
            <w:r>
              <w:rPr>
                <w:rFonts w:eastAsia="Calibri"/>
                <w:szCs w:val="20"/>
              </w:rPr>
              <w:t>Perbelanjaan (</w:t>
            </w:r>
            <w:r>
              <w:rPr>
                <w:rFonts w:eastAsia="Calibri"/>
                <w:i/>
                <w:iCs/>
                <w:szCs w:val="20"/>
              </w:rPr>
              <w:t>shopping</w:t>
            </w:r>
            <w:r>
              <w:rPr>
                <w:rFonts w:eastAsia="Calibri"/>
                <w:szCs w:val="20"/>
              </w:rPr>
              <w:t>)</w:t>
            </w:r>
          </w:p>
        </w:tc>
      </w:tr>
      <w:tr w:rsidR="00E636C2" w14:paraId="720AC06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tcPr>
          <w:p w14:paraId="1EDE4967" w14:textId="65D2D1B2" w:rsidR="00E636C2" w:rsidRDefault="00E636C2" w:rsidP="00E636C2">
            <w:pPr>
              <w:spacing w:before="120"/>
              <w:jc w:val="both"/>
              <w:rPr>
                <w:rFonts w:eastAsia="Calibri"/>
                <w:szCs w:val="20"/>
              </w:rPr>
            </w:pPr>
            <w:r>
              <w:rPr>
                <w:rFonts w:eastAsia="Calibri"/>
                <w:szCs w:val="20"/>
              </w:rPr>
              <w:t>Jenis Aplikasi</w:t>
            </w:r>
          </w:p>
        </w:tc>
        <w:tc>
          <w:tcPr>
            <w:tcW w:w="5473" w:type="dxa"/>
            <w:tcBorders>
              <w:top w:val="single" w:sz="4" w:space="0" w:color="auto"/>
              <w:left w:val="single" w:sz="4" w:space="0" w:color="auto"/>
              <w:bottom w:val="single" w:sz="4" w:space="0" w:color="auto"/>
              <w:right w:val="single" w:sz="4" w:space="0" w:color="auto"/>
            </w:tcBorders>
            <w:vAlign w:val="center"/>
          </w:tcPr>
          <w:p w14:paraId="50B2AFB0" w14:textId="2D739558" w:rsidR="00E636C2" w:rsidRDefault="00E636C2" w:rsidP="00E636C2">
            <w:pPr>
              <w:spacing w:before="120"/>
              <w:jc w:val="both"/>
              <w:rPr>
                <w:rFonts w:eastAsia="Calibri"/>
                <w:szCs w:val="20"/>
              </w:rPr>
            </w:pPr>
            <w:r>
              <w:rPr>
                <w:rFonts w:eastAsia="Calibri"/>
                <w:szCs w:val="20"/>
              </w:rPr>
              <w:t>Aplikasi perangkat bergerak (</w:t>
            </w:r>
            <w:r>
              <w:rPr>
                <w:rFonts w:eastAsia="Calibri"/>
                <w:i/>
                <w:iCs/>
                <w:szCs w:val="20"/>
              </w:rPr>
              <w:t>mobile app</w:t>
            </w:r>
            <w:r>
              <w:rPr>
                <w:rFonts w:eastAsia="Calibri"/>
                <w:szCs w:val="20"/>
              </w:rPr>
              <w:t>)</w:t>
            </w:r>
          </w:p>
        </w:tc>
      </w:tr>
      <w:tr w:rsidR="002867AA" w14:paraId="4F02D144"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5C74C840" w14:textId="77777777" w:rsidR="002867AA" w:rsidRDefault="002867AA" w:rsidP="00E636C2">
            <w:pPr>
              <w:spacing w:before="120"/>
              <w:jc w:val="both"/>
              <w:rPr>
                <w:rFonts w:eastAsia="Calibri"/>
                <w:szCs w:val="20"/>
              </w:rPr>
            </w:pPr>
            <w:r>
              <w:rPr>
                <w:rFonts w:eastAsia="Calibri"/>
                <w:szCs w:val="20"/>
              </w:rPr>
              <w:t xml:space="preserve">Pengguna </w:t>
            </w:r>
          </w:p>
        </w:tc>
        <w:tc>
          <w:tcPr>
            <w:tcW w:w="5473" w:type="dxa"/>
            <w:tcBorders>
              <w:top w:val="single" w:sz="4" w:space="0" w:color="auto"/>
              <w:left w:val="single" w:sz="4" w:space="0" w:color="auto"/>
              <w:bottom w:val="single" w:sz="4" w:space="0" w:color="auto"/>
              <w:right w:val="single" w:sz="4" w:space="0" w:color="auto"/>
            </w:tcBorders>
            <w:vAlign w:val="center"/>
            <w:hideMark/>
          </w:tcPr>
          <w:p w14:paraId="2BC75044" w14:textId="1D837754" w:rsidR="00E641A7" w:rsidRDefault="00C955D7" w:rsidP="00D95738">
            <w:pPr>
              <w:pStyle w:val="ListParagraph"/>
              <w:numPr>
                <w:ilvl w:val="0"/>
                <w:numId w:val="8"/>
              </w:numPr>
              <w:spacing w:before="120"/>
              <w:ind w:left="397" w:hanging="255"/>
              <w:jc w:val="both"/>
              <w:rPr>
                <w:rFonts w:eastAsia="Calibri"/>
              </w:rPr>
            </w:pPr>
            <w:r>
              <w:rPr>
                <w:rFonts w:eastAsia="Calibri"/>
              </w:rPr>
              <w:t>Produsen</w:t>
            </w:r>
            <w:r w:rsidR="00BF75FC">
              <w:rPr>
                <w:rFonts w:eastAsia="Calibri"/>
              </w:rPr>
              <w:t xml:space="preserve"> (</w:t>
            </w:r>
            <w:r>
              <w:rPr>
                <w:rFonts w:eastAsia="Calibri"/>
              </w:rPr>
              <w:t xml:space="preserve">petani, peternak, dan pembudidaya yang </w:t>
            </w:r>
            <w:r w:rsidR="00F660CF">
              <w:rPr>
                <w:rFonts w:eastAsia="Calibri"/>
              </w:rPr>
              <w:t>t</w:t>
            </w:r>
            <w:r w:rsidR="00BF75FC">
              <w:rPr>
                <w:rFonts w:eastAsia="Calibri"/>
              </w:rPr>
              <w:t>erdaftar di sistem</w:t>
            </w:r>
            <w:r>
              <w:rPr>
                <w:rFonts w:eastAsia="Calibri"/>
              </w:rPr>
              <w:t xml:space="preserve"> Panen-Panen</w:t>
            </w:r>
            <w:r w:rsidR="00BF75FC">
              <w:rPr>
                <w:rFonts w:eastAsia="Calibri"/>
              </w:rPr>
              <w:t>)</w:t>
            </w:r>
          </w:p>
          <w:p w14:paraId="0DB337B7" w14:textId="77777777" w:rsidR="00E641A7" w:rsidRDefault="00BF75FC" w:rsidP="00D95738">
            <w:pPr>
              <w:pStyle w:val="ListParagraph"/>
              <w:numPr>
                <w:ilvl w:val="0"/>
                <w:numId w:val="8"/>
              </w:numPr>
              <w:spacing w:before="120"/>
              <w:ind w:left="397" w:hanging="255"/>
              <w:jc w:val="both"/>
              <w:rPr>
                <w:rFonts w:eastAsia="Calibri"/>
              </w:rPr>
            </w:pPr>
            <w:r>
              <w:rPr>
                <w:rFonts w:eastAsia="Calibri"/>
              </w:rPr>
              <w:t>Pengusaha rumah olahan</w:t>
            </w:r>
          </w:p>
          <w:p w14:paraId="15FFA6CE" w14:textId="77777777" w:rsidR="00BF75FC" w:rsidRDefault="00BF75FC" w:rsidP="00D95738">
            <w:pPr>
              <w:pStyle w:val="ListParagraph"/>
              <w:numPr>
                <w:ilvl w:val="0"/>
                <w:numId w:val="8"/>
              </w:numPr>
              <w:spacing w:before="120"/>
              <w:ind w:left="397" w:hanging="255"/>
              <w:jc w:val="both"/>
              <w:rPr>
                <w:rFonts w:eastAsia="Calibri"/>
              </w:rPr>
            </w:pPr>
            <w:r>
              <w:rPr>
                <w:rFonts w:eastAsia="Calibri"/>
              </w:rPr>
              <w:t>Pemilik warung makan</w:t>
            </w:r>
          </w:p>
          <w:p w14:paraId="07331D97" w14:textId="1C462B68" w:rsidR="00BF75FC" w:rsidRPr="00E641A7" w:rsidRDefault="00BF75FC" w:rsidP="00D95738">
            <w:pPr>
              <w:pStyle w:val="ListParagraph"/>
              <w:numPr>
                <w:ilvl w:val="0"/>
                <w:numId w:val="8"/>
              </w:numPr>
              <w:spacing w:before="120"/>
              <w:ind w:left="397" w:hanging="255"/>
              <w:jc w:val="both"/>
              <w:rPr>
                <w:rFonts w:eastAsia="Calibri"/>
              </w:rPr>
            </w:pPr>
            <w:r>
              <w:rPr>
                <w:rFonts w:eastAsia="Calibri"/>
              </w:rPr>
              <w:t>Masyarakat umum</w:t>
            </w:r>
          </w:p>
        </w:tc>
      </w:tr>
      <w:tr w:rsidR="002867AA" w14:paraId="7436859D"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A230C5F" w14:textId="77777777" w:rsidR="002867AA" w:rsidRDefault="002867AA" w:rsidP="00E636C2">
            <w:pPr>
              <w:spacing w:before="120"/>
              <w:jc w:val="both"/>
              <w:rPr>
                <w:rFonts w:eastAsia="Calibri"/>
                <w:szCs w:val="20"/>
              </w:rPr>
            </w:pPr>
            <w:r>
              <w:rPr>
                <w:rFonts w:eastAsia="Calibri"/>
                <w:szCs w:val="20"/>
              </w:rPr>
              <w:t>Konten</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D9E7D36" w14:textId="48482CE9" w:rsidR="002867AA" w:rsidRDefault="002867AA" w:rsidP="00E636C2">
            <w:pPr>
              <w:spacing w:before="120"/>
              <w:jc w:val="both"/>
              <w:rPr>
                <w:rFonts w:eastAsia="Calibri"/>
                <w:szCs w:val="20"/>
              </w:rPr>
            </w:pPr>
            <w:r>
              <w:rPr>
                <w:rFonts w:eastAsia="Calibri"/>
                <w:szCs w:val="20"/>
              </w:rPr>
              <w:t xml:space="preserve">Aplikasi berisi </w:t>
            </w:r>
            <w:r w:rsidR="00380A57">
              <w:rPr>
                <w:rFonts w:eastAsia="Calibri"/>
                <w:szCs w:val="20"/>
              </w:rPr>
              <w:t>produk-produk hasil panen yang dapat diperjualbelikan</w:t>
            </w:r>
          </w:p>
        </w:tc>
      </w:tr>
      <w:tr w:rsidR="002867AA" w14:paraId="76552670"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6AB0C1C2" w14:textId="77777777" w:rsidR="002867AA" w:rsidRDefault="002867AA" w:rsidP="00E636C2">
            <w:pPr>
              <w:spacing w:before="120"/>
              <w:jc w:val="both"/>
              <w:rPr>
                <w:rFonts w:eastAsia="Calibri"/>
                <w:szCs w:val="20"/>
              </w:rPr>
            </w:pPr>
            <w:r>
              <w:rPr>
                <w:rFonts w:eastAsia="Calibri"/>
                <w:szCs w:val="20"/>
              </w:rPr>
              <w:t>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1A0614B5" w14:textId="3808F1E9" w:rsidR="002867AA" w:rsidRDefault="002867AA" w:rsidP="00E636C2">
            <w:pPr>
              <w:spacing w:before="120"/>
              <w:jc w:val="both"/>
              <w:rPr>
                <w:rFonts w:eastAsia="Calibri"/>
                <w:szCs w:val="20"/>
              </w:rPr>
            </w:pPr>
            <w:r>
              <w:rPr>
                <w:rFonts w:eastAsia="Calibri"/>
                <w:szCs w:val="20"/>
              </w:rPr>
              <w:t xml:space="preserve">Aplikasi berupa </w:t>
            </w:r>
            <w:r w:rsidR="00380A57">
              <w:rPr>
                <w:rFonts w:eastAsia="Calibri"/>
                <w:szCs w:val="20"/>
              </w:rPr>
              <w:t xml:space="preserve">aplikasi </w:t>
            </w:r>
            <w:r w:rsidR="00380A57" w:rsidRPr="00BD58C7">
              <w:rPr>
                <w:rFonts w:eastAsia="Calibri"/>
                <w:i/>
                <w:iCs/>
                <w:szCs w:val="20"/>
              </w:rPr>
              <w:t>mobile</w:t>
            </w:r>
            <w:r>
              <w:rPr>
                <w:rFonts w:eastAsia="Calibri"/>
                <w:szCs w:val="20"/>
              </w:rPr>
              <w:t xml:space="preserve"> </w:t>
            </w:r>
            <w:r w:rsidR="00380A57">
              <w:rPr>
                <w:rFonts w:eastAsia="Calibri"/>
                <w:szCs w:val="20"/>
              </w:rPr>
              <w:t>yang berjalan pada sistem operasi android</w:t>
            </w:r>
          </w:p>
        </w:tc>
      </w:tr>
      <w:tr w:rsidR="002867AA" w14:paraId="272440C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BB089DA" w14:textId="77777777" w:rsidR="002867AA" w:rsidRDefault="002867AA" w:rsidP="00E636C2">
            <w:pPr>
              <w:spacing w:before="120"/>
              <w:jc w:val="both"/>
              <w:rPr>
                <w:rFonts w:eastAsia="Calibri"/>
                <w:szCs w:val="20"/>
              </w:rPr>
            </w:pPr>
            <w:r>
              <w:rPr>
                <w:rFonts w:eastAsia="Calibri"/>
                <w:szCs w:val="20"/>
              </w:rPr>
              <w:t>Teknolog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7EA55113" w14:textId="72315F1E" w:rsidR="002867AA" w:rsidRDefault="00380A57" w:rsidP="00E636C2">
            <w:pPr>
              <w:spacing w:before="120"/>
              <w:jc w:val="both"/>
              <w:rPr>
                <w:rFonts w:eastAsia="Calibri"/>
                <w:szCs w:val="20"/>
              </w:rPr>
            </w:pPr>
            <w:r>
              <w:rPr>
                <w:rFonts w:eastAsia="Calibri"/>
                <w:szCs w:val="20"/>
              </w:rPr>
              <w:t>Flutter</w:t>
            </w:r>
          </w:p>
        </w:tc>
      </w:tr>
    </w:tbl>
    <w:p w14:paraId="385195B0" w14:textId="77777777" w:rsidR="00C955D7" w:rsidRDefault="00C955D7" w:rsidP="00AE36DB">
      <w:pPr>
        <w:pStyle w:val="isi"/>
        <w:contextualSpacing w:val="0"/>
      </w:pPr>
    </w:p>
    <w:p w14:paraId="4A345750" w14:textId="57858524" w:rsidR="009E2C49" w:rsidRDefault="009E2C49" w:rsidP="00AE36DB">
      <w:pPr>
        <w:pStyle w:val="isi"/>
        <w:contextualSpacing w:val="0"/>
      </w:pPr>
      <w:r w:rsidRPr="009E2C49">
        <w:t>Berdasarkan tabe</w:t>
      </w:r>
      <w:r w:rsidR="00BA70C0">
        <w:t>l</w:t>
      </w:r>
      <w:r w:rsidRPr="009E2C49">
        <w:t xml:space="preserve"> 3.1 tentang deskripsi aplikasi maka kebutuhan aplikasi yang akan dibuat </w:t>
      </w:r>
      <w:r w:rsidRPr="009E2C49">
        <w:rPr>
          <w:color w:val="000000"/>
        </w:rPr>
        <w:t>dikategorikan</w:t>
      </w:r>
      <w:r w:rsidRPr="009E2C49">
        <w:t xml:space="preserve"> ke dalam kebutuhan perangkat lunak dan kebutuhan perangkat keras.</w:t>
      </w:r>
    </w:p>
    <w:p w14:paraId="14C184DC" w14:textId="6CAF8CA7" w:rsidR="009E2C49" w:rsidRDefault="009E2C49" w:rsidP="00E74804">
      <w:pPr>
        <w:pStyle w:val="isi"/>
        <w:numPr>
          <w:ilvl w:val="0"/>
          <w:numId w:val="6"/>
        </w:numPr>
        <w:spacing w:before="120"/>
        <w:ind w:left="714" w:hanging="357"/>
        <w:contextualSpacing w:val="0"/>
      </w:pPr>
      <w:r>
        <w:t>Kebutuhan Perangkat Lunak</w:t>
      </w:r>
    </w:p>
    <w:p w14:paraId="25B3DFE0" w14:textId="7D554577" w:rsidR="0001546C" w:rsidRDefault="0001546C" w:rsidP="0001546C">
      <w:pPr>
        <w:pStyle w:val="isi"/>
        <w:ind w:left="720" w:firstLine="0"/>
      </w:pPr>
      <w:r w:rsidRPr="009E2C49">
        <w:t xml:space="preserve">Semua jenis perangkat lunak atau tool yang digunakan untuk membantu proses pengembangan sistem </w:t>
      </w:r>
      <w:r>
        <w:t>marketplace</w:t>
      </w:r>
      <w:r w:rsidRPr="009E2C49">
        <w:t xml:space="preserve"> ini adalah sebagai berikut</w:t>
      </w:r>
      <w:r>
        <w:t>.</w:t>
      </w:r>
    </w:p>
    <w:p w14:paraId="64914980" w14:textId="7F169784" w:rsidR="009E2C49" w:rsidRDefault="008C5B1C" w:rsidP="00E74804">
      <w:pPr>
        <w:pStyle w:val="isi"/>
        <w:numPr>
          <w:ilvl w:val="1"/>
          <w:numId w:val="6"/>
        </w:numPr>
      </w:pPr>
      <w:r>
        <w:t>Sistem Operasi Linux dan Windows.</w:t>
      </w:r>
    </w:p>
    <w:p w14:paraId="2258A7CF" w14:textId="4A357664" w:rsidR="008C5B1C" w:rsidRPr="007F0AA5" w:rsidRDefault="008C5B1C" w:rsidP="00E74804">
      <w:pPr>
        <w:pStyle w:val="isi"/>
        <w:numPr>
          <w:ilvl w:val="1"/>
          <w:numId w:val="6"/>
        </w:numPr>
      </w:pPr>
      <w:r>
        <w:rPr>
          <w:rFonts w:eastAsia="Calibri"/>
          <w:szCs w:val="20"/>
        </w:rPr>
        <w:t>Microsoft Office, sebagai alat bantu untuk penulisan laporan dan proposal selama pengembangan sistem.</w:t>
      </w:r>
    </w:p>
    <w:p w14:paraId="000BC268" w14:textId="2C974B20" w:rsidR="007F0AA5" w:rsidRPr="008C5B1C" w:rsidRDefault="007F0AA5" w:rsidP="00E74804">
      <w:pPr>
        <w:pStyle w:val="isi"/>
        <w:numPr>
          <w:ilvl w:val="1"/>
          <w:numId w:val="6"/>
        </w:numPr>
      </w:pPr>
      <w:r>
        <w:rPr>
          <w:rFonts w:eastAsia="Calibri"/>
          <w:szCs w:val="20"/>
        </w:rPr>
        <w:t>JDK, seperangkat perangkat lunak untuk mengembangkan aplikasi menggunakan bahasa pemrograman Java</w:t>
      </w:r>
    </w:p>
    <w:p w14:paraId="3A44B651" w14:textId="34FEA574" w:rsidR="008C5B1C" w:rsidRPr="007F0AA5" w:rsidRDefault="008C5B1C" w:rsidP="00E74804">
      <w:pPr>
        <w:pStyle w:val="isi"/>
        <w:numPr>
          <w:ilvl w:val="1"/>
          <w:numId w:val="6"/>
        </w:numPr>
      </w:pPr>
      <w:r>
        <w:t xml:space="preserve">Android SDK, </w:t>
      </w:r>
      <w:r>
        <w:rPr>
          <w:rFonts w:eastAsia="Calibri"/>
          <w:szCs w:val="20"/>
        </w:rPr>
        <w:t>seperangkat perangkat lunak untuk mengembangkan aplikasi</w:t>
      </w:r>
      <w:r w:rsidR="007F0AA5">
        <w:rPr>
          <w:rFonts w:eastAsia="Calibri"/>
          <w:szCs w:val="20"/>
        </w:rPr>
        <w:t xml:space="preserve"> mobile pada sistem operasi</w:t>
      </w:r>
      <w:r>
        <w:rPr>
          <w:rFonts w:eastAsia="Calibri"/>
          <w:szCs w:val="20"/>
        </w:rPr>
        <w:t xml:space="preserve"> android.</w:t>
      </w:r>
    </w:p>
    <w:p w14:paraId="281E1647" w14:textId="7C7CA457" w:rsidR="007F0AA5" w:rsidRPr="008C5B1C" w:rsidRDefault="007F0AA5" w:rsidP="00E74804">
      <w:pPr>
        <w:pStyle w:val="isi"/>
        <w:numPr>
          <w:ilvl w:val="1"/>
          <w:numId w:val="6"/>
        </w:numPr>
      </w:pPr>
      <w:r>
        <w:rPr>
          <w:rFonts w:eastAsia="Calibri"/>
          <w:szCs w:val="20"/>
        </w:rPr>
        <w:t>Flutter SDK, seperangkat perangkat lunak untuk mengembangkan aplikasi mobile pada</w:t>
      </w:r>
      <w:r w:rsidRPr="007F0AA5">
        <w:rPr>
          <w:rFonts w:eastAsia="Calibri"/>
          <w:szCs w:val="20"/>
        </w:rPr>
        <w:t xml:space="preserve"> platform Android dan iOS dari </w:t>
      </w:r>
      <w:r w:rsidRPr="007F0AA5">
        <w:rPr>
          <w:rFonts w:eastAsia="Calibri"/>
          <w:i/>
          <w:iCs/>
          <w:szCs w:val="20"/>
        </w:rPr>
        <w:t>codebase</w:t>
      </w:r>
      <w:r w:rsidRPr="007F0AA5">
        <w:rPr>
          <w:rFonts w:eastAsia="Calibri"/>
          <w:szCs w:val="20"/>
        </w:rPr>
        <w:t xml:space="preserve"> tunggal.</w:t>
      </w:r>
    </w:p>
    <w:p w14:paraId="780322C8" w14:textId="75E41204" w:rsidR="008C5B1C" w:rsidRPr="008C5B1C" w:rsidRDefault="008C5B1C" w:rsidP="00E74804">
      <w:pPr>
        <w:pStyle w:val="isi"/>
        <w:numPr>
          <w:ilvl w:val="1"/>
          <w:numId w:val="6"/>
        </w:numPr>
      </w:pPr>
      <w:r>
        <w:rPr>
          <w:rFonts w:eastAsia="Calibri"/>
          <w:szCs w:val="20"/>
        </w:rPr>
        <w:t>Postman, sebagai alat bantu untuk melakukan testing API.</w:t>
      </w:r>
    </w:p>
    <w:p w14:paraId="49940DC7" w14:textId="48A35A8C" w:rsidR="008C5B1C" w:rsidRPr="008C5B1C" w:rsidRDefault="008C5B1C" w:rsidP="00E74804">
      <w:pPr>
        <w:pStyle w:val="isi"/>
        <w:numPr>
          <w:ilvl w:val="1"/>
          <w:numId w:val="6"/>
        </w:numPr>
      </w:pPr>
      <w:r>
        <w:rPr>
          <w:rFonts w:eastAsia="Calibri"/>
          <w:szCs w:val="20"/>
        </w:rPr>
        <w:lastRenderedPageBreak/>
        <w:t>Visual Studio Code, text editor untuk menuliskan kode program aplikasi.</w:t>
      </w:r>
    </w:p>
    <w:p w14:paraId="73141412" w14:textId="69641D32" w:rsidR="00AE36DB" w:rsidRDefault="0001546C" w:rsidP="00E74804">
      <w:pPr>
        <w:pStyle w:val="isi"/>
        <w:numPr>
          <w:ilvl w:val="1"/>
          <w:numId w:val="6"/>
        </w:numPr>
      </w:pPr>
      <w:r>
        <w:t>Figma, sebagai alat untuk melihat desain dari tim UI/UX yang akan diimplementasikan.</w:t>
      </w:r>
    </w:p>
    <w:p w14:paraId="40C0E3A0" w14:textId="13FFC8DD" w:rsidR="00AE36DB" w:rsidRDefault="00AE36DB" w:rsidP="00E74804">
      <w:pPr>
        <w:pStyle w:val="isi"/>
        <w:numPr>
          <w:ilvl w:val="0"/>
          <w:numId w:val="6"/>
        </w:numPr>
        <w:spacing w:before="120"/>
        <w:ind w:left="714" w:hanging="357"/>
        <w:contextualSpacing w:val="0"/>
      </w:pPr>
      <w:r>
        <w:t>Kebutuhan Perangkat Keras</w:t>
      </w:r>
    </w:p>
    <w:p w14:paraId="56C97C02" w14:textId="3AA172B0" w:rsidR="00AE36DB" w:rsidRDefault="00AE36DB" w:rsidP="00AE36DB">
      <w:pPr>
        <w:pStyle w:val="isi"/>
        <w:ind w:left="720" w:firstLine="0"/>
      </w:pPr>
      <w:r w:rsidRPr="00AE36DB">
        <w:t>Adapun perangkat keras yang terlibat pada saat proses pengembangan sistem adalah sebagai berikut</w:t>
      </w:r>
    </w:p>
    <w:p w14:paraId="5EB99BD5" w14:textId="09C035DC" w:rsidR="00AE36DB" w:rsidRPr="0082233A" w:rsidRDefault="00AE36DB" w:rsidP="00E74804">
      <w:pPr>
        <w:pStyle w:val="isi"/>
        <w:numPr>
          <w:ilvl w:val="1"/>
          <w:numId w:val="6"/>
        </w:numPr>
      </w:pPr>
      <w:r>
        <w:rPr>
          <w:rFonts w:eastAsia="Calibri"/>
          <w:szCs w:val="20"/>
        </w:rPr>
        <w:t xml:space="preserve">Laptop dengan spesifikasi prosesor </w:t>
      </w:r>
      <w:r w:rsidRPr="00AE36DB">
        <w:rPr>
          <w:rFonts w:eastAsia="Calibri"/>
          <w:szCs w:val="20"/>
        </w:rPr>
        <w:t>Intel(R) Core(TM) i7-7700HQ CPU @ 2.80GHz</w:t>
      </w:r>
      <w:r>
        <w:rPr>
          <w:rFonts w:eastAsia="Calibri"/>
          <w:szCs w:val="20"/>
        </w:rPr>
        <w:t xml:space="preserve">, RAM </w:t>
      </w:r>
      <w:r w:rsidR="0082233A">
        <w:rPr>
          <w:rFonts w:eastAsia="Calibri"/>
          <w:szCs w:val="20"/>
        </w:rPr>
        <w:t>8</w:t>
      </w:r>
      <w:r>
        <w:rPr>
          <w:rFonts w:eastAsia="Calibri"/>
          <w:szCs w:val="20"/>
        </w:rPr>
        <w:t xml:space="preserve"> Gb, HDD 500 Gb, dan Intel HD Graphics </w:t>
      </w:r>
      <w:r w:rsidR="0082233A">
        <w:rPr>
          <w:rFonts w:eastAsia="Calibri"/>
          <w:szCs w:val="20"/>
        </w:rPr>
        <w:t>630</w:t>
      </w:r>
      <w:r>
        <w:rPr>
          <w:rFonts w:eastAsia="Calibri"/>
          <w:szCs w:val="20"/>
        </w:rPr>
        <w:t xml:space="preserve"> </w:t>
      </w:r>
      <w:r w:rsidR="0082233A">
        <w:rPr>
          <w:rFonts w:eastAsia="Calibri"/>
          <w:szCs w:val="20"/>
        </w:rPr>
        <w:t>4038</w:t>
      </w:r>
      <w:r>
        <w:rPr>
          <w:rFonts w:eastAsia="Calibri"/>
          <w:szCs w:val="20"/>
        </w:rPr>
        <w:t xml:space="preserve"> Mb.</w:t>
      </w:r>
    </w:p>
    <w:p w14:paraId="18FD9764" w14:textId="60C139D0" w:rsidR="006634AF" w:rsidRDefault="0082233A" w:rsidP="00E74804">
      <w:pPr>
        <w:pStyle w:val="isi"/>
        <w:numPr>
          <w:ilvl w:val="1"/>
          <w:numId w:val="6"/>
        </w:numPr>
      </w:pPr>
      <w:r>
        <w:rPr>
          <w:rFonts w:eastAsia="Calibri"/>
          <w:szCs w:val="20"/>
        </w:rPr>
        <w:t xml:space="preserve">Smartphone dengan spesifikasi OS Android 8.0, </w:t>
      </w:r>
      <w:r w:rsidRPr="0082233A">
        <w:rPr>
          <w:rFonts w:eastAsia="Calibri"/>
          <w:szCs w:val="20"/>
        </w:rPr>
        <w:t>Qualcomm MSM8998 Snapdragon 835</w:t>
      </w:r>
      <w:r w:rsidR="006634AF">
        <w:rPr>
          <w:rFonts w:eastAsia="Calibri"/>
          <w:szCs w:val="20"/>
        </w:rPr>
        <w:t xml:space="preserve"> Chipset</w:t>
      </w:r>
      <w:r>
        <w:rPr>
          <w:rFonts w:eastAsia="Calibri"/>
          <w:szCs w:val="20"/>
        </w:rPr>
        <w:t>, RAM 6 Gb, CPU Octa-core Max 2.45Ghz, 128 Gb Internal Storage</w:t>
      </w:r>
      <w:r w:rsidR="006634AF">
        <w:rPr>
          <w:rFonts w:eastAsia="Calibri"/>
          <w:szCs w:val="20"/>
        </w:rPr>
        <w:t>.</w:t>
      </w:r>
    </w:p>
    <w:p w14:paraId="6FD3D646" w14:textId="2CE85216" w:rsidR="00B74232" w:rsidRDefault="00B74232">
      <w:pPr>
        <w:spacing w:line="240" w:lineRule="auto"/>
      </w:pPr>
    </w:p>
    <w:p w14:paraId="1C0A5668" w14:textId="1C17C577" w:rsidR="004D653D" w:rsidRPr="00E009BE" w:rsidRDefault="004D653D" w:rsidP="00E009BE">
      <w:pPr>
        <w:pStyle w:val="Heading2"/>
      </w:pPr>
      <w:bookmarkStart w:id="59" w:name="_Toc28262213"/>
      <w:bookmarkStart w:id="60" w:name="_Toc28262745"/>
      <w:bookmarkStart w:id="61" w:name="_Toc77700186"/>
      <w:r w:rsidRPr="00E009BE">
        <w:t>Metode Pengembangan</w:t>
      </w:r>
      <w:bookmarkEnd w:id="59"/>
      <w:bookmarkEnd w:id="60"/>
      <w:bookmarkEnd w:id="61"/>
    </w:p>
    <w:p w14:paraId="76FB5995" w14:textId="77777777" w:rsidR="007677F3" w:rsidRDefault="0034041E" w:rsidP="00AD6D20">
      <w:pPr>
        <w:pStyle w:val="isi"/>
        <w:ind w:firstLine="576"/>
        <w:contextualSpacing w:val="0"/>
        <w:rPr>
          <w:color w:val="000000"/>
        </w:rPr>
      </w:pPr>
      <w:r w:rsidRPr="0034041E">
        <w:rPr>
          <w:color w:val="000000"/>
        </w:rPr>
        <w:t xml:space="preserve">Dalam rancang bangun pengembangan aplikasi </w:t>
      </w:r>
      <w:r w:rsidRPr="00CF527A">
        <w:rPr>
          <w:i/>
          <w:iCs/>
          <w:color w:val="000000"/>
        </w:rPr>
        <w:t>marketplace</w:t>
      </w:r>
      <w:r w:rsidRPr="0034041E">
        <w:rPr>
          <w:color w:val="000000"/>
        </w:rPr>
        <w:t xml:space="preserve"> </w:t>
      </w:r>
      <w:r w:rsidR="004F7E4A">
        <w:rPr>
          <w:color w:val="000000"/>
        </w:rPr>
        <w:t xml:space="preserve">Panen-Panen </w:t>
      </w:r>
      <w:r w:rsidRPr="0034041E">
        <w:rPr>
          <w:color w:val="000000"/>
        </w:rPr>
        <w:t xml:space="preserve">ini mengunakan </w:t>
      </w:r>
      <w:r>
        <w:rPr>
          <w:color w:val="000000"/>
        </w:rPr>
        <w:t xml:space="preserve">metode </w:t>
      </w:r>
      <w:bookmarkStart w:id="62" w:name="_Toc28262219"/>
      <w:bookmarkStart w:id="63" w:name="_Toc28262751"/>
      <w:r w:rsidR="00CF527A">
        <w:rPr>
          <w:color w:val="000000"/>
        </w:rPr>
        <w:t>RAD (</w:t>
      </w:r>
      <w:r w:rsidR="00CF527A">
        <w:rPr>
          <w:i/>
          <w:color w:val="000000"/>
        </w:rPr>
        <w:t>Rapid Application Development</w:t>
      </w:r>
      <w:r w:rsidR="00CF527A">
        <w:rPr>
          <w:color w:val="000000"/>
        </w:rPr>
        <w:t xml:space="preserve">). RAD adalah metode pengembangan perangkat lunak yang tergolong menggunakan teknik iterasi dalam proses pengembangannya. </w:t>
      </w:r>
      <w:r w:rsidR="00A074BD">
        <w:rPr>
          <w:color w:val="000000"/>
        </w:rPr>
        <w:t xml:space="preserve">Metode </w:t>
      </w:r>
      <w:r w:rsidR="00CF527A" w:rsidRPr="00CF527A">
        <w:rPr>
          <w:color w:val="000000"/>
        </w:rPr>
        <w:t xml:space="preserve">RAD merupakan </w:t>
      </w:r>
      <w:r w:rsidR="00A074BD">
        <w:rPr>
          <w:color w:val="000000"/>
        </w:rPr>
        <w:t xml:space="preserve">salah satu </w:t>
      </w:r>
      <w:r w:rsidR="004F7E4A">
        <w:rPr>
          <w:color w:val="000000"/>
        </w:rPr>
        <w:t>alternatif</w:t>
      </w:r>
      <w:r w:rsidR="00A074BD">
        <w:rPr>
          <w:color w:val="000000"/>
        </w:rPr>
        <w:t xml:space="preserve"> </w:t>
      </w:r>
      <w:r w:rsidR="00CF527A" w:rsidRPr="00CF527A">
        <w:rPr>
          <w:color w:val="000000"/>
        </w:rPr>
        <w:t xml:space="preserve">untuk mengatasi kelemahan metode pengembangan sistem tradisional, seperti model </w:t>
      </w:r>
      <w:r w:rsidR="00CF527A" w:rsidRPr="00A074BD">
        <w:rPr>
          <w:i/>
          <w:iCs/>
          <w:color w:val="000000"/>
        </w:rPr>
        <w:t>waterfall</w:t>
      </w:r>
      <w:r w:rsidR="00CF527A" w:rsidRPr="00CF527A">
        <w:rPr>
          <w:color w:val="000000"/>
        </w:rPr>
        <w:t xml:space="preserve"> dan variannya</w:t>
      </w:r>
      <w:r w:rsidR="00A074BD">
        <w:rPr>
          <w:color w:val="000000"/>
        </w:rPr>
        <w:t xml:space="preserve"> </w:t>
      </w:r>
      <w:r w:rsidR="00A074BD">
        <w:rPr>
          <w:color w:val="000000"/>
        </w:rPr>
        <w:fldChar w:fldCharType="begin" w:fldLock="1"/>
      </w:r>
      <w:r w:rsidR="00A074BD">
        <w:rPr>
          <w:color w:val="000000"/>
        </w:rPr>
        <w:instrText>ADDIN CSL_CITATION {"citationItems":[{"id":"ITEM-1","itemData":{"ISBN":"9781119138259, 1119138256","author":[{"dropping-particle":"","family":"Dennis","given":"Alan","non-dropping-particle":"","parse-names":false,"suffix":""},{"dropping-particle":"","family":"Wixom","given":"Barbara","non-dropping-particle":"","parse-names":false,"suffix":""},{"dropping-particle":"","family":"Roth","given":"Roberta M.","non-dropping-particle":"","parse-names":false,"suffix":""}],"edition":"6","id":"ITEM-1","issued":{"date-parts":[["2014"]]},"publisher":"Wiley","title":"Systems Analysis and Design","type":"book"},"uris":["http://www.mendeley.com/documents/?uuid=b12fb242-dd0e-486e-8bfa-4fd5a2df4592"]}],"mendeley":{"formattedCitation":"(Dennis et al., 2014)","plainTextFormattedCitation":"(Dennis et al., 2014)","previouslyFormattedCitation":"(Dennis et al., 2014)"},"properties":{"noteIndex":0},"schema":"https://github.com/citation-style-language/schema/raw/master/csl-citation.json"}</w:instrText>
      </w:r>
      <w:r w:rsidR="00A074BD">
        <w:rPr>
          <w:color w:val="000000"/>
        </w:rPr>
        <w:fldChar w:fldCharType="separate"/>
      </w:r>
      <w:r w:rsidR="00A074BD" w:rsidRPr="00A074BD">
        <w:rPr>
          <w:noProof/>
          <w:color w:val="000000"/>
        </w:rPr>
        <w:t>(Dennis et al., 2014)</w:t>
      </w:r>
      <w:r w:rsidR="00A074BD">
        <w:rPr>
          <w:color w:val="000000"/>
        </w:rPr>
        <w:fldChar w:fldCharType="end"/>
      </w:r>
      <w:r w:rsidR="00A074BD">
        <w:rPr>
          <w:color w:val="000000"/>
        </w:rPr>
        <w:t xml:space="preserve">. </w:t>
      </w:r>
    </w:p>
    <w:p w14:paraId="64686743" w14:textId="3EF92488" w:rsidR="003D43EC" w:rsidRDefault="00A074BD" w:rsidP="00B74232">
      <w:pPr>
        <w:pStyle w:val="isi"/>
        <w:spacing w:after="240"/>
        <w:contextualSpacing w:val="0"/>
        <w:rPr>
          <w:color w:val="000000"/>
        </w:rPr>
      </w:pPr>
      <w:r>
        <w:rPr>
          <w:color w:val="000000"/>
        </w:rPr>
        <w:t>Metode RAD cocok digunakan pada</w:t>
      </w:r>
      <w:r w:rsidRPr="00A074BD">
        <w:rPr>
          <w:color w:val="000000"/>
        </w:rPr>
        <w:t xml:space="preserve"> siklus pengembangan aplikasi yang cepat dan juga memberikan kualitas perangkat lunak yang baik dibandingkan dengan pendekatan rekayasa perangkat lunak tradisional. Melalui proses pengembangan aplikasi yang cepat, dapat mengurangi biaya pengembangan dan pemeliharaan perangkat lunak</w:t>
      </w:r>
      <w:r>
        <w:rPr>
          <w:color w:val="000000"/>
        </w:rPr>
        <w:t xml:space="preserve"> yang akan dibuat </w:t>
      </w:r>
      <w:r>
        <w:rPr>
          <w:color w:val="000000"/>
        </w:rPr>
        <w:fldChar w:fldCharType="begin" w:fldLock="1"/>
      </w:r>
      <w:r w:rsidR="00935DD9">
        <w:rPr>
          <w:color w:val="000000"/>
        </w:rPr>
        <w:instrText>ADDIN CSL_CITATION {"citationItems":[{"id":"ITEM-1","itemData":{"DOI":"10.14257/ijseia.2015.9.11.15","ISSN":"17389984","abstract":"There are different product maintenance and support techniques. These previous techniques do not solve user/clients bugs, issues and enhancements effectively and efficiently. Scrum is being used now a day as a quick, flexible and holistic methodology to develop software. In Scrum projects there is the much customer involvement is included which help to develop auser oriented product. Users can change their requirements in Scrum. Many techniques have been proposed for product maintenance and support. However, in this paper, there have been a detailed literature review of existing product maintenance techniques and also presented a new proposed model and technique for the product maintenance by using Scrum methodology. This Scrum based model for maintenance is designed and based on the analysis of client request types and severity (priority). In our approach, The Session attendees (Scrum Master, Product Owner and Team) choose that bug, issue or enhancement first which has an urgent type or higher priority request and resolves it then select low priority request or non-urgent requests andfacilitates the clients in timely manner. In this way this proposed model works effectively and defiantly to meet the customer's demand. A comprehensive study on product maintenance and support has been carried out which adds to the current practices in the scrum. We found that maintenance phase of the scrum has been given less attention in the existing literature.In view of this, we have made an attempt to propose a novel model that focuses on the maintenance phase of scrum.","author":[{"dropping-particle":"","family":"Naz","given":"Riffat","non-dropping-particle":"","parse-names":false,"suffix":""},{"dropping-particle":"","family":"Khan","given":"M. N.A.","non-dropping-particle":"","parse-names":false,"suffix":""}],"container-title":"International Journal of Software Engineering and its Applications","id":"ITEM-1","issue":"11","issued":{"date-parts":[["2015"]]},"page":"163-176","title":"Rapid applications development techniques: A critical review","type":"article-journal","volume":"9"},"uris":["http://www.mendeley.com/documents/?uuid=02ad92f3-c122-45a1-abed-83194bd043d9"]}],"mendeley":{"formattedCitation":"(Naz &amp; Khan, 2015)","plainTextFormattedCitation":"(Naz &amp; Khan, 2015)","previouslyFormattedCitation":"(Naz &amp; Khan, 2015)"},"properties":{"noteIndex":0},"schema":"https://github.com/citation-style-language/schema/raw/master/csl-citation.json"}</w:instrText>
      </w:r>
      <w:r>
        <w:rPr>
          <w:color w:val="000000"/>
        </w:rPr>
        <w:fldChar w:fldCharType="separate"/>
      </w:r>
      <w:r w:rsidRPr="00A074BD">
        <w:rPr>
          <w:noProof/>
          <w:color w:val="000000"/>
        </w:rPr>
        <w:t>(Naz &amp; Khan, 2015)</w:t>
      </w:r>
      <w:r>
        <w:rPr>
          <w:color w:val="000000"/>
        </w:rPr>
        <w:fldChar w:fldCharType="end"/>
      </w:r>
      <w:r>
        <w:rPr>
          <w:color w:val="000000"/>
        </w:rPr>
        <w:t>.</w:t>
      </w:r>
      <w:r w:rsidR="004F7E4A" w:rsidRPr="004F7E4A">
        <w:rPr>
          <w:color w:val="000000"/>
        </w:rPr>
        <w:t xml:space="preserve"> </w:t>
      </w:r>
      <w:r w:rsidR="004F7E4A">
        <w:rPr>
          <w:color w:val="000000"/>
        </w:rPr>
        <w:t>Berikut adalah siklus pengembangan pada metode RAD.</w:t>
      </w:r>
    </w:p>
    <w:p w14:paraId="51FC5279" w14:textId="64FD7D1E" w:rsidR="004F7E4A" w:rsidRDefault="004F7E4A" w:rsidP="00C563B7">
      <w:pPr>
        <w:pStyle w:val="isi"/>
        <w:ind w:firstLine="0"/>
        <w:jc w:val="center"/>
        <w:rPr>
          <w:color w:val="000000"/>
        </w:rPr>
      </w:pPr>
      <w:r>
        <w:rPr>
          <w:noProof/>
        </w:rPr>
        <w:drawing>
          <wp:inline distT="0" distB="0" distL="0" distR="0" wp14:anchorId="77DAD9EA" wp14:editId="14702512">
            <wp:extent cx="3859480" cy="135659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23219" cy="1379003"/>
                    </a:xfrm>
                    <a:prstGeom prst="rect">
                      <a:avLst/>
                    </a:prstGeom>
                  </pic:spPr>
                </pic:pic>
              </a:graphicData>
            </a:graphic>
          </wp:inline>
        </w:drawing>
      </w:r>
    </w:p>
    <w:p w14:paraId="3B674E1C" w14:textId="13049DEC" w:rsidR="00AE63F8" w:rsidRDefault="00AE63F8" w:rsidP="00AE63F8">
      <w:pPr>
        <w:pStyle w:val="Caption"/>
        <w:rPr>
          <w:i/>
          <w:iCs/>
        </w:rPr>
      </w:pPr>
      <w:bookmarkStart w:id="64" w:name="_Toc77700352"/>
      <w:r>
        <w:lastRenderedPageBreak/>
        <w:t xml:space="preserve">Gambar </w:t>
      </w:r>
      <w:r w:rsidR="000B7DE7">
        <w:t>3.</w:t>
      </w:r>
      <w:r w:rsidR="00450CC7">
        <w:fldChar w:fldCharType="begin"/>
      </w:r>
      <w:r w:rsidR="00450CC7">
        <w:instrText xml:space="preserve"> STYLEREF 1 \s </w:instrText>
      </w:r>
      <w:r w:rsidR="00450CC7">
        <w:fldChar w:fldCharType="separate"/>
      </w:r>
      <w:r w:rsidR="00124672">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4</w:t>
      </w:r>
      <w:r w:rsidR="00450CC7">
        <w:fldChar w:fldCharType="end"/>
      </w:r>
      <w:r>
        <w:t xml:space="preserve"> Siklus pengembangan metode </w:t>
      </w:r>
      <w:r>
        <w:rPr>
          <w:i/>
          <w:iCs/>
        </w:rPr>
        <w:t>Rapid Application Development</w:t>
      </w:r>
      <w:bookmarkEnd w:id="64"/>
    </w:p>
    <w:p w14:paraId="0B42A570" w14:textId="030223E1" w:rsidR="00AE63F8" w:rsidRPr="00EC7E4D" w:rsidRDefault="00AE63F8" w:rsidP="00EC7E4D">
      <w:pPr>
        <w:pStyle w:val="Caption"/>
      </w:pPr>
      <w:r w:rsidRPr="00B5612D">
        <w:t>Sumber</w:t>
      </w:r>
      <w:r>
        <w:t>:</w:t>
      </w:r>
      <w:r w:rsidR="00935DD9">
        <w:t xml:space="preserve"> </w:t>
      </w:r>
      <w:r w:rsidR="00935DD9">
        <w:fldChar w:fldCharType="begin" w:fldLock="1"/>
      </w:r>
      <w:r w:rsidR="00BE1AD6">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sidR="00935DD9">
        <w:fldChar w:fldCharType="separate"/>
      </w:r>
      <w:r w:rsidR="00935DD9" w:rsidRPr="00935DD9">
        <w:rPr>
          <w:noProof/>
        </w:rPr>
        <w:t>(Adikara et al., 2020)</w:t>
      </w:r>
      <w:r w:rsidR="00935DD9">
        <w:fldChar w:fldCharType="end"/>
      </w:r>
      <w:r>
        <w:t>.</w:t>
      </w:r>
    </w:p>
    <w:p w14:paraId="41EDE978" w14:textId="63B131A2" w:rsidR="00C946A2" w:rsidRDefault="00C946A2" w:rsidP="00E009BE">
      <w:pPr>
        <w:pStyle w:val="Heading3"/>
      </w:pPr>
      <w:bookmarkStart w:id="65" w:name="_Toc77700187"/>
      <w:r w:rsidRPr="006E30CE">
        <w:t>Perencanaan</w:t>
      </w:r>
      <w:r w:rsidR="00EC7E4D">
        <w:t xml:space="preserve"> Kebutuhan</w:t>
      </w:r>
      <w:r w:rsidR="007777A3">
        <w:t xml:space="preserve"> (</w:t>
      </w:r>
      <w:r w:rsidR="007777A3" w:rsidRPr="006765DF">
        <w:t>Requirements Planning</w:t>
      </w:r>
      <w:r w:rsidR="007777A3">
        <w:t>)</w:t>
      </w:r>
      <w:bookmarkEnd w:id="65"/>
    </w:p>
    <w:p w14:paraId="76A20381" w14:textId="1F8C360E" w:rsidR="00EA638B" w:rsidRDefault="007E26B6" w:rsidP="00164350">
      <w:pPr>
        <w:pStyle w:val="isi"/>
      </w:pPr>
      <w:r w:rsidRPr="007E26B6">
        <w:t xml:space="preserve">Pada tahap ini dilakukannya analisis terhadap permintaan kebutuhan mitra tentang spesifikasi, fitur atau apa saja yang dibutuhkan untuk membuat sebuah </w:t>
      </w:r>
      <w:r>
        <w:t xml:space="preserve">sistem </w:t>
      </w:r>
      <w:r w:rsidRPr="007E26B6">
        <w:t>manajemen rantai pasok Panen-Panen</w:t>
      </w:r>
      <w:r w:rsidR="005A626F">
        <w:t>.</w:t>
      </w:r>
      <w:r w:rsidR="00164350">
        <w:t xml:space="preserve"> </w:t>
      </w:r>
      <w:r w:rsidR="00164350" w:rsidRPr="00164350">
        <w:t xml:space="preserve">Analisis nantinya akan menghasilkan sebuah </w:t>
      </w:r>
      <w:r w:rsidR="00164350" w:rsidRPr="00164350">
        <w:rPr>
          <w:i/>
          <w:iCs/>
        </w:rPr>
        <w:t>User Interface/User Experience</w:t>
      </w:r>
      <w:r w:rsidR="00164350" w:rsidRPr="00164350">
        <w:t xml:space="preserve"> untuk menjadi sebuah acuan dalam pembuatan fitur dan </w:t>
      </w:r>
      <w:r w:rsidR="00164350">
        <w:t>l</w:t>
      </w:r>
      <w:r w:rsidR="00164350" w:rsidRPr="00164350">
        <w:t>angkah yang harus diambil</w:t>
      </w:r>
      <w:r w:rsidR="00164350">
        <w:t>. K</w:t>
      </w:r>
      <w:r w:rsidR="00687209">
        <w:t xml:space="preserve">arena pada tugas akhir ini penulis berperan sebagai </w:t>
      </w:r>
      <w:r w:rsidR="00687209">
        <w:rPr>
          <w:i/>
          <w:iCs/>
        </w:rPr>
        <w:t>mobile developer</w:t>
      </w:r>
      <w:r w:rsidR="00687209" w:rsidRPr="00687209">
        <w:t xml:space="preserve">, </w:t>
      </w:r>
      <w:r w:rsidR="00687209">
        <w:t xml:space="preserve">maka </w:t>
      </w:r>
      <w:r w:rsidR="00164350">
        <w:t>pada tahap ini akan dihasilkan perencanaan modul-modul yang akan diimplementasikan pada aplikasi.</w:t>
      </w:r>
    </w:p>
    <w:p w14:paraId="008C5BE9" w14:textId="639ED1FF" w:rsidR="006E30CE" w:rsidRDefault="00EA638B" w:rsidP="00E009BE">
      <w:pPr>
        <w:pStyle w:val="Heading3"/>
      </w:pPr>
      <w:bookmarkStart w:id="66" w:name="_Toc77700188"/>
      <w:r>
        <w:t xml:space="preserve">Ruang </w:t>
      </w:r>
      <w:r w:rsidRPr="00E009BE">
        <w:t>Kerja</w:t>
      </w:r>
      <w:r>
        <w:t xml:space="preserve"> Perancangan (</w:t>
      </w:r>
      <w:r w:rsidRPr="006765DF">
        <w:t>Workshop Design</w:t>
      </w:r>
      <w:r>
        <w:t>)</w:t>
      </w:r>
      <w:bookmarkEnd w:id="66"/>
    </w:p>
    <w:p w14:paraId="1B38256D" w14:textId="5B966A56" w:rsidR="006765DF" w:rsidRPr="006765DF" w:rsidRDefault="00552736" w:rsidP="006765DF">
      <w:pPr>
        <w:pStyle w:val="isi"/>
      </w:pPr>
      <w:r>
        <w:t xml:space="preserve">Setelah dilakukan </w:t>
      </w:r>
      <w:r w:rsidRPr="00552736">
        <w:rPr>
          <w:i/>
          <w:iCs/>
        </w:rPr>
        <w:t>requirement planning</w:t>
      </w:r>
      <w:r>
        <w:t xml:space="preserve">, langkah selanjutnya adalah </w:t>
      </w:r>
      <w:r>
        <w:rPr>
          <w:i/>
          <w:iCs/>
        </w:rPr>
        <w:t>workshop design</w:t>
      </w:r>
      <w:r>
        <w:t xml:space="preserve">. </w:t>
      </w:r>
      <w:r w:rsidR="006765DF" w:rsidRPr="006765DF">
        <w:t>Pada tahap ini dilakukan perancangan dan konstruksi sistem</w:t>
      </w:r>
      <w:r w:rsidR="00CC68F9">
        <w:t xml:space="preserve"> berdasarkan hasil analisa kebutuhan pengguna.</w:t>
      </w:r>
    </w:p>
    <w:p w14:paraId="15A079BD" w14:textId="49629283" w:rsidR="006765DF" w:rsidRPr="00E009BE" w:rsidRDefault="00CC68F9" w:rsidP="00C76E6B">
      <w:pPr>
        <w:pStyle w:val="Heading4"/>
        <w:spacing w:before="120"/>
      </w:pPr>
      <w:r w:rsidRPr="00E009BE">
        <w:t>Perancangan</w:t>
      </w:r>
    </w:p>
    <w:p w14:paraId="4BCF9D75" w14:textId="341ECD4F" w:rsidR="006760EC" w:rsidRDefault="00CC68F9" w:rsidP="00BA2FE9">
      <w:pPr>
        <w:pStyle w:val="isi"/>
        <w:contextualSpacing w:val="0"/>
        <w:rPr>
          <w:color w:val="000000"/>
        </w:rPr>
      </w:pPr>
      <w:r>
        <w:rPr>
          <w:color w:val="000000"/>
        </w:rPr>
        <w:t xml:space="preserve">Sebelum sistem diimplementasikan perlu dilakukan perancangan sistem terlebih dahulu. </w:t>
      </w:r>
      <w:r w:rsidR="00B37BEF">
        <w:t xml:space="preserve">Pada tugas akhir ini penulis berperan sebagai </w:t>
      </w:r>
      <w:r w:rsidR="00B37BEF">
        <w:rPr>
          <w:i/>
          <w:iCs/>
        </w:rPr>
        <w:t>mobile developer</w:t>
      </w:r>
      <w:r w:rsidR="00B37BEF">
        <w:rPr>
          <w:color w:val="000000"/>
        </w:rPr>
        <w:t xml:space="preserve"> </w:t>
      </w:r>
      <w:r w:rsidR="007E02CD">
        <w:t>yang bertugas mengimplementasikan desain antarmuka dan mengintegrasikan layanan menggunakan API</w:t>
      </w:r>
      <w:r w:rsidR="00B37BEF">
        <w:t xml:space="preserve"> yang telah disediakan, maka berdasarkan arsitektur </w:t>
      </w:r>
      <w:r w:rsidR="00B37BEF">
        <w:rPr>
          <w:color w:val="000000"/>
        </w:rPr>
        <w:t>s</w:t>
      </w:r>
      <w:r w:rsidR="006765DF">
        <w:rPr>
          <w:color w:val="000000"/>
        </w:rPr>
        <w:t>istem</w:t>
      </w:r>
      <w:r w:rsidR="00B37BEF">
        <w:rPr>
          <w:color w:val="000000"/>
        </w:rPr>
        <w:t xml:space="preserve"> yang akan dikembangkan,</w:t>
      </w:r>
      <w:r w:rsidR="006765DF">
        <w:rPr>
          <w:color w:val="000000"/>
        </w:rPr>
        <w:t xml:space="preserve"> aplikasi marketplace merupakan aplikasi </w:t>
      </w:r>
      <w:r w:rsidR="006765DF">
        <w:rPr>
          <w:i/>
          <w:iCs/>
          <w:color w:val="000000"/>
        </w:rPr>
        <w:t xml:space="preserve">client side </w:t>
      </w:r>
      <w:r w:rsidR="006765DF">
        <w:rPr>
          <w:color w:val="000000"/>
        </w:rPr>
        <w:t xml:space="preserve">yang berjalan pada perangkat mobile dengan menggunakan kerangka kerja Flutter dalam proses implementasi antarmuka yang kemudian dihubungkan dengan API </w:t>
      </w:r>
      <w:r w:rsidR="006765DF" w:rsidRPr="0027415D">
        <w:rPr>
          <w:color w:val="000000"/>
        </w:rPr>
        <w:t>sebagai perantara</w:t>
      </w:r>
      <w:r w:rsidR="006765DF">
        <w:rPr>
          <w:color w:val="000000"/>
        </w:rPr>
        <w:t xml:space="preserve"> untuk menyediakan</w:t>
      </w:r>
      <w:r w:rsidR="006765DF" w:rsidRPr="0027415D">
        <w:rPr>
          <w:color w:val="000000"/>
        </w:rPr>
        <w:t xml:space="preserve"> data yang nantinya akan</w:t>
      </w:r>
      <w:r w:rsidR="006765DF">
        <w:rPr>
          <w:color w:val="000000"/>
        </w:rPr>
        <w:t xml:space="preserve"> diolah dan ditampilkan pada antarmuka aplikasi. Data diperoleh dari database dan kemudian diproses oleh backend  sehingga diperoleh API yang siap dikonsumsi oleh aplikasi.</w:t>
      </w:r>
    </w:p>
    <w:p w14:paraId="16DD21C9" w14:textId="24F0AA37" w:rsidR="003C2CD4" w:rsidRPr="003C2CD4" w:rsidRDefault="003C2CD4" w:rsidP="007C2D1E">
      <w:pPr>
        <w:pStyle w:val="Heading4"/>
        <w:spacing w:before="120"/>
      </w:pPr>
      <w:r w:rsidRPr="003C2CD4">
        <w:t>Konstruksi</w:t>
      </w:r>
    </w:p>
    <w:p w14:paraId="3FBEB46E" w14:textId="14477543" w:rsidR="003C2CD4" w:rsidRDefault="003C2CD4" w:rsidP="00BA2FE9">
      <w:pPr>
        <w:pStyle w:val="isi"/>
        <w:contextualSpacing w:val="0"/>
        <w:rPr>
          <w:color w:val="000000"/>
        </w:rPr>
      </w:pPr>
      <w:r w:rsidRPr="003C2CD4">
        <w:rPr>
          <w:color w:val="000000"/>
        </w:rPr>
        <w:t xml:space="preserve">Setelah membuat perancangan sistem, </w:t>
      </w:r>
      <w:r>
        <w:rPr>
          <w:color w:val="000000"/>
        </w:rPr>
        <w:t>selanjutnya dilakukan proses</w:t>
      </w:r>
      <w:r w:rsidRPr="003C2CD4">
        <w:rPr>
          <w:color w:val="000000"/>
        </w:rPr>
        <w:t xml:space="preserve"> konstruksi </w:t>
      </w:r>
      <w:r>
        <w:rPr>
          <w:color w:val="000000"/>
        </w:rPr>
        <w:t>yaitu menyiapkan tahap untuk melakukan proses implementasi sistem</w:t>
      </w:r>
      <w:r w:rsidRPr="003C2CD4">
        <w:rPr>
          <w:color w:val="000000"/>
        </w:rPr>
        <w:t xml:space="preserve">. </w:t>
      </w:r>
      <w:r w:rsidR="00C24094" w:rsidRPr="00166F3E">
        <w:rPr>
          <w:color w:val="000000"/>
        </w:rPr>
        <w:t xml:space="preserve">Melakukan proses implementasi menurut desain </w:t>
      </w:r>
      <w:r w:rsidR="00C24094">
        <w:rPr>
          <w:color w:val="000000"/>
        </w:rPr>
        <w:t>antarmuka</w:t>
      </w:r>
      <w:r w:rsidR="00C24094" w:rsidRPr="00166F3E">
        <w:rPr>
          <w:color w:val="000000"/>
        </w:rPr>
        <w:t xml:space="preserve"> serta interaksi</w:t>
      </w:r>
      <w:r w:rsidR="00C24094">
        <w:rPr>
          <w:color w:val="000000"/>
        </w:rPr>
        <w:t xml:space="preserve"> pada dokumen</w:t>
      </w:r>
      <w:r w:rsidR="00C24094" w:rsidRPr="00166F3E">
        <w:rPr>
          <w:color w:val="000000"/>
        </w:rPr>
        <w:t xml:space="preserve"> </w:t>
      </w:r>
      <w:r w:rsidR="00C24094">
        <w:rPr>
          <w:color w:val="000000"/>
        </w:rPr>
        <w:t>yang telah diberikan, serta mengintegrasikan</w:t>
      </w:r>
      <w:r w:rsidR="00C24094" w:rsidRPr="00166F3E">
        <w:rPr>
          <w:color w:val="000000"/>
        </w:rPr>
        <w:t xml:space="preserve"> modul API yang</w:t>
      </w:r>
      <w:r w:rsidR="00C24094">
        <w:rPr>
          <w:color w:val="000000"/>
        </w:rPr>
        <w:t xml:space="preserve"> disediakan oleh mitra </w:t>
      </w:r>
      <w:r w:rsidR="00C24094" w:rsidRPr="00166F3E">
        <w:rPr>
          <w:color w:val="000000"/>
        </w:rPr>
        <w:t xml:space="preserve">sebagai penyedia data </w:t>
      </w:r>
      <w:r w:rsidR="00C24094">
        <w:rPr>
          <w:color w:val="000000"/>
        </w:rPr>
        <w:t>dan</w:t>
      </w:r>
      <w:r w:rsidR="00C24094" w:rsidRPr="00166F3E">
        <w:rPr>
          <w:color w:val="000000"/>
        </w:rPr>
        <w:t xml:space="preserve"> akan ditampilkan secara dinamis pada aplikasi</w:t>
      </w:r>
      <w:r w:rsidR="00C24094">
        <w:rPr>
          <w:color w:val="000000"/>
        </w:rPr>
        <w:t>.</w:t>
      </w:r>
    </w:p>
    <w:p w14:paraId="59EA0E10" w14:textId="77777777" w:rsidR="007677F3" w:rsidRDefault="007677F3">
      <w:pPr>
        <w:spacing w:line="240" w:lineRule="auto"/>
        <w:rPr>
          <w:i/>
          <w:iCs/>
        </w:rPr>
      </w:pPr>
      <w:r>
        <w:rPr>
          <w:i/>
          <w:iCs/>
        </w:rPr>
        <w:br w:type="page"/>
      </w:r>
    </w:p>
    <w:p w14:paraId="69F112A2" w14:textId="42AF4B57" w:rsidR="00BE1AD6" w:rsidRPr="00BE1AD6" w:rsidRDefault="00BE1AD6" w:rsidP="00E009BE">
      <w:pPr>
        <w:pStyle w:val="Heading4"/>
      </w:pPr>
      <w:r w:rsidRPr="00BE1AD6">
        <w:lastRenderedPageBreak/>
        <w:t>Cut Over</w:t>
      </w:r>
    </w:p>
    <w:p w14:paraId="5088CF1E" w14:textId="6D7BC3A9" w:rsidR="00D63FC6" w:rsidRPr="00B74232" w:rsidRDefault="00BE1AD6" w:rsidP="00B74232">
      <w:pPr>
        <w:pStyle w:val="isi"/>
        <w:spacing w:after="240"/>
        <w:contextualSpacing w:val="0"/>
        <w:rPr>
          <w:color w:val="000000"/>
        </w:rPr>
      </w:pPr>
      <w:r w:rsidRPr="00BE1AD6">
        <w:rPr>
          <w:color w:val="000000"/>
        </w:rPr>
        <w:t>Tahapa</w:t>
      </w:r>
      <w:r>
        <w:rPr>
          <w:color w:val="000000"/>
        </w:rPr>
        <w:t>n</w:t>
      </w:r>
      <w:r w:rsidRPr="00BE1AD6">
        <w:rPr>
          <w:color w:val="000000"/>
        </w:rPr>
        <w:t xml:space="preserve"> ini merupakan tahap akhir dalam metode pengembangan sistem RAD (Rapid Application Development)</w:t>
      </w:r>
      <w:r>
        <w:rPr>
          <w:color w:val="000000"/>
        </w:rPr>
        <w:t xml:space="preserve"> dimana s</w:t>
      </w:r>
      <w:r w:rsidRPr="00BE1AD6">
        <w:rPr>
          <w:color w:val="000000"/>
        </w:rPr>
        <w:t>istem</w:t>
      </w:r>
      <w:r>
        <w:rPr>
          <w:color w:val="000000"/>
        </w:rPr>
        <w:t xml:space="preserve"> </w:t>
      </w:r>
      <w:r w:rsidRPr="00BE1AD6">
        <w:rPr>
          <w:color w:val="000000"/>
        </w:rPr>
        <w:t>yang telah berhasil dibangun siap untuk diuji coba</w:t>
      </w:r>
      <w:r>
        <w:rPr>
          <w:color w:val="000000"/>
        </w:rPr>
        <w:t xml:space="preserve"> </w:t>
      </w:r>
      <w:r>
        <w:rPr>
          <w:color w:val="000000"/>
        </w:rPr>
        <w:fldChar w:fldCharType="begin" w:fldLock="1"/>
      </w:r>
      <w:r w:rsidR="00C24094">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BE1AD6">
        <w:rPr>
          <w:noProof/>
          <w:color w:val="000000"/>
        </w:rPr>
        <w:t>(Adikara et al., 2020)</w:t>
      </w:r>
      <w:r>
        <w:rPr>
          <w:color w:val="000000"/>
        </w:rPr>
        <w:fldChar w:fldCharType="end"/>
      </w:r>
      <w:r w:rsidRPr="00BE1AD6">
        <w:rPr>
          <w:color w:val="000000"/>
        </w:rPr>
        <w:t>.</w:t>
      </w:r>
    </w:p>
    <w:p w14:paraId="118C845C" w14:textId="1A808C08" w:rsidR="00C24094" w:rsidRPr="00C24094" w:rsidRDefault="00C946A2" w:rsidP="00E009BE">
      <w:pPr>
        <w:pStyle w:val="Heading3"/>
      </w:pPr>
      <w:bookmarkStart w:id="67" w:name="_Toc77700189"/>
      <w:r w:rsidRPr="00E009BE">
        <w:t>Implementas</w:t>
      </w:r>
      <w:r w:rsidR="006E30CE" w:rsidRPr="00E009BE">
        <w:t>i</w:t>
      </w:r>
      <w:bookmarkEnd w:id="67"/>
    </w:p>
    <w:p w14:paraId="6FE6DBE5" w14:textId="037F513E" w:rsidR="00E54B99" w:rsidRDefault="00C24094" w:rsidP="00C24094">
      <w:pPr>
        <w:pStyle w:val="isi"/>
        <w:contextualSpacing w:val="0"/>
        <w:rPr>
          <w:color w:val="000000"/>
        </w:rPr>
      </w:pPr>
      <w:r>
        <w:rPr>
          <w:color w:val="000000"/>
        </w:rPr>
        <w:t xml:space="preserve">Dalam proses implementasi pada metode RAD, dilakukan uji coba terhadap sistem yang telah dikonstruksi </w:t>
      </w:r>
      <w:r>
        <w:rPr>
          <w:color w:val="000000"/>
        </w:rPr>
        <w:fldChar w:fldCharType="begin" w:fldLock="1"/>
      </w:r>
      <w:r>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C24094">
        <w:rPr>
          <w:noProof/>
          <w:color w:val="000000"/>
        </w:rPr>
        <w:t>(Adikara et al., 2020)</w:t>
      </w:r>
      <w:r>
        <w:rPr>
          <w:color w:val="000000"/>
        </w:rPr>
        <w:fldChar w:fldCharType="end"/>
      </w:r>
      <w:r>
        <w:rPr>
          <w:color w:val="000000"/>
        </w:rPr>
        <w:t>.</w:t>
      </w:r>
      <w:r w:rsidR="00E54B99">
        <w:rPr>
          <w:color w:val="000000"/>
        </w:rPr>
        <w:t xml:space="preserve"> </w:t>
      </w:r>
      <w:r w:rsidR="00E54B99">
        <w:rPr>
          <w:iCs/>
        </w:rPr>
        <w:t xml:space="preserve">Pada tugas akhir ini akan dilakukan dua tipe pengujian </w:t>
      </w:r>
      <w:r w:rsidR="00166F3E" w:rsidRPr="00166F3E">
        <w:rPr>
          <w:color w:val="000000"/>
        </w:rPr>
        <w:t>yang akan dilakukan</w:t>
      </w:r>
      <w:r w:rsidR="00166F3E">
        <w:rPr>
          <w:color w:val="000000"/>
        </w:rPr>
        <w:t xml:space="preserve"> yaitu </w:t>
      </w:r>
      <w:r>
        <w:rPr>
          <w:color w:val="000000"/>
        </w:rPr>
        <w:t xml:space="preserve">berupa </w:t>
      </w:r>
      <w:r w:rsidR="00E54B99">
        <w:rPr>
          <w:i/>
          <w:iCs/>
          <w:color w:val="000000"/>
        </w:rPr>
        <w:t xml:space="preserve">Alpha Testing </w:t>
      </w:r>
      <w:r w:rsidR="00E54B99">
        <w:rPr>
          <w:color w:val="000000"/>
        </w:rPr>
        <w:t>dan</w:t>
      </w:r>
      <w:r w:rsidR="00E54B99">
        <w:rPr>
          <w:i/>
          <w:iCs/>
          <w:color w:val="000000"/>
        </w:rPr>
        <w:t xml:space="preserve"> user acceptance test </w:t>
      </w:r>
      <w:r w:rsidR="00E54B99">
        <w:rPr>
          <w:color w:val="000000"/>
        </w:rPr>
        <w:t>(UAT)</w:t>
      </w:r>
      <w:r>
        <w:rPr>
          <w:color w:val="000000"/>
        </w:rPr>
        <w:t xml:space="preserve">. </w:t>
      </w:r>
    </w:p>
    <w:p w14:paraId="465C7CC2" w14:textId="53A117A9" w:rsidR="00E54B99" w:rsidRPr="008B410D" w:rsidRDefault="00E54B99" w:rsidP="00C24094">
      <w:pPr>
        <w:pStyle w:val="isi"/>
        <w:contextualSpacing w:val="0"/>
        <w:rPr>
          <w:color w:val="000000"/>
        </w:rPr>
      </w:pPr>
      <w:r w:rsidRPr="00E54B99">
        <w:rPr>
          <w:color w:val="000000"/>
        </w:rPr>
        <w:t xml:space="preserve">Alpha testing adalah pengujian yang dilakukan oleh tim internal, tetapi di luar divisi pengembangan / </w:t>
      </w:r>
      <w:r w:rsidR="009E7A46" w:rsidRPr="009E7A46">
        <w:rPr>
          <w:i/>
          <w:iCs/>
          <w:color w:val="000000"/>
        </w:rPr>
        <w:t>development</w:t>
      </w:r>
      <w:r w:rsidRPr="00E54B99">
        <w:rPr>
          <w:color w:val="000000"/>
        </w:rPr>
        <w:t>. Alpha testing sering digunakan untuk perangka</w:t>
      </w:r>
      <w:r w:rsidR="009E7A46">
        <w:rPr>
          <w:color w:val="000000"/>
        </w:rPr>
        <w:t>t</w:t>
      </w:r>
      <w:r w:rsidRPr="00E54B99">
        <w:rPr>
          <w:color w:val="000000"/>
        </w:rPr>
        <w:t xml:space="preserve"> luank komersial sebagai bentuk pengujian penerimaan internal</w:t>
      </w:r>
      <w:r>
        <w:rPr>
          <w:color w:val="000000"/>
        </w:rPr>
        <w:t xml:space="preserve"> </w:t>
      </w:r>
      <w:r w:rsidR="008B410D">
        <w:rPr>
          <w:color w:val="000000"/>
        </w:rPr>
        <w:fldChar w:fldCharType="begin" w:fldLock="1"/>
      </w:r>
      <w:r w:rsidR="00772FD5">
        <w:rPr>
          <w:color w:val="000000"/>
        </w:rPr>
        <w:instrText>ADDIN CSL_CITATION {"citationItems":[{"id":"ITEM-1","itemData":{"author":[{"dropping-particle":"","family":"International Software Testing Qualifications Board","given":"","non-dropping-particle":"","parse-names":false,"suffix":""}],"id":"ITEM-1","issued":{"date-parts":[["0"]]},"page":"82","title":"Standard Glossary of Terms used in Software Testing","type":"article"},"uris":["http://www.mendeley.com/documents/?uuid=d02e8bdc-5c66-4a1f-8f23-e1924067bf1d"]}],"mendeley":{"formattedCitation":"(International Software Testing Qualifications Board, n.d.)","plainTextFormattedCitation":"(International Software Testing Qualifications Board, n.d.)","previouslyFormattedCitation":"(International Software Testing Qualifications Board, n.d.)"},"properties":{"noteIndex":0},"schema":"https://github.com/citation-style-language/schema/raw/master/csl-citation.json"}</w:instrText>
      </w:r>
      <w:r w:rsidR="008B410D">
        <w:rPr>
          <w:color w:val="000000"/>
        </w:rPr>
        <w:fldChar w:fldCharType="separate"/>
      </w:r>
      <w:r w:rsidR="008B410D" w:rsidRPr="008B410D">
        <w:rPr>
          <w:noProof/>
          <w:color w:val="000000"/>
        </w:rPr>
        <w:t>(International Software Testing Qualifications Board, n.d.)</w:t>
      </w:r>
      <w:r w:rsidR="008B410D">
        <w:rPr>
          <w:color w:val="000000"/>
        </w:rPr>
        <w:fldChar w:fldCharType="end"/>
      </w:r>
      <w:r>
        <w:rPr>
          <w:color w:val="000000"/>
        </w:rPr>
        <w:t>.</w:t>
      </w:r>
      <w:r w:rsidR="008B410D">
        <w:rPr>
          <w:color w:val="000000"/>
        </w:rPr>
        <w:t xml:space="preserve"> Pada </w:t>
      </w:r>
      <w:r w:rsidR="008B410D">
        <w:rPr>
          <w:i/>
          <w:iCs/>
          <w:color w:val="000000"/>
        </w:rPr>
        <w:t xml:space="preserve">Alpha Testing </w:t>
      </w:r>
      <w:r w:rsidR="008B410D">
        <w:rPr>
          <w:color w:val="000000"/>
        </w:rPr>
        <w:t>akan dilakukan pengujian pada aplikasi mobile kepada tim penguji dari mitra yang nantinya akan didapatkan umpan balik sebelum dilakukan pengujian selanjutnya kepada pengguna.</w:t>
      </w:r>
    </w:p>
    <w:p w14:paraId="1F33A468" w14:textId="62A7AAFE" w:rsidR="006E30CE" w:rsidRPr="00166F3E" w:rsidRDefault="00C24094" w:rsidP="00C24094">
      <w:pPr>
        <w:pStyle w:val="isi"/>
        <w:contextualSpacing w:val="0"/>
        <w:rPr>
          <w:color w:val="000000"/>
        </w:rPr>
      </w:pPr>
      <w:r>
        <w:rPr>
          <w:color w:val="000000"/>
        </w:rPr>
        <w:t xml:space="preserve">UAT </w:t>
      </w:r>
      <w:r w:rsidR="006760EC">
        <w:rPr>
          <w:color w:val="000000"/>
        </w:rPr>
        <w:t xml:space="preserve">bertujuan untuk </w:t>
      </w:r>
      <w:r w:rsidRPr="00B41184">
        <w:rPr>
          <w:color w:val="000000"/>
        </w:rPr>
        <w:t>mengidentifikasi manfaat yang akan diperoleh bagi pengguna dan jalannya sistem sebelum diterapkan</w:t>
      </w:r>
      <w:r>
        <w:rPr>
          <w:color w:val="000000"/>
        </w:rPr>
        <w:t xml:space="preserve"> </w:t>
      </w:r>
      <w:r>
        <w:rPr>
          <w:color w:val="000000"/>
        </w:rPr>
        <w:fldChar w:fldCharType="begin" w:fldLock="1"/>
      </w:r>
      <w:r w:rsidR="00744F85">
        <w:rPr>
          <w:color w:val="000000"/>
        </w:rPr>
        <w:instrText>ADDIN CSL_CITATION {"citationItems":[{"id":"ITEM-1","itemData":{"DOI":"10.1016/j.sbspro.2015.06.319","ISSN":"18770428","abstract":"With the evolution of computer technology, learning science can be improved with the help of multimedia tools in order to attract their attention and interest. Personalized Learning Environment for Nutrition (PLENut) is a multimedia prototype which is to increase student performance in learning Science subject using Personalized Learning Environment (PLE) approach. Unlike other form of conventional application which is using traditional methods, PLENut applied high quality, effective teaching and learning process. This paper reports the findings of Alpha, Beta Testing and User Acceptance Test. The results revealed the feedback from users about the development of prototype. In this study, the development process of the environment is examined according to the Analyze, Design, Development, Implementation, Evaluation (ADDIE) model. In order to evaluate the application, it goes through a series of testing which are Alpha Testing, Beta Testing and User Acceptance Test. The study also can provide useful information for improving the quality of the teaching and learning experiences using PLE approach.","author":[{"dropping-particle":"","family":"Mohd","given":"Che Ku Nuraini Che Ku","non-dropping-particle":"","parse-names":false,"suffix":""},{"dropping-particle":"","family":"Shahbodin","given":"Faaizah","non-dropping-particle":"","parse-names":false,"suffix":""}],"container-title":"Procedia - Social and Behavioral Sciences","id":"ITEM-1","issue":"March 2016","issued":{"date-parts":[["2015"]]},"page":"837-843","publisher":"Elsevier B.V.","title":"Personalized Learning Environment: Alpha Testing, Beta Testing &amp; User Acceptance Test","type":"article-journal","volume":"195"},"uris":["http://www.mendeley.com/documents/?uuid=45bbe84d-95d9-4392-b8aa-f2b9a9d802b3"]}],"mendeley":{"formattedCitation":"(Mohd &amp; Shahbodin, 2015)","plainTextFormattedCitation":"(Mohd &amp; Shahbodin, 2015)","previouslyFormattedCitation":"(Mohd &amp; Shahbodin, 2015)"},"properties":{"noteIndex":0},"schema":"https://github.com/citation-style-language/schema/raw/master/csl-citation.json"}</w:instrText>
      </w:r>
      <w:r>
        <w:rPr>
          <w:color w:val="000000"/>
        </w:rPr>
        <w:fldChar w:fldCharType="separate"/>
      </w:r>
      <w:r w:rsidRPr="00C24094">
        <w:rPr>
          <w:noProof/>
          <w:color w:val="000000"/>
        </w:rPr>
        <w:t>(Mohd &amp; Shahbodin, 2015)</w:t>
      </w:r>
      <w:r>
        <w:rPr>
          <w:color w:val="000000"/>
        </w:rPr>
        <w:fldChar w:fldCharType="end"/>
      </w:r>
      <w:r w:rsidR="006760EC">
        <w:rPr>
          <w:color w:val="000000"/>
        </w:rPr>
        <w:t xml:space="preserve">. </w:t>
      </w:r>
      <w:r w:rsidR="008B410D">
        <w:rPr>
          <w:color w:val="000000"/>
        </w:rPr>
        <w:t xml:space="preserve">Pada </w:t>
      </w:r>
      <w:r w:rsidR="008B410D" w:rsidRPr="008B410D">
        <w:rPr>
          <w:color w:val="000000"/>
        </w:rPr>
        <w:t>UAT</w:t>
      </w:r>
      <w:r w:rsidR="008B410D">
        <w:rPr>
          <w:color w:val="000000"/>
        </w:rPr>
        <w:t>,</w:t>
      </w:r>
      <w:r w:rsidR="008B410D">
        <w:rPr>
          <w:i/>
          <w:iCs/>
          <w:color w:val="000000"/>
        </w:rPr>
        <w:t xml:space="preserve"> </w:t>
      </w:r>
      <w:r w:rsidR="008B410D">
        <w:rPr>
          <w:color w:val="000000"/>
        </w:rPr>
        <w:t>pengujian dilakukan kepada pengguna dengan cara menyiapkan form yang nantinya diberikan saat pengguna selesai mengoperasikan aplikasi, dan pada akhirnya didapatkan penilaian dari pengguna yang mampu menjadi acuan dalam penilaian suatu produk.</w:t>
      </w:r>
    </w:p>
    <w:p w14:paraId="608696A1" w14:textId="58003BA5" w:rsidR="006760EC" w:rsidRDefault="006760EC">
      <w:pPr>
        <w:spacing w:line="240" w:lineRule="auto"/>
        <w:rPr>
          <w:b/>
          <w:caps/>
          <w:sz w:val="28"/>
          <w:szCs w:val="28"/>
        </w:rPr>
      </w:pPr>
    </w:p>
    <w:p w14:paraId="63EA6318" w14:textId="4A7997D6" w:rsidR="00CD2C84" w:rsidRPr="00CD2C84" w:rsidRDefault="00EE2CA3" w:rsidP="003B7112">
      <w:pPr>
        <w:pStyle w:val="Heading1"/>
      </w:pPr>
      <w:bookmarkStart w:id="68" w:name="_Toc28262222"/>
      <w:bookmarkStart w:id="69" w:name="_Toc28262754"/>
      <w:bookmarkEnd w:id="62"/>
      <w:bookmarkEnd w:id="63"/>
      <w:r>
        <w:br w:type="page"/>
      </w:r>
      <w:bookmarkStart w:id="70" w:name="_Toc77700190"/>
      <w:r w:rsidR="00CD2C84">
        <w:lastRenderedPageBreak/>
        <w:t>Analisis dan Perancangan Sistem</w:t>
      </w:r>
      <w:bookmarkEnd w:id="70"/>
    </w:p>
    <w:p w14:paraId="5877D5BA" w14:textId="233DE042" w:rsidR="00FC7D0B" w:rsidRDefault="00FC7D0B">
      <w:pPr>
        <w:spacing w:line="240" w:lineRule="auto"/>
      </w:pPr>
    </w:p>
    <w:p w14:paraId="31DEF89F" w14:textId="77777777" w:rsidR="00FC7D0B" w:rsidRPr="00FC7D0B" w:rsidRDefault="00FC7D0B" w:rsidP="00D95738">
      <w:pPr>
        <w:pStyle w:val="ListParagraph"/>
        <w:numPr>
          <w:ilvl w:val="0"/>
          <w:numId w:val="11"/>
        </w:numPr>
        <w:contextualSpacing w:val="0"/>
        <w:jc w:val="both"/>
        <w:outlineLvl w:val="1"/>
        <w:rPr>
          <w:b/>
          <w:vanish/>
          <w:szCs w:val="24"/>
        </w:rPr>
      </w:pPr>
      <w:bookmarkStart w:id="71" w:name="_Toc75264757"/>
      <w:bookmarkStart w:id="72" w:name="_Toc75264800"/>
      <w:bookmarkStart w:id="73" w:name="_Toc77700131"/>
      <w:bookmarkStart w:id="74" w:name="_Toc77700191"/>
      <w:bookmarkEnd w:id="71"/>
      <w:bookmarkEnd w:id="72"/>
      <w:bookmarkEnd w:id="73"/>
      <w:bookmarkEnd w:id="74"/>
    </w:p>
    <w:p w14:paraId="323A0590" w14:textId="77777777" w:rsidR="00FC7D0B" w:rsidRPr="00FC7D0B" w:rsidRDefault="00FC7D0B" w:rsidP="00D95738">
      <w:pPr>
        <w:pStyle w:val="ListParagraph"/>
        <w:numPr>
          <w:ilvl w:val="0"/>
          <w:numId w:val="11"/>
        </w:numPr>
        <w:contextualSpacing w:val="0"/>
        <w:jc w:val="both"/>
        <w:outlineLvl w:val="1"/>
        <w:rPr>
          <w:b/>
          <w:vanish/>
          <w:szCs w:val="24"/>
        </w:rPr>
      </w:pPr>
      <w:bookmarkStart w:id="75" w:name="_Toc75264758"/>
      <w:bookmarkStart w:id="76" w:name="_Toc75264801"/>
      <w:bookmarkStart w:id="77" w:name="_Toc77700132"/>
      <w:bookmarkStart w:id="78" w:name="_Toc77700192"/>
      <w:bookmarkEnd w:id="75"/>
      <w:bookmarkEnd w:id="76"/>
      <w:bookmarkEnd w:id="77"/>
      <w:bookmarkEnd w:id="78"/>
    </w:p>
    <w:p w14:paraId="130DAE02" w14:textId="77777777" w:rsidR="00FC7D0B" w:rsidRPr="00FC7D0B" w:rsidRDefault="00FC7D0B" w:rsidP="00D95738">
      <w:pPr>
        <w:pStyle w:val="ListParagraph"/>
        <w:numPr>
          <w:ilvl w:val="0"/>
          <w:numId w:val="11"/>
        </w:numPr>
        <w:contextualSpacing w:val="0"/>
        <w:jc w:val="both"/>
        <w:outlineLvl w:val="1"/>
        <w:rPr>
          <w:b/>
          <w:vanish/>
          <w:szCs w:val="24"/>
        </w:rPr>
      </w:pPr>
      <w:bookmarkStart w:id="79" w:name="_Toc75264759"/>
      <w:bookmarkStart w:id="80" w:name="_Toc75264802"/>
      <w:bookmarkStart w:id="81" w:name="_Toc77700133"/>
      <w:bookmarkStart w:id="82" w:name="_Toc77700193"/>
      <w:bookmarkEnd w:id="79"/>
      <w:bookmarkEnd w:id="80"/>
      <w:bookmarkEnd w:id="81"/>
      <w:bookmarkEnd w:id="82"/>
    </w:p>
    <w:p w14:paraId="3DC1FD68" w14:textId="77777777" w:rsidR="00FC7D0B" w:rsidRPr="00FC7D0B" w:rsidRDefault="00FC7D0B" w:rsidP="00D95738">
      <w:pPr>
        <w:pStyle w:val="ListParagraph"/>
        <w:numPr>
          <w:ilvl w:val="0"/>
          <w:numId w:val="11"/>
        </w:numPr>
        <w:contextualSpacing w:val="0"/>
        <w:jc w:val="both"/>
        <w:outlineLvl w:val="1"/>
        <w:rPr>
          <w:b/>
          <w:vanish/>
          <w:szCs w:val="24"/>
        </w:rPr>
      </w:pPr>
      <w:bookmarkStart w:id="83" w:name="_Toc75264760"/>
      <w:bookmarkStart w:id="84" w:name="_Toc75264803"/>
      <w:bookmarkStart w:id="85" w:name="_Toc77700134"/>
      <w:bookmarkStart w:id="86" w:name="_Toc77700194"/>
      <w:bookmarkEnd w:id="83"/>
      <w:bookmarkEnd w:id="84"/>
      <w:bookmarkEnd w:id="85"/>
      <w:bookmarkEnd w:id="86"/>
    </w:p>
    <w:p w14:paraId="17D0FB0D" w14:textId="0ED9348F" w:rsidR="00FC7D0B" w:rsidRPr="00E009BE" w:rsidRDefault="00FC7D0B" w:rsidP="00E009BE">
      <w:pPr>
        <w:pStyle w:val="Heading2"/>
      </w:pPr>
      <w:bookmarkStart w:id="87" w:name="_Toc77700195"/>
      <w:r w:rsidRPr="00E009BE">
        <w:t>Analisis Sistem</w:t>
      </w:r>
      <w:bookmarkEnd w:id="87"/>
    </w:p>
    <w:p w14:paraId="615483E0" w14:textId="52561CF6" w:rsidR="00FC7D0B" w:rsidRDefault="00BB145D" w:rsidP="00BE3FD5">
      <w:pPr>
        <w:ind w:firstLine="576"/>
        <w:jc w:val="both"/>
      </w:pPr>
      <w:r>
        <w:t>Sistem yang dikembangkan merupakan sebuah aplikasi jual beli online (</w:t>
      </w:r>
      <w:r>
        <w:rPr>
          <w:i/>
          <w:iCs/>
        </w:rPr>
        <w:t>marketplace</w:t>
      </w:r>
      <w:r>
        <w:t>) berbasis mobile android yang temasuk dalam salah satu intitas dalam sistem manajemen rantai pasok Panen-Panen</w:t>
      </w:r>
      <w:r w:rsidR="001D4827">
        <w:t xml:space="preserve"> untuk memangkas proses distribusi dari produsen ke pembeli tanpa campur tangan tengkulak</w:t>
      </w:r>
      <w:r w:rsidR="00B573C8">
        <w:t xml:space="preserve">. PT. Infonika Parasa selaku mitra telah </w:t>
      </w:r>
      <w:r w:rsidR="00A44B0C">
        <w:t>menjelaskan kebutuhan-kebutuhan yang diperlukan pada aplikasi yang akan dibuat.</w:t>
      </w:r>
      <w:r w:rsidR="005710FD">
        <w:t xml:space="preserve"> Pada gambar 4.1 digambarkan input, proses, dan output data yang dihasilkan dalam aplikasi marketplace, dimana input pada aplikasi marketplace yaitu</w:t>
      </w:r>
      <w:r w:rsidR="00F85862">
        <w:t xml:space="preserve"> setiap transaksi yang terjadi dalam sistem serta produk-produk yang dipasarkan oleh penjual yang terdaftar dalam sistem yang kemudian produk tersebut akan di seleksi terlebih dahulu sebelum dijajakan pada aplikasi sehingga produk-produk yang tampil merupakan produk hasil seleksi oleh admin Panen-Panen. Output yang dihasilkan adalah barang hasil transaksi atau pesanan yang masuk dimana transaksi tersebut akan tercatat pada sistem Panen-Panen yang kemudian akan diteruskan ke proses pengiriman.</w:t>
      </w:r>
    </w:p>
    <w:p w14:paraId="4CA1E4C7" w14:textId="77777777" w:rsidR="00F85862" w:rsidRPr="00BB145D" w:rsidRDefault="00F85862" w:rsidP="00E009BE">
      <w:pPr>
        <w:ind w:firstLine="576"/>
        <w:jc w:val="both"/>
      </w:pPr>
    </w:p>
    <w:p w14:paraId="4708F5E9" w14:textId="77777777" w:rsidR="005710FD" w:rsidRDefault="004F5D79" w:rsidP="005710FD">
      <w:pPr>
        <w:keepNext/>
      </w:pPr>
      <w:r>
        <w:rPr>
          <w:noProof/>
          <w:color w:val="000000" w:themeColor="text1"/>
        </w:rPr>
        <w:drawing>
          <wp:inline distT="0" distB="0" distL="0" distR="0" wp14:anchorId="0FDAB069" wp14:editId="53AE6E75">
            <wp:extent cx="5276850" cy="895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6850" cy="895350"/>
                    </a:xfrm>
                    <a:prstGeom prst="rect">
                      <a:avLst/>
                    </a:prstGeom>
                    <a:noFill/>
                    <a:ln>
                      <a:noFill/>
                    </a:ln>
                  </pic:spPr>
                </pic:pic>
              </a:graphicData>
            </a:graphic>
          </wp:inline>
        </w:drawing>
      </w:r>
    </w:p>
    <w:p w14:paraId="0050E05C" w14:textId="2B7FF2B0" w:rsidR="00FC7D0B" w:rsidRDefault="005710FD" w:rsidP="005710FD">
      <w:pPr>
        <w:pStyle w:val="Caption"/>
      </w:pPr>
      <w:bookmarkStart w:id="88" w:name="_Toc77700353"/>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w:t>
      </w:r>
      <w:r w:rsidR="00450CC7">
        <w:fldChar w:fldCharType="end"/>
      </w:r>
      <w:r w:rsidR="00BA1918">
        <w:t xml:space="preserve"> Diagram Blok Perancangan Sistem</w:t>
      </w:r>
      <w:bookmarkEnd w:id="88"/>
    </w:p>
    <w:p w14:paraId="57408A75" w14:textId="620C89E3" w:rsidR="00F85862" w:rsidRDefault="00F85862" w:rsidP="00F85862"/>
    <w:p w14:paraId="56330DDD" w14:textId="1334B2AF" w:rsidR="000C6BAA" w:rsidRPr="000C6BAA" w:rsidRDefault="00F14E6C" w:rsidP="000C6BAA">
      <w:pPr>
        <w:pStyle w:val="Heading3"/>
      </w:pPr>
      <w:bookmarkStart w:id="89" w:name="_Toc77700196"/>
      <w:r>
        <w:t xml:space="preserve">Analisis </w:t>
      </w:r>
      <w:r w:rsidR="007F6B31">
        <w:t>Kebutuhan Fungsional</w:t>
      </w:r>
      <w:bookmarkEnd w:id="89"/>
    </w:p>
    <w:p w14:paraId="1C425424" w14:textId="1BD4D208" w:rsidR="008456EB" w:rsidRDefault="0018260D" w:rsidP="00F44221">
      <w:pPr>
        <w:ind w:firstLine="720"/>
        <w:jc w:val="both"/>
      </w:pPr>
      <w:r>
        <w:t>Kebutuhan fungsional merupakan kebutuhan yang berisi layanan/fitur apa saja yang nantinya terdapat oleh sistem. Berikut</w:t>
      </w:r>
      <w:r w:rsidR="008456EB">
        <w:t xml:space="preserve"> fitur-fitur</w:t>
      </w:r>
      <w:r>
        <w:t xml:space="preserve"> pada aplikasi yang akan dibangun</w:t>
      </w:r>
      <w:r w:rsidR="000E506C">
        <w:t>, dijelaskan pada tabel 4.1</w:t>
      </w:r>
      <w:r>
        <w:t>:</w:t>
      </w:r>
    </w:p>
    <w:p w14:paraId="2CD53162" w14:textId="60774A00" w:rsidR="00CC3D70" w:rsidRDefault="00CC3D70" w:rsidP="00D95738">
      <w:pPr>
        <w:pStyle w:val="ListParagraph"/>
        <w:numPr>
          <w:ilvl w:val="0"/>
          <w:numId w:val="14"/>
        </w:numPr>
        <w:jc w:val="both"/>
      </w:pPr>
      <w:r>
        <w:t xml:space="preserve">Fungsi </w:t>
      </w:r>
      <w:r w:rsidR="00BF3915">
        <w:t>pembelian produk</w:t>
      </w:r>
    </w:p>
    <w:p w14:paraId="4E8A35B4" w14:textId="5BFBCB99" w:rsidR="00B94C4E" w:rsidRDefault="00B94C4E" w:rsidP="00D95738">
      <w:pPr>
        <w:pStyle w:val="ListParagraph"/>
        <w:numPr>
          <w:ilvl w:val="0"/>
          <w:numId w:val="14"/>
        </w:numPr>
        <w:jc w:val="both"/>
      </w:pPr>
      <w:r>
        <w:t xml:space="preserve">Fungsi </w:t>
      </w:r>
      <w:r w:rsidR="00BF3915">
        <w:t>mengelola profil</w:t>
      </w:r>
    </w:p>
    <w:p w14:paraId="5E987E68" w14:textId="0C4BB28B" w:rsidR="00B94C4E" w:rsidRDefault="00B94C4E" w:rsidP="00D95738">
      <w:pPr>
        <w:pStyle w:val="ListParagraph"/>
        <w:numPr>
          <w:ilvl w:val="0"/>
          <w:numId w:val="14"/>
        </w:numPr>
        <w:jc w:val="both"/>
      </w:pPr>
      <w:r>
        <w:t xml:space="preserve">Fungsi </w:t>
      </w:r>
      <w:r w:rsidR="00BF3915">
        <w:t>mengonfirmasi pesanan selesai</w:t>
      </w:r>
    </w:p>
    <w:p w14:paraId="73FC97C1" w14:textId="6C435A4E" w:rsidR="00B94C4E" w:rsidRDefault="00B94C4E" w:rsidP="00D95738">
      <w:pPr>
        <w:pStyle w:val="ListParagraph"/>
        <w:numPr>
          <w:ilvl w:val="0"/>
          <w:numId w:val="14"/>
        </w:numPr>
        <w:jc w:val="both"/>
      </w:pPr>
      <w:r>
        <w:t xml:space="preserve">Fungsi </w:t>
      </w:r>
      <w:r w:rsidR="00BF3915">
        <w:t>lelang</w:t>
      </w:r>
    </w:p>
    <w:p w14:paraId="72B06D06" w14:textId="723FDC18" w:rsidR="00B94C4E" w:rsidRDefault="00B94C4E" w:rsidP="00D95738">
      <w:pPr>
        <w:pStyle w:val="ListParagraph"/>
        <w:numPr>
          <w:ilvl w:val="0"/>
          <w:numId w:val="14"/>
        </w:numPr>
        <w:jc w:val="both"/>
      </w:pPr>
      <w:r>
        <w:t xml:space="preserve">Fungsi </w:t>
      </w:r>
      <w:r w:rsidR="008F0CA6">
        <w:t>keranjang</w:t>
      </w:r>
    </w:p>
    <w:p w14:paraId="747A8755" w14:textId="3F96A425" w:rsidR="00B94C4E" w:rsidRDefault="00B94C4E" w:rsidP="00D95738">
      <w:pPr>
        <w:pStyle w:val="ListParagraph"/>
        <w:numPr>
          <w:ilvl w:val="0"/>
          <w:numId w:val="14"/>
        </w:numPr>
        <w:jc w:val="both"/>
      </w:pPr>
      <w:r>
        <w:lastRenderedPageBreak/>
        <w:t xml:space="preserve">Fungsi </w:t>
      </w:r>
      <w:r w:rsidR="008F0CA6">
        <w:t>mengelola produk penjualan</w:t>
      </w:r>
    </w:p>
    <w:p w14:paraId="437A6D50" w14:textId="463F5DB6" w:rsidR="00B94C4E" w:rsidRDefault="00B94C4E" w:rsidP="00D95738">
      <w:pPr>
        <w:pStyle w:val="ListParagraph"/>
        <w:numPr>
          <w:ilvl w:val="0"/>
          <w:numId w:val="14"/>
        </w:numPr>
        <w:jc w:val="both"/>
      </w:pPr>
      <w:r>
        <w:t xml:space="preserve">Fungsi </w:t>
      </w:r>
      <w:r w:rsidR="008F0CA6">
        <w:t>pencarian</w:t>
      </w:r>
    </w:p>
    <w:p w14:paraId="1779865D" w14:textId="5AB1A7CB" w:rsidR="00F44221" w:rsidRDefault="00C314A1" w:rsidP="00F44221">
      <w:pPr>
        <w:pStyle w:val="Heading3"/>
      </w:pPr>
      <w:bookmarkStart w:id="90" w:name="_Toc77700197"/>
      <w:r>
        <w:t xml:space="preserve">Analisis </w:t>
      </w:r>
      <w:r w:rsidR="00F44221">
        <w:t>Kebutuhan Non-Fungsional</w:t>
      </w:r>
      <w:bookmarkEnd w:id="90"/>
    </w:p>
    <w:p w14:paraId="5312C706" w14:textId="783AD374" w:rsidR="00F44221" w:rsidRDefault="00F44221" w:rsidP="00F44221">
      <w:pPr>
        <w:ind w:firstLine="720"/>
        <w:jc w:val="both"/>
      </w:pPr>
      <w:r>
        <w:t>Kebutuhan non-fungsional adalah kebutuhan yang tidak secara langsung terkait dalam fitur tertentu dalam sistem. Berikut kebutuhan non-fungsional pada sistem yang akan dibuat:</w:t>
      </w:r>
    </w:p>
    <w:p w14:paraId="1CBE05AA" w14:textId="547760FD" w:rsidR="00CC3D70" w:rsidRPr="00CC3D70" w:rsidRDefault="00CC3D70" w:rsidP="00D95738">
      <w:pPr>
        <w:pStyle w:val="ListParagraph"/>
        <w:numPr>
          <w:ilvl w:val="0"/>
          <w:numId w:val="15"/>
        </w:numPr>
      </w:pPr>
      <w:r>
        <w:rPr>
          <w:iCs/>
          <w:szCs w:val="24"/>
        </w:rPr>
        <w:t>Aplikasi mempunyai fitur keamanan pengguna menggunakan OTP ketika masuk aplikasi</w:t>
      </w:r>
    </w:p>
    <w:p w14:paraId="02D0ADF2" w14:textId="60BF1C8E" w:rsidR="00CC3D70" w:rsidRPr="00CC3D70" w:rsidRDefault="00CC3D70" w:rsidP="00D95738">
      <w:pPr>
        <w:pStyle w:val="ListParagraph"/>
        <w:numPr>
          <w:ilvl w:val="0"/>
          <w:numId w:val="15"/>
        </w:numPr>
      </w:pPr>
      <w:r>
        <w:rPr>
          <w:iCs/>
          <w:szCs w:val="24"/>
        </w:rPr>
        <w:t>Tampilan yang menarik dan nyaman digunakan pengguna</w:t>
      </w:r>
    </w:p>
    <w:p w14:paraId="1EB758F7" w14:textId="419EF081" w:rsidR="00CC3D70" w:rsidRDefault="00CC3D70" w:rsidP="00120F29">
      <w:pPr>
        <w:pStyle w:val="Heading3"/>
      </w:pPr>
      <w:bookmarkStart w:id="91" w:name="_Toc77700198"/>
      <w:r>
        <w:t>Identifikasi Fitur</w:t>
      </w:r>
      <w:bookmarkEnd w:id="91"/>
    </w:p>
    <w:p w14:paraId="2AEBC273" w14:textId="15AE8E8A" w:rsidR="00120F29" w:rsidRDefault="00120F29" w:rsidP="00120F29">
      <w:pPr>
        <w:ind w:firstLine="720"/>
      </w:pPr>
      <w:r>
        <w:rPr>
          <w:iCs/>
        </w:rPr>
        <w:t>Berdasarkan kebutuhan fungsional yang telah disebutkan dalam sub bab 4.1.2, maka dihasilkan identifikasi fitur dalam Tabel 4.1.</w:t>
      </w:r>
    </w:p>
    <w:p w14:paraId="381657C3" w14:textId="75E31F22" w:rsidR="00601ABD" w:rsidRDefault="00601ABD" w:rsidP="00BD34FD">
      <w:pPr>
        <w:pStyle w:val="Caption"/>
        <w:keepNext/>
        <w:spacing w:before="240"/>
      </w:pPr>
      <w:bookmarkStart w:id="92" w:name="_Toc77700416"/>
      <w:r>
        <w:t xml:space="preserve">Tabel </w:t>
      </w:r>
      <w:r w:rsidR="00BD34FD">
        <w:t>4.</w:t>
      </w:r>
      <w:r w:rsidR="00047508">
        <w:fldChar w:fldCharType="begin"/>
      </w:r>
      <w:r w:rsidR="00047508">
        <w:instrText xml:space="preserve"> STYLEREF 1 \s </w:instrText>
      </w:r>
      <w:r w:rsidR="00047508">
        <w:fldChar w:fldCharType="separate"/>
      </w:r>
      <w:r w:rsidR="00047508">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w:t>
      </w:r>
      <w:r w:rsidR="00047508">
        <w:fldChar w:fldCharType="end"/>
      </w:r>
      <w:r w:rsidR="00BD34FD">
        <w:t xml:space="preserve"> Identifikasi Fitur</w:t>
      </w:r>
      <w:bookmarkEnd w:id="92"/>
    </w:p>
    <w:tbl>
      <w:tblPr>
        <w:tblStyle w:val="TableGrid"/>
        <w:tblW w:w="8364" w:type="dxa"/>
        <w:tblInd w:w="-5" w:type="dxa"/>
        <w:tblLook w:val="04A0" w:firstRow="1" w:lastRow="0" w:firstColumn="1" w:lastColumn="0" w:noHBand="0" w:noVBand="1"/>
      </w:tblPr>
      <w:tblGrid>
        <w:gridCol w:w="2268"/>
        <w:gridCol w:w="6096"/>
      </w:tblGrid>
      <w:tr w:rsidR="00120F29" w14:paraId="3F745A13" w14:textId="77777777" w:rsidTr="00FC7EF5">
        <w:tc>
          <w:tcPr>
            <w:tcW w:w="2268" w:type="dxa"/>
          </w:tcPr>
          <w:p w14:paraId="6AA81C07" w14:textId="77777777" w:rsidR="00120F29" w:rsidRDefault="00120F29" w:rsidP="00FC7EF5">
            <w:pPr>
              <w:jc w:val="center"/>
            </w:pPr>
            <w:r>
              <w:t>Fitur</w:t>
            </w:r>
          </w:p>
        </w:tc>
        <w:tc>
          <w:tcPr>
            <w:tcW w:w="6096" w:type="dxa"/>
          </w:tcPr>
          <w:p w14:paraId="4E481C59" w14:textId="77777777" w:rsidR="00120F29" w:rsidRDefault="00120F29" w:rsidP="00FC7EF5">
            <w:pPr>
              <w:jc w:val="center"/>
            </w:pPr>
            <w:r>
              <w:t>Deskripsi</w:t>
            </w:r>
          </w:p>
        </w:tc>
      </w:tr>
      <w:tr w:rsidR="00120F29" w14:paraId="2760A2DC" w14:textId="77777777" w:rsidTr="00FC7EF5">
        <w:tc>
          <w:tcPr>
            <w:tcW w:w="2268" w:type="dxa"/>
            <w:vAlign w:val="center"/>
          </w:tcPr>
          <w:p w14:paraId="6DB05946" w14:textId="77777777" w:rsidR="00120F29" w:rsidRPr="00C33499" w:rsidRDefault="00120F29" w:rsidP="00FC7EF5">
            <w:pPr>
              <w:jc w:val="center"/>
              <w:rPr>
                <w:i/>
                <w:iCs/>
              </w:rPr>
            </w:pPr>
            <w:r w:rsidRPr="00C33499">
              <w:rPr>
                <w:i/>
                <w:iCs/>
              </w:rPr>
              <w:t>Explore</w:t>
            </w:r>
          </w:p>
        </w:tc>
        <w:tc>
          <w:tcPr>
            <w:tcW w:w="6096" w:type="dxa"/>
          </w:tcPr>
          <w:p w14:paraId="215DD27C" w14:textId="77777777" w:rsidR="00120F29" w:rsidRDefault="00120F29" w:rsidP="00FC7EF5">
            <w:r>
              <w:t>Pengguna dapat melihat produk-produk hasil panen yang direkomendasikan berdasarkan lokasi terdekat, selain produk hasil panen, terdapat juga produk olahan, paket menu resep masakan dan catering.</w:t>
            </w:r>
          </w:p>
        </w:tc>
      </w:tr>
      <w:tr w:rsidR="00120F29" w14:paraId="68F7146B" w14:textId="77777777" w:rsidTr="00FC7EF5">
        <w:tc>
          <w:tcPr>
            <w:tcW w:w="2268" w:type="dxa"/>
            <w:vAlign w:val="center"/>
          </w:tcPr>
          <w:p w14:paraId="41549429" w14:textId="77777777" w:rsidR="00120F29" w:rsidRDefault="00120F29" w:rsidP="00FC7EF5">
            <w:pPr>
              <w:jc w:val="center"/>
            </w:pPr>
            <w:r>
              <w:t>Jual &amp; beli</w:t>
            </w:r>
          </w:p>
        </w:tc>
        <w:tc>
          <w:tcPr>
            <w:tcW w:w="6096" w:type="dxa"/>
          </w:tcPr>
          <w:p w14:paraId="64C4B23F" w14:textId="77777777" w:rsidR="00120F29" w:rsidRDefault="00120F29" w:rsidP="00FC7EF5">
            <w:r>
              <w:t>Pembeli dan pemilik toko dapat melakukan transaksi secara langsung melalui aplikasi marketplace Panen-Panen.</w:t>
            </w:r>
          </w:p>
        </w:tc>
      </w:tr>
      <w:tr w:rsidR="00120F29" w14:paraId="3297D901" w14:textId="77777777" w:rsidTr="00FC7EF5">
        <w:tc>
          <w:tcPr>
            <w:tcW w:w="2268" w:type="dxa"/>
            <w:vAlign w:val="center"/>
          </w:tcPr>
          <w:p w14:paraId="69D73E89" w14:textId="77777777" w:rsidR="00120F29" w:rsidRPr="00F122A9" w:rsidRDefault="00120F29" w:rsidP="00FC7EF5">
            <w:pPr>
              <w:jc w:val="center"/>
              <w:rPr>
                <w:i/>
                <w:iCs/>
              </w:rPr>
            </w:pPr>
            <w:r w:rsidRPr="00F122A9">
              <w:rPr>
                <w:i/>
                <w:iCs/>
              </w:rPr>
              <w:t>Cart</w:t>
            </w:r>
          </w:p>
        </w:tc>
        <w:tc>
          <w:tcPr>
            <w:tcW w:w="6096" w:type="dxa"/>
          </w:tcPr>
          <w:p w14:paraId="0186FCAB" w14:textId="77777777" w:rsidR="00120F29" w:rsidRPr="003A3285" w:rsidRDefault="00120F29" w:rsidP="00FC7EF5">
            <w:r w:rsidRPr="003A3285">
              <w:rPr>
                <w:i/>
                <w:iCs/>
              </w:rPr>
              <w:t>Cart</w:t>
            </w:r>
            <w:r>
              <w:t xml:space="preserve"> atau keranjang memudahkan pengguna dalam mengelompokan barang yang akan dibeli sebelum melakukan </w:t>
            </w:r>
            <w:r w:rsidRPr="003A3285">
              <w:rPr>
                <w:i/>
                <w:iCs/>
              </w:rPr>
              <w:t>checkout</w:t>
            </w:r>
            <w:r>
              <w:t>.</w:t>
            </w:r>
          </w:p>
        </w:tc>
      </w:tr>
      <w:tr w:rsidR="00120F29" w14:paraId="506CCBE5" w14:textId="77777777" w:rsidTr="00FC7EF5">
        <w:tc>
          <w:tcPr>
            <w:tcW w:w="2268" w:type="dxa"/>
            <w:vAlign w:val="center"/>
          </w:tcPr>
          <w:p w14:paraId="066CCDA4" w14:textId="77777777" w:rsidR="00120F29" w:rsidRPr="00802D56" w:rsidRDefault="00120F29" w:rsidP="00FC7EF5">
            <w:pPr>
              <w:jc w:val="center"/>
            </w:pPr>
            <w:r>
              <w:t>Lelang</w:t>
            </w:r>
          </w:p>
        </w:tc>
        <w:tc>
          <w:tcPr>
            <w:tcW w:w="6096" w:type="dxa"/>
          </w:tcPr>
          <w:p w14:paraId="1719B621" w14:textId="77777777" w:rsidR="00120F29" w:rsidRDefault="00120F29" w:rsidP="00FC7EF5">
            <w:r>
              <w:t>Pengguna dapat melakukan pembelian secara lelang dengan memasang harga penawaran pada produk yang dilelangkan.</w:t>
            </w:r>
          </w:p>
        </w:tc>
      </w:tr>
      <w:tr w:rsidR="00120F29" w14:paraId="4321B3D2" w14:textId="77777777" w:rsidTr="00FC7EF5">
        <w:tc>
          <w:tcPr>
            <w:tcW w:w="2268" w:type="dxa"/>
            <w:vAlign w:val="center"/>
          </w:tcPr>
          <w:p w14:paraId="78D6DF5A" w14:textId="77777777" w:rsidR="00120F29" w:rsidRDefault="00120F29" w:rsidP="00FC7EF5">
            <w:pPr>
              <w:jc w:val="center"/>
            </w:pPr>
            <w:r>
              <w:t>Metode pembayaran</w:t>
            </w:r>
          </w:p>
        </w:tc>
        <w:tc>
          <w:tcPr>
            <w:tcW w:w="6096" w:type="dxa"/>
          </w:tcPr>
          <w:p w14:paraId="6643690B" w14:textId="77777777" w:rsidR="00120F29" w:rsidRDefault="00120F29" w:rsidP="00FC7EF5">
            <w:r>
              <w:t>Pengguna dapat memilih berbagai metode pembayaran yang tersedia pada aplikasi saat melakukan pembayaran.</w:t>
            </w:r>
          </w:p>
        </w:tc>
      </w:tr>
      <w:tr w:rsidR="00120F29" w14:paraId="669D4C68" w14:textId="77777777" w:rsidTr="00FC7EF5">
        <w:tc>
          <w:tcPr>
            <w:tcW w:w="2268" w:type="dxa"/>
            <w:vAlign w:val="center"/>
          </w:tcPr>
          <w:p w14:paraId="7EFC5D8C" w14:textId="77777777" w:rsidR="00120F29" w:rsidRPr="00E5790F" w:rsidRDefault="00120F29" w:rsidP="00FC7EF5">
            <w:pPr>
              <w:jc w:val="center"/>
            </w:pPr>
            <w:r>
              <w:t>Sub-kategori</w:t>
            </w:r>
          </w:p>
        </w:tc>
        <w:tc>
          <w:tcPr>
            <w:tcW w:w="6096" w:type="dxa"/>
          </w:tcPr>
          <w:p w14:paraId="329DB108" w14:textId="77777777" w:rsidR="00120F29" w:rsidRDefault="00120F29" w:rsidP="00FC7EF5">
            <w:r>
              <w:t>Terdapat pengelompokan produk untuk memudahkan pengguna dalam mencari produk yang diinginkan, seperti produk segar, olahan, catering, dll.</w:t>
            </w:r>
          </w:p>
        </w:tc>
      </w:tr>
      <w:tr w:rsidR="00120F29" w14:paraId="66BA703C" w14:textId="77777777" w:rsidTr="00FC7EF5">
        <w:tc>
          <w:tcPr>
            <w:tcW w:w="2268" w:type="dxa"/>
            <w:vAlign w:val="center"/>
          </w:tcPr>
          <w:p w14:paraId="3B891D14" w14:textId="77777777" w:rsidR="00120F29" w:rsidRDefault="00120F29" w:rsidP="00FC7EF5">
            <w:pPr>
              <w:jc w:val="center"/>
            </w:pPr>
            <w:r>
              <w:lastRenderedPageBreak/>
              <w:t>Manjemen pesanan &amp; transaksi</w:t>
            </w:r>
          </w:p>
        </w:tc>
        <w:tc>
          <w:tcPr>
            <w:tcW w:w="6096" w:type="dxa"/>
          </w:tcPr>
          <w:p w14:paraId="162D664E" w14:textId="77777777" w:rsidR="00120F29" w:rsidRDefault="00120F29" w:rsidP="00FC7EF5">
            <w:r>
              <w:t>Pengguna dapat melihat status transaksi dan pemilik toko dapat mengelola pesanan yang masuk.</w:t>
            </w:r>
          </w:p>
        </w:tc>
      </w:tr>
      <w:tr w:rsidR="00120F29" w14:paraId="49E96067" w14:textId="77777777" w:rsidTr="00FC7EF5">
        <w:tc>
          <w:tcPr>
            <w:tcW w:w="2268" w:type="dxa"/>
            <w:vAlign w:val="center"/>
          </w:tcPr>
          <w:p w14:paraId="1970ACF4" w14:textId="77777777" w:rsidR="00120F29" w:rsidRDefault="00120F29" w:rsidP="00FC7EF5">
            <w:pPr>
              <w:jc w:val="center"/>
            </w:pPr>
            <w:r>
              <w:t>Pencarian Produk</w:t>
            </w:r>
          </w:p>
        </w:tc>
        <w:tc>
          <w:tcPr>
            <w:tcW w:w="6096" w:type="dxa"/>
          </w:tcPr>
          <w:p w14:paraId="12A7C97C" w14:textId="77777777" w:rsidR="00120F29" w:rsidRDefault="00120F29" w:rsidP="00FC7EF5">
            <w:r>
              <w:t>Pengguna dapat mencari produk yang diinginkan melalui kolom pencarian.</w:t>
            </w:r>
          </w:p>
        </w:tc>
      </w:tr>
      <w:tr w:rsidR="00120F29" w14:paraId="78DD6250" w14:textId="77777777" w:rsidTr="00FC7EF5">
        <w:tc>
          <w:tcPr>
            <w:tcW w:w="2268" w:type="dxa"/>
            <w:vAlign w:val="center"/>
          </w:tcPr>
          <w:p w14:paraId="19243EC4" w14:textId="77777777" w:rsidR="00120F29" w:rsidRDefault="00120F29" w:rsidP="00FC7EF5">
            <w:pPr>
              <w:jc w:val="center"/>
            </w:pPr>
            <w:r>
              <w:t>Promo</w:t>
            </w:r>
          </w:p>
        </w:tc>
        <w:tc>
          <w:tcPr>
            <w:tcW w:w="6096" w:type="dxa"/>
          </w:tcPr>
          <w:p w14:paraId="1E889589" w14:textId="77777777" w:rsidR="00120F29" w:rsidRDefault="00120F29" w:rsidP="00FC7EF5">
            <w:r>
              <w:t>Merupakan potongan harga pada beberapa produk yang ditetapkan sebagai promo.</w:t>
            </w:r>
          </w:p>
        </w:tc>
      </w:tr>
      <w:tr w:rsidR="00120F29" w14:paraId="29A68121" w14:textId="77777777" w:rsidTr="00FC7EF5">
        <w:tc>
          <w:tcPr>
            <w:tcW w:w="2268" w:type="dxa"/>
            <w:vAlign w:val="center"/>
          </w:tcPr>
          <w:p w14:paraId="60118415" w14:textId="77777777" w:rsidR="00120F29" w:rsidRDefault="00120F29" w:rsidP="00FC7EF5">
            <w:pPr>
              <w:jc w:val="center"/>
            </w:pPr>
            <w:r>
              <w:t>Grosir</w:t>
            </w:r>
          </w:p>
        </w:tc>
        <w:tc>
          <w:tcPr>
            <w:tcW w:w="6096" w:type="dxa"/>
          </w:tcPr>
          <w:p w14:paraId="1B04FE8F" w14:textId="77777777" w:rsidR="00120F29" w:rsidRDefault="00120F29" w:rsidP="00FC7EF5">
            <w:r>
              <w:t>Merupakan potongan harga pada produk ketika dilakukan pembelian sesuai ketentuan harga grosir.</w:t>
            </w:r>
          </w:p>
        </w:tc>
      </w:tr>
      <w:tr w:rsidR="00120F29" w14:paraId="6D50DE47" w14:textId="77777777" w:rsidTr="00FC7EF5">
        <w:tc>
          <w:tcPr>
            <w:tcW w:w="2268" w:type="dxa"/>
            <w:vAlign w:val="center"/>
          </w:tcPr>
          <w:p w14:paraId="73B485E8" w14:textId="77777777" w:rsidR="00120F29" w:rsidRDefault="00120F29" w:rsidP="00FC7EF5">
            <w:pPr>
              <w:jc w:val="center"/>
            </w:pPr>
            <w:r>
              <w:t>Potensi</w:t>
            </w:r>
          </w:p>
        </w:tc>
        <w:tc>
          <w:tcPr>
            <w:tcW w:w="6096" w:type="dxa"/>
          </w:tcPr>
          <w:p w14:paraId="6F821AF3" w14:textId="77777777" w:rsidR="00120F29" w:rsidRDefault="00120F29" w:rsidP="00FC7EF5">
            <w:r>
              <w:t>Merupakan prediksi komoditas yang akan mengalami panen pada bulan berikutnya sehingga pengguna dapat melakukan pemesanan pada hasil panen yang akan datang.</w:t>
            </w:r>
          </w:p>
        </w:tc>
      </w:tr>
      <w:tr w:rsidR="00120F29" w14:paraId="5FD370A1" w14:textId="77777777" w:rsidTr="00FC7EF5">
        <w:tc>
          <w:tcPr>
            <w:tcW w:w="2268" w:type="dxa"/>
            <w:vAlign w:val="center"/>
          </w:tcPr>
          <w:p w14:paraId="526C2953" w14:textId="77777777" w:rsidR="00120F29" w:rsidRDefault="00120F29" w:rsidP="00FC7EF5">
            <w:pPr>
              <w:jc w:val="center"/>
            </w:pPr>
            <w:r>
              <w:t>Gabung mitra</w:t>
            </w:r>
          </w:p>
        </w:tc>
        <w:tc>
          <w:tcPr>
            <w:tcW w:w="6096" w:type="dxa"/>
          </w:tcPr>
          <w:p w14:paraId="1A7A45C6" w14:textId="77777777" w:rsidR="00120F29" w:rsidRDefault="00120F29" w:rsidP="00FC7EF5">
            <w:r>
              <w:t>Pengguna dapat mendaftarkan diri sebagai mitra dan berkrontribusi sebagai penjual/podusen dalam sistem manajemen rantai pasok Panen-Panen.</w:t>
            </w:r>
          </w:p>
        </w:tc>
      </w:tr>
      <w:tr w:rsidR="00120F29" w14:paraId="74BC9E3D" w14:textId="77777777" w:rsidTr="00FC7EF5">
        <w:tc>
          <w:tcPr>
            <w:tcW w:w="2268" w:type="dxa"/>
            <w:vAlign w:val="center"/>
          </w:tcPr>
          <w:p w14:paraId="4D94B711" w14:textId="77777777" w:rsidR="00120F29" w:rsidRDefault="00120F29" w:rsidP="00FC7EF5">
            <w:pPr>
              <w:jc w:val="center"/>
            </w:pPr>
            <w:r>
              <w:t>Kisah inspirasi</w:t>
            </w:r>
          </w:p>
        </w:tc>
        <w:tc>
          <w:tcPr>
            <w:tcW w:w="6096" w:type="dxa"/>
          </w:tcPr>
          <w:p w14:paraId="5D3FD433" w14:textId="77777777" w:rsidR="00120F29" w:rsidRDefault="00120F29" w:rsidP="00FC7EF5">
            <w:r>
              <w:t>Merupakan cuplikan kisah inspirasi para produsen mitra Panen-Panen.</w:t>
            </w:r>
          </w:p>
        </w:tc>
      </w:tr>
      <w:tr w:rsidR="00120F29" w14:paraId="0A19829D" w14:textId="77777777" w:rsidTr="00FC7EF5">
        <w:tc>
          <w:tcPr>
            <w:tcW w:w="2268" w:type="dxa"/>
            <w:vAlign w:val="center"/>
          </w:tcPr>
          <w:p w14:paraId="030F71B7" w14:textId="77777777" w:rsidR="00120F29" w:rsidRPr="00E5790F" w:rsidRDefault="00120F29" w:rsidP="00FC7EF5">
            <w:pPr>
              <w:jc w:val="center"/>
              <w:rPr>
                <w:i/>
                <w:iCs/>
              </w:rPr>
            </w:pPr>
            <w:r w:rsidRPr="00E5790F">
              <w:rPr>
                <w:i/>
                <w:iCs/>
              </w:rPr>
              <w:t>Instant courier</w:t>
            </w:r>
          </w:p>
        </w:tc>
        <w:tc>
          <w:tcPr>
            <w:tcW w:w="6096" w:type="dxa"/>
          </w:tcPr>
          <w:p w14:paraId="028A2E29" w14:textId="77777777" w:rsidR="00120F29" w:rsidRDefault="00120F29" w:rsidP="00FC7EF5">
            <w:r>
              <w:t>Merupakan pilihan kurir pada pengiriman instan saat melakukan pembelian produk pada aplikasi Panen-panen.</w:t>
            </w:r>
          </w:p>
        </w:tc>
      </w:tr>
      <w:tr w:rsidR="00120F29" w14:paraId="7DF3CF6D" w14:textId="77777777" w:rsidTr="00FC7EF5">
        <w:tc>
          <w:tcPr>
            <w:tcW w:w="2268" w:type="dxa"/>
            <w:vAlign w:val="center"/>
          </w:tcPr>
          <w:p w14:paraId="0FB46F7D" w14:textId="77777777" w:rsidR="00120F29" w:rsidRPr="00E5790F" w:rsidRDefault="00120F29" w:rsidP="00FC7EF5">
            <w:pPr>
              <w:jc w:val="center"/>
              <w:rPr>
                <w:i/>
                <w:iCs/>
              </w:rPr>
            </w:pPr>
            <w:r w:rsidRPr="00E5790F">
              <w:rPr>
                <w:i/>
                <w:iCs/>
              </w:rPr>
              <w:t>Instant payment</w:t>
            </w:r>
          </w:p>
        </w:tc>
        <w:tc>
          <w:tcPr>
            <w:tcW w:w="6096" w:type="dxa"/>
          </w:tcPr>
          <w:p w14:paraId="1825D1F1" w14:textId="77777777" w:rsidR="00120F29" w:rsidRDefault="00120F29" w:rsidP="00FC7EF5">
            <w:r>
              <w:t>Merupakan metode verifikasi pembayaran secara instan menggunakan dompet digital.</w:t>
            </w:r>
          </w:p>
        </w:tc>
      </w:tr>
      <w:tr w:rsidR="00120F29" w14:paraId="4A2B349A" w14:textId="77777777" w:rsidTr="00FC7EF5">
        <w:tc>
          <w:tcPr>
            <w:tcW w:w="2268" w:type="dxa"/>
            <w:vAlign w:val="center"/>
          </w:tcPr>
          <w:p w14:paraId="0D697E2F" w14:textId="77777777" w:rsidR="00120F29" w:rsidRPr="0020361B" w:rsidRDefault="00120F29" w:rsidP="00FC7EF5">
            <w:pPr>
              <w:jc w:val="center"/>
            </w:pPr>
            <w:r>
              <w:t>Toko</w:t>
            </w:r>
          </w:p>
        </w:tc>
        <w:tc>
          <w:tcPr>
            <w:tcW w:w="6096" w:type="dxa"/>
          </w:tcPr>
          <w:p w14:paraId="231A7C9C" w14:textId="77777777" w:rsidR="00120F29" w:rsidRDefault="00120F29" w:rsidP="00FC7EF5">
            <w:r>
              <w:t>Merupakan tempat penjual makanan olahan memasarkan produknya.</w:t>
            </w:r>
          </w:p>
        </w:tc>
      </w:tr>
    </w:tbl>
    <w:p w14:paraId="64CE416B" w14:textId="77777777" w:rsidR="00CC3D70" w:rsidRDefault="00CC3D70" w:rsidP="00CC3D70"/>
    <w:p w14:paraId="5E941B9C" w14:textId="44CB49B6" w:rsidR="00F44221" w:rsidRDefault="00F44221" w:rsidP="00F44221">
      <w:pPr>
        <w:pStyle w:val="Heading2"/>
      </w:pPr>
      <w:bookmarkStart w:id="93" w:name="_Toc77700199"/>
      <w:r>
        <w:t>Perancangan Sistem</w:t>
      </w:r>
      <w:bookmarkEnd w:id="93"/>
    </w:p>
    <w:p w14:paraId="5BFDD4CF" w14:textId="7569F1DC" w:rsidR="00F44221" w:rsidRDefault="00120F29" w:rsidP="00F44221">
      <w:pPr>
        <w:pStyle w:val="Heading3"/>
      </w:pPr>
      <w:bookmarkStart w:id="94" w:name="_Toc77700200"/>
      <w:r>
        <w:t>Desain</w:t>
      </w:r>
      <w:r w:rsidR="00F44221" w:rsidRPr="00E009BE">
        <w:t xml:space="preserve"> Sistem</w:t>
      </w:r>
      <w:bookmarkEnd w:id="94"/>
    </w:p>
    <w:p w14:paraId="7C708785" w14:textId="043DDFB4" w:rsidR="00120F29" w:rsidRDefault="00120F29" w:rsidP="00120F29">
      <w:pPr>
        <w:ind w:firstLine="720"/>
        <w:jc w:val="both"/>
        <w:rPr>
          <w:iCs/>
        </w:rPr>
      </w:pPr>
      <w:r>
        <w:t>Sistem yang akan dikembangkan</w:t>
      </w:r>
      <w:r w:rsidRPr="00120F29">
        <w:t xml:space="preserve"> merupakan aplikasi client side yang berjalan pada perangkat </w:t>
      </w:r>
      <w:r w:rsidRPr="00120F29">
        <w:rPr>
          <w:i/>
          <w:iCs/>
        </w:rPr>
        <w:t>mobile</w:t>
      </w:r>
      <w:r w:rsidRPr="00120F29">
        <w:t xml:space="preserve"> dengan menggunakan kerangka kerja Flutter dalam proses implementasi antarmuka yang kemudian dihubungkan dengan API sebagai perantara untuk menyediakan data yang nantinya akan diolah dan ditampilkan pada antarmuka aplikasi. Data diperoleh dari database dan kemudian diproses oleh backend  sehingga diperoleh API yang siap dikonsumsi oleh aplikasi.</w:t>
      </w:r>
      <w:r w:rsidRPr="00120F29">
        <w:rPr>
          <w:iCs/>
        </w:rPr>
        <w:t xml:space="preserve"> </w:t>
      </w:r>
      <w:r>
        <w:rPr>
          <w:iCs/>
        </w:rPr>
        <w:t>Gambar arsitektur sistem pada aplikasi pabrik pakan ditunjukkan pada Gambar 4.2.</w:t>
      </w:r>
    </w:p>
    <w:p w14:paraId="7AC5B1CC" w14:textId="77777777" w:rsidR="00C76E6B" w:rsidRDefault="00C76E6B" w:rsidP="00C76E6B">
      <w:pPr>
        <w:keepNext/>
        <w:jc w:val="center"/>
      </w:pPr>
      <w:r>
        <w:rPr>
          <w:noProof/>
          <w:color w:val="000000"/>
        </w:rPr>
        <w:lastRenderedPageBreak/>
        <w:drawing>
          <wp:inline distT="0" distB="0" distL="0" distR="0" wp14:anchorId="7C3414EB" wp14:editId="3078A18D">
            <wp:extent cx="2276937" cy="329882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125"/>
                    <a:stretch/>
                  </pic:blipFill>
                  <pic:spPr bwMode="auto">
                    <a:xfrm>
                      <a:off x="0" y="0"/>
                      <a:ext cx="2280283" cy="3303672"/>
                    </a:xfrm>
                    <a:prstGeom prst="rect">
                      <a:avLst/>
                    </a:prstGeom>
                    <a:noFill/>
                    <a:ln>
                      <a:noFill/>
                    </a:ln>
                    <a:extLst>
                      <a:ext uri="{53640926-AAD7-44D8-BBD7-CCE9431645EC}">
                        <a14:shadowObscured xmlns:a14="http://schemas.microsoft.com/office/drawing/2010/main"/>
                      </a:ext>
                    </a:extLst>
                  </pic:spPr>
                </pic:pic>
              </a:graphicData>
            </a:graphic>
          </wp:inline>
        </w:drawing>
      </w:r>
    </w:p>
    <w:p w14:paraId="505B37F7" w14:textId="1FCE3F32" w:rsidR="0033638A" w:rsidRPr="0033638A" w:rsidRDefault="00C76E6B" w:rsidP="0033638A">
      <w:pPr>
        <w:pStyle w:val="Caption"/>
        <w:spacing w:after="240"/>
      </w:pPr>
      <w:bookmarkStart w:id="95" w:name="_Toc77700354"/>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w:t>
      </w:r>
      <w:r w:rsidR="00450CC7">
        <w:fldChar w:fldCharType="end"/>
      </w:r>
      <w:r w:rsidR="0033638A">
        <w:t xml:space="preserve"> Arsitektur Sistem</w:t>
      </w:r>
      <w:bookmarkEnd w:id="95"/>
    </w:p>
    <w:p w14:paraId="5451CB6C" w14:textId="16ADF625" w:rsidR="00C76E6B" w:rsidRDefault="00C76E6B" w:rsidP="00C76E6B">
      <w:pPr>
        <w:pStyle w:val="Heading3"/>
        <w:rPr>
          <w:i/>
          <w:iCs/>
        </w:rPr>
      </w:pPr>
      <w:bookmarkStart w:id="96" w:name="_Toc77700201"/>
      <w:r w:rsidRPr="00C76E6B">
        <w:rPr>
          <w:i/>
          <w:iCs/>
        </w:rPr>
        <w:t>Use Case Diagram</w:t>
      </w:r>
      <w:bookmarkEnd w:id="96"/>
    </w:p>
    <w:p w14:paraId="02B609F1" w14:textId="77777777" w:rsidR="007C2D1E" w:rsidRPr="002833A8" w:rsidRDefault="007C2D1E" w:rsidP="007C2D1E">
      <w:pPr>
        <w:pStyle w:val="isi"/>
        <w:contextualSpacing w:val="0"/>
        <w:rPr>
          <w:color w:val="000000"/>
        </w:rPr>
      </w:pPr>
      <w:r>
        <w:t>Berikut adalah diagram</w:t>
      </w:r>
      <w:r>
        <w:rPr>
          <w:color w:val="000000"/>
        </w:rPr>
        <w:t xml:space="preserve"> </w:t>
      </w:r>
      <w:r w:rsidRPr="00CC68F9">
        <w:rPr>
          <w:i/>
          <w:iCs/>
          <w:color w:val="000000"/>
        </w:rPr>
        <w:t>use case</w:t>
      </w:r>
      <w:r w:rsidRPr="00D43D2E">
        <w:rPr>
          <w:color w:val="000000"/>
        </w:rPr>
        <w:t xml:space="preserve"> </w:t>
      </w:r>
      <w:r>
        <w:rPr>
          <w:color w:val="000000"/>
        </w:rPr>
        <w:t xml:space="preserve">untuk </w:t>
      </w:r>
      <w:r w:rsidRPr="00485743">
        <w:rPr>
          <w:color w:val="000000"/>
        </w:rPr>
        <w:t xml:space="preserve">memodelkan dan menyatakan unit fungsi/layanan yang disediakan oleh </w:t>
      </w:r>
      <w:r>
        <w:rPr>
          <w:color w:val="000000"/>
        </w:rPr>
        <w:t xml:space="preserve">aplikasi </w:t>
      </w:r>
      <w:r>
        <w:rPr>
          <w:i/>
          <w:iCs/>
          <w:color w:val="000000"/>
        </w:rPr>
        <w:t xml:space="preserve">mobile </w:t>
      </w:r>
      <w:r>
        <w:rPr>
          <w:color w:val="000000"/>
        </w:rPr>
        <w:t>yang akan dikembangkan.</w:t>
      </w:r>
    </w:p>
    <w:p w14:paraId="3303AA52" w14:textId="77777777" w:rsidR="00502D48" w:rsidRDefault="00502D48" w:rsidP="00502D48">
      <w:pPr>
        <w:keepNext/>
        <w:jc w:val="center"/>
      </w:pPr>
      <w:r>
        <w:rPr>
          <w:noProof/>
        </w:rPr>
        <w:lastRenderedPageBreak/>
        <w:drawing>
          <wp:inline distT="0" distB="0" distL="0" distR="0" wp14:anchorId="585D42F1" wp14:editId="3805B057">
            <wp:extent cx="5278755" cy="462153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8755" cy="4621530"/>
                    </a:xfrm>
                    <a:prstGeom prst="rect">
                      <a:avLst/>
                    </a:prstGeom>
                    <a:noFill/>
                    <a:ln>
                      <a:noFill/>
                    </a:ln>
                  </pic:spPr>
                </pic:pic>
              </a:graphicData>
            </a:graphic>
          </wp:inline>
        </w:drawing>
      </w:r>
    </w:p>
    <w:p w14:paraId="3594B96E" w14:textId="6AE4F428" w:rsidR="00C76E6B" w:rsidRPr="0033638A" w:rsidRDefault="00502D48" w:rsidP="0033638A">
      <w:pPr>
        <w:pStyle w:val="Caption"/>
        <w:spacing w:after="240"/>
        <w:rPr>
          <w:i/>
          <w:iCs/>
        </w:rPr>
      </w:pPr>
      <w:bookmarkStart w:id="97" w:name="_Toc77700355"/>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w:t>
      </w:r>
      <w:r w:rsidR="00450CC7">
        <w:fldChar w:fldCharType="end"/>
      </w:r>
      <w:r>
        <w:t xml:space="preserve"> </w:t>
      </w:r>
      <w:r>
        <w:rPr>
          <w:i/>
          <w:iCs/>
        </w:rPr>
        <w:t>Use Case Diagram</w:t>
      </w:r>
      <w:bookmarkEnd w:id="97"/>
    </w:p>
    <w:p w14:paraId="2D133124" w14:textId="5A74C20B" w:rsidR="007C2D1E" w:rsidRPr="00C76E6B" w:rsidRDefault="007C2D1E" w:rsidP="007C2D1E">
      <w:pPr>
        <w:pStyle w:val="isi"/>
        <w:contextualSpacing w:val="0"/>
        <w:rPr>
          <w:color w:val="000000"/>
        </w:rPr>
      </w:pPr>
      <w:r w:rsidRPr="00485743">
        <w:rPr>
          <w:color w:val="000000"/>
        </w:rPr>
        <w:t xml:space="preserve">Pada diagram </w:t>
      </w:r>
      <w:r w:rsidRPr="007C2D1E">
        <w:rPr>
          <w:i/>
          <w:iCs/>
          <w:color w:val="000000"/>
        </w:rPr>
        <w:t>use case</w:t>
      </w:r>
      <w:r w:rsidRPr="00485743">
        <w:rPr>
          <w:color w:val="000000"/>
        </w:rPr>
        <w:t xml:space="preserve"> yang </w:t>
      </w:r>
      <w:r>
        <w:rPr>
          <w:color w:val="000000"/>
        </w:rPr>
        <w:t xml:space="preserve">telah </w:t>
      </w:r>
      <w:r w:rsidRPr="00485743">
        <w:rPr>
          <w:color w:val="000000"/>
        </w:rPr>
        <w:t>dibuat</w:t>
      </w:r>
      <w:r w:rsidR="001A0D3A">
        <w:rPr>
          <w:color w:val="000000"/>
        </w:rPr>
        <w:t xml:space="preserve"> (gambar 4.3)</w:t>
      </w:r>
      <w:r>
        <w:rPr>
          <w:color w:val="000000"/>
        </w:rPr>
        <w:t xml:space="preserve">, </w:t>
      </w:r>
      <w:r w:rsidRPr="002833A8">
        <w:rPr>
          <w:color w:val="000000"/>
        </w:rPr>
        <w:t xml:space="preserve">terdapat beberapa tipe pengguna yaitu pengguna biasa (user) dan </w:t>
      </w:r>
      <w:r>
        <w:rPr>
          <w:color w:val="000000"/>
        </w:rPr>
        <w:t>penjual</w:t>
      </w:r>
      <w:r w:rsidRPr="002833A8">
        <w:rPr>
          <w:color w:val="000000"/>
        </w:rPr>
        <w:t xml:space="preserve">, tipe </w:t>
      </w:r>
      <w:r>
        <w:rPr>
          <w:color w:val="000000"/>
        </w:rPr>
        <w:t>penjual</w:t>
      </w:r>
      <w:r w:rsidRPr="002833A8">
        <w:rPr>
          <w:color w:val="000000"/>
        </w:rPr>
        <w:t xml:space="preserve"> merupakan</w:t>
      </w:r>
      <w:r>
        <w:rPr>
          <w:color w:val="000000"/>
        </w:rPr>
        <w:t xml:space="preserve"> user yang terdaftar sebagai penjual dan/atau</w:t>
      </w:r>
      <w:r w:rsidRPr="002833A8">
        <w:rPr>
          <w:color w:val="000000"/>
        </w:rPr>
        <w:t xml:space="preserve"> mitra yang berkerjasama dengan panen-panen diantaranya seperti </w:t>
      </w:r>
      <w:r>
        <w:rPr>
          <w:color w:val="000000"/>
        </w:rPr>
        <w:t>petani, peternak, dan pembudidaya</w:t>
      </w:r>
      <w:r w:rsidRPr="002833A8">
        <w:rPr>
          <w:color w:val="000000"/>
        </w:rPr>
        <w:t>. Sedangkan pada tipe pengguna biasa merupakan para pengusaha warung makan dan olahan serta masyarakat umum.</w:t>
      </w:r>
    </w:p>
    <w:p w14:paraId="21A63453" w14:textId="4BB39FBB" w:rsidR="0033638A" w:rsidRPr="001A0D3A" w:rsidRDefault="001A0D3A" w:rsidP="001A0D3A">
      <w:pPr>
        <w:pStyle w:val="Heading3"/>
        <w:rPr>
          <w:i/>
          <w:iCs/>
        </w:rPr>
      </w:pPr>
      <w:bookmarkStart w:id="98" w:name="_Toc77700202"/>
      <w:r w:rsidRPr="001A0D3A">
        <w:rPr>
          <w:i/>
          <w:iCs/>
        </w:rPr>
        <w:t>Use Case Scenario</w:t>
      </w:r>
      <w:bookmarkEnd w:id="98"/>
    </w:p>
    <w:p w14:paraId="5BBE42BD" w14:textId="785E8D4E" w:rsidR="007C2D1E" w:rsidRDefault="00DB430E" w:rsidP="00DB430E">
      <w:pPr>
        <w:pStyle w:val="isi"/>
        <w:contextualSpacing w:val="0"/>
        <w:rPr>
          <w:color w:val="000000"/>
        </w:rPr>
      </w:pPr>
      <w:r w:rsidRPr="00DB430E">
        <w:rPr>
          <w:color w:val="000000"/>
        </w:rPr>
        <w:t>Untuk memperjelas gambaran alur sistem jalannya aplikasi, maka berikut dibuat use case scenario berdasarkan use case diagram diatas (gambar 4.3)</w:t>
      </w:r>
      <w:r>
        <w:rPr>
          <w:color w:val="000000"/>
        </w:rPr>
        <w:t xml:space="preserve"> sebagai berikut</w:t>
      </w:r>
      <w:r w:rsidRPr="00DB430E">
        <w:rPr>
          <w:color w:val="000000"/>
        </w:rPr>
        <w:t>.</w:t>
      </w:r>
    </w:p>
    <w:p w14:paraId="13378091" w14:textId="687842C8" w:rsidR="00133650" w:rsidRDefault="00133650" w:rsidP="00133650">
      <w:pPr>
        <w:pStyle w:val="Caption"/>
        <w:keepNext/>
        <w:spacing w:before="240"/>
      </w:pPr>
      <w:bookmarkStart w:id="99" w:name="_Toc77700417"/>
      <w:r>
        <w:t>Tabel 4.</w:t>
      </w:r>
      <w:r w:rsidR="00047508">
        <w:fldChar w:fldCharType="begin"/>
      </w:r>
      <w:r w:rsidR="00047508">
        <w:instrText xml:space="preserve"> STYLEREF 1 \s </w:instrText>
      </w:r>
      <w:r w:rsidR="00047508">
        <w:fldChar w:fldCharType="separate"/>
      </w:r>
      <w:r w:rsidR="00047508">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2</w:t>
      </w:r>
      <w:r w:rsidR="00047508">
        <w:fldChar w:fldCharType="end"/>
      </w:r>
      <w:r>
        <w:t xml:space="preserve"> Skenario – Pembelian produk</w:t>
      </w:r>
      <w:bookmarkEnd w:id="99"/>
    </w:p>
    <w:tbl>
      <w:tblPr>
        <w:tblStyle w:val="TableGrid"/>
        <w:tblW w:w="8359" w:type="dxa"/>
        <w:tblLook w:val="04A0" w:firstRow="1" w:lastRow="0" w:firstColumn="1" w:lastColumn="0" w:noHBand="0" w:noVBand="1"/>
      </w:tblPr>
      <w:tblGrid>
        <w:gridCol w:w="2405"/>
        <w:gridCol w:w="5954"/>
      </w:tblGrid>
      <w:tr w:rsidR="00DB430E" w14:paraId="392042F0" w14:textId="77777777" w:rsidTr="00E42DA8">
        <w:tc>
          <w:tcPr>
            <w:tcW w:w="8359" w:type="dxa"/>
            <w:gridSpan w:val="2"/>
            <w:tcBorders>
              <w:top w:val="single" w:sz="4" w:space="0" w:color="auto"/>
              <w:left w:val="single" w:sz="4" w:space="0" w:color="auto"/>
              <w:bottom w:val="single" w:sz="4" w:space="0" w:color="auto"/>
              <w:right w:val="single" w:sz="4" w:space="0" w:color="auto"/>
            </w:tcBorders>
            <w:hideMark/>
          </w:tcPr>
          <w:p w14:paraId="4928B122" w14:textId="0AD5D95E" w:rsidR="00DB430E" w:rsidRDefault="00622C3A">
            <w:pPr>
              <w:rPr>
                <w:lang w:val="id-ID" w:eastAsia="id-ID"/>
              </w:rPr>
            </w:pPr>
            <w:r>
              <w:rPr>
                <w:noProof/>
              </w:rPr>
              <w:t xml:space="preserve">Pembelian produk </w:t>
            </w:r>
          </w:p>
        </w:tc>
      </w:tr>
      <w:tr w:rsidR="00DB430E" w14:paraId="2B7769B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25B4C602" w14:textId="77777777" w:rsidR="00DB430E" w:rsidRDefault="00DB430E">
            <w:r>
              <w:t>Tujuan</w:t>
            </w:r>
          </w:p>
        </w:tc>
        <w:tc>
          <w:tcPr>
            <w:tcW w:w="5954" w:type="dxa"/>
            <w:tcBorders>
              <w:top w:val="single" w:sz="4" w:space="0" w:color="auto"/>
              <w:left w:val="single" w:sz="4" w:space="0" w:color="auto"/>
              <w:bottom w:val="single" w:sz="4" w:space="0" w:color="auto"/>
              <w:right w:val="single" w:sz="4" w:space="0" w:color="auto"/>
            </w:tcBorders>
            <w:hideMark/>
          </w:tcPr>
          <w:p w14:paraId="231D05E2" w14:textId="21357B39" w:rsidR="00DB430E" w:rsidRDefault="00133650">
            <w:r>
              <w:t>Melakukan pembelian salah satu produk yang dipasarkan</w:t>
            </w:r>
          </w:p>
        </w:tc>
      </w:tr>
      <w:tr w:rsidR="00DB430E" w14:paraId="5DD38BC1"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F1EAD27" w14:textId="77777777" w:rsidR="00DB430E" w:rsidRDefault="00DB430E">
            <w:r>
              <w:t>Aktor</w:t>
            </w:r>
          </w:p>
        </w:tc>
        <w:tc>
          <w:tcPr>
            <w:tcW w:w="5954" w:type="dxa"/>
            <w:tcBorders>
              <w:top w:val="single" w:sz="4" w:space="0" w:color="auto"/>
              <w:left w:val="single" w:sz="4" w:space="0" w:color="auto"/>
              <w:bottom w:val="single" w:sz="4" w:space="0" w:color="auto"/>
              <w:right w:val="single" w:sz="4" w:space="0" w:color="auto"/>
            </w:tcBorders>
            <w:hideMark/>
          </w:tcPr>
          <w:p w14:paraId="76E582B0" w14:textId="317485FD" w:rsidR="00DB430E" w:rsidRDefault="00133650">
            <w:r>
              <w:t>User (Semua pengguna)</w:t>
            </w:r>
          </w:p>
        </w:tc>
      </w:tr>
      <w:tr w:rsidR="00DB430E" w14:paraId="2C71A144"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7A541A9" w14:textId="77777777" w:rsidR="00DB430E" w:rsidRDefault="00DB430E">
            <w:r>
              <w:lastRenderedPageBreak/>
              <w:t>Kondisi Awal</w:t>
            </w:r>
          </w:p>
        </w:tc>
        <w:tc>
          <w:tcPr>
            <w:tcW w:w="5954" w:type="dxa"/>
            <w:tcBorders>
              <w:top w:val="single" w:sz="4" w:space="0" w:color="auto"/>
              <w:left w:val="single" w:sz="4" w:space="0" w:color="auto"/>
              <w:bottom w:val="single" w:sz="4" w:space="0" w:color="auto"/>
              <w:right w:val="single" w:sz="4" w:space="0" w:color="auto"/>
            </w:tcBorders>
            <w:hideMark/>
          </w:tcPr>
          <w:p w14:paraId="39D49C01" w14:textId="3331C3A3" w:rsidR="00DB430E" w:rsidRPr="00317595" w:rsidRDefault="00E42DA8">
            <w:r>
              <w:t>Aktor</w:t>
            </w:r>
            <w:r w:rsidR="00317595">
              <w:t xml:space="preserve"> telah berhasil </w:t>
            </w:r>
            <w:r w:rsidR="00317595">
              <w:rPr>
                <w:i/>
                <w:iCs/>
              </w:rPr>
              <w:t>l</w:t>
            </w:r>
            <w:r w:rsidR="00DB430E">
              <w:rPr>
                <w:i/>
                <w:iCs/>
              </w:rPr>
              <w:t>ogin</w:t>
            </w:r>
            <w:r w:rsidR="00317595">
              <w:t xml:space="preserve"> pada sistem</w:t>
            </w:r>
          </w:p>
        </w:tc>
      </w:tr>
      <w:tr w:rsidR="00DB430E" w14:paraId="5E2FFD47"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E446B72" w14:textId="77777777" w:rsidR="00DB430E" w:rsidRDefault="00DB430E">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41DAC1AA" w14:textId="5F674076" w:rsidR="00DB430E" w:rsidRDefault="00DB430E" w:rsidP="00D95738">
            <w:pPr>
              <w:pStyle w:val="ListParagraph"/>
              <w:numPr>
                <w:ilvl w:val="3"/>
                <w:numId w:val="16"/>
              </w:numPr>
              <w:ind w:left="317"/>
              <w:rPr>
                <w:szCs w:val="24"/>
              </w:rPr>
            </w:pPr>
            <w:r>
              <w:rPr>
                <w:szCs w:val="24"/>
              </w:rPr>
              <w:t xml:space="preserve">Aktor memilih menu </w:t>
            </w:r>
            <w:r w:rsidR="00E42DA8">
              <w:rPr>
                <w:szCs w:val="24"/>
              </w:rPr>
              <w:t>“</w:t>
            </w:r>
            <w:r w:rsidR="00E42DA8" w:rsidRPr="00E42DA8">
              <w:rPr>
                <w:i/>
                <w:iCs/>
                <w:szCs w:val="24"/>
              </w:rPr>
              <w:t>H</w:t>
            </w:r>
            <w:r>
              <w:rPr>
                <w:i/>
                <w:iCs/>
                <w:szCs w:val="24"/>
              </w:rPr>
              <w:t>ome</w:t>
            </w:r>
            <w:r w:rsidR="00E42DA8">
              <w:rPr>
                <w:szCs w:val="24"/>
              </w:rPr>
              <w:t>”.</w:t>
            </w:r>
          </w:p>
          <w:p w14:paraId="0E509206" w14:textId="77777777" w:rsidR="00DB430E" w:rsidRDefault="00DB430E" w:rsidP="00D95738">
            <w:pPr>
              <w:pStyle w:val="ListParagraph"/>
              <w:numPr>
                <w:ilvl w:val="3"/>
                <w:numId w:val="16"/>
              </w:numPr>
              <w:ind w:left="317"/>
              <w:rPr>
                <w:szCs w:val="24"/>
              </w:rPr>
            </w:pPr>
            <w:r>
              <w:rPr>
                <w:szCs w:val="24"/>
              </w:rPr>
              <w:t xml:space="preserve">Sistem menampilkan </w:t>
            </w:r>
            <w:r w:rsidR="00317595">
              <w:rPr>
                <w:szCs w:val="24"/>
              </w:rPr>
              <w:t>menu dan produk-produk yang tersedia</w:t>
            </w:r>
            <w:r>
              <w:rPr>
                <w:szCs w:val="24"/>
              </w:rPr>
              <w:t>.</w:t>
            </w:r>
          </w:p>
          <w:p w14:paraId="6173F17B" w14:textId="23B4103C" w:rsidR="00317595" w:rsidRDefault="00317595" w:rsidP="00D95738">
            <w:pPr>
              <w:pStyle w:val="ListParagraph"/>
              <w:numPr>
                <w:ilvl w:val="3"/>
                <w:numId w:val="16"/>
              </w:numPr>
              <w:ind w:left="317"/>
              <w:rPr>
                <w:szCs w:val="24"/>
              </w:rPr>
            </w:pPr>
            <w:r>
              <w:rPr>
                <w:szCs w:val="24"/>
              </w:rPr>
              <w:t>Aktor memilih salah satu produk.</w:t>
            </w:r>
          </w:p>
          <w:p w14:paraId="17E70D1F" w14:textId="77777777" w:rsidR="00317595" w:rsidRDefault="00317595" w:rsidP="00D95738">
            <w:pPr>
              <w:pStyle w:val="ListParagraph"/>
              <w:numPr>
                <w:ilvl w:val="3"/>
                <w:numId w:val="16"/>
              </w:numPr>
              <w:ind w:left="317"/>
              <w:rPr>
                <w:szCs w:val="24"/>
              </w:rPr>
            </w:pPr>
            <w:r>
              <w:rPr>
                <w:szCs w:val="24"/>
              </w:rPr>
              <w:t>Sistem menampilkan detail produk berisi harga, stok, deskripsi, serta rekomendasi produk lainnya.</w:t>
            </w:r>
          </w:p>
          <w:p w14:paraId="0C6B7296" w14:textId="7AA4F3B3" w:rsidR="00317595" w:rsidRDefault="008659FB" w:rsidP="00D95738">
            <w:pPr>
              <w:pStyle w:val="ListParagraph"/>
              <w:numPr>
                <w:ilvl w:val="3"/>
                <w:numId w:val="16"/>
              </w:numPr>
              <w:ind w:left="317"/>
              <w:rPr>
                <w:szCs w:val="24"/>
              </w:rPr>
            </w:pPr>
            <w:r>
              <w:rPr>
                <w:szCs w:val="24"/>
              </w:rPr>
              <w:t>Aktor menekan tombol “Beli”.</w:t>
            </w:r>
          </w:p>
          <w:p w14:paraId="464487FF" w14:textId="77777777" w:rsidR="008659FB" w:rsidRDefault="008659FB" w:rsidP="00D95738">
            <w:pPr>
              <w:pStyle w:val="ListParagraph"/>
              <w:numPr>
                <w:ilvl w:val="3"/>
                <w:numId w:val="16"/>
              </w:numPr>
              <w:ind w:left="317"/>
              <w:rPr>
                <w:szCs w:val="24"/>
              </w:rPr>
            </w:pPr>
            <w:r>
              <w:rPr>
                <w:szCs w:val="24"/>
              </w:rPr>
              <w:t>Sistem menampilkan halaman checkout pesanan.</w:t>
            </w:r>
          </w:p>
          <w:p w14:paraId="684B534E" w14:textId="77777777" w:rsidR="008659FB" w:rsidRDefault="008659FB" w:rsidP="00D95738">
            <w:pPr>
              <w:pStyle w:val="ListParagraph"/>
              <w:numPr>
                <w:ilvl w:val="3"/>
                <w:numId w:val="16"/>
              </w:numPr>
              <w:ind w:left="317"/>
              <w:rPr>
                <w:szCs w:val="24"/>
              </w:rPr>
            </w:pPr>
            <w:r>
              <w:rPr>
                <w:szCs w:val="24"/>
              </w:rPr>
              <w:t>Aktor melengkapi data pengiriman seperti alamat pengiriman, catatan pengiriman, kurir &amp; metode verifikasi pembayaran.</w:t>
            </w:r>
          </w:p>
          <w:p w14:paraId="751D613F" w14:textId="77777777" w:rsidR="008659FB" w:rsidRDefault="008659FB" w:rsidP="00D95738">
            <w:pPr>
              <w:pStyle w:val="ListParagraph"/>
              <w:numPr>
                <w:ilvl w:val="3"/>
                <w:numId w:val="16"/>
              </w:numPr>
              <w:ind w:left="317"/>
              <w:rPr>
                <w:szCs w:val="24"/>
              </w:rPr>
            </w:pPr>
            <w:r>
              <w:rPr>
                <w:szCs w:val="24"/>
              </w:rPr>
              <w:t>Apabila data sudah lengkap dan sesuai, aktor menekan tombol “Pembayaran”.</w:t>
            </w:r>
          </w:p>
          <w:p w14:paraId="0204F7C8" w14:textId="77777777" w:rsidR="008659FB" w:rsidRDefault="008659FB" w:rsidP="00D95738">
            <w:pPr>
              <w:pStyle w:val="ListParagraph"/>
              <w:numPr>
                <w:ilvl w:val="3"/>
                <w:numId w:val="16"/>
              </w:numPr>
              <w:ind w:left="317"/>
              <w:rPr>
                <w:szCs w:val="24"/>
              </w:rPr>
            </w:pPr>
            <w:r>
              <w:rPr>
                <w:szCs w:val="24"/>
              </w:rPr>
              <w:t>Sistem mengarahkan pada halaman pembayaran sesuai metode verifikasi pembayaran yang dipilih.</w:t>
            </w:r>
          </w:p>
          <w:p w14:paraId="00447B04" w14:textId="5281DEBA" w:rsidR="0061511A" w:rsidRPr="0061511A" w:rsidRDefault="008659FB" w:rsidP="00D95738">
            <w:pPr>
              <w:pStyle w:val="ListParagraph"/>
              <w:numPr>
                <w:ilvl w:val="3"/>
                <w:numId w:val="16"/>
              </w:numPr>
              <w:ind w:left="317"/>
              <w:rPr>
                <w:szCs w:val="24"/>
              </w:rPr>
            </w:pPr>
            <w:r>
              <w:rPr>
                <w:szCs w:val="24"/>
              </w:rPr>
              <w:t>Aktor melanjutkan proses pembayaran dengan metode pembayaran yang dipilih sebelumnya.</w:t>
            </w:r>
          </w:p>
        </w:tc>
      </w:tr>
      <w:tr w:rsidR="00DB430E" w14:paraId="349EA225"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721468CE" w14:textId="77777777" w:rsidR="00DB430E" w:rsidRDefault="00DB430E">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1405912A" w14:textId="59802184" w:rsidR="00DB430E" w:rsidRDefault="00DB430E" w:rsidP="0061511A">
            <w:r>
              <w:t>Jika aktor ingin</w:t>
            </w:r>
            <w:r w:rsidR="0061511A">
              <w:t xml:space="preserve"> melakukan pembelian pada produk yang berbeda, pada langkah nomor 5, aktor dapat menekan tombol “+ Keranjang” untuk memasukan produk ke keranjang terlebih dahulu</w:t>
            </w:r>
            <w:r>
              <w:t>.</w:t>
            </w:r>
            <w:r w:rsidR="0061511A">
              <w:t xml:space="preserve"> Kemudian pada halaman keranjang aktor dapat menekan tombol “Checkout” untuk melanjutkan pembelian b</w:t>
            </w:r>
            <w:r w:rsidR="000226FF">
              <w:t>a</w:t>
            </w:r>
            <w:r w:rsidR="0061511A">
              <w:t>rang yang akan di lanjutkan pada langkah nomor 6.</w:t>
            </w:r>
          </w:p>
        </w:tc>
      </w:tr>
      <w:tr w:rsidR="00DB430E" w14:paraId="093D5C5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44BF2D86" w14:textId="77777777" w:rsidR="00DB430E" w:rsidRDefault="00DB430E">
            <w:r>
              <w:t>Kondisi Akhir</w:t>
            </w:r>
          </w:p>
        </w:tc>
        <w:tc>
          <w:tcPr>
            <w:tcW w:w="5954" w:type="dxa"/>
            <w:tcBorders>
              <w:top w:val="single" w:sz="4" w:space="0" w:color="auto"/>
              <w:left w:val="single" w:sz="4" w:space="0" w:color="auto"/>
              <w:bottom w:val="single" w:sz="4" w:space="0" w:color="auto"/>
              <w:right w:val="single" w:sz="4" w:space="0" w:color="auto"/>
            </w:tcBorders>
            <w:hideMark/>
          </w:tcPr>
          <w:p w14:paraId="4DF35F8F" w14:textId="77777777" w:rsidR="0061511A" w:rsidRPr="0061511A" w:rsidRDefault="0061511A" w:rsidP="00D95738">
            <w:pPr>
              <w:pStyle w:val="ListParagraph"/>
              <w:numPr>
                <w:ilvl w:val="0"/>
                <w:numId w:val="17"/>
              </w:numPr>
              <w:ind w:left="316"/>
            </w:pPr>
            <w:r w:rsidRPr="0061511A">
              <w:t>Apabila pembayaran berhasil, aktor akan diarahkan ke halaman transaksi.</w:t>
            </w:r>
          </w:p>
          <w:p w14:paraId="75423D7A" w14:textId="0CA5D3C8" w:rsidR="00DB430E" w:rsidRDefault="0061511A" w:rsidP="00D95738">
            <w:pPr>
              <w:pStyle w:val="ListParagraph"/>
              <w:numPr>
                <w:ilvl w:val="0"/>
                <w:numId w:val="17"/>
              </w:numPr>
              <w:ind w:left="316"/>
            </w:pPr>
            <w:r>
              <w:t>Sistem menampilkan list transaksi yang selesai dan/atau sedang diproses.</w:t>
            </w:r>
          </w:p>
        </w:tc>
      </w:tr>
    </w:tbl>
    <w:p w14:paraId="1873D256" w14:textId="330EAF5E" w:rsidR="00E42DA8" w:rsidRDefault="00E42DA8" w:rsidP="00E42DA8">
      <w:pPr>
        <w:pStyle w:val="Caption"/>
        <w:keepNext/>
        <w:spacing w:before="240"/>
      </w:pPr>
      <w:bookmarkStart w:id="100" w:name="_Toc77700418"/>
      <w:r>
        <w:t>Tabel 4.</w:t>
      </w:r>
      <w:r w:rsidR="00047508">
        <w:fldChar w:fldCharType="begin"/>
      </w:r>
      <w:r w:rsidR="00047508">
        <w:instrText xml:space="preserve"> STYLEREF 1 \s </w:instrText>
      </w:r>
      <w:r w:rsidR="00047508">
        <w:fldChar w:fldCharType="separate"/>
      </w:r>
      <w:r w:rsidR="00047508">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3</w:t>
      </w:r>
      <w:r w:rsidR="00047508">
        <w:fldChar w:fldCharType="end"/>
      </w:r>
      <w:r>
        <w:t xml:space="preserve"> Skenario – Mengelola profil</w:t>
      </w:r>
      <w:bookmarkEnd w:id="100"/>
    </w:p>
    <w:tbl>
      <w:tblPr>
        <w:tblStyle w:val="TableGrid"/>
        <w:tblW w:w="8359" w:type="dxa"/>
        <w:tblLook w:val="04A0" w:firstRow="1" w:lastRow="0" w:firstColumn="1" w:lastColumn="0" w:noHBand="0" w:noVBand="1"/>
      </w:tblPr>
      <w:tblGrid>
        <w:gridCol w:w="2405"/>
        <w:gridCol w:w="5954"/>
      </w:tblGrid>
      <w:tr w:rsidR="00E42DA8" w14:paraId="771D7F85" w14:textId="77777777" w:rsidTr="00FC7EF5">
        <w:tc>
          <w:tcPr>
            <w:tcW w:w="8359" w:type="dxa"/>
            <w:gridSpan w:val="2"/>
            <w:tcBorders>
              <w:top w:val="single" w:sz="4" w:space="0" w:color="auto"/>
              <w:left w:val="single" w:sz="4" w:space="0" w:color="auto"/>
              <w:bottom w:val="single" w:sz="4" w:space="0" w:color="auto"/>
              <w:right w:val="single" w:sz="4" w:space="0" w:color="auto"/>
            </w:tcBorders>
            <w:hideMark/>
          </w:tcPr>
          <w:p w14:paraId="029DB460" w14:textId="6419DB7C" w:rsidR="00E42DA8" w:rsidRPr="00E42DA8" w:rsidRDefault="00E42DA8" w:rsidP="00FC7EF5">
            <w:r>
              <w:t>Mengelola profil</w:t>
            </w:r>
          </w:p>
        </w:tc>
      </w:tr>
      <w:tr w:rsidR="00E42DA8" w14:paraId="288905A6"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41B1F772" w14:textId="77777777" w:rsidR="00E42DA8" w:rsidRDefault="00E42DA8" w:rsidP="00FC7EF5">
            <w:r>
              <w:t>Tujuan</w:t>
            </w:r>
          </w:p>
        </w:tc>
        <w:tc>
          <w:tcPr>
            <w:tcW w:w="5954" w:type="dxa"/>
            <w:tcBorders>
              <w:top w:val="single" w:sz="4" w:space="0" w:color="auto"/>
              <w:left w:val="single" w:sz="4" w:space="0" w:color="auto"/>
              <w:bottom w:val="single" w:sz="4" w:space="0" w:color="auto"/>
              <w:right w:val="single" w:sz="4" w:space="0" w:color="auto"/>
            </w:tcBorders>
            <w:hideMark/>
          </w:tcPr>
          <w:p w14:paraId="636EB0FF" w14:textId="6EA9E7CC" w:rsidR="00E42DA8" w:rsidRDefault="00E42DA8" w:rsidP="00FC7EF5">
            <w:r>
              <w:t>Mengelola data profil user yang terdaftar</w:t>
            </w:r>
          </w:p>
        </w:tc>
      </w:tr>
      <w:tr w:rsidR="00E42DA8" w14:paraId="29592BFA"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2BAA7112" w14:textId="77777777" w:rsidR="00E42DA8" w:rsidRDefault="00E42DA8" w:rsidP="00FC7EF5">
            <w:r>
              <w:lastRenderedPageBreak/>
              <w:t>Aktor</w:t>
            </w:r>
          </w:p>
        </w:tc>
        <w:tc>
          <w:tcPr>
            <w:tcW w:w="5954" w:type="dxa"/>
            <w:tcBorders>
              <w:top w:val="single" w:sz="4" w:space="0" w:color="auto"/>
              <w:left w:val="single" w:sz="4" w:space="0" w:color="auto"/>
              <w:bottom w:val="single" w:sz="4" w:space="0" w:color="auto"/>
              <w:right w:val="single" w:sz="4" w:space="0" w:color="auto"/>
            </w:tcBorders>
            <w:hideMark/>
          </w:tcPr>
          <w:p w14:paraId="44C0891E" w14:textId="77777777" w:rsidR="00E42DA8" w:rsidRDefault="00E42DA8" w:rsidP="00FC7EF5">
            <w:r>
              <w:t>User (Semua pengguna)</w:t>
            </w:r>
          </w:p>
        </w:tc>
      </w:tr>
      <w:tr w:rsidR="00E42DA8" w14:paraId="1590FED2"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5CF8D4C2" w14:textId="77777777" w:rsidR="00E42DA8" w:rsidRDefault="00E42DA8" w:rsidP="00FC7EF5">
            <w:r>
              <w:t>Kondisi Awal</w:t>
            </w:r>
          </w:p>
        </w:tc>
        <w:tc>
          <w:tcPr>
            <w:tcW w:w="5954" w:type="dxa"/>
            <w:tcBorders>
              <w:top w:val="single" w:sz="4" w:space="0" w:color="auto"/>
              <w:left w:val="single" w:sz="4" w:space="0" w:color="auto"/>
              <w:bottom w:val="single" w:sz="4" w:space="0" w:color="auto"/>
              <w:right w:val="single" w:sz="4" w:space="0" w:color="auto"/>
            </w:tcBorders>
            <w:hideMark/>
          </w:tcPr>
          <w:p w14:paraId="5107067E" w14:textId="3B276A97" w:rsidR="00E42DA8" w:rsidRPr="00317595" w:rsidRDefault="00E42DA8" w:rsidP="00FC7EF5">
            <w:r>
              <w:t xml:space="preserve">Aktor telah berhasil </w:t>
            </w:r>
            <w:r>
              <w:rPr>
                <w:i/>
                <w:iCs/>
              </w:rPr>
              <w:t>login</w:t>
            </w:r>
            <w:r>
              <w:t xml:space="preserve"> pada sistem</w:t>
            </w:r>
          </w:p>
        </w:tc>
      </w:tr>
      <w:tr w:rsidR="00E42DA8" w14:paraId="747C9BA9"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768C791B" w14:textId="77777777" w:rsidR="00E42DA8" w:rsidRDefault="00E42DA8" w:rsidP="00FC7EF5">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060EF134" w14:textId="1FEB0335" w:rsidR="00E42DA8" w:rsidRDefault="00E42DA8" w:rsidP="00D95738">
            <w:pPr>
              <w:pStyle w:val="ListParagraph"/>
              <w:numPr>
                <w:ilvl w:val="3"/>
                <w:numId w:val="18"/>
              </w:numPr>
              <w:ind w:left="316"/>
              <w:rPr>
                <w:szCs w:val="24"/>
              </w:rPr>
            </w:pPr>
            <w:r>
              <w:rPr>
                <w:szCs w:val="24"/>
              </w:rPr>
              <w:t>Aktor memilih menu “Akun”.</w:t>
            </w:r>
          </w:p>
          <w:p w14:paraId="1BA05FD4" w14:textId="77777777" w:rsidR="00E42DA8" w:rsidRDefault="008D0B4B" w:rsidP="00D95738">
            <w:pPr>
              <w:pStyle w:val="ListParagraph"/>
              <w:numPr>
                <w:ilvl w:val="3"/>
                <w:numId w:val="18"/>
              </w:numPr>
              <w:ind w:left="317"/>
              <w:rPr>
                <w:szCs w:val="24"/>
              </w:rPr>
            </w:pPr>
            <w:r>
              <w:rPr>
                <w:szCs w:val="24"/>
              </w:rPr>
              <w:t>Sistem menampilkan halaman edit akun.</w:t>
            </w:r>
          </w:p>
          <w:p w14:paraId="49D8A50A" w14:textId="77777777" w:rsidR="008D0B4B" w:rsidRDefault="008D0B4B" w:rsidP="00D95738">
            <w:pPr>
              <w:pStyle w:val="ListParagraph"/>
              <w:numPr>
                <w:ilvl w:val="3"/>
                <w:numId w:val="18"/>
              </w:numPr>
              <w:ind w:left="317"/>
              <w:rPr>
                <w:szCs w:val="24"/>
              </w:rPr>
            </w:pPr>
            <w:r>
              <w:rPr>
                <w:szCs w:val="24"/>
              </w:rPr>
              <w:t>Aktor melakukan modifikasi pada nama dan/atau alamat.</w:t>
            </w:r>
          </w:p>
          <w:p w14:paraId="7645F2B2" w14:textId="1D9368E3" w:rsidR="008D0B4B" w:rsidRPr="0061511A" w:rsidRDefault="008D0B4B" w:rsidP="00D95738">
            <w:pPr>
              <w:pStyle w:val="ListParagraph"/>
              <w:numPr>
                <w:ilvl w:val="3"/>
                <w:numId w:val="18"/>
              </w:numPr>
              <w:ind w:left="317"/>
              <w:rPr>
                <w:szCs w:val="24"/>
              </w:rPr>
            </w:pPr>
            <w:r>
              <w:rPr>
                <w:szCs w:val="24"/>
              </w:rPr>
              <w:t>Aktor menekan tombol “Simpan”.</w:t>
            </w:r>
          </w:p>
        </w:tc>
      </w:tr>
      <w:tr w:rsidR="00E42DA8" w14:paraId="74D0F4BF"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6B6C8C1E" w14:textId="77777777" w:rsidR="00E42DA8" w:rsidRDefault="00E42DA8" w:rsidP="00FC7EF5">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3E484021" w14:textId="26398CAE" w:rsidR="00E42DA8" w:rsidRDefault="008D0B4B" w:rsidP="00FC7EF5">
            <w:r>
              <w:t>Aktor dapat menghapus dan menambah alamat baru dengan menekan tombol dengan ikon tempat sampah dan tombol “Tambah Alamat”</w:t>
            </w:r>
            <w:r w:rsidR="00E42DA8">
              <w:t>.</w:t>
            </w:r>
          </w:p>
        </w:tc>
      </w:tr>
      <w:tr w:rsidR="00E42DA8" w14:paraId="424AF8E8"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0F4A3D86" w14:textId="77777777" w:rsidR="00E42DA8" w:rsidRDefault="00E42DA8" w:rsidP="00FC7EF5">
            <w:r>
              <w:t>Kondisi Akhir</w:t>
            </w:r>
          </w:p>
        </w:tc>
        <w:tc>
          <w:tcPr>
            <w:tcW w:w="5954" w:type="dxa"/>
            <w:tcBorders>
              <w:top w:val="single" w:sz="4" w:space="0" w:color="auto"/>
              <w:left w:val="single" w:sz="4" w:space="0" w:color="auto"/>
              <w:bottom w:val="single" w:sz="4" w:space="0" w:color="auto"/>
              <w:right w:val="single" w:sz="4" w:space="0" w:color="auto"/>
            </w:tcBorders>
            <w:hideMark/>
          </w:tcPr>
          <w:p w14:paraId="27715808" w14:textId="6588BD02" w:rsidR="00E42DA8" w:rsidRDefault="008D0B4B" w:rsidP="008D0B4B">
            <w:r>
              <w:t>Sistem akan mengalihkan ke halaman akun &amp; data pengguna akan diperbarui.</w:t>
            </w:r>
          </w:p>
        </w:tc>
      </w:tr>
    </w:tbl>
    <w:p w14:paraId="0AC6A565" w14:textId="0D6088DA" w:rsidR="00BB511B" w:rsidRDefault="00BB511B" w:rsidP="002A780A">
      <w:pPr>
        <w:pStyle w:val="Caption"/>
        <w:keepNext/>
        <w:spacing w:before="240"/>
      </w:pPr>
      <w:bookmarkStart w:id="101" w:name="_Toc77700419"/>
      <w:r>
        <w:t>Tabel 4.</w:t>
      </w:r>
      <w:r w:rsidR="00047508">
        <w:fldChar w:fldCharType="begin"/>
      </w:r>
      <w:r w:rsidR="00047508">
        <w:instrText xml:space="preserve"> STYLEREF 1 \s </w:instrText>
      </w:r>
      <w:r w:rsidR="00047508">
        <w:fldChar w:fldCharType="separate"/>
      </w:r>
      <w:r w:rsidR="00047508">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4</w:t>
      </w:r>
      <w:r w:rsidR="00047508">
        <w:fldChar w:fldCharType="end"/>
      </w:r>
      <w:r>
        <w:t xml:space="preserve"> Skenario – Mengonfirmasi pesanan selesai</w:t>
      </w:r>
      <w:bookmarkEnd w:id="101"/>
    </w:p>
    <w:tbl>
      <w:tblPr>
        <w:tblStyle w:val="TableGrid"/>
        <w:tblW w:w="8359" w:type="dxa"/>
        <w:tblLook w:val="04A0" w:firstRow="1" w:lastRow="0" w:firstColumn="1" w:lastColumn="0" w:noHBand="0" w:noVBand="1"/>
      </w:tblPr>
      <w:tblGrid>
        <w:gridCol w:w="2405"/>
        <w:gridCol w:w="5954"/>
      </w:tblGrid>
      <w:tr w:rsidR="00A4045B" w14:paraId="60ADAC58"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8C6E0DF" w14:textId="2DB46BCD" w:rsidR="00A4045B" w:rsidRPr="00E42DA8" w:rsidRDefault="00A4045B" w:rsidP="00ED5BDB">
            <w:r>
              <w:t>Mengonfirmasi pesanan selesai</w:t>
            </w:r>
          </w:p>
        </w:tc>
      </w:tr>
      <w:tr w:rsidR="00A4045B" w14:paraId="43D91823"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01B983F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45074B1B" w14:textId="12EFAE6A" w:rsidR="00A4045B" w:rsidRDefault="00681A1D" w:rsidP="00ED5BDB">
            <w:r>
              <w:t>Melakukan konfirmasi apabila transaksi selesai</w:t>
            </w:r>
          </w:p>
        </w:tc>
      </w:tr>
      <w:tr w:rsidR="00A4045B" w14:paraId="62874D7D"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A7FD293"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14BE45C5" w14:textId="0577D4D2" w:rsidR="00A4045B" w:rsidRDefault="00A4045B" w:rsidP="00A4045B">
            <w:r>
              <w:t>User (Semua pengguna)</w:t>
            </w:r>
          </w:p>
        </w:tc>
      </w:tr>
      <w:tr w:rsidR="00A4045B" w14:paraId="1771AF38"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BB493B7"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5993D57B" w14:textId="7913AB94" w:rsidR="00A4045B" w:rsidRPr="00317595" w:rsidRDefault="00A4045B" w:rsidP="00A4045B">
            <w:r>
              <w:t xml:space="preserve">Aktor telah berhasil </w:t>
            </w:r>
            <w:r w:rsidRPr="00A4045B">
              <w:rPr>
                <w:i/>
                <w:iCs/>
              </w:rPr>
              <w:t>login</w:t>
            </w:r>
            <w:r>
              <w:t xml:space="preserve"> pada sistem</w:t>
            </w:r>
          </w:p>
        </w:tc>
      </w:tr>
      <w:tr w:rsidR="00A4045B" w14:paraId="26033C2A"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F5BC185"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5281F8D3" w14:textId="77777777" w:rsidR="0025251F" w:rsidRDefault="0025251F" w:rsidP="00D95738">
            <w:pPr>
              <w:pStyle w:val="ListParagraph"/>
              <w:numPr>
                <w:ilvl w:val="0"/>
                <w:numId w:val="21"/>
              </w:numPr>
              <w:ind w:left="316"/>
            </w:pPr>
            <w:r>
              <w:t>Aktor memilih menu “Transaksi”.</w:t>
            </w:r>
          </w:p>
          <w:p w14:paraId="5F338DDE" w14:textId="77777777" w:rsidR="0025251F" w:rsidRDefault="0025251F" w:rsidP="00D95738">
            <w:pPr>
              <w:pStyle w:val="ListParagraph"/>
              <w:numPr>
                <w:ilvl w:val="0"/>
                <w:numId w:val="21"/>
              </w:numPr>
              <w:ind w:left="316"/>
            </w:pPr>
            <w:r>
              <w:t>Sistem menampilkan semua list transaksi.</w:t>
            </w:r>
          </w:p>
          <w:p w14:paraId="57D667F8" w14:textId="77777777" w:rsidR="0025251F" w:rsidRDefault="0025251F" w:rsidP="00D95738">
            <w:pPr>
              <w:pStyle w:val="ListParagraph"/>
              <w:numPr>
                <w:ilvl w:val="0"/>
                <w:numId w:val="21"/>
              </w:numPr>
              <w:ind w:left="316"/>
            </w:pPr>
            <w:r>
              <w:t>Aktor menekan tombol "Dalam Proses".</w:t>
            </w:r>
          </w:p>
          <w:p w14:paraId="575F8BA1" w14:textId="77777777" w:rsidR="0025251F" w:rsidRDefault="0025251F" w:rsidP="00D95738">
            <w:pPr>
              <w:pStyle w:val="ListParagraph"/>
              <w:numPr>
                <w:ilvl w:val="0"/>
                <w:numId w:val="21"/>
              </w:numPr>
              <w:ind w:left="316"/>
            </w:pPr>
            <w:r>
              <w:t>Sistem menampilkan list transaksi dalam proses pengiriman.</w:t>
            </w:r>
          </w:p>
          <w:p w14:paraId="35CD74B6" w14:textId="077C86F8" w:rsidR="00A4045B" w:rsidRPr="00A4045B" w:rsidRDefault="0025251F" w:rsidP="00D95738">
            <w:pPr>
              <w:pStyle w:val="ListParagraph"/>
              <w:numPr>
                <w:ilvl w:val="0"/>
                <w:numId w:val="21"/>
              </w:numPr>
              <w:ind w:left="316"/>
            </w:pPr>
            <w:r>
              <w:t>Aktor memilih salah satu transaksi dan menekan tombol "Pesanan Sampai".</w:t>
            </w:r>
          </w:p>
        </w:tc>
      </w:tr>
      <w:tr w:rsidR="00A4045B" w14:paraId="4943624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6527ED20"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47C0C49C" w14:textId="05387930" w:rsidR="00A4045B" w:rsidRDefault="0025251F" w:rsidP="00A4045B">
            <w:r>
              <w:t>Tombol "Pesanan Sampai" hanya akan aktif apabila barang telah dikirim oleh penjual dan memiliki nomor resi.</w:t>
            </w:r>
          </w:p>
        </w:tc>
      </w:tr>
      <w:tr w:rsidR="00A4045B" w14:paraId="1336AB1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391EDE58"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70449C8C" w14:textId="39BAD006" w:rsidR="00A4045B" w:rsidRDefault="0025251F" w:rsidP="00A4045B">
            <w:r>
              <w:t>Sistem akan menyimpan dan mengkonformasi pesanan ke penjual.</w:t>
            </w:r>
          </w:p>
        </w:tc>
      </w:tr>
    </w:tbl>
    <w:p w14:paraId="071618A0" w14:textId="3B2D8B59" w:rsidR="00BB511B" w:rsidRDefault="00BB511B" w:rsidP="002A780A">
      <w:pPr>
        <w:pStyle w:val="Caption"/>
        <w:keepNext/>
        <w:spacing w:before="240"/>
      </w:pPr>
      <w:bookmarkStart w:id="102" w:name="_Toc77700420"/>
      <w:r>
        <w:t>Tabel 4.</w:t>
      </w:r>
      <w:r w:rsidR="00047508">
        <w:fldChar w:fldCharType="begin"/>
      </w:r>
      <w:r w:rsidR="00047508">
        <w:instrText xml:space="preserve"> STYLEREF 1 \s </w:instrText>
      </w:r>
      <w:r w:rsidR="00047508">
        <w:fldChar w:fldCharType="separate"/>
      </w:r>
      <w:r w:rsidR="00047508">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5</w:t>
      </w:r>
      <w:r w:rsidR="00047508">
        <w:fldChar w:fldCharType="end"/>
      </w:r>
      <w:r>
        <w:t xml:space="preserve"> Skenario – Menawar lelang</w:t>
      </w:r>
      <w:bookmarkEnd w:id="102"/>
    </w:p>
    <w:tbl>
      <w:tblPr>
        <w:tblStyle w:val="TableGrid"/>
        <w:tblW w:w="8359" w:type="dxa"/>
        <w:tblLook w:val="04A0" w:firstRow="1" w:lastRow="0" w:firstColumn="1" w:lastColumn="0" w:noHBand="0" w:noVBand="1"/>
      </w:tblPr>
      <w:tblGrid>
        <w:gridCol w:w="2405"/>
        <w:gridCol w:w="5954"/>
      </w:tblGrid>
      <w:tr w:rsidR="00A4045B" w14:paraId="198E6C75"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3CF18BD6" w14:textId="6332C4CA" w:rsidR="00A4045B" w:rsidRPr="00E42DA8" w:rsidRDefault="00A4045B" w:rsidP="00ED5BDB">
            <w:r>
              <w:t>Menawar lelang</w:t>
            </w:r>
          </w:p>
        </w:tc>
      </w:tr>
      <w:tr w:rsidR="00A4045B" w14:paraId="407C8D9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7E38492" w14:textId="77777777" w:rsidR="00A4045B" w:rsidRDefault="00A4045B" w:rsidP="00ED5BDB">
            <w:r>
              <w:lastRenderedPageBreak/>
              <w:t>Tujuan</w:t>
            </w:r>
          </w:p>
        </w:tc>
        <w:tc>
          <w:tcPr>
            <w:tcW w:w="5954" w:type="dxa"/>
            <w:tcBorders>
              <w:top w:val="single" w:sz="4" w:space="0" w:color="auto"/>
              <w:left w:val="single" w:sz="4" w:space="0" w:color="auto"/>
              <w:bottom w:val="single" w:sz="4" w:space="0" w:color="auto"/>
              <w:right w:val="single" w:sz="4" w:space="0" w:color="auto"/>
            </w:tcBorders>
          </w:tcPr>
          <w:p w14:paraId="3E619421" w14:textId="41CDB484" w:rsidR="00A4045B" w:rsidRDefault="00A4045B" w:rsidP="00ED5BDB">
            <w:r w:rsidRPr="00A4045B">
              <w:t>Melakukan penawaran pada lelang dengan harga yang diinginkan</w:t>
            </w:r>
          </w:p>
        </w:tc>
      </w:tr>
      <w:tr w:rsidR="00A4045B" w14:paraId="01C444A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5504D92"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74BC959B" w14:textId="7D635A61" w:rsidR="00A4045B" w:rsidRDefault="00A4045B" w:rsidP="00A4045B">
            <w:r>
              <w:t>User (Semua pengguna)</w:t>
            </w:r>
          </w:p>
        </w:tc>
      </w:tr>
      <w:tr w:rsidR="00A4045B" w14:paraId="461BBA1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18AC9DB"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46EB4D3" w14:textId="056FEF86" w:rsidR="00A4045B" w:rsidRPr="00317595" w:rsidRDefault="00A4045B" w:rsidP="00A4045B">
            <w:r>
              <w:t xml:space="preserve">Aktor telah berhasil </w:t>
            </w:r>
            <w:r w:rsidRPr="00A4045B">
              <w:rPr>
                <w:i/>
                <w:iCs/>
              </w:rPr>
              <w:t>login</w:t>
            </w:r>
            <w:r>
              <w:t xml:space="preserve"> pada sistem</w:t>
            </w:r>
          </w:p>
        </w:tc>
      </w:tr>
      <w:tr w:rsidR="00A4045B" w14:paraId="33012CF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0BF3AC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672C2FD3" w14:textId="77777777" w:rsidR="0025251F" w:rsidRDefault="0025251F" w:rsidP="00D95738">
            <w:pPr>
              <w:pStyle w:val="ListParagraph"/>
              <w:numPr>
                <w:ilvl w:val="0"/>
                <w:numId w:val="22"/>
              </w:numPr>
              <w:ind w:left="316"/>
            </w:pPr>
            <w:r>
              <w:t>Aktor memilih menu “Lelang”.</w:t>
            </w:r>
          </w:p>
          <w:p w14:paraId="2533A4E5" w14:textId="77777777" w:rsidR="0025251F" w:rsidRDefault="0025251F" w:rsidP="00D95738">
            <w:pPr>
              <w:pStyle w:val="ListParagraph"/>
              <w:numPr>
                <w:ilvl w:val="0"/>
                <w:numId w:val="22"/>
              </w:numPr>
              <w:ind w:left="316"/>
            </w:pPr>
            <w:r>
              <w:t>Sistem menampilkan list lelang yang sedang berlangsung.</w:t>
            </w:r>
          </w:p>
          <w:p w14:paraId="4949A69B" w14:textId="77777777" w:rsidR="0025251F" w:rsidRDefault="0025251F" w:rsidP="00D95738">
            <w:pPr>
              <w:pStyle w:val="ListParagraph"/>
              <w:numPr>
                <w:ilvl w:val="0"/>
                <w:numId w:val="22"/>
              </w:numPr>
              <w:ind w:left="316"/>
            </w:pPr>
            <w:r>
              <w:t>Aktor memilih salah satu produk yang dilelang.</w:t>
            </w:r>
          </w:p>
          <w:p w14:paraId="298951BD" w14:textId="77777777" w:rsidR="0025251F" w:rsidRDefault="0025251F" w:rsidP="00D95738">
            <w:pPr>
              <w:pStyle w:val="ListParagraph"/>
              <w:numPr>
                <w:ilvl w:val="0"/>
                <w:numId w:val="22"/>
              </w:numPr>
              <w:ind w:left="316"/>
            </w:pPr>
            <w:r>
              <w:t>Sistem akan menampilkan halaman detail lelang.</w:t>
            </w:r>
          </w:p>
          <w:p w14:paraId="141199CD" w14:textId="77777777" w:rsidR="0025251F" w:rsidRDefault="0025251F" w:rsidP="00D95738">
            <w:pPr>
              <w:pStyle w:val="ListParagraph"/>
              <w:numPr>
                <w:ilvl w:val="0"/>
                <w:numId w:val="22"/>
              </w:numPr>
              <w:ind w:left="316"/>
            </w:pPr>
            <w:r>
              <w:t>Aktor menekan tab "Pelelang".</w:t>
            </w:r>
          </w:p>
          <w:p w14:paraId="024614A9" w14:textId="77777777" w:rsidR="0025251F" w:rsidRDefault="0025251F" w:rsidP="00D95738">
            <w:pPr>
              <w:pStyle w:val="ListParagraph"/>
              <w:numPr>
                <w:ilvl w:val="0"/>
                <w:numId w:val="22"/>
              </w:numPr>
              <w:ind w:left="316"/>
            </w:pPr>
            <w:r>
              <w:t>Sistem menampilkan list urutan peringkat pelelang.</w:t>
            </w:r>
          </w:p>
          <w:p w14:paraId="559339EF" w14:textId="77777777" w:rsidR="0025251F" w:rsidRDefault="0025251F" w:rsidP="00D95738">
            <w:pPr>
              <w:pStyle w:val="ListParagraph"/>
              <w:numPr>
                <w:ilvl w:val="0"/>
                <w:numId w:val="22"/>
              </w:numPr>
              <w:ind w:left="316"/>
            </w:pPr>
            <w:r>
              <w:t>Aktor dapat melakukan tawaran dengan menekan tombol "Tawar Lagi".</w:t>
            </w:r>
          </w:p>
          <w:p w14:paraId="0C227BEB" w14:textId="77777777" w:rsidR="0025251F" w:rsidRDefault="0025251F" w:rsidP="00D95738">
            <w:pPr>
              <w:pStyle w:val="ListParagraph"/>
              <w:numPr>
                <w:ilvl w:val="0"/>
                <w:numId w:val="22"/>
              </w:numPr>
              <w:ind w:left="316"/>
            </w:pPr>
            <w:r>
              <w:t>Sistem menampilkan popup isian harga.</w:t>
            </w:r>
          </w:p>
          <w:p w14:paraId="333FD5FE" w14:textId="21F894AE" w:rsidR="00A4045B" w:rsidRPr="00A4045B" w:rsidRDefault="0025251F" w:rsidP="00D95738">
            <w:pPr>
              <w:pStyle w:val="ListParagraph"/>
              <w:numPr>
                <w:ilvl w:val="0"/>
                <w:numId w:val="22"/>
              </w:numPr>
              <w:ind w:left="316"/>
            </w:pPr>
            <w:r>
              <w:t>Aktor memasukan harga penawaran lelang.</w:t>
            </w:r>
          </w:p>
        </w:tc>
      </w:tr>
      <w:tr w:rsidR="00A4045B" w14:paraId="6EF369A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F27DD32"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EEC357F" w14:textId="77777777" w:rsidR="0025251F" w:rsidRDefault="0025251F" w:rsidP="00D95738">
            <w:pPr>
              <w:pStyle w:val="ListParagraph"/>
              <w:numPr>
                <w:ilvl w:val="0"/>
                <w:numId w:val="23"/>
              </w:numPr>
              <w:ind w:left="316"/>
            </w:pPr>
            <w:r>
              <w:t>Harga penawaran harus lebih besar dari penawar pertama.</w:t>
            </w:r>
          </w:p>
          <w:p w14:paraId="475DA799" w14:textId="26CD36C2" w:rsidR="00A4045B" w:rsidRDefault="0025251F" w:rsidP="00D95738">
            <w:pPr>
              <w:pStyle w:val="ListParagraph"/>
              <w:numPr>
                <w:ilvl w:val="0"/>
                <w:numId w:val="23"/>
              </w:numPr>
              <w:ind w:left="316"/>
            </w:pPr>
            <w:r>
              <w:t>Pada langkah nomor 7, apabila masih belum ada penawar dari pengguna lain, aktor dapat menekan tombol "Tawar" untuk mengajukan tawarannya.</w:t>
            </w:r>
          </w:p>
        </w:tc>
      </w:tr>
      <w:tr w:rsidR="00A4045B" w14:paraId="0F790FDC"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291A0A"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42D8BA8A" w14:textId="231EFF6E" w:rsidR="00A4045B" w:rsidRDefault="0025251F" w:rsidP="00A4045B">
            <w:r>
              <w:t>Sistem akan memperbarui data dan peringkat penawar sesuai harga tertinggi.</w:t>
            </w:r>
          </w:p>
        </w:tc>
      </w:tr>
    </w:tbl>
    <w:p w14:paraId="6E704A95" w14:textId="164A345B" w:rsidR="00BB511B" w:rsidRDefault="00BB511B" w:rsidP="002A780A">
      <w:pPr>
        <w:pStyle w:val="Caption"/>
        <w:keepNext/>
        <w:spacing w:before="240"/>
      </w:pPr>
      <w:bookmarkStart w:id="103" w:name="_Toc77700421"/>
      <w:r>
        <w:t>Tabel 4.</w:t>
      </w:r>
      <w:r w:rsidR="00047508">
        <w:fldChar w:fldCharType="begin"/>
      </w:r>
      <w:r w:rsidR="00047508">
        <w:instrText xml:space="preserve"> STYLEREF 1 \s </w:instrText>
      </w:r>
      <w:r w:rsidR="00047508">
        <w:fldChar w:fldCharType="separate"/>
      </w:r>
      <w:r w:rsidR="00047508">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6</w:t>
      </w:r>
      <w:r w:rsidR="00047508">
        <w:fldChar w:fldCharType="end"/>
      </w:r>
      <w:r>
        <w:t xml:space="preserve"> Skenario – </w:t>
      </w:r>
      <w:r w:rsidR="00DE17E7">
        <w:t>Mengelola</w:t>
      </w:r>
      <w:r w:rsidR="003669E9">
        <w:t xml:space="preserve"> Keranjang</w:t>
      </w:r>
      <w:bookmarkEnd w:id="103"/>
    </w:p>
    <w:tbl>
      <w:tblPr>
        <w:tblStyle w:val="TableGrid"/>
        <w:tblW w:w="8359" w:type="dxa"/>
        <w:tblLook w:val="04A0" w:firstRow="1" w:lastRow="0" w:firstColumn="1" w:lastColumn="0" w:noHBand="0" w:noVBand="1"/>
      </w:tblPr>
      <w:tblGrid>
        <w:gridCol w:w="2405"/>
        <w:gridCol w:w="5954"/>
      </w:tblGrid>
      <w:tr w:rsidR="00A4045B" w14:paraId="10741F3F"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6D1FA18" w14:textId="2DD17F5A" w:rsidR="00A4045B" w:rsidRPr="00E42DA8" w:rsidRDefault="00DE17E7" w:rsidP="00ED5BDB">
            <w:r>
              <w:t xml:space="preserve">Mengelola </w:t>
            </w:r>
            <w:r w:rsidR="003669E9">
              <w:t>keranjang</w:t>
            </w:r>
          </w:p>
        </w:tc>
      </w:tr>
      <w:tr w:rsidR="00A4045B" w14:paraId="496B456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1DF7406"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0472F69B" w14:textId="36E35AFB" w:rsidR="00A4045B" w:rsidRDefault="00DE17E7" w:rsidP="00ED5BDB">
            <w:r>
              <w:t>Mengelola</w:t>
            </w:r>
            <w:r w:rsidR="003669E9">
              <w:t xml:space="preserve"> barang </w:t>
            </w:r>
            <w:r>
              <w:t xml:space="preserve">pada </w:t>
            </w:r>
            <w:r w:rsidR="003669E9">
              <w:t>keranjang</w:t>
            </w:r>
          </w:p>
        </w:tc>
      </w:tr>
      <w:tr w:rsidR="00A4045B" w14:paraId="62CF1D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352DAAF"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0C9C49FD" w14:textId="53B2E491" w:rsidR="00A4045B" w:rsidRDefault="00681A1D" w:rsidP="00ED5BDB">
            <w:r>
              <w:t>User (Pengguna biasa)</w:t>
            </w:r>
          </w:p>
        </w:tc>
      </w:tr>
      <w:tr w:rsidR="00A4045B" w14:paraId="3269F1B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EA38A6E"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302830B" w14:textId="23E9E5FC" w:rsidR="00A4045B" w:rsidRPr="00317595" w:rsidRDefault="00A4045B" w:rsidP="00A4045B">
            <w:r>
              <w:t xml:space="preserve">Aktor telah berhasil </w:t>
            </w:r>
            <w:r w:rsidRPr="00A4045B">
              <w:rPr>
                <w:i/>
                <w:iCs/>
              </w:rPr>
              <w:t>login</w:t>
            </w:r>
            <w:r>
              <w:t xml:space="preserve"> pada sistem</w:t>
            </w:r>
          </w:p>
        </w:tc>
      </w:tr>
      <w:tr w:rsidR="00A4045B" w14:paraId="2DE9C96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56C016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01B8DAAA" w14:textId="63F2DB28" w:rsidR="0025251F" w:rsidRDefault="0025251F" w:rsidP="00D95738">
            <w:pPr>
              <w:pStyle w:val="ListParagraph"/>
              <w:numPr>
                <w:ilvl w:val="0"/>
                <w:numId w:val="24"/>
              </w:numPr>
              <w:ind w:left="316"/>
            </w:pPr>
            <w:r>
              <w:t>Aktor memilih</w:t>
            </w:r>
            <w:r w:rsidR="003669E9">
              <w:t xml:space="preserve"> produk yang tampil pada aplikasi</w:t>
            </w:r>
            <w:r>
              <w:t>.</w:t>
            </w:r>
          </w:p>
          <w:p w14:paraId="2BA95C2A" w14:textId="721D0979" w:rsidR="0025251F" w:rsidRDefault="0025251F" w:rsidP="00D95738">
            <w:pPr>
              <w:pStyle w:val="ListParagraph"/>
              <w:numPr>
                <w:ilvl w:val="0"/>
                <w:numId w:val="24"/>
              </w:numPr>
              <w:ind w:left="316"/>
            </w:pPr>
            <w:r>
              <w:t xml:space="preserve">Sistem menampilkan halaman </w:t>
            </w:r>
            <w:r w:rsidR="003669E9">
              <w:t>detail produk</w:t>
            </w:r>
            <w:r>
              <w:t>.</w:t>
            </w:r>
          </w:p>
          <w:p w14:paraId="1B4177C7" w14:textId="1FD7DCA8" w:rsidR="0025251F" w:rsidRDefault="0025251F" w:rsidP="00D95738">
            <w:pPr>
              <w:pStyle w:val="ListParagraph"/>
              <w:numPr>
                <w:ilvl w:val="0"/>
                <w:numId w:val="24"/>
              </w:numPr>
              <w:ind w:left="316"/>
            </w:pPr>
            <w:r>
              <w:t>Aktor menekan tombol "</w:t>
            </w:r>
            <w:r w:rsidR="003669E9">
              <w:t>+ Keranjang</w:t>
            </w:r>
            <w:r>
              <w:t>".</w:t>
            </w:r>
          </w:p>
          <w:p w14:paraId="5F58B2FC" w14:textId="77777777" w:rsidR="00A4045B" w:rsidRDefault="00DE17E7" w:rsidP="00D95738">
            <w:pPr>
              <w:pStyle w:val="ListParagraph"/>
              <w:numPr>
                <w:ilvl w:val="0"/>
                <w:numId w:val="24"/>
              </w:numPr>
              <w:ind w:left="316"/>
            </w:pPr>
            <w:r>
              <w:t>Sistem menambahkan barang ke keranjang dan menampilkan pesan sukses.</w:t>
            </w:r>
          </w:p>
          <w:p w14:paraId="3AD933A6" w14:textId="77777777" w:rsidR="00DE17E7" w:rsidRDefault="00DE17E7" w:rsidP="00D95738">
            <w:pPr>
              <w:pStyle w:val="ListParagraph"/>
              <w:numPr>
                <w:ilvl w:val="0"/>
                <w:numId w:val="24"/>
              </w:numPr>
              <w:ind w:left="316"/>
            </w:pPr>
            <w:r>
              <w:lastRenderedPageBreak/>
              <w:t>Aktor menekan ikon keranjang untuk melihat produk-produk yang berada pada keranjang.</w:t>
            </w:r>
          </w:p>
          <w:p w14:paraId="7A7748FD" w14:textId="77777777" w:rsidR="00DE17E7" w:rsidRDefault="00DE17E7" w:rsidP="00D95738">
            <w:pPr>
              <w:pStyle w:val="ListParagraph"/>
              <w:numPr>
                <w:ilvl w:val="0"/>
                <w:numId w:val="24"/>
              </w:numPr>
              <w:ind w:left="316"/>
            </w:pPr>
            <w:r>
              <w:t>Sistem menampilkan list produk-produk pada keranjang.</w:t>
            </w:r>
          </w:p>
          <w:p w14:paraId="624B9CDD" w14:textId="77777777" w:rsidR="00DE17E7" w:rsidRDefault="00DE17E7" w:rsidP="00D95738">
            <w:pPr>
              <w:pStyle w:val="ListParagraph"/>
              <w:numPr>
                <w:ilvl w:val="0"/>
                <w:numId w:val="24"/>
              </w:numPr>
              <w:ind w:left="316"/>
            </w:pPr>
            <w:r>
              <w:t>Aktor dapat menekan tombol “Hapus” untuk menghapus produk dari keranjang.</w:t>
            </w:r>
          </w:p>
          <w:p w14:paraId="342901C1" w14:textId="77777777" w:rsidR="00DE17E7" w:rsidRDefault="00DE17E7" w:rsidP="00D95738">
            <w:pPr>
              <w:pStyle w:val="ListParagraph"/>
              <w:numPr>
                <w:ilvl w:val="0"/>
                <w:numId w:val="24"/>
              </w:numPr>
              <w:ind w:left="316"/>
            </w:pPr>
            <w:r>
              <w:t>Sistem menghapus produk dari keranjang.</w:t>
            </w:r>
          </w:p>
          <w:p w14:paraId="3B7FB905" w14:textId="3DCADA94" w:rsidR="00DE17E7" w:rsidRPr="00A4045B" w:rsidRDefault="00DE17E7" w:rsidP="00DE17E7">
            <w:pPr>
              <w:pStyle w:val="ListParagraph"/>
              <w:numPr>
                <w:ilvl w:val="0"/>
                <w:numId w:val="24"/>
              </w:numPr>
              <w:ind w:left="316"/>
            </w:pPr>
            <w:r>
              <w:t>Aktor dapat menekan tombol “+” dan “–“ untuk mengubah jumlah produk yang berada dalam keranjang.</w:t>
            </w:r>
          </w:p>
        </w:tc>
      </w:tr>
      <w:tr w:rsidR="00A4045B" w14:paraId="32CB96C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7CE09DC1" w14:textId="77777777" w:rsidR="00A4045B" w:rsidRDefault="00A4045B" w:rsidP="00A4045B">
            <w:r>
              <w:lastRenderedPageBreak/>
              <w:t>Skenario Alternatif</w:t>
            </w:r>
          </w:p>
        </w:tc>
        <w:tc>
          <w:tcPr>
            <w:tcW w:w="5954" w:type="dxa"/>
            <w:tcBorders>
              <w:top w:val="single" w:sz="4" w:space="0" w:color="auto"/>
              <w:left w:val="single" w:sz="4" w:space="0" w:color="auto"/>
              <w:bottom w:val="single" w:sz="4" w:space="0" w:color="auto"/>
              <w:right w:val="single" w:sz="4" w:space="0" w:color="auto"/>
            </w:tcBorders>
          </w:tcPr>
          <w:p w14:paraId="5010E26F" w14:textId="0B1D5F59" w:rsidR="00A4045B" w:rsidRDefault="0025251F" w:rsidP="00A4045B">
            <w:r>
              <w:t>-</w:t>
            </w:r>
          </w:p>
        </w:tc>
      </w:tr>
      <w:tr w:rsidR="00A4045B" w14:paraId="38787C0B"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76399E5"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5313C4FA" w14:textId="49E45041" w:rsidR="00A4045B" w:rsidRDefault="00DE17E7" w:rsidP="00A4045B">
            <w:r>
              <w:t>Sistem memperbarui data jumlah dan harga total pembelian produk pada keranjang.</w:t>
            </w:r>
          </w:p>
        </w:tc>
      </w:tr>
    </w:tbl>
    <w:p w14:paraId="68ABAAA0" w14:textId="07D4FC87" w:rsidR="00BB511B" w:rsidRDefault="00BB511B" w:rsidP="002A780A">
      <w:pPr>
        <w:pStyle w:val="Caption"/>
        <w:keepNext/>
        <w:spacing w:before="240"/>
      </w:pPr>
      <w:bookmarkStart w:id="104" w:name="_Toc77700422"/>
      <w:r>
        <w:t>Tabel 4.</w:t>
      </w:r>
      <w:r w:rsidR="00047508">
        <w:fldChar w:fldCharType="begin"/>
      </w:r>
      <w:r w:rsidR="00047508">
        <w:instrText xml:space="preserve"> STYLEREF 1 \s </w:instrText>
      </w:r>
      <w:r w:rsidR="00047508">
        <w:fldChar w:fldCharType="separate"/>
      </w:r>
      <w:r w:rsidR="00047508">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7</w:t>
      </w:r>
      <w:r w:rsidR="00047508">
        <w:fldChar w:fldCharType="end"/>
      </w:r>
      <w:r>
        <w:t xml:space="preserve"> Skenario – Mengelola produk</w:t>
      </w:r>
      <w:bookmarkEnd w:id="104"/>
    </w:p>
    <w:tbl>
      <w:tblPr>
        <w:tblStyle w:val="TableGrid"/>
        <w:tblW w:w="8359" w:type="dxa"/>
        <w:tblLook w:val="04A0" w:firstRow="1" w:lastRow="0" w:firstColumn="1" w:lastColumn="0" w:noHBand="0" w:noVBand="1"/>
      </w:tblPr>
      <w:tblGrid>
        <w:gridCol w:w="2405"/>
        <w:gridCol w:w="5954"/>
      </w:tblGrid>
      <w:tr w:rsidR="00A4045B" w14:paraId="570329FB"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130C505" w14:textId="4FA7B43A" w:rsidR="00A4045B" w:rsidRPr="00E42DA8" w:rsidRDefault="00A4045B" w:rsidP="00ED5BDB">
            <w:r>
              <w:t>Mengelola produk</w:t>
            </w:r>
          </w:p>
        </w:tc>
      </w:tr>
      <w:tr w:rsidR="00A4045B" w14:paraId="6D597F0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F6E61DE"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38AD59C4" w14:textId="39AA887E" w:rsidR="00A4045B" w:rsidRDefault="00681A1D" w:rsidP="00ED5BDB">
            <w:r>
              <w:t>Melakukan pengelolaan produk yang dijual pada toko</w:t>
            </w:r>
          </w:p>
        </w:tc>
      </w:tr>
      <w:tr w:rsidR="00A4045B" w14:paraId="735DB100"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D6C2789"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59357887" w14:textId="765541BA" w:rsidR="00A4045B" w:rsidRDefault="00681A1D" w:rsidP="00ED5BDB">
            <w:r>
              <w:t>User (Penjual)</w:t>
            </w:r>
          </w:p>
        </w:tc>
      </w:tr>
      <w:tr w:rsidR="00A4045B" w14:paraId="11C0471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C5C44A8"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AC2E462" w14:textId="06B922D2" w:rsidR="00A4045B" w:rsidRPr="00317595" w:rsidRDefault="00A4045B" w:rsidP="00A4045B">
            <w:r>
              <w:t xml:space="preserve">Aktor telah berhasil </w:t>
            </w:r>
            <w:r w:rsidRPr="00A4045B">
              <w:rPr>
                <w:i/>
                <w:iCs/>
              </w:rPr>
              <w:t>login</w:t>
            </w:r>
            <w:r>
              <w:t xml:space="preserve"> pada sistem</w:t>
            </w:r>
          </w:p>
        </w:tc>
      </w:tr>
      <w:tr w:rsidR="00A4045B" w14:paraId="713CFA6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874F044"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7433531E" w14:textId="77777777" w:rsidR="00681A1D" w:rsidRDefault="00681A1D" w:rsidP="00D95738">
            <w:pPr>
              <w:pStyle w:val="ListParagraph"/>
              <w:numPr>
                <w:ilvl w:val="0"/>
                <w:numId w:val="19"/>
              </w:numPr>
              <w:ind w:left="316"/>
            </w:pPr>
            <w:r>
              <w:t>Aktor memilih menu “Akun”.</w:t>
            </w:r>
          </w:p>
          <w:p w14:paraId="70088AE6" w14:textId="77777777" w:rsidR="00681A1D" w:rsidRDefault="00681A1D" w:rsidP="00D95738">
            <w:pPr>
              <w:pStyle w:val="ListParagraph"/>
              <w:numPr>
                <w:ilvl w:val="0"/>
                <w:numId w:val="19"/>
              </w:numPr>
              <w:ind w:left="316"/>
            </w:pPr>
            <w:r>
              <w:t>Sistem menampilkan halaman akun.</w:t>
            </w:r>
          </w:p>
          <w:p w14:paraId="12C59411" w14:textId="77777777" w:rsidR="00681A1D" w:rsidRDefault="00681A1D" w:rsidP="00D95738">
            <w:pPr>
              <w:pStyle w:val="ListParagraph"/>
              <w:numPr>
                <w:ilvl w:val="0"/>
                <w:numId w:val="19"/>
              </w:numPr>
              <w:ind w:left="316"/>
            </w:pPr>
            <w:r>
              <w:t>Aktor memilih tombol "Toko Saya".</w:t>
            </w:r>
          </w:p>
          <w:p w14:paraId="40CE030D" w14:textId="77777777" w:rsidR="00681A1D" w:rsidRDefault="00681A1D" w:rsidP="00D95738">
            <w:pPr>
              <w:pStyle w:val="ListParagraph"/>
              <w:numPr>
                <w:ilvl w:val="0"/>
                <w:numId w:val="19"/>
              </w:numPr>
              <w:ind w:left="316"/>
            </w:pPr>
            <w:r>
              <w:t>Sistem menampilkan halaman detail toko.</w:t>
            </w:r>
          </w:p>
          <w:p w14:paraId="3A57F060" w14:textId="77777777" w:rsidR="00681A1D" w:rsidRDefault="00681A1D" w:rsidP="00D95738">
            <w:pPr>
              <w:pStyle w:val="ListParagraph"/>
              <w:numPr>
                <w:ilvl w:val="0"/>
                <w:numId w:val="19"/>
              </w:numPr>
              <w:ind w:left="316"/>
            </w:pPr>
            <w:r>
              <w:t>Aktor menekan tombol "Daftar Produk Kamu".</w:t>
            </w:r>
          </w:p>
          <w:p w14:paraId="5AAD66DE" w14:textId="77777777" w:rsidR="00681A1D" w:rsidRDefault="00681A1D" w:rsidP="00D95738">
            <w:pPr>
              <w:pStyle w:val="ListParagraph"/>
              <w:numPr>
                <w:ilvl w:val="0"/>
                <w:numId w:val="19"/>
              </w:numPr>
              <w:ind w:left="316"/>
            </w:pPr>
            <w:r>
              <w:t>Sistem menampilkan list produk yang aktor miliki.</w:t>
            </w:r>
          </w:p>
          <w:p w14:paraId="5932142D" w14:textId="4950443D" w:rsidR="00A4045B" w:rsidRPr="00A4045B" w:rsidRDefault="00681A1D" w:rsidP="00D95738">
            <w:pPr>
              <w:pStyle w:val="ListParagraph"/>
              <w:numPr>
                <w:ilvl w:val="0"/>
                <w:numId w:val="19"/>
              </w:numPr>
              <w:ind w:left="316"/>
              <w:rPr>
                <w:szCs w:val="24"/>
              </w:rPr>
            </w:pPr>
            <w:r>
              <w:t>Aktor dapat melakukan hapus, ubah produk dan ubah stok, pada masing-masing tombol yang tersedia.</w:t>
            </w:r>
          </w:p>
        </w:tc>
      </w:tr>
      <w:tr w:rsidR="00A4045B" w14:paraId="05182A2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B5E5AFE"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88CAD72" w14:textId="77777777" w:rsidR="00681A1D" w:rsidRDefault="00681A1D" w:rsidP="00D95738">
            <w:pPr>
              <w:pStyle w:val="ListParagraph"/>
              <w:numPr>
                <w:ilvl w:val="0"/>
                <w:numId w:val="20"/>
              </w:numPr>
              <w:ind w:left="316"/>
            </w:pPr>
            <w:r>
              <w:t>Pada langkah nomor 3 aktor juga dapat melakukan penambahan produk dengan menekan tombol "Tambah produk" dan kemudian mengisi beberapa informasi produk yang akan ditambahkan.</w:t>
            </w:r>
          </w:p>
          <w:p w14:paraId="27E6CB1A" w14:textId="77777777" w:rsidR="00681A1D" w:rsidRDefault="00681A1D" w:rsidP="00D95738">
            <w:pPr>
              <w:pStyle w:val="ListParagraph"/>
              <w:numPr>
                <w:ilvl w:val="0"/>
                <w:numId w:val="20"/>
              </w:numPr>
              <w:ind w:left="316"/>
            </w:pPr>
            <w:r>
              <w:t>Pada tombol "Hapus" akan terdapat konfirmasi yang akan dipilih oleh aktor.</w:t>
            </w:r>
          </w:p>
          <w:p w14:paraId="5C0A725F" w14:textId="77777777" w:rsidR="00681A1D" w:rsidRDefault="00681A1D" w:rsidP="00D95738">
            <w:pPr>
              <w:pStyle w:val="ListParagraph"/>
              <w:numPr>
                <w:ilvl w:val="0"/>
                <w:numId w:val="20"/>
              </w:numPr>
              <w:ind w:left="316"/>
            </w:pPr>
            <w:r>
              <w:lastRenderedPageBreak/>
              <w:t>Pada tombol "Ubah Produk" aktor dapat mengubah informasi produk sama seperti saat melakukan fungsi tambah produk.</w:t>
            </w:r>
          </w:p>
          <w:p w14:paraId="7DD59092" w14:textId="17D27CC2" w:rsidR="00A4045B" w:rsidRDefault="00681A1D" w:rsidP="00D95738">
            <w:pPr>
              <w:pStyle w:val="ListParagraph"/>
              <w:numPr>
                <w:ilvl w:val="0"/>
                <w:numId w:val="20"/>
              </w:numPr>
              <w:ind w:left="316"/>
            </w:pPr>
            <w:r>
              <w:t>Pada tombol "Ubah stok" aktor dapat melakukan perubahan stok produk, tekan ikon "+" untuk tambah, "-" untuk kurang.</w:t>
            </w:r>
          </w:p>
        </w:tc>
      </w:tr>
      <w:tr w:rsidR="00A4045B" w14:paraId="1AE6DE8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14D57C" w14:textId="77777777" w:rsidR="00A4045B" w:rsidRDefault="00A4045B" w:rsidP="00A4045B">
            <w:r>
              <w:lastRenderedPageBreak/>
              <w:t>Kondisi Akhir</w:t>
            </w:r>
          </w:p>
        </w:tc>
        <w:tc>
          <w:tcPr>
            <w:tcW w:w="5954" w:type="dxa"/>
            <w:tcBorders>
              <w:top w:val="single" w:sz="4" w:space="0" w:color="auto"/>
              <w:left w:val="single" w:sz="4" w:space="0" w:color="auto"/>
              <w:bottom w:val="single" w:sz="4" w:space="0" w:color="auto"/>
              <w:right w:val="single" w:sz="4" w:space="0" w:color="auto"/>
            </w:tcBorders>
          </w:tcPr>
          <w:p w14:paraId="394EB0F1" w14:textId="32D529F2" w:rsidR="00A4045B" w:rsidRDefault="00681A1D" w:rsidP="00A4045B">
            <w:r>
              <w:t>List produk yang di perbarui akan berubah sesuai data yang dimasukan dan diterapkan pada seluruh aplikasi.</w:t>
            </w:r>
          </w:p>
        </w:tc>
      </w:tr>
    </w:tbl>
    <w:p w14:paraId="2338F198" w14:textId="3377DFBA" w:rsidR="00BB511B" w:rsidRDefault="00BB511B" w:rsidP="002A780A">
      <w:pPr>
        <w:pStyle w:val="Caption"/>
        <w:keepNext/>
        <w:spacing w:before="240"/>
      </w:pPr>
      <w:bookmarkStart w:id="105" w:name="_Toc77700423"/>
      <w:r>
        <w:t>Tabel 4.</w:t>
      </w:r>
      <w:r w:rsidR="00047508">
        <w:fldChar w:fldCharType="begin"/>
      </w:r>
      <w:r w:rsidR="00047508">
        <w:instrText xml:space="preserve"> STYLEREF 1 \s </w:instrText>
      </w:r>
      <w:r w:rsidR="00047508">
        <w:fldChar w:fldCharType="separate"/>
      </w:r>
      <w:r w:rsidR="00047508">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8</w:t>
      </w:r>
      <w:r w:rsidR="00047508">
        <w:fldChar w:fldCharType="end"/>
      </w:r>
      <w:r>
        <w:t xml:space="preserve"> Skenario – </w:t>
      </w:r>
      <w:r w:rsidR="006770C0">
        <w:t>Pencarian</w:t>
      </w:r>
      <w:bookmarkEnd w:id="105"/>
    </w:p>
    <w:tbl>
      <w:tblPr>
        <w:tblStyle w:val="TableGrid"/>
        <w:tblW w:w="8359" w:type="dxa"/>
        <w:tblLook w:val="04A0" w:firstRow="1" w:lastRow="0" w:firstColumn="1" w:lastColumn="0" w:noHBand="0" w:noVBand="1"/>
      </w:tblPr>
      <w:tblGrid>
        <w:gridCol w:w="2405"/>
        <w:gridCol w:w="5954"/>
      </w:tblGrid>
      <w:tr w:rsidR="00A4045B" w14:paraId="31C1AE7C"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4C702C3" w14:textId="2E436FF5" w:rsidR="00A4045B" w:rsidRPr="00E42DA8" w:rsidRDefault="00DE17E7" w:rsidP="00ED5BDB">
            <w:r>
              <w:t>Pencarian</w:t>
            </w:r>
          </w:p>
        </w:tc>
      </w:tr>
      <w:tr w:rsidR="00A4045B" w14:paraId="6125E96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E4F950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7E14058D" w14:textId="05B69BD1" w:rsidR="00A4045B" w:rsidRDefault="00AC7052" w:rsidP="00ED5BDB">
            <w:r>
              <w:t xml:space="preserve">Melakukan </w:t>
            </w:r>
            <w:r w:rsidR="00DE17E7">
              <w:t>pencarian barang</w:t>
            </w:r>
          </w:p>
        </w:tc>
      </w:tr>
      <w:tr w:rsidR="00A4045B" w14:paraId="2FA7F1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67920DE"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6FEE9A72" w14:textId="182A7365" w:rsidR="00A4045B" w:rsidRDefault="00681A1D" w:rsidP="00ED5BDB">
            <w:r>
              <w:t>User (</w:t>
            </w:r>
            <w:r w:rsidR="006770C0">
              <w:t>Semua pengguna</w:t>
            </w:r>
            <w:r>
              <w:t>)</w:t>
            </w:r>
          </w:p>
        </w:tc>
      </w:tr>
      <w:tr w:rsidR="00A4045B" w14:paraId="5113DF2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8E070AF"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354FCA62" w14:textId="1E5D8B4C" w:rsidR="00A4045B" w:rsidRPr="00317595" w:rsidRDefault="006770C0" w:rsidP="00A4045B">
            <w:r>
              <w:t>-</w:t>
            </w:r>
          </w:p>
        </w:tc>
      </w:tr>
      <w:tr w:rsidR="00A4045B" w14:paraId="38C0BB8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264B4F0"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1FC09016" w14:textId="090698A3" w:rsidR="00E87FFB" w:rsidRDefault="00E87FFB" w:rsidP="00D95738">
            <w:pPr>
              <w:pStyle w:val="ListParagraph"/>
              <w:numPr>
                <w:ilvl w:val="0"/>
                <w:numId w:val="25"/>
              </w:numPr>
              <w:ind w:left="316"/>
            </w:pPr>
            <w:r>
              <w:t xml:space="preserve">Aktor </w:t>
            </w:r>
            <w:r w:rsidR="006770C0">
              <w:t xml:space="preserve">menekan </w:t>
            </w:r>
            <w:r w:rsidR="006770C0">
              <w:rPr>
                <w:i/>
                <w:iCs/>
              </w:rPr>
              <w:t>text input</w:t>
            </w:r>
            <w:r w:rsidR="006770C0">
              <w:t xml:space="preserve"> pencarian yang berada pada aplikasi bagian atas</w:t>
            </w:r>
            <w:r>
              <w:t>.</w:t>
            </w:r>
          </w:p>
          <w:p w14:paraId="1C9D6447" w14:textId="77777777" w:rsidR="00A4045B" w:rsidRDefault="006770C0" w:rsidP="00D95738">
            <w:pPr>
              <w:pStyle w:val="ListParagraph"/>
              <w:numPr>
                <w:ilvl w:val="0"/>
                <w:numId w:val="25"/>
              </w:numPr>
              <w:ind w:left="316"/>
            </w:pPr>
            <w:r>
              <w:t>Sistem menampilkan halaman pencarian.</w:t>
            </w:r>
          </w:p>
          <w:p w14:paraId="6C7DFF86" w14:textId="1EB88671" w:rsidR="006770C0" w:rsidRPr="00A4045B" w:rsidRDefault="006770C0" w:rsidP="006770C0">
            <w:pPr>
              <w:pStyle w:val="ListParagraph"/>
              <w:numPr>
                <w:ilvl w:val="0"/>
                <w:numId w:val="25"/>
              </w:numPr>
              <w:ind w:left="316"/>
            </w:pPr>
            <w:r>
              <w:t>Aktor menuliskan kata kunci pencarian.</w:t>
            </w:r>
          </w:p>
        </w:tc>
      </w:tr>
      <w:tr w:rsidR="00A4045B" w14:paraId="77322345"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4E81B83"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67746421" w14:textId="2411B1C2" w:rsidR="00A4045B" w:rsidRDefault="00E87FFB" w:rsidP="00A4045B">
            <w:r>
              <w:t>-</w:t>
            </w:r>
          </w:p>
        </w:tc>
      </w:tr>
      <w:tr w:rsidR="00A4045B" w14:paraId="1677E412"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98013BD"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2182154D" w14:textId="30020E3B" w:rsidR="00A4045B" w:rsidRDefault="006770C0" w:rsidP="00A4045B">
            <w:r>
              <w:t xml:space="preserve">Sistem akan menampilkan hasil pencarian secara </w:t>
            </w:r>
            <w:r>
              <w:rPr>
                <w:i/>
                <w:iCs/>
              </w:rPr>
              <w:t>real-time</w:t>
            </w:r>
            <w:r>
              <w:t xml:space="preserve"> sesaat setelah aktor mengetik kata kunci.</w:t>
            </w:r>
          </w:p>
        </w:tc>
      </w:tr>
    </w:tbl>
    <w:p w14:paraId="45555D96" w14:textId="76F419F5" w:rsidR="00591FFF" w:rsidRDefault="00591FFF">
      <w:pPr>
        <w:spacing w:line="240" w:lineRule="auto"/>
      </w:pPr>
    </w:p>
    <w:p w14:paraId="1E31B89C" w14:textId="06B30393" w:rsidR="00591FFF" w:rsidRPr="001A0D3A" w:rsidRDefault="00591FFF" w:rsidP="00591FFF">
      <w:pPr>
        <w:pStyle w:val="Heading3"/>
        <w:rPr>
          <w:i/>
          <w:iCs/>
        </w:rPr>
      </w:pPr>
      <w:bookmarkStart w:id="106" w:name="_Toc77700203"/>
      <w:r>
        <w:rPr>
          <w:i/>
          <w:iCs/>
        </w:rPr>
        <w:t>Activity Diagram</w:t>
      </w:r>
      <w:bookmarkEnd w:id="106"/>
    </w:p>
    <w:p w14:paraId="7483FD01" w14:textId="4B7AFC90" w:rsidR="00591FFF" w:rsidRDefault="00591FFF" w:rsidP="00591FFF">
      <w:pPr>
        <w:pStyle w:val="isi"/>
        <w:contextualSpacing w:val="0"/>
        <w:rPr>
          <w:color w:val="000000"/>
        </w:rPr>
      </w:pPr>
      <w:r>
        <w:rPr>
          <w:color w:val="000000"/>
        </w:rPr>
        <w:t xml:space="preserve">Berikut digambarkan </w:t>
      </w:r>
      <w:r>
        <w:rPr>
          <w:i/>
          <w:iCs/>
          <w:color w:val="000000"/>
        </w:rPr>
        <w:t>activity diagram</w:t>
      </w:r>
      <w:r>
        <w:rPr>
          <w:color w:val="000000"/>
        </w:rPr>
        <w:t xml:space="preserve"> yang digunakan untuk memodelkan skenario </w:t>
      </w:r>
      <w:r>
        <w:rPr>
          <w:i/>
          <w:iCs/>
          <w:color w:val="000000"/>
        </w:rPr>
        <w:t>use case</w:t>
      </w:r>
      <w:r>
        <w:rPr>
          <w:color w:val="000000"/>
        </w:rPr>
        <w:t xml:space="preserve"> dan menjelaskan alur proses dari interaksi-interaksi utama oleh pengguna pada aplikasi</w:t>
      </w:r>
      <w:r w:rsidRPr="00DB430E">
        <w:rPr>
          <w:color w:val="000000"/>
        </w:rPr>
        <w:t>.</w:t>
      </w:r>
    </w:p>
    <w:p w14:paraId="48380577" w14:textId="5F385940" w:rsidR="000226FF" w:rsidRDefault="000226FF" w:rsidP="00D95738">
      <w:pPr>
        <w:pStyle w:val="isi"/>
        <w:numPr>
          <w:ilvl w:val="0"/>
          <w:numId w:val="26"/>
        </w:numPr>
        <w:spacing w:before="240"/>
        <w:ind w:left="709" w:hanging="709"/>
        <w:contextualSpacing w:val="0"/>
        <w:rPr>
          <w:color w:val="000000"/>
        </w:rPr>
      </w:pPr>
      <w:r>
        <w:rPr>
          <w:color w:val="000000"/>
        </w:rPr>
        <w:t xml:space="preserve">Alur </w:t>
      </w:r>
      <w:r w:rsidR="00944A76">
        <w:rPr>
          <w:color w:val="000000"/>
        </w:rPr>
        <w:t>P</w:t>
      </w:r>
      <w:r>
        <w:rPr>
          <w:color w:val="000000"/>
        </w:rPr>
        <w:t xml:space="preserve">embelian </w:t>
      </w:r>
      <w:r w:rsidR="00944A76">
        <w:rPr>
          <w:color w:val="000000"/>
        </w:rPr>
        <w:t>P</w:t>
      </w:r>
      <w:r>
        <w:rPr>
          <w:color w:val="000000"/>
        </w:rPr>
        <w:t>roduk</w:t>
      </w:r>
    </w:p>
    <w:p w14:paraId="43706551" w14:textId="4652DEFD" w:rsidR="00F62BEF" w:rsidRPr="00F62BEF" w:rsidRDefault="00F62BEF" w:rsidP="00F62BEF">
      <w:pPr>
        <w:pStyle w:val="isi"/>
        <w:rPr>
          <w:color w:val="000000"/>
        </w:rPr>
      </w:pPr>
      <w:r w:rsidRPr="00F62BEF">
        <w:rPr>
          <w:color w:val="000000"/>
        </w:rPr>
        <w:t>Untuk melakukan pembelian produk, pengguna memilih menu “</w:t>
      </w:r>
      <w:r w:rsidRPr="00F62BEF">
        <w:rPr>
          <w:i/>
          <w:iCs/>
          <w:color w:val="000000"/>
        </w:rPr>
        <w:t>Home</w:t>
      </w:r>
      <w:r w:rsidRPr="00F62BEF">
        <w:rPr>
          <w:color w:val="000000"/>
        </w:rPr>
        <w:t>”, kemudian aplikasi akan memunculkan menu dan produk-produk yang tersedia. Pengguna memilih salah satu produk, kemudian akan ditampilkan detail produk berisi harga, stok, deskripsi, serta rekomendasi produk-produk yang lainnya. Selanjutnya pengguna dapat menekan tombol “Beli” dan akan ditampilkan halaman checkout pesanan.</w:t>
      </w:r>
    </w:p>
    <w:p w14:paraId="7238907C" w14:textId="77777777" w:rsidR="00F62BEF" w:rsidRPr="00F62BEF" w:rsidRDefault="00F62BEF" w:rsidP="00F62BEF">
      <w:pPr>
        <w:pStyle w:val="isi"/>
        <w:rPr>
          <w:color w:val="000000"/>
        </w:rPr>
      </w:pPr>
      <w:r w:rsidRPr="00F62BEF">
        <w:rPr>
          <w:color w:val="000000"/>
        </w:rPr>
        <w:lastRenderedPageBreak/>
        <w:t>Pada halaman checkout, pengguna melengkapi data pengiriman seperti alamat pengiriman, catatan pengiriman, kurir &amp; metode verifikasi pembayaran. Apabila data sudah lengkap dan sesuai, pengguna selanjutnya menekan tombol “Pembayaran”.</w:t>
      </w:r>
    </w:p>
    <w:p w14:paraId="24665052" w14:textId="163F9CEF" w:rsidR="00944A76" w:rsidRDefault="00F62BEF" w:rsidP="00944A76">
      <w:pPr>
        <w:pStyle w:val="isi"/>
        <w:rPr>
          <w:color w:val="000000"/>
        </w:rPr>
      </w:pPr>
      <w:r w:rsidRPr="00F62BEF">
        <w:rPr>
          <w:color w:val="000000"/>
        </w:rPr>
        <w:t>Pada halaman pembayaran, pengguna melanjutkan proses pembayaran dengan metode pembayaran yang dipilih sebelumnya, jika pengguna ingin melakukan pembelian pada produk yang berbeda, pengguna dapat menekan tombol “+ Keranjang” untuk memasukan produk ke keranjang terlebih dahulu. Kemudian pada halaman keranjang pengguna dapat menekan tombol “Checkout” untuk melanjutkan pembelian barang.</w:t>
      </w:r>
      <w:r w:rsidR="00944A76">
        <w:rPr>
          <w:color w:val="000000"/>
        </w:rPr>
        <w:t xml:space="preserve"> </w:t>
      </w:r>
      <w:r w:rsidRPr="00F62BEF">
        <w:rPr>
          <w:color w:val="000000"/>
        </w:rPr>
        <w:t>Apabila pembayaran berhasil, pengguna akan diarahkan ke halaman transaksi, dan akan ditampilkan list transaksi yang selesai dan/atau sedang diproses.</w:t>
      </w:r>
      <w:r w:rsidR="00E2616D">
        <w:rPr>
          <w:color w:val="000000"/>
        </w:rPr>
        <w:t xml:space="preserve"> </w:t>
      </w:r>
    </w:p>
    <w:p w14:paraId="77CFC7D8" w14:textId="77777777" w:rsidR="00944A76" w:rsidRDefault="00944A76">
      <w:pPr>
        <w:spacing w:line="240" w:lineRule="auto"/>
        <w:rPr>
          <w:color w:val="000000"/>
        </w:rPr>
      </w:pPr>
      <w:r>
        <w:rPr>
          <w:color w:val="000000"/>
        </w:rPr>
        <w:br w:type="page"/>
      </w:r>
    </w:p>
    <w:p w14:paraId="00AC59E1" w14:textId="04241895" w:rsidR="00944A76" w:rsidRPr="00591FFF" w:rsidRDefault="00E2616D" w:rsidP="00944A76">
      <w:pPr>
        <w:pStyle w:val="isi"/>
        <w:ind w:firstLine="0"/>
        <w:rPr>
          <w:color w:val="000000"/>
        </w:rPr>
      </w:pPr>
      <w:r>
        <w:rPr>
          <w:i/>
          <w:iCs/>
          <w:color w:val="000000"/>
        </w:rPr>
        <w:lastRenderedPageBreak/>
        <w:t>Activity diagram</w:t>
      </w:r>
      <w:r>
        <w:rPr>
          <w:color w:val="000000"/>
        </w:rPr>
        <w:t xml:space="preserve"> pembelian produk ditunjukan pada gambar</w:t>
      </w:r>
      <w:r w:rsidR="00944A76">
        <w:rPr>
          <w:color w:val="000000"/>
        </w:rPr>
        <w:t xml:space="preserve"> 4.4.</w:t>
      </w:r>
    </w:p>
    <w:p w14:paraId="4948AE17" w14:textId="0C535EB7" w:rsidR="00944A76" w:rsidRDefault="008F6D8D" w:rsidP="00944A76">
      <w:pPr>
        <w:keepNext/>
        <w:spacing w:line="240" w:lineRule="auto"/>
        <w:jc w:val="center"/>
      </w:pPr>
      <w:r>
        <w:rPr>
          <w:noProof/>
        </w:rPr>
        <w:drawing>
          <wp:inline distT="0" distB="0" distL="0" distR="0" wp14:anchorId="485E9A1B" wp14:editId="53446E44">
            <wp:extent cx="3819600" cy="8095272"/>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19600" cy="8095272"/>
                    </a:xfrm>
                    <a:prstGeom prst="rect">
                      <a:avLst/>
                    </a:prstGeom>
                    <a:noFill/>
                    <a:ln>
                      <a:noFill/>
                    </a:ln>
                  </pic:spPr>
                </pic:pic>
              </a:graphicData>
            </a:graphic>
          </wp:inline>
        </w:drawing>
      </w:r>
    </w:p>
    <w:p w14:paraId="6DFE8D95" w14:textId="48EFC7E9" w:rsidR="00944A76" w:rsidRDefault="00944A76" w:rsidP="00944A76">
      <w:pPr>
        <w:pStyle w:val="Caption"/>
      </w:pPr>
      <w:bookmarkStart w:id="107" w:name="_Toc77700356"/>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4</w:t>
      </w:r>
      <w:r w:rsidR="00450CC7">
        <w:fldChar w:fldCharType="end"/>
      </w:r>
      <w:r>
        <w:t xml:space="preserve"> </w:t>
      </w:r>
      <w:r>
        <w:rPr>
          <w:i/>
          <w:iCs/>
        </w:rPr>
        <w:t>Activity Diagram</w:t>
      </w:r>
      <w:r>
        <w:t xml:space="preserve"> Pembelian Produk</w:t>
      </w:r>
      <w:bookmarkEnd w:id="107"/>
      <w:r>
        <w:br w:type="page"/>
      </w:r>
    </w:p>
    <w:p w14:paraId="7B680190" w14:textId="09533EC6" w:rsidR="00944A76" w:rsidRDefault="00944A76" w:rsidP="00D95738">
      <w:pPr>
        <w:pStyle w:val="isi"/>
        <w:numPr>
          <w:ilvl w:val="0"/>
          <w:numId w:val="26"/>
        </w:numPr>
        <w:spacing w:before="240"/>
        <w:ind w:left="709" w:hanging="709"/>
        <w:contextualSpacing w:val="0"/>
      </w:pPr>
      <w:r>
        <w:lastRenderedPageBreak/>
        <w:t xml:space="preserve">Alur </w:t>
      </w:r>
      <w:r w:rsidRPr="00944A76">
        <w:rPr>
          <w:color w:val="000000"/>
        </w:rPr>
        <w:t>Mengelola</w:t>
      </w:r>
      <w:r>
        <w:t xml:space="preserve"> Profil</w:t>
      </w:r>
    </w:p>
    <w:p w14:paraId="4DAB50C1" w14:textId="77777777" w:rsidR="00D547C6" w:rsidRDefault="00D547C6" w:rsidP="00D547C6">
      <w:pPr>
        <w:ind w:firstLine="709"/>
        <w:jc w:val="both"/>
      </w:pPr>
      <w:r>
        <w:t>Pengguna dapat memilih menu “Akun”, kemudian akan ditampilkan halaman edit akun, selanjutnya pengguna dapat melakukan modifikasi nama dan alamat. Untuk menyimpan perubahan, pengguna cukup menekan tombol “Simpan”.</w:t>
      </w:r>
    </w:p>
    <w:p w14:paraId="599BD7D8" w14:textId="32086730" w:rsidR="000649E1" w:rsidRDefault="00D547C6" w:rsidP="00D547C6">
      <w:pPr>
        <w:ind w:firstLine="709"/>
        <w:jc w:val="both"/>
      </w:pPr>
      <w:r>
        <w:t>Selain itu pengguna dapat menghapus dan menambah alamat baru dengan menekan ikon tempat sampah dan tombol “Tambah Alamat”. Setelah tersimpan, aplikasi akan mengarahkan ke halaman akun dan kemudian data pengguna akan diperbarui.</w:t>
      </w:r>
      <w:r>
        <w:rPr>
          <w:i/>
          <w:iCs/>
          <w:color w:val="000000"/>
        </w:rPr>
        <w:t xml:space="preserve"> </w:t>
      </w:r>
      <w:r w:rsidR="000C120B">
        <w:rPr>
          <w:i/>
          <w:iCs/>
          <w:color w:val="000000"/>
        </w:rPr>
        <w:t>Activity diagram</w:t>
      </w:r>
      <w:r w:rsidR="000C120B">
        <w:rPr>
          <w:color w:val="000000"/>
        </w:rPr>
        <w:t xml:space="preserve"> mengelola profil ditunjukan pada gambar 4.5.</w:t>
      </w:r>
    </w:p>
    <w:p w14:paraId="563B8169" w14:textId="77777777" w:rsidR="000649E1" w:rsidRDefault="000649E1" w:rsidP="000649E1">
      <w:pPr>
        <w:keepNext/>
        <w:jc w:val="center"/>
      </w:pPr>
      <w:r>
        <w:rPr>
          <w:noProof/>
        </w:rPr>
        <w:drawing>
          <wp:inline distT="0" distB="0" distL="0" distR="0" wp14:anchorId="634AFDF1" wp14:editId="0FF7BAC4">
            <wp:extent cx="3819525" cy="37242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19525" cy="3724275"/>
                    </a:xfrm>
                    <a:prstGeom prst="rect">
                      <a:avLst/>
                    </a:prstGeom>
                    <a:noFill/>
                    <a:ln>
                      <a:noFill/>
                    </a:ln>
                  </pic:spPr>
                </pic:pic>
              </a:graphicData>
            </a:graphic>
          </wp:inline>
        </w:drawing>
      </w:r>
    </w:p>
    <w:p w14:paraId="11B4E279" w14:textId="79FE3D62" w:rsidR="000649E1" w:rsidRDefault="000649E1" w:rsidP="000649E1">
      <w:pPr>
        <w:pStyle w:val="Caption"/>
      </w:pPr>
      <w:bookmarkStart w:id="108" w:name="_Toc77700357"/>
      <w:r>
        <w:t xml:space="preserve">Gambar </w:t>
      </w:r>
      <w:r w:rsidR="000C120B">
        <w:t>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5</w:t>
      </w:r>
      <w:r w:rsidR="00450CC7">
        <w:fldChar w:fldCharType="end"/>
      </w:r>
      <w:r>
        <w:t xml:space="preserve"> </w:t>
      </w:r>
      <w:r>
        <w:rPr>
          <w:i/>
          <w:iCs/>
        </w:rPr>
        <w:t>Activity Diagram</w:t>
      </w:r>
      <w:r>
        <w:t xml:space="preserve"> </w:t>
      </w:r>
      <w:r w:rsidRPr="00944A76">
        <w:rPr>
          <w:color w:val="000000"/>
        </w:rPr>
        <w:t>Mengelola</w:t>
      </w:r>
      <w:r>
        <w:t xml:space="preserve"> Profil</w:t>
      </w:r>
      <w:bookmarkEnd w:id="108"/>
    </w:p>
    <w:p w14:paraId="02C0E489" w14:textId="47ECD255" w:rsidR="00944A76" w:rsidRDefault="00944A76" w:rsidP="00D95738">
      <w:pPr>
        <w:pStyle w:val="isi"/>
        <w:numPr>
          <w:ilvl w:val="0"/>
          <w:numId w:val="26"/>
        </w:numPr>
        <w:spacing w:before="240"/>
        <w:ind w:left="709" w:hanging="709"/>
        <w:contextualSpacing w:val="0"/>
      </w:pPr>
      <w:r>
        <w:t>Alur Mengonfirmasi Pesanan Selesai</w:t>
      </w:r>
    </w:p>
    <w:p w14:paraId="634DD75A" w14:textId="0E40F92B" w:rsidR="000649E1" w:rsidRDefault="00D547C6" w:rsidP="00D547C6">
      <w:pPr>
        <w:ind w:firstLine="709"/>
        <w:jc w:val="both"/>
      </w:pPr>
      <w:r>
        <w:t>Untuk melakukan konfirmasi apabila transaksi selesai, dalam kondisi pengguna sudah melakukan login pada sistem, pilih me</w:t>
      </w:r>
      <w:r>
        <w:rPr>
          <w:i/>
          <w:iCs/>
        </w:rPr>
        <w:t xml:space="preserve">nu </w:t>
      </w:r>
      <w:r>
        <w:t>“Transaksi”, akan muncul semua list transaksi. kemudian tekan tombol "Dalam Proses", aplikasi akan menampilkan list transaksi dalam proses pengiriman, tinggal pilih salah satu transaksi dan tekan tombol "Pesanan Sampai". Tombol "Pesanan Sampai" hanya akan aktif apabila barang telah dikirim oleh penjual dan memiliki nomor resi, selanjutnya sistem akan menyimpan dan mengkonfirmasi pesanan ke penjual.</w:t>
      </w:r>
      <w:r>
        <w:rPr>
          <w:i/>
          <w:iCs/>
          <w:color w:val="000000"/>
        </w:rPr>
        <w:t xml:space="preserve"> </w:t>
      </w:r>
      <w:r w:rsidR="000C120B">
        <w:rPr>
          <w:i/>
          <w:iCs/>
          <w:color w:val="000000"/>
        </w:rPr>
        <w:t>Activity diagram</w:t>
      </w:r>
      <w:r w:rsidR="000C120B">
        <w:rPr>
          <w:color w:val="000000"/>
        </w:rPr>
        <w:t xml:space="preserve"> mengonfirmasi pesanan selesai ditunjukan pada gambar 4.6.</w:t>
      </w:r>
    </w:p>
    <w:p w14:paraId="009E2472" w14:textId="77777777" w:rsidR="000649E1" w:rsidRDefault="000649E1" w:rsidP="000649E1">
      <w:pPr>
        <w:keepNext/>
        <w:jc w:val="center"/>
      </w:pPr>
      <w:r>
        <w:rPr>
          <w:noProof/>
        </w:rPr>
        <w:lastRenderedPageBreak/>
        <w:drawing>
          <wp:inline distT="0" distB="0" distL="0" distR="0" wp14:anchorId="46EF63E8" wp14:editId="3BD592EE">
            <wp:extent cx="3819525" cy="4200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19525" cy="4200525"/>
                    </a:xfrm>
                    <a:prstGeom prst="rect">
                      <a:avLst/>
                    </a:prstGeom>
                    <a:noFill/>
                    <a:ln>
                      <a:noFill/>
                    </a:ln>
                  </pic:spPr>
                </pic:pic>
              </a:graphicData>
            </a:graphic>
          </wp:inline>
        </w:drawing>
      </w:r>
    </w:p>
    <w:p w14:paraId="1184796D" w14:textId="26E49C5A" w:rsidR="000649E1" w:rsidRDefault="000649E1" w:rsidP="000649E1">
      <w:pPr>
        <w:pStyle w:val="Caption"/>
      </w:pPr>
      <w:bookmarkStart w:id="109" w:name="_Toc77700358"/>
      <w:r>
        <w:t xml:space="preserve">Gambar </w:t>
      </w:r>
      <w:r w:rsidR="000C120B">
        <w:t>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6</w:t>
      </w:r>
      <w:r w:rsidR="00450CC7">
        <w:fldChar w:fldCharType="end"/>
      </w:r>
      <w:r>
        <w:t xml:space="preserve"> </w:t>
      </w:r>
      <w:r>
        <w:rPr>
          <w:i/>
          <w:iCs/>
        </w:rPr>
        <w:t>Activity Diagram</w:t>
      </w:r>
      <w:r>
        <w:t xml:space="preserve"> Mengonfirmasi Pesanan Selesai</w:t>
      </w:r>
      <w:bookmarkEnd w:id="109"/>
    </w:p>
    <w:p w14:paraId="0D67EEAB" w14:textId="62A4F50F" w:rsidR="00944A76" w:rsidRDefault="00944A76" w:rsidP="00D95738">
      <w:pPr>
        <w:pStyle w:val="isi"/>
        <w:numPr>
          <w:ilvl w:val="0"/>
          <w:numId w:val="26"/>
        </w:numPr>
        <w:spacing w:before="240"/>
        <w:ind w:left="709" w:hanging="709"/>
        <w:contextualSpacing w:val="0"/>
      </w:pPr>
      <w:r>
        <w:t>Alur Menawar Lelang</w:t>
      </w:r>
    </w:p>
    <w:p w14:paraId="3921A758" w14:textId="2F282758" w:rsidR="000649E1" w:rsidRDefault="00D547C6" w:rsidP="00D547C6">
      <w:pPr>
        <w:ind w:firstLine="709"/>
        <w:jc w:val="both"/>
      </w:pPr>
      <w:r>
        <w:t>Untuk melakukan penawaran pada lelang dengan harga yang diinginkan, pastikan pengguna telah berhasil login pada sistem, kemudian pilih menu “Lelang”,akan tampil list lelang yang sedang berlangsung, pilih salah satu produk yang dilelang, kemudian akan tampil halaman detail lelang. Pada halaman lelang, pilih tab "Pelelang", kemudian akan tampil list urutan peringkat pelelang, apabila masih belum ada penawar dari pengguna lain, tekan tombol "Tawar" untuk mengajukan tawaran, jika sudah ada penawar sebelumnya tekan tombol"Tawar Lagi", setelah itu akan muncul popup isian harga, lalu isikan harga penawaran lelang. Harga penawaran harus lebih besar dari penawar pertama. Tetelah memasukan harga yang sesuai, sistem akan memperbarui data dan peringkat penawar sesuai harga tertinggi.</w:t>
      </w:r>
      <w:r>
        <w:rPr>
          <w:i/>
          <w:iCs/>
          <w:color w:val="000000"/>
        </w:rPr>
        <w:t xml:space="preserve"> </w:t>
      </w:r>
      <w:r w:rsidR="000C120B">
        <w:rPr>
          <w:i/>
          <w:iCs/>
          <w:color w:val="000000"/>
        </w:rPr>
        <w:t>Activity diagram</w:t>
      </w:r>
      <w:r w:rsidR="000C120B">
        <w:rPr>
          <w:color w:val="000000"/>
        </w:rPr>
        <w:t xml:space="preserve"> menawar lelang ditunjukan pada gambar 4.7.</w:t>
      </w:r>
    </w:p>
    <w:p w14:paraId="00BB1B82" w14:textId="77777777" w:rsidR="000649E1" w:rsidRDefault="000649E1" w:rsidP="000649E1">
      <w:pPr>
        <w:keepNext/>
        <w:jc w:val="center"/>
      </w:pPr>
      <w:r>
        <w:rPr>
          <w:noProof/>
        </w:rPr>
        <w:lastRenderedPageBreak/>
        <w:drawing>
          <wp:inline distT="0" distB="0" distL="0" distR="0" wp14:anchorId="45940CE7" wp14:editId="33BAF6A9">
            <wp:extent cx="3819525" cy="76295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9525" cy="7629525"/>
                    </a:xfrm>
                    <a:prstGeom prst="rect">
                      <a:avLst/>
                    </a:prstGeom>
                    <a:noFill/>
                    <a:ln>
                      <a:noFill/>
                    </a:ln>
                  </pic:spPr>
                </pic:pic>
              </a:graphicData>
            </a:graphic>
          </wp:inline>
        </w:drawing>
      </w:r>
    </w:p>
    <w:p w14:paraId="493CA99E" w14:textId="2A20AAD9" w:rsidR="000649E1" w:rsidRDefault="000649E1" w:rsidP="000649E1">
      <w:pPr>
        <w:pStyle w:val="Caption"/>
      </w:pPr>
      <w:bookmarkStart w:id="110" w:name="_Toc77700359"/>
      <w:r>
        <w:t xml:space="preserve">Gambar </w:t>
      </w:r>
      <w:r w:rsidR="000C120B">
        <w:t>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7</w:t>
      </w:r>
      <w:r w:rsidR="00450CC7">
        <w:fldChar w:fldCharType="end"/>
      </w:r>
      <w:r>
        <w:t xml:space="preserve"> </w:t>
      </w:r>
      <w:r>
        <w:rPr>
          <w:i/>
          <w:iCs/>
        </w:rPr>
        <w:t>Activity Diagram</w:t>
      </w:r>
      <w:r>
        <w:t xml:space="preserve"> Menawar Lelang</w:t>
      </w:r>
      <w:bookmarkEnd w:id="110"/>
    </w:p>
    <w:p w14:paraId="11732DE7" w14:textId="65865A86" w:rsidR="00944A76" w:rsidRDefault="00944A76" w:rsidP="00D95738">
      <w:pPr>
        <w:pStyle w:val="isi"/>
        <w:numPr>
          <w:ilvl w:val="0"/>
          <w:numId w:val="26"/>
        </w:numPr>
        <w:spacing w:before="240"/>
        <w:ind w:left="709" w:hanging="709"/>
        <w:contextualSpacing w:val="0"/>
      </w:pPr>
      <w:r>
        <w:t xml:space="preserve">Alur </w:t>
      </w:r>
      <w:r w:rsidR="006D1E5D">
        <w:t>Mengelola Keranjang</w:t>
      </w:r>
    </w:p>
    <w:p w14:paraId="6A6D5301" w14:textId="5B04AD5E" w:rsidR="000649E1" w:rsidRDefault="00D547C6" w:rsidP="00D547C6">
      <w:pPr>
        <w:ind w:firstLine="709"/>
        <w:jc w:val="both"/>
      </w:pPr>
      <w:r>
        <w:lastRenderedPageBreak/>
        <w:t xml:space="preserve">Untuk melakukan </w:t>
      </w:r>
      <w:r w:rsidR="00A440E6">
        <w:t>pengelolaan keranjang</w:t>
      </w:r>
      <w:r>
        <w:t xml:space="preserve">, pastikan pengguna telah berhasil login pada sistem. Kemudian pilih </w:t>
      </w:r>
      <w:r w:rsidR="00A440E6">
        <w:t>salah satu produk</w:t>
      </w:r>
      <w:r>
        <w:t>,</w:t>
      </w:r>
      <w:r w:rsidR="00A440E6">
        <w:t xml:space="preserve"> akan tampil halaman pencarian, pada halaman tersebut tekan tombol “+ Keranjang” kemudian akan muncul pesan sukses menambahkan barang ke keranjang. Untuk melihatnya tekan tombol keranjang, lalu akan tampil produk-produk yang telah masuk ke keranjang. Untuk menghapus produk, pengguna dapat menekan tombol hapus dan “+” / “-“ untuk mengubah banyaknya produk</w:t>
      </w:r>
      <w:r>
        <w:t>.</w:t>
      </w:r>
      <w:r>
        <w:rPr>
          <w:i/>
          <w:iCs/>
          <w:color w:val="000000"/>
        </w:rPr>
        <w:t xml:space="preserve"> </w:t>
      </w:r>
      <w:r w:rsidR="000C120B">
        <w:rPr>
          <w:i/>
          <w:iCs/>
          <w:color w:val="000000"/>
        </w:rPr>
        <w:t>Activity diagram</w:t>
      </w:r>
      <w:r w:rsidR="000C120B">
        <w:rPr>
          <w:color w:val="000000"/>
        </w:rPr>
        <w:t xml:space="preserve"> </w:t>
      </w:r>
      <w:r w:rsidR="00A440E6">
        <w:rPr>
          <w:color w:val="000000"/>
        </w:rPr>
        <w:t>mengelola keranjang</w:t>
      </w:r>
      <w:r w:rsidR="000C120B">
        <w:rPr>
          <w:color w:val="000000"/>
        </w:rPr>
        <w:t xml:space="preserve"> ditunjukan pada gambar 4.8.</w:t>
      </w:r>
    </w:p>
    <w:p w14:paraId="5F45FDA5" w14:textId="77777777" w:rsidR="000649E1" w:rsidRDefault="000649E1" w:rsidP="000649E1">
      <w:pPr>
        <w:keepNext/>
        <w:jc w:val="center"/>
      </w:pPr>
      <w:r>
        <w:rPr>
          <w:noProof/>
        </w:rPr>
        <w:drawing>
          <wp:inline distT="0" distB="0" distL="0" distR="0" wp14:anchorId="614C16C1" wp14:editId="4F42B43F">
            <wp:extent cx="3819600" cy="640092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3819600" cy="6400927"/>
                    </a:xfrm>
                    <a:prstGeom prst="rect">
                      <a:avLst/>
                    </a:prstGeom>
                    <a:noFill/>
                    <a:ln>
                      <a:noFill/>
                    </a:ln>
                  </pic:spPr>
                </pic:pic>
              </a:graphicData>
            </a:graphic>
          </wp:inline>
        </w:drawing>
      </w:r>
    </w:p>
    <w:p w14:paraId="3A60744F" w14:textId="33F2FF95" w:rsidR="000649E1" w:rsidRDefault="000649E1" w:rsidP="000649E1">
      <w:pPr>
        <w:pStyle w:val="Caption"/>
      </w:pPr>
      <w:bookmarkStart w:id="111" w:name="_Toc77700360"/>
      <w:r>
        <w:t xml:space="preserve">Gambar </w:t>
      </w:r>
      <w:r w:rsidR="000C120B">
        <w:t>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8</w:t>
      </w:r>
      <w:r w:rsidR="00450CC7">
        <w:fldChar w:fldCharType="end"/>
      </w:r>
      <w:r>
        <w:t xml:space="preserve"> </w:t>
      </w:r>
      <w:r>
        <w:rPr>
          <w:i/>
          <w:iCs/>
        </w:rPr>
        <w:t>Activity Diagram</w:t>
      </w:r>
      <w:r>
        <w:t xml:space="preserve"> </w:t>
      </w:r>
      <w:r w:rsidR="00A440E6">
        <w:t>Mengelola Keranjang</w:t>
      </w:r>
      <w:bookmarkEnd w:id="111"/>
    </w:p>
    <w:p w14:paraId="443B4802" w14:textId="09678BBA" w:rsidR="00944A76" w:rsidRDefault="00944A76" w:rsidP="00D95738">
      <w:pPr>
        <w:pStyle w:val="isi"/>
        <w:numPr>
          <w:ilvl w:val="0"/>
          <w:numId w:val="26"/>
        </w:numPr>
        <w:spacing w:before="240"/>
        <w:ind w:left="709" w:hanging="709"/>
        <w:contextualSpacing w:val="0"/>
      </w:pPr>
      <w:r>
        <w:lastRenderedPageBreak/>
        <w:t>Alur Mengelola Produk</w:t>
      </w:r>
    </w:p>
    <w:p w14:paraId="30511D07" w14:textId="77777777" w:rsidR="00D547C6" w:rsidRDefault="00D547C6" w:rsidP="00D547C6">
      <w:pPr>
        <w:ind w:firstLine="709"/>
        <w:jc w:val="both"/>
      </w:pPr>
      <w:r>
        <w:t>Untuk melakukan pengelolaan produk yang dijual pada toko, pastikan pengguna telah berhasil login pada sistem. kemudian pilih menu “Akun”, kemudian pilih tombol "Toko Saya", akan ditampilkan halaman detail toko, pengguna dapat menekan tombol "Daftar Produk Kamu" yang nantinya menampilkan list produk yang dimiliki.</w:t>
      </w:r>
    </w:p>
    <w:p w14:paraId="07DF6428" w14:textId="785AA040" w:rsidR="000649E1" w:rsidRDefault="00D547C6" w:rsidP="00D547C6">
      <w:pPr>
        <w:ind w:firstLine="709"/>
        <w:jc w:val="both"/>
      </w:pPr>
      <w:r>
        <w:t xml:space="preserve">Pengguna dapat melakukan hapus, ubah produk dan ubah stok, pada masing-masing tombol yang tersedia. pengguna juga dapat melakukan penambahan produk dengan menekan tombol "Tambah produk" dan kemudian mengisi beberapa informasi produk yang akan ditambahkan. Pada tombol "Hapus" akan terdapat konfirmasi yang akan dipilih oleh pengguna. Pada tombol "Ubah Produk" pengguna dapat mengubah informasi produk sama seperti saat melakukan fungsi tambah produk. Pada tombol "Ubah stok" pengguna dapat melakukan perubahan stok produk, tekan ikon "+" untuk tambah, "-" untuk kurang. List produk yang di perbarui akan berubah sesuai data yang dimasukan dan diterapkan pada seluruh aplikasi. </w:t>
      </w:r>
      <w:r w:rsidR="000C120B">
        <w:rPr>
          <w:i/>
          <w:iCs/>
          <w:color w:val="000000"/>
        </w:rPr>
        <w:t>Activity diagram</w:t>
      </w:r>
      <w:r w:rsidR="000C120B">
        <w:rPr>
          <w:color w:val="000000"/>
        </w:rPr>
        <w:t xml:space="preserve"> mengelola produk ditunjukan pada gambar 4.9.</w:t>
      </w:r>
    </w:p>
    <w:p w14:paraId="51D73CFC" w14:textId="77777777" w:rsidR="000649E1" w:rsidRDefault="000649E1" w:rsidP="000649E1">
      <w:pPr>
        <w:keepNext/>
        <w:jc w:val="center"/>
      </w:pPr>
      <w:r>
        <w:rPr>
          <w:noProof/>
        </w:rPr>
        <w:lastRenderedPageBreak/>
        <w:drawing>
          <wp:inline distT="0" distB="0" distL="0" distR="0" wp14:anchorId="4E97BB07" wp14:editId="0C3E8BF2">
            <wp:extent cx="3819525" cy="51530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19525" cy="5153025"/>
                    </a:xfrm>
                    <a:prstGeom prst="rect">
                      <a:avLst/>
                    </a:prstGeom>
                    <a:noFill/>
                    <a:ln>
                      <a:noFill/>
                    </a:ln>
                  </pic:spPr>
                </pic:pic>
              </a:graphicData>
            </a:graphic>
          </wp:inline>
        </w:drawing>
      </w:r>
    </w:p>
    <w:p w14:paraId="4C328E3C" w14:textId="6449BCA6" w:rsidR="000649E1" w:rsidRDefault="000649E1" w:rsidP="000649E1">
      <w:pPr>
        <w:pStyle w:val="Caption"/>
      </w:pPr>
      <w:bookmarkStart w:id="112" w:name="_Toc77700361"/>
      <w:r>
        <w:t xml:space="preserve">Gambar </w:t>
      </w:r>
      <w:r w:rsidR="000C120B">
        <w:t>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9</w:t>
      </w:r>
      <w:r w:rsidR="00450CC7">
        <w:fldChar w:fldCharType="end"/>
      </w:r>
      <w:r>
        <w:t xml:space="preserve"> </w:t>
      </w:r>
      <w:r>
        <w:rPr>
          <w:i/>
          <w:iCs/>
        </w:rPr>
        <w:t>Activity Diagram</w:t>
      </w:r>
      <w:r>
        <w:t xml:space="preserve"> Mengelola Produk</w:t>
      </w:r>
      <w:bookmarkEnd w:id="112"/>
    </w:p>
    <w:p w14:paraId="4F15FBB4" w14:textId="550ADDF4" w:rsidR="00944A76" w:rsidRDefault="00944A76" w:rsidP="00D95738">
      <w:pPr>
        <w:pStyle w:val="isi"/>
        <w:numPr>
          <w:ilvl w:val="0"/>
          <w:numId w:val="26"/>
        </w:numPr>
        <w:spacing w:before="240"/>
        <w:ind w:left="709" w:hanging="709"/>
        <w:contextualSpacing w:val="0"/>
      </w:pPr>
      <w:r>
        <w:t xml:space="preserve">Alur </w:t>
      </w:r>
      <w:r w:rsidR="0067656C">
        <w:t>Pencarian</w:t>
      </w:r>
    </w:p>
    <w:p w14:paraId="358D122B" w14:textId="3AA16DA1" w:rsidR="000649E1" w:rsidRDefault="00D547C6" w:rsidP="00D547C6">
      <w:pPr>
        <w:ind w:firstLine="709"/>
        <w:jc w:val="both"/>
      </w:pPr>
      <w:r>
        <w:t xml:space="preserve">Untuk melakukan </w:t>
      </w:r>
      <w:r w:rsidR="0067656C">
        <w:t>pencarian produk</w:t>
      </w:r>
      <w:r>
        <w:t xml:space="preserve">, pengguna </w:t>
      </w:r>
      <w:r w:rsidR="0067656C">
        <w:t xml:space="preserve">tidak perlu </w:t>
      </w:r>
      <w:r>
        <w:t>login pada sistem.</w:t>
      </w:r>
      <w:r w:rsidR="0067656C">
        <w:t xml:space="preserve"> Pengguna cukup menuju </w:t>
      </w:r>
      <w:r w:rsidR="0067656C">
        <w:rPr>
          <w:i/>
          <w:iCs/>
        </w:rPr>
        <w:t>text intput</w:t>
      </w:r>
      <w:r w:rsidR="0067656C">
        <w:t xml:space="preserve"> pencarian kemudian akan tampil halaman pencarian, kemudian pengguna dapat menuliskan kata kunci pencarian yang diinginkan, seketika sistem akan menampilkan hasil pencarian secara </w:t>
      </w:r>
      <w:r w:rsidR="0067656C">
        <w:rPr>
          <w:i/>
          <w:iCs/>
        </w:rPr>
        <w:t>real-time</w:t>
      </w:r>
      <w:r w:rsidR="0067656C">
        <w:rPr>
          <w:i/>
          <w:iCs/>
        </w:rPr>
        <w:softHyphen/>
      </w:r>
      <w:r>
        <w:t>.</w:t>
      </w:r>
      <w:r>
        <w:rPr>
          <w:i/>
          <w:iCs/>
          <w:color w:val="000000"/>
        </w:rPr>
        <w:t xml:space="preserve"> </w:t>
      </w:r>
      <w:r w:rsidR="000C120B">
        <w:rPr>
          <w:i/>
          <w:iCs/>
          <w:color w:val="000000"/>
        </w:rPr>
        <w:t>Activity diagram</w:t>
      </w:r>
      <w:r w:rsidR="000C120B">
        <w:rPr>
          <w:color w:val="000000"/>
        </w:rPr>
        <w:t xml:space="preserve"> </w:t>
      </w:r>
      <w:r w:rsidR="005B5FEA">
        <w:rPr>
          <w:color w:val="000000"/>
        </w:rPr>
        <w:t>pencarian</w:t>
      </w:r>
      <w:r w:rsidR="000C120B">
        <w:rPr>
          <w:color w:val="000000"/>
        </w:rPr>
        <w:t xml:space="preserve"> ditunjukan pada gambar 4.10.</w:t>
      </w:r>
    </w:p>
    <w:p w14:paraId="52A4BBF4" w14:textId="77777777" w:rsidR="000649E1" w:rsidRDefault="000649E1" w:rsidP="000649E1">
      <w:pPr>
        <w:keepNext/>
        <w:jc w:val="center"/>
      </w:pPr>
      <w:r>
        <w:rPr>
          <w:noProof/>
        </w:rPr>
        <w:lastRenderedPageBreak/>
        <w:drawing>
          <wp:inline distT="0" distB="0" distL="0" distR="0" wp14:anchorId="5BF8BE10" wp14:editId="24512955">
            <wp:extent cx="3819525" cy="37338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819525" cy="3733800"/>
                    </a:xfrm>
                    <a:prstGeom prst="rect">
                      <a:avLst/>
                    </a:prstGeom>
                    <a:noFill/>
                    <a:ln>
                      <a:noFill/>
                    </a:ln>
                  </pic:spPr>
                </pic:pic>
              </a:graphicData>
            </a:graphic>
          </wp:inline>
        </w:drawing>
      </w:r>
    </w:p>
    <w:p w14:paraId="2A22D7C2" w14:textId="56D479B7" w:rsidR="000649E1" w:rsidRDefault="000649E1" w:rsidP="000649E1">
      <w:pPr>
        <w:pStyle w:val="Caption"/>
      </w:pPr>
      <w:bookmarkStart w:id="113" w:name="_Toc77700362"/>
      <w:r>
        <w:t xml:space="preserve">Gambar </w:t>
      </w:r>
      <w:bookmarkStart w:id="114" w:name="_Hlk77178477"/>
      <w:r w:rsidR="000C120B">
        <w:t>4.</w:t>
      </w:r>
      <w:bookmarkEnd w:id="114"/>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0</w:t>
      </w:r>
      <w:r w:rsidR="00450CC7">
        <w:fldChar w:fldCharType="end"/>
      </w:r>
      <w:r>
        <w:t xml:space="preserve"> </w:t>
      </w:r>
      <w:r>
        <w:rPr>
          <w:i/>
          <w:iCs/>
        </w:rPr>
        <w:t>Activity Diagram</w:t>
      </w:r>
      <w:r>
        <w:t xml:space="preserve"> </w:t>
      </w:r>
      <w:r w:rsidR="005B5FEA">
        <w:t>Pencarian</w:t>
      </w:r>
      <w:bookmarkEnd w:id="113"/>
    </w:p>
    <w:p w14:paraId="086A1499" w14:textId="6A9517FE" w:rsidR="00C314A1" w:rsidRDefault="00C314A1" w:rsidP="00282F32">
      <w:pPr>
        <w:pStyle w:val="Heading3"/>
        <w:spacing w:before="240"/>
      </w:pPr>
      <w:bookmarkStart w:id="115" w:name="_Toc77700204"/>
      <w:r>
        <w:t>Perancangan Antarmuka</w:t>
      </w:r>
      <w:bookmarkEnd w:id="115"/>
    </w:p>
    <w:p w14:paraId="56A27B9D" w14:textId="448A5BE9" w:rsidR="00282F32" w:rsidRDefault="00282F32" w:rsidP="00282F32">
      <w:pPr>
        <w:ind w:firstLine="709"/>
        <w:rPr>
          <w:iCs/>
        </w:rPr>
      </w:pPr>
      <w:r>
        <w:rPr>
          <w:iCs/>
        </w:rPr>
        <w:t xml:space="preserve">Pada tahap ini ditampilkan rancangan antarmuka pengguna atau </w:t>
      </w:r>
      <w:r>
        <w:rPr>
          <w:i/>
          <w:iCs/>
        </w:rPr>
        <w:t xml:space="preserve">user interface </w:t>
      </w:r>
      <w:r>
        <w:rPr>
          <w:iCs/>
        </w:rPr>
        <w:t xml:space="preserve">dari aplikasi </w:t>
      </w:r>
      <w:r>
        <w:rPr>
          <w:i/>
        </w:rPr>
        <w:t>marketplace</w:t>
      </w:r>
      <w:r>
        <w:rPr>
          <w:iCs/>
        </w:rPr>
        <w:t xml:space="preserve"> Panen-Panen yang telah dibuat oleh tim UI/UX Panen-Panen.</w:t>
      </w:r>
    </w:p>
    <w:p w14:paraId="74C66AA6" w14:textId="0820351E" w:rsidR="00282F32" w:rsidRPr="00282F32" w:rsidRDefault="00282F32" w:rsidP="00282F32">
      <w:pPr>
        <w:ind w:firstLine="709"/>
      </w:pPr>
      <w:r>
        <w:rPr>
          <w:iCs/>
        </w:rPr>
        <w:t xml:space="preserve">Rancangan yang dibuat membantu dalam memberi gambaran dan informasi yang terperinci mengenai tampilan aplikasi yang akan dibangun. Rancangan antarmuka pengguna tersebut biasa disebut dengan </w:t>
      </w:r>
      <w:r>
        <w:rPr>
          <w:i/>
          <w:iCs/>
        </w:rPr>
        <w:t>mockup</w:t>
      </w:r>
      <w:r>
        <w:rPr>
          <w:iCs/>
        </w:rPr>
        <w:t xml:space="preserve">. Berikut adalah </w:t>
      </w:r>
      <w:r>
        <w:rPr>
          <w:i/>
          <w:iCs/>
        </w:rPr>
        <w:t xml:space="preserve">mockup </w:t>
      </w:r>
      <w:r>
        <w:rPr>
          <w:iCs/>
        </w:rPr>
        <w:t xml:space="preserve">dari antarmuka yang ada pada aplikasi </w:t>
      </w:r>
      <w:r>
        <w:rPr>
          <w:i/>
        </w:rPr>
        <w:t>marketplace</w:t>
      </w:r>
      <w:r>
        <w:rPr>
          <w:iCs/>
        </w:rPr>
        <w:t>.</w:t>
      </w:r>
    </w:p>
    <w:p w14:paraId="069285CE" w14:textId="60270501" w:rsidR="004F5538" w:rsidRPr="00E254E5" w:rsidRDefault="00C4076C" w:rsidP="00D95738">
      <w:pPr>
        <w:pStyle w:val="isi"/>
        <w:numPr>
          <w:ilvl w:val="0"/>
          <w:numId w:val="27"/>
        </w:numPr>
        <w:spacing w:before="240"/>
        <w:ind w:left="709" w:hanging="709"/>
      </w:pPr>
      <w:r>
        <w:t xml:space="preserve">Halaman </w:t>
      </w:r>
      <w:r w:rsidR="004F5538" w:rsidRPr="00D339BA">
        <w:rPr>
          <w:i/>
          <w:iCs/>
        </w:rPr>
        <w:t>Login</w:t>
      </w:r>
      <w:r w:rsidR="004F5538">
        <w:t xml:space="preserve"> &amp; </w:t>
      </w:r>
      <w:r w:rsidR="004F5538" w:rsidRPr="00D339BA">
        <w:rPr>
          <w:i/>
          <w:iCs/>
        </w:rPr>
        <w:t>Register</w:t>
      </w:r>
    </w:p>
    <w:p w14:paraId="332561D7" w14:textId="77777777" w:rsidR="00AB733A" w:rsidRDefault="00E254E5" w:rsidP="00E254E5">
      <w:pPr>
        <w:pStyle w:val="isi"/>
        <w:spacing w:before="240"/>
        <w:ind w:firstLine="709"/>
        <w:rPr>
          <w:i/>
          <w:iCs/>
        </w:rPr>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 xml:space="preserve">register. </w:t>
      </w:r>
    </w:p>
    <w:p w14:paraId="53F7DEB0" w14:textId="55E0FBB6" w:rsidR="00E254E5" w:rsidRPr="00E254E5" w:rsidRDefault="00E254E5" w:rsidP="00E254E5">
      <w:pPr>
        <w:pStyle w:val="isi"/>
        <w:spacing w:before="240"/>
        <w:ind w:firstLine="709"/>
      </w:pPr>
      <w:r>
        <w:t xml:space="preserve">Kedua halaman ini akan melakukan proses pembuktikan identitas yang dilakukan menggunakan teknologi </w:t>
      </w:r>
      <w:r>
        <w:rPr>
          <w:i/>
          <w:iCs/>
        </w:rPr>
        <w:t>two-factor authentication</w:t>
      </w:r>
      <w:r>
        <w:t xml:space="preserve"> yaitu dengan cara mengirimkan kode OTP (</w:t>
      </w:r>
      <w:r>
        <w:rPr>
          <w:i/>
          <w:iCs/>
        </w:rPr>
        <w:t>One Time Password</w:t>
      </w:r>
      <w:r>
        <w:t xml:space="preserve">) ke nomor WhatsApp yang telah </w:t>
      </w:r>
      <w:r>
        <w:lastRenderedPageBreak/>
        <w:t>dimasukan sebelumnya oleh pengguna dan memasukan kode yang telah diterima tersebut pada aplikasi untuk melakukan autentikasi ke sistem.</w:t>
      </w:r>
    </w:p>
    <w:p w14:paraId="7BF72781" w14:textId="77777777" w:rsidR="00E254E5" w:rsidRDefault="00952F49" w:rsidP="00E254E5">
      <w:pPr>
        <w:pStyle w:val="isi"/>
        <w:keepNext/>
        <w:spacing w:before="240"/>
        <w:ind w:firstLine="0"/>
        <w:contextualSpacing w:val="0"/>
        <w:jc w:val="center"/>
      </w:pPr>
      <w:r>
        <w:rPr>
          <w:noProof/>
        </w:rPr>
        <w:drawing>
          <wp:inline distT="0" distB="0" distL="0" distR="0" wp14:anchorId="2198CAF1" wp14:editId="00E35104">
            <wp:extent cx="5157571" cy="288000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57571" cy="2880000"/>
                    </a:xfrm>
                    <a:prstGeom prst="rect">
                      <a:avLst/>
                    </a:prstGeom>
                    <a:noFill/>
                    <a:ln>
                      <a:noFill/>
                    </a:ln>
                  </pic:spPr>
                </pic:pic>
              </a:graphicData>
            </a:graphic>
          </wp:inline>
        </w:drawing>
      </w:r>
    </w:p>
    <w:p w14:paraId="1AE0A29F" w14:textId="6EA30C0F" w:rsidR="00952F49" w:rsidRPr="00E254E5" w:rsidRDefault="00E254E5" w:rsidP="00E254E5">
      <w:pPr>
        <w:pStyle w:val="Caption"/>
      </w:pPr>
      <w:bookmarkStart w:id="116" w:name="_Toc77700363"/>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1</w:t>
      </w:r>
      <w:r w:rsidR="00450CC7">
        <w:fldChar w:fldCharType="end"/>
      </w:r>
      <w:r>
        <w:t xml:space="preserve"> </w:t>
      </w:r>
      <w:r>
        <w:rPr>
          <w:i/>
          <w:iCs/>
        </w:rPr>
        <w:t>Mockup</w:t>
      </w:r>
      <w:r>
        <w:t xml:space="preserve"> Halaman Login &amp; Register</w:t>
      </w:r>
      <w:bookmarkEnd w:id="116"/>
    </w:p>
    <w:p w14:paraId="3E23F692" w14:textId="7613CD83" w:rsidR="004F5538" w:rsidRDefault="00C4076C" w:rsidP="00D95738">
      <w:pPr>
        <w:pStyle w:val="isi"/>
        <w:numPr>
          <w:ilvl w:val="0"/>
          <w:numId w:val="27"/>
        </w:numPr>
        <w:spacing w:before="240"/>
        <w:ind w:left="709" w:hanging="709"/>
      </w:pPr>
      <w:r>
        <w:t xml:space="preserve">Halaman </w:t>
      </w:r>
      <w:r w:rsidR="004F5538">
        <w:t>Home</w:t>
      </w:r>
    </w:p>
    <w:p w14:paraId="70C00C2E" w14:textId="5C8C1185" w:rsidR="000A4640" w:rsidRDefault="002B11E4" w:rsidP="002B11E4">
      <w:pPr>
        <w:pStyle w:val="isi"/>
        <w:spacing w:before="240"/>
        <w:ind w:firstLine="709"/>
      </w:pPr>
      <w:r>
        <w:t xml:space="preserve">Halaman </w:t>
      </w:r>
      <w:r>
        <w:rPr>
          <w:i/>
          <w:iCs/>
        </w:rPr>
        <w:t>Home</w:t>
      </w:r>
      <w:r>
        <w:t xml:space="preserve"> merupakan halaman utama aplikasi dimana pada halaman ini akan ditampilkan data produk terlaris, promo, koin, voucher serta menu-menu navigasi pada aplikasi. Dari halaman ini pengguna juga dapat mengakses area pengiriman, keranjang dan pencarian produk pada bagian atas.</w:t>
      </w:r>
    </w:p>
    <w:p w14:paraId="43EFE8B7"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840C6BD" wp14:editId="101F2FEE">
            <wp:extent cx="3407066" cy="288000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07066" cy="2880000"/>
                    </a:xfrm>
                    <a:prstGeom prst="rect">
                      <a:avLst/>
                    </a:prstGeom>
                    <a:noFill/>
                    <a:ln>
                      <a:noFill/>
                    </a:ln>
                  </pic:spPr>
                </pic:pic>
              </a:graphicData>
            </a:graphic>
          </wp:inline>
        </w:drawing>
      </w:r>
    </w:p>
    <w:p w14:paraId="2863C05B" w14:textId="46AFB023" w:rsidR="00952F49" w:rsidRDefault="00E254E5" w:rsidP="00E254E5">
      <w:pPr>
        <w:pStyle w:val="Caption"/>
      </w:pPr>
      <w:bookmarkStart w:id="117" w:name="_Toc77700364"/>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2</w:t>
      </w:r>
      <w:r w:rsidR="00450CC7">
        <w:fldChar w:fldCharType="end"/>
      </w:r>
      <w:r>
        <w:t xml:space="preserve"> </w:t>
      </w:r>
      <w:r>
        <w:rPr>
          <w:i/>
          <w:iCs/>
        </w:rPr>
        <w:t>Mockup</w:t>
      </w:r>
      <w:r>
        <w:t xml:space="preserve"> Halaman </w:t>
      </w:r>
      <w:r w:rsidR="002B11E4">
        <w:t>Home</w:t>
      </w:r>
      <w:bookmarkEnd w:id="117"/>
    </w:p>
    <w:p w14:paraId="04B70480" w14:textId="52F56CCE" w:rsidR="004F5538" w:rsidRDefault="00C4076C" w:rsidP="00D95738">
      <w:pPr>
        <w:pStyle w:val="isi"/>
        <w:numPr>
          <w:ilvl w:val="0"/>
          <w:numId w:val="27"/>
        </w:numPr>
        <w:spacing w:before="240"/>
        <w:ind w:left="709" w:hanging="709"/>
      </w:pPr>
      <w:r>
        <w:lastRenderedPageBreak/>
        <w:t xml:space="preserve">Halaman </w:t>
      </w:r>
      <w:r w:rsidR="004F5538">
        <w:t>Pencarian</w:t>
      </w:r>
    </w:p>
    <w:p w14:paraId="3C0258B4" w14:textId="77777777" w:rsidR="00AB733A" w:rsidRDefault="002B11E4" w:rsidP="002B11E4">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p>
    <w:p w14:paraId="2C5BFE44" w14:textId="4AA5217B" w:rsidR="002B11E4" w:rsidRDefault="002B11E4" w:rsidP="002B11E4">
      <w:pPr>
        <w:pStyle w:val="isi"/>
        <w:spacing w:before="240"/>
        <w:ind w:firstLine="709"/>
      </w:pPr>
      <w:r>
        <w:t>Produk-produk yang tampil telah di seleksi berdasarkan area pengiriman yang sebelumnya dipilih oleh pengguna. Selanjutnya pengguna dapat memilih produk yang sesuai dan dilanjutkan ke keranjang atau proses pembelian.</w:t>
      </w:r>
    </w:p>
    <w:p w14:paraId="4CA357DE"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5A0672F8" wp14:editId="67B54EF0">
            <wp:extent cx="1662546" cy="288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36BF0A7" w14:textId="6C506036" w:rsidR="00952F49" w:rsidRDefault="00E254E5" w:rsidP="00E254E5">
      <w:pPr>
        <w:pStyle w:val="Caption"/>
      </w:pPr>
      <w:bookmarkStart w:id="118" w:name="_Toc77700365"/>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3</w:t>
      </w:r>
      <w:r w:rsidR="00450CC7">
        <w:fldChar w:fldCharType="end"/>
      </w:r>
      <w:r>
        <w:t xml:space="preserve"> </w:t>
      </w:r>
      <w:r>
        <w:rPr>
          <w:i/>
          <w:iCs/>
        </w:rPr>
        <w:t>Mockup</w:t>
      </w:r>
      <w:r>
        <w:t xml:space="preserve"> Halaman </w:t>
      </w:r>
      <w:r w:rsidR="002B11E4">
        <w:t>Pencarian</w:t>
      </w:r>
      <w:bookmarkEnd w:id="118"/>
    </w:p>
    <w:p w14:paraId="2B4E9DCE" w14:textId="0E894AE4" w:rsidR="00952F49" w:rsidRDefault="00C4076C" w:rsidP="00D95738">
      <w:pPr>
        <w:pStyle w:val="isi"/>
        <w:numPr>
          <w:ilvl w:val="0"/>
          <w:numId w:val="27"/>
        </w:numPr>
        <w:spacing w:before="240"/>
        <w:ind w:left="709" w:hanging="709"/>
      </w:pPr>
      <w:r>
        <w:t xml:space="preserve">Halaman </w:t>
      </w:r>
      <w:r w:rsidR="004F5538">
        <w:t>Produk</w:t>
      </w:r>
    </w:p>
    <w:p w14:paraId="440ACCD1" w14:textId="2BA7B9B5" w:rsidR="002B11E4" w:rsidRDefault="002B11E4" w:rsidP="00945959">
      <w:pPr>
        <w:pStyle w:val="isi"/>
        <w:spacing w:before="240"/>
        <w:ind w:firstLine="709"/>
      </w:pPr>
      <w:r>
        <w:t>Pada halaman ini akan ditampilkan semua produk yang tersedia pada aplikasi, selain itu terdapat juga ketegori produk diantaranya produk segar dan olahan. Produk-produk yang tampil telah di seleksi berdasarkan area pengiriman yang sebelumnya dipilih oleh pengguna. Selanjutnya pengguna dapat memilih produk yang sesuai dan dilanjutkan ke keranjang atau proses pembelian.</w:t>
      </w:r>
    </w:p>
    <w:p w14:paraId="008A722A"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2D929982" wp14:editId="2BE8B16E">
            <wp:extent cx="1660659" cy="288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60659" cy="2880000"/>
                    </a:xfrm>
                    <a:prstGeom prst="rect">
                      <a:avLst/>
                    </a:prstGeom>
                    <a:noFill/>
                    <a:ln>
                      <a:noFill/>
                    </a:ln>
                  </pic:spPr>
                </pic:pic>
              </a:graphicData>
            </a:graphic>
          </wp:inline>
        </w:drawing>
      </w:r>
    </w:p>
    <w:p w14:paraId="6A2B2ED3" w14:textId="255FCCD3" w:rsidR="00952F49" w:rsidRDefault="00E254E5" w:rsidP="00E254E5">
      <w:pPr>
        <w:pStyle w:val="Caption"/>
      </w:pPr>
      <w:bookmarkStart w:id="119" w:name="_Toc77700366"/>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4</w:t>
      </w:r>
      <w:r w:rsidR="00450CC7">
        <w:fldChar w:fldCharType="end"/>
      </w:r>
      <w:r>
        <w:t xml:space="preserve"> </w:t>
      </w:r>
      <w:r>
        <w:rPr>
          <w:i/>
          <w:iCs/>
        </w:rPr>
        <w:t>Mockup</w:t>
      </w:r>
      <w:r>
        <w:t xml:space="preserve"> Halaman </w:t>
      </w:r>
      <w:r w:rsidR="002B11E4">
        <w:t>Produk</w:t>
      </w:r>
      <w:bookmarkEnd w:id="119"/>
    </w:p>
    <w:p w14:paraId="0103B047" w14:textId="73B63C09" w:rsidR="004F5538" w:rsidRDefault="00C4076C" w:rsidP="00D95738">
      <w:pPr>
        <w:pStyle w:val="isi"/>
        <w:numPr>
          <w:ilvl w:val="0"/>
          <w:numId w:val="27"/>
        </w:numPr>
        <w:spacing w:before="240"/>
        <w:ind w:left="709" w:hanging="709"/>
      </w:pPr>
      <w:r>
        <w:t xml:space="preserve">Halaman </w:t>
      </w:r>
      <w:r w:rsidR="004F5538">
        <w:t>Detail Produk</w:t>
      </w:r>
    </w:p>
    <w:p w14:paraId="312A222D" w14:textId="5952B4CF" w:rsidR="00945959" w:rsidRDefault="00945959" w:rsidP="00945959">
      <w:pPr>
        <w:pStyle w:val="isi"/>
        <w:spacing w:before="240"/>
        <w:ind w:firstLine="709"/>
      </w:pPr>
      <w:r>
        <w:t>Pada halaman ini ditampilkan detail produk yang dipilih yang memuat data stok, jumlah terjual, deskripsi produk, serta rekomendasi produk, pada bagian bawah terdapat tombol keranjang untuk memasukan produk tersebut ke keranjang, dan tombol beli untuk melakukan proses pembelian secara langsung.</w:t>
      </w:r>
    </w:p>
    <w:p w14:paraId="46D1C15D"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53B7C6BD" wp14:editId="4DB7A455">
            <wp:extent cx="1662546" cy="288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8D917C4" w14:textId="052F4834" w:rsidR="00952F49" w:rsidRDefault="00E254E5" w:rsidP="00E254E5">
      <w:pPr>
        <w:pStyle w:val="Caption"/>
      </w:pPr>
      <w:bookmarkStart w:id="120" w:name="_Toc77700367"/>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5</w:t>
      </w:r>
      <w:r w:rsidR="00450CC7">
        <w:fldChar w:fldCharType="end"/>
      </w:r>
      <w:r>
        <w:t xml:space="preserve"> </w:t>
      </w:r>
      <w:r>
        <w:rPr>
          <w:i/>
          <w:iCs/>
        </w:rPr>
        <w:t>Mockup</w:t>
      </w:r>
      <w:r>
        <w:t xml:space="preserve"> Halaman </w:t>
      </w:r>
      <w:r w:rsidR="002B11E4">
        <w:t>Detail Produk</w:t>
      </w:r>
      <w:bookmarkEnd w:id="120"/>
    </w:p>
    <w:p w14:paraId="058E48EC" w14:textId="2D7DD092" w:rsidR="004F5538" w:rsidRDefault="00C4076C" w:rsidP="00D95738">
      <w:pPr>
        <w:pStyle w:val="isi"/>
        <w:numPr>
          <w:ilvl w:val="0"/>
          <w:numId w:val="27"/>
        </w:numPr>
        <w:spacing w:before="240"/>
        <w:ind w:left="709" w:hanging="709"/>
      </w:pPr>
      <w:r>
        <w:t xml:space="preserve">Halaman </w:t>
      </w:r>
      <w:r w:rsidR="004F5538">
        <w:t>Resep</w:t>
      </w:r>
    </w:p>
    <w:p w14:paraId="2CBF5990" w14:textId="77777777" w:rsidR="00AB733A" w:rsidRDefault="00945959" w:rsidP="00945959">
      <w:pPr>
        <w:pStyle w:val="isi"/>
        <w:spacing w:before="240"/>
        <w:ind w:firstLine="709"/>
      </w:pPr>
      <w:r>
        <w:lastRenderedPageBreak/>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p>
    <w:p w14:paraId="4EB73599" w14:textId="2A4B7B21" w:rsidR="00945959" w:rsidRDefault="00945959" w:rsidP="00945959">
      <w:pPr>
        <w:pStyle w:val="isi"/>
        <w:spacing w:before="240"/>
        <w:ind w:firstLine="709"/>
      </w:pPr>
      <w:r>
        <w:t>Resep-resep yang tampil telah di seleksi berdasarkan area pengiriman yang sebelumnya dipilih oleh pengguna. Selanjutnya pengguna dapat memilih resep yang sesuai dan dilanjutkan ke keranjang atau proses pembelian.</w:t>
      </w:r>
    </w:p>
    <w:p w14:paraId="6AC89981"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C463626" wp14:editId="6A7BCEC6">
            <wp:extent cx="1660658" cy="288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60658" cy="2880000"/>
                    </a:xfrm>
                    <a:prstGeom prst="rect">
                      <a:avLst/>
                    </a:prstGeom>
                    <a:noFill/>
                    <a:ln>
                      <a:noFill/>
                    </a:ln>
                  </pic:spPr>
                </pic:pic>
              </a:graphicData>
            </a:graphic>
          </wp:inline>
        </w:drawing>
      </w:r>
    </w:p>
    <w:p w14:paraId="73D71E8C" w14:textId="6E29E147" w:rsidR="00952F49" w:rsidRDefault="00E254E5" w:rsidP="00E254E5">
      <w:pPr>
        <w:pStyle w:val="Caption"/>
      </w:pPr>
      <w:bookmarkStart w:id="121" w:name="_Toc77700368"/>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6</w:t>
      </w:r>
      <w:r w:rsidR="00450CC7">
        <w:fldChar w:fldCharType="end"/>
      </w:r>
      <w:r>
        <w:t xml:space="preserve"> </w:t>
      </w:r>
      <w:r>
        <w:rPr>
          <w:i/>
          <w:iCs/>
        </w:rPr>
        <w:t>Mockup</w:t>
      </w:r>
      <w:r>
        <w:t xml:space="preserve"> Halaman </w:t>
      </w:r>
      <w:r w:rsidR="002B11E4">
        <w:t>Resep</w:t>
      </w:r>
      <w:bookmarkEnd w:id="121"/>
    </w:p>
    <w:p w14:paraId="3E9030E5" w14:textId="2E07AA44" w:rsidR="004F5538" w:rsidRDefault="00C4076C" w:rsidP="00D95738">
      <w:pPr>
        <w:pStyle w:val="isi"/>
        <w:numPr>
          <w:ilvl w:val="0"/>
          <w:numId w:val="27"/>
        </w:numPr>
        <w:spacing w:before="240"/>
        <w:ind w:left="709" w:hanging="709"/>
      </w:pPr>
      <w:r>
        <w:t xml:space="preserve">Halaman </w:t>
      </w:r>
      <w:r w:rsidR="004F5538">
        <w:t>Detail Resep</w:t>
      </w:r>
    </w:p>
    <w:p w14:paraId="771BAC8B" w14:textId="424127B6" w:rsidR="00945959" w:rsidRDefault="00945959" w:rsidP="00AB733A">
      <w:pPr>
        <w:pStyle w:val="isi"/>
        <w:spacing w:before="240"/>
        <w:ind w:firstLine="709"/>
      </w:pPr>
      <w:r>
        <w:t>Halaman ini berisi deskripsi dan takaran dalam pembuatan resep tersebut serta produk-produk yang berkaitan untuk membuat resep masakan tersebut. Seperti pada halaman detail produk, halaman ini terdapat tombol keranjang dan beli untuk dilanjutkan ke keranjang atau proses pembelian.</w:t>
      </w:r>
    </w:p>
    <w:p w14:paraId="56B80E34"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78BF95E1" wp14:editId="2CD0DBB6">
            <wp:extent cx="3403189" cy="2880000"/>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43E9787A" w14:textId="57CD8865" w:rsidR="00952F49" w:rsidRDefault="00E254E5" w:rsidP="00E254E5">
      <w:pPr>
        <w:pStyle w:val="Caption"/>
      </w:pPr>
      <w:bookmarkStart w:id="122" w:name="_Toc77700369"/>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7</w:t>
      </w:r>
      <w:r w:rsidR="00450CC7">
        <w:fldChar w:fldCharType="end"/>
      </w:r>
      <w:r>
        <w:t xml:space="preserve"> </w:t>
      </w:r>
      <w:r>
        <w:rPr>
          <w:i/>
          <w:iCs/>
        </w:rPr>
        <w:t>Mockup</w:t>
      </w:r>
      <w:r>
        <w:t xml:space="preserve"> Halaman </w:t>
      </w:r>
      <w:r w:rsidR="002B11E4">
        <w:t>Detail Resep</w:t>
      </w:r>
      <w:bookmarkEnd w:id="122"/>
    </w:p>
    <w:p w14:paraId="3CB09824" w14:textId="7B4DC3C2" w:rsidR="004F5538" w:rsidRDefault="00C4076C" w:rsidP="00D95738">
      <w:pPr>
        <w:pStyle w:val="isi"/>
        <w:numPr>
          <w:ilvl w:val="0"/>
          <w:numId w:val="27"/>
        </w:numPr>
        <w:spacing w:before="240"/>
        <w:ind w:left="709" w:hanging="709"/>
      </w:pPr>
      <w:r>
        <w:t xml:space="preserve">Halaman </w:t>
      </w:r>
      <w:r w:rsidR="004F5538">
        <w:t>Catering</w:t>
      </w:r>
    </w:p>
    <w:p w14:paraId="715BD48C" w14:textId="613650C8" w:rsidR="00945959" w:rsidRDefault="00945959" w:rsidP="00945959">
      <w:pPr>
        <w:pStyle w:val="isi"/>
        <w:spacing w:before="240"/>
        <w:ind w:firstLine="709"/>
      </w:pPr>
      <w:r>
        <w:t>Pada halaman ini terdapat list mitra penyedia catering yang terdaftar pada Panen-Panen, pengguna juga dapat melakukan pencarian catering pada halaman ini. Daftar catering yang tampil telah di seleksi berdasarkan area pengiriman yang sebelumnya dipilih oleh pengguna.</w:t>
      </w:r>
    </w:p>
    <w:p w14:paraId="44D07FA6"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19035CE" wp14:editId="4DA3D7E4">
            <wp:extent cx="1662546" cy="28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2892B33" w14:textId="7FBA88F3" w:rsidR="00952F49" w:rsidRDefault="00E254E5" w:rsidP="00E254E5">
      <w:pPr>
        <w:pStyle w:val="Caption"/>
      </w:pPr>
      <w:bookmarkStart w:id="123" w:name="_Toc77700370"/>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8</w:t>
      </w:r>
      <w:r w:rsidR="00450CC7">
        <w:fldChar w:fldCharType="end"/>
      </w:r>
      <w:r>
        <w:t xml:space="preserve"> </w:t>
      </w:r>
      <w:r>
        <w:rPr>
          <w:i/>
          <w:iCs/>
        </w:rPr>
        <w:t>Mockup</w:t>
      </w:r>
      <w:r>
        <w:t xml:space="preserve"> Halaman </w:t>
      </w:r>
      <w:r w:rsidR="002B11E4">
        <w:t>Catering</w:t>
      </w:r>
      <w:bookmarkEnd w:id="123"/>
    </w:p>
    <w:p w14:paraId="5DC97A96" w14:textId="217C6230" w:rsidR="004F5538" w:rsidRDefault="00C4076C" w:rsidP="00D95738">
      <w:pPr>
        <w:pStyle w:val="isi"/>
        <w:numPr>
          <w:ilvl w:val="0"/>
          <w:numId w:val="27"/>
        </w:numPr>
        <w:spacing w:before="240"/>
        <w:ind w:left="709" w:hanging="709"/>
      </w:pPr>
      <w:r>
        <w:t xml:space="preserve">Halaman </w:t>
      </w:r>
      <w:r w:rsidR="004F5538">
        <w:t>Detail Catering</w:t>
      </w:r>
    </w:p>
    <w:p w14:paraId="3BCF92FF" w14:textId="4D88D3FE" w:rsidR="00945959" w:rsidRDefault="00945959" w:rsidP="00945959">
      <w:pPr>
        <w:pStyle w:val="isi"/>
        <w:spacing w:before="240"/>
        <w:ind w:firstLine="709"/>
      </w:pPr>
      <w:r>
        <w:lastRenderedPageBreak/>
        <w:t>Pada halaman ini ditampilkan menu-menu catering yang tersedia pada penyedia catering yang dipilih, pengguna juga dapat melakukan pencarian menu pada halaman ini. Selanjutnya pengguna dapat memilih menu yang sesuai dan dilanjutkan ke keranjang atau proses pemesanan.</w:t>
      </w:r>
    </w:p>
    <w:p w14:paraId="57EE45A6"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1267272" wp14:editId="73DE8E5E">
            <wp:extent cx="1662546" cy="288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46283A6" w14:textId="4D40163E" w:rsidR="00952F49" w:rsidRDefault="00E254E5" w:rsidP="00E254E5">
      <w:pPr>
        <w:pStyle w:val="Caption"/>
      </w:pPr>
      <w:bookmarkStart w:id="124" w:name="_Toc77700371"/>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9</w:t>
      </w:r>
      <w:r w:rsidR="00450CC7">
        <w:fldChar w:fldCharType="end"/>
      </w:r>
      <w:r>
        <w:t xml:space="preserve"> </w:t>
      </w:r>
      <w:r>
        <w:rPr>
          <w:i/>
          <w:iCs/>
        </w:rPr>
        <w:t>Mockup</w:t>
      </w:r>
      <w:r>
        <w:t xml:space="preserve"> Halaman </w:t>
      </w:r>
      <w:r w:rsidR="002B11E4">
        <w:t>Detail Catering</w:t>
      </w:r>
      <w:bookmarkEnd w:id="124"/>
    </w:p>
    <w:p w14:paraId="1570C0B5" w14:textId="04E7A477" w:rsidR="004F5538" w:rsidRDefault="00C4076C" w:rsidP="00D95738">
      <w:pPr>
        <w:pStyle w:val="isi"/>
        <w:numPr>
          <w:ilvl w:val="0"/>
          <w:numId w:val="27"/>
        </w:numPr>
        <w:spacing w:before="240"/>
        <w:ind w:left="709" w:hanging="709"/>
      </w:pPr>
      <w:r>
        <w:t xml:space="preserve">Halaman </w:t>
      </w:r>
      <w:r w:rsidR="004F5538">
        <w:t>Warung</w:t>
      </w:r>
    </w:p>
    <w:p w14:paraId="279050D0" w14:textId="77777777" w:rsidR="00AB733A" w:rsidRDefault="00945959" w:rsidP="00945959">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p>
    <w:p w14:paraId="459D0A33" w14:textId="589D59F1" w:rsidR="00945959" w:rsidRDefault="00945959" w:rsidP="00945959">
      <w:pPr>
        <w:pStyle w:val="isi"/>
        <w:spacing w:before="240"/>
        <w:ind w:firstLine="709"/>
      </w:pPr>
      <w:r>
        <w:t xml:space="preserve">Pengguna juga dapat melakukan pencarian warung pada halaman ini. Pada halaman warung juga terdapat fitur </w:t>
      </w:r>
      <w:r>
        <w:rPr>
          <w:i/>
          <w:iCs/>
        </w:rPr>
        <w:t>filter</w:t>
      </w:r>
      <w:r>
        <w:t xml:space="preserve"> untuk menyaring data yang tampil berdasarkan lokasi yaitu provinsi dan kecamatan yang dipilih.</w:t>
      </w:r>
    </w:p>
    <w:p w14:paraId="73BF6852"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60DD88DA" wp14:editId="08098E88">
            <wp:extent cx="3407064" cy="2880000"/>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5475B2F5" w14:textId="3C5D107A" w:rsidR="00952F49" w:rsidRDefault="00E254E5" w:rsidP="00E254E5">
      <w:pPr>
        <w:pStyle w:val="Caption"/>
      </w:pPr>
      <w:bookmarkStart w:id="125" w:name="_Toc77700372"/>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0</w:t>
      </w:r>
      <w:r w:rsidR="00450CC7">
        <w:fldChar w:fldCharType="end"/>
      </w:r>
      <w:r>
        <w:t xml:space="preserve"> </w:t>
      </w:r>
      <w:r>
        <w:rPr>
          <w:i/>
          <w:iCs/>
        </w:rPr>
        <w:t>Mockup</w:t>
      </w:r>
      <w:r>
        <w:t xml:space="preserve"> Halaman </w:t>
      </w:r>
      <w:r w:rsidR="002B11E4">
        <w:t>Warung</w:t>
      </w:r>
      <w:bookmarkEnd w:id="125"/>
    </w:p>
    <w:p w14:paraId="56348A6B" w14:textId="2840FF8F" w:rsidR="00952F49" w:rsidRDefault="00C4076C" w:rsidP="00D95738">
      <w:pPr>
        <w:pStyle w:val="isi"/>
        <w:numPr>
          <w:ilvl w:val="0"/>
          <w:numId w:val="27"/>
        </w:numPr>
        <w:spacing w:before="240"/>
        <w:ind w:left="709" w:hanging="709"/>
      </w:pPr>
      <w:r>
        <w:t xml:space="preserve">Halaman </w:t>
      </w:r>
      <w:r w:rsidR="004F5538">
        <w:t>Lelang</w:t>
      </w:r>
    </w:p>
    <w:p w14:paraId="4B5CC2F0" w14:textId="77777777" w:rsidR="00AB733A" w:rsidRDefault="00945959" w:rsidP="00945959">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p>
    <w:p w14:paraId="6098E34B" w14:textId="6679025E" w:rsidR="00945959" w:rsidRDefault="00945959" w:rsidP="00945959">
      <w:pPr>
        <w:pStyle w:val="isi"/>
        <w:spacing w:before="240"/>
        <w:ind w:firstLine="709"/>
      </w:pPr>
      <w:r>
        <w:t>lelang yang tampil telah di seleksi berdasarkan area pengiriman yang sebelumnya dipilih oleh pengguna. Selanjutnya pengguna dapat memilih lelang dan dilanjutkan ke proses penawaran.</w:t>
      </w:r>
    </w:p>
    <w:p w14:paraId="61E12CD8"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7F0C04C" wp14:editId="65D316EB">
            <wp:extent cx="1662546" cy="28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20E9EB" w14:textId="1DF3C09D" w:rsidR="00952F49" w:rsidRDefault="00E254E5" w:rsidP="00E254E5">
      <w:pPr>
        <w:pStyle w:val="Caption"/>
      </w:pPr>
      <w:bookmarkStart w:id="126" w:name="_Toc77700373"/>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1</w:t>
      </w:r>
      <w:r w:rsidR="00450CC7">
        <w:fldChar w:fldCharType="end"/>
      </w:r>
      <w:r>
        <w:t xml:space="preserve"> </w:t>
      </w:r>
      <w:r>
        <w:rPr>
          <w:i/>
          <w:iCs/>
        </w:rPr>
        <w:t>Mockup</w:t>
      </w:r>
      <w:r>
        <w:t xml:space="preserve"> Halaman </w:t>
      </w:r>
      <w:r w:rsidR="002B11E4">
        <w:t>Lelang</w:t>
      </w:r>
      <w:bookmarkEnd w:id="126"/>
    </w:p>
    <w:p w14:paraId="39508020" w14:textId="6454A5FC" w:rsidR="004F5538" w:rsidRDefault="00C4076C" w:rsidP="00D95738">
      <w:pPr>
        <w:pStyle w:val="isi"/>
        <w:numPr>
          <w:ilvl w:val="0"/>
          <w:numId w:val="27"/>
        </w:numPr>
        <w:spacing w:before="240"/>
        <w:ind w:left="709" w:hanging="709"/>
      </w:pPr>
      <w:r>
        <w:lastRenderedPageBreak/>
        <w:t xml:space="preserve">Halaman </w:t>
      </w:r>
      <w:r w:rsidR="004F5538">
        <w:t>Detail Lelang</w:t>
      </w:r>
    </w:p>
    <w:p w14:paraId="21708B1D" w14:textId="77777777" w:rsidR="00AB733A" w:rsidRDefault="00945959" w:rsidP="00945959">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p>
    <w:p w14:paraId="1E70AA69" w14:textId="40AF5584" w:rsidR="00945959" w:rsidRDefault="00945959" w:rsidP="00945959">
      <w:pPr>
        <w:pStyle w:val="isi"/>
        <w:spacing w:before="240"/>
        <w:ind w:firstLine="709"/>
      </w:pPr>
      <w:r>
        <w:t>Pengguna dapat memasang harga tawarannya dengan menekan tombol tawar dan selanjutnya memasaukan harga yang diinginkan, harga yang dimasukan harus lebih besar dari harga lelang tertinggi sebelumnya. Selanjutnya pemenang lelang dilanjutkan ke proses pembayaran. Pengguna harus melakukan login terlebih dahulu apabila ingin mengakses halaman detail lelang.</w:t>
      </w:r>
    </w:p>
    <w:p w14:paraId="03368C44"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4175557" wp14:editId="31B90E49">
            <wp:extent cx="3403189" cy="28800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50BD7EC1" w14:textId="5D388270" w:rsidR="00952F49" w:rsidRDefault="00E254E5" w:rsidP="00E254E5">
      <w:pPr>
        <w:pStyle w:val="Caption"/>
      </w:pPr>
      <w:bookmarkStart w:id="127" w:name="_Toc77700374"/>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2</w:t>
      </w:r>
      <w:r w:rsidR="00450CC7">
        <w:fldChar w:fldCharType="end"/>
      </w:r>
      <w:r>
        <w:t xml:space="preserve"> </w:t>
      </w:r>
      <w:r>
        <w:rPr>
          <w:i/>
          <w:iCs/>
        </w:rPr>
        <w:t>Mockup</w:t>
      </w:r>
      <w:r>
        <w:t xml:space="preserve"> Halaman </w:t>
      </w:r>
      <w:r w:rsidR="002B11E4">
        <w:t>Detail Lelang</w:t>
      </w:r>
      <w:bookmarkEnd w:id="127"/>
    </w:p>
    <w:p w14:paraId="60502AA2" w14:textId="63464D44" w:rsidR="004F5538" w:rsidRDefault="00C4076C" w:rsidP="00D95738">
      <w:pPr>
        <w:pStyle w:val="isi"/>
        <w:numPr>
          <w:ilvl w:val="0"/>
          <w:numId w:val="27"/>
        </w:numPr>
        <w:spacing w:before="240"/>
        <w:ind w:left="709" w:hanging="709"/>
      </w:pPr>
      <w:r>
        <w:t xml:space="preserve">Halaman </w:t>
      </w:r>
      <w:r w:rsidR="004F5538">
        <w:t>Potensi</w:t>
      </w:r>
    </w:p>
    <w:p w14:paraId="04B80721" w14:textId="77777777" w:rsidR="00AB733A" w:rsidRDefault="00945959" w:rsidP="00945959">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p>
    <w:p w14:paraId="1B0F22B7" w14:textId="7595890F" w:rsidR="00945959" w:rsidRDefault="00945959" w:rsidP="00945959">
      <w:pPr>
        <w:pStyle w:val="isi"/>
        <w:spacing w:before="240"/>
        <w:ind w:firstLine="709"/>
      </w:pPr>
      <w:r>
        <w:t>Pada halaman ini terdapat pemilihan bulan untuk menyaring data yang tampil berdasarkan prediksi panen sesuai bulan yang dipilih. Selanjutnya pengguna dapat memilih produk dan dilanjutkan ke halaman booking.</w:t>
      </w:r>
    </w:p>
    <w:p w14:paraId="3702399A"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394F653" wp14:editId="1BF8557F">
            <wp:extent cx="1662546" cy="288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F34BD51" w14:textId="02D9167C" w:rsidR="00952F49" w:rsidRDefault="00E254E5" w:rsidP="00E254E5">
      <w:pPr>
        <w:pStyle w:val="Caption"/>
      </w:pPr>
      <w:bookmarkStart w:id="128" w:name="_Toc77700375"/>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3</w:t>
      </w:r>
      <w:r w:rsidR="00450CC7">
        <w:fldChar w:fldCharType="end"/>
      </w:r>
      <w:r>
        <w:t xml:space="preserve"> </w:t>
      </w:r>
      <w:r>
        <w:rPr>
          <w:i/>
          <w:iCs/>
        </w:rPr>
        <w:t>Mockup</w:t>
      </w:r>
      <w:r>
        <w:t xml:space="preserve"> Halaman </w:t>
      </w:r>
      <w:r w:rsidR="002B11E4">
        <w:t>Potensi</w:t>
      </w:r>
      <w:bookmarkEnd w:id="128"/>
    </w:p>
    <w:p w14:paraId="7E806EFA" w14:textId="2EB3875F" w:rsidR="004F5538" w:rsidRDefault="00C4076C" w:rsidP="00D95738">
      <w:pPr>
        <w:pStyle w:val="isi"/>
        <w:numPr>
          <w:ilvl w:val="0"/>
          <w:numId w:val="27"/>
        </w:numPr>
        <w:spacing w:before="240"/>
        <w:ind w:left="709" w:hanging="709"/>
      </w:pPr>
      <w:r>
        <w:t xml:space="preserve">Halaman </w:t>
      </w:r>
      <w:r w:rsidR="004F5538">
        <w:t>Booking</w:t>
      </w:r>
    </w:p>
    <w:p w14:paraId="586C2563" w14:textId="77777777" w:rsidR="00AB733A" w:rsidRDefault="00945959" w:rsidP="00945959">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p>
    <w:p w14:paraId="385D0687" w14:textId="22F62813" w:rsidR="00945959" w:rsidRDefault="00945959" w:rsidP="00945959">
      <w:pPr>
        <w:pStyle w:val="isi"/>
        <w:spacing w:before="240"/>
        <w:ind w:firstLine="709"/>
      </w:pPr>
      <w:r>
        <w:t xml:space="preserve">Selanjutnya pengguna dapat memilih produk tersebut dan dilanjutkan ke keranjang atau proses pembelian. Pengguna harus melakukan login terlebih dahulu apabila ingin berinteraksi pada halaman </w:t>
      </w:r>
      <w:r>
        <w:rPr>
          <w:i/>
          <w:iCs/>
        </w:rPr>
        <w:t>booking</w:t>
      </w:r>
      <w:r>
        <w:t>.</w:t>
      </w:r>
    </w:p>
    <w:p w14:paraId="68FF0F83"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1534C8D0" wp14:editId="25C5A4DF">
            <wp:extent cx="2078182" cy="3600000"/>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78182" cy="3600000"/>
                    </a:xfrm>
                    <a:prstGeom prst="rect">
                      <a:avLst/>
                    </a:prstGeom>
                    <a:noFill/>
                    <a:ln>
                      <a:noFill/>
                    </a:ln>
                  </pic:spPr>
                </pic:pic>
              </a:graphicData>
            </a:graphic>
          </wp:inline>
        </w:drawing>
      </w:r>
    </w:p>
    <w:p w14:paraId="0C328E4B" w14:textId="307AEFA5" w:rsidR="00952F49" w:rsidRDefault="00E254E5" w:rsidP="00E254E5">
      <w:pPr>
        <w:pStyle w:val="Caption"/>
      </w:pPr>
      <w:bookmarkStart w:id="129" w:name="_Toc77700376"/>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4</w:t>
      </w:r>
      <w:r w:rsidR="00450CC7">
        <w:fldChar w:fldCharType="end"/>
      </w:r>
      <w:r>
        <w:t xml:space="preserve"> </w:t>
      </w:r>
      <w:r>
        <w:rPr>
          <w:i/>
          <w:iCs/>
        </w:rPr>
        <w:t>Mockup</w:t>
      </w:r>
      <w:r>
        <w:t xml:space="preserve"> Halaman </w:t>
      </w:r>
      <w:r w:rsidR="002B11E4">
        <w:t>Booking</w:t>
      </w:r>
      <w:bookmarkEnd w:id="129"/>
    </w:p>
    <w:p w14:paraId="202E5CC4" w14:textId="63D039AA" w:rsidR="004F5538" w:rsidRDefault="00C4076C" w:rsidP="00D95738">
      <w:pPr>
        <w:pStyle w:val="isi"/>
        <w:numPr>
          <w:ilvl w:val="0"/>
          <w:numId w:val="27"/>
        </w:numPr>
        <w:spacing w:before="240"/>
        <w:ind w:left="709" w:hanging="709"/>
      </w:pPr>
      <w:r>
        <w:t xml:space="preserve">Halaman </w:t>
      </w:r>
      <w:r w:rsidR="004F5538">
        <w:t>Keranjang</w:t>
      </w:r>
    </w:p>
    <w:p w14:paraId="6F8B0F36" w14:textId="77777777" w:rsidR="00AB733A" w:rsidRDefault="00945959" w:rsidP="00945959">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p>
    <w:p w14:paraId="464119AE" w14:textId="47E3218E" w:rsidR="00945959" w:rsidRDefault="00945959" w:rsidP="00945959">
      <w:pPr>
        <w:pStyle w:val="isi"/>
        <w:spacing w:before="240"/>
        <w:ind w:firstLine="709"/>
      </w:pPr>
      <w:r>
        <w:t>Pada halaman ini juga terdapat tombol tambah dan kurang untuk mengubah banyaknya barang yang dibeli. Pengguna harus dalam kondisi login terlebih dahulu apabila ingin berinteraksi pada halaman keranjang.</w:t>
      </w:r>
    </w:p>
    <w:p w14:paraId="1FE9886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01DCB73F" wp14:editId="64F33C75">
            <wp:extent cx="1662546" cy="288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DC51DC" w14:textId="019E11FF" w:rsidR="00952F49" w:rsidRDefault="00E254E5" w:rsidP="00E254E5">
      <w:pPr>
        <w:pStyle w:val="Caption"/>
      </w:pPr>
      <w:bookmarkStart w:id="130" w:name="_Toc77700377"/>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5</w:t>
      </w:r>
      <w:r w:rsidR="00450CC7">
        <w:fldChar w:fldCharType="end"/>
      </w:r>
      <w:r>
        <w:t xml:space="preserve"> </w:t>
      </w:r>
      <w:r>
        <w:rPr>
          <w:i/>
          <w:iCs/>
        </w:rPr>
        <w:t>Mockup</w:t>
      </w:r>
      <w:r>
        <w:t xml:space="preserve"> Halaman </w:t>
      </w:r>
      <w:r w:rsidR="002B11E4">
        <w:t>Keranjang</w:t>
      </w:r>
      <w:bookmarkEnd w:id="130"/>
    </w:p>
    <w:p w14:paraId="2DA98D11" w14:textId="4A8309C4" w:rsidR="004F5538" w:rsidRDefault="00C4076C" w:rsidP="00D95738">
      <w:pPr>
        <w:pStyle w:val="isi"/>
        <w:numPr>
          <w:ilvl w:val="0"/>
          <w:numId w:val="27"/>
        </w:numPr>
        <w:spacing w:before="240"/>
        <w:ind w:left="709" w:hanging="709"/>
      </w:pPr>
      <w:r>
        <w:t xml:space="preserve">Halaman </w:t>
      </w:r>
      <w:r w:rsidR="004F5538">
        <w:t>Checkout</w:t>
      </w:r>
    </w:p>
    <w:p w14:paraId="201A9114" w14:textId="1814E92A" w:rsidR="00945959" w:rsidRDefault="00945959" w:rsidP="00945959">
      <w:pPr>
        <w:pStyle w:val="isi"/>
        <w:spacing w:before="240"/>
        <w:ind w:firstLine="709"/>
      </w:pPr>
      <w:r>
        <w:t xml:space="preserve">Pada halaman ini pengguna dapat memilih alamat pengiriman, kurir serta metode verifikasi pembayaran, selanjutnya pengguna akan diarahkan ke halaman pembayaran. Pengguna harus melakukan login terlebih dahulu apabila ingin mengakses halaman </w:t>
      </w:r>
      <w:r>
        <w:rPr>
          <w:i/>
          <w:iCs/>
        </w:rPr>
        <w:t>checkout</w:t>
      </w:r>
      <w:r>
        <w:t>.</w:t>
      </w:r>
    </w:p>
    <w:p w14:paraId="58013789"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E44CF" wp14:editId="3FF2F73B">
            <wp:extent cx="3407064" cy="2880000"/>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36E07B64" w14:textId="24FB377E" w:rsidR="00952F49" w:rsidRDefault="00E254E5" w:rsidP="00E254E5">
      <w:pPr>
        <w:pStyle w:val="Caption"/>
      </w:pPr>
      <w:bookmarkStart w:id="131" w:name="_Toc77700378"/>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6</w:t>
      </w:r>
      <w:r w:rsidR="00450CC7">
        <w:fldChar w:fldCharType="end"/>
      </w:r>
      <w:r>
        <w:t xml:space="preserve"> </w:t>
      </w:r>
      <w:r>
        <w:rPr>
          <w:i/>
          <w:iCs/>
        </w:rPr>
        <w:t>Mockup</w:t>
      </w:r>
      <w:r>
        <w:t xml:space="preserve"> Halaman </w:t>
      </w:r>
      <w:r w:rsidR="002B11E4">
        <w:t>Checkout</w:t>
      </w:r>
      <w:bookmarkEnd w:id="131"/>
    </w:p>
    <w:p w14:paraId="5C95920D" w14:textId="363C5CD2" w:rsidR="004F5538" w:rsidRDefault="00C4076C" w:rsidP="00D95738">
      <w:pPr>
        <w:pStyle w:val="isi"/>
        <w:numPr>
          <w:ilvl w:val="0"/>
          <w:numId w:val="27"/>
        </w:numPr>
        <w:spacing w:before="240"/>
        <w:ind w:left="709" w:hanging="709"/>
      </w:pPr>
      <w:r>
        <w:t xml:space="preserve">Halaman </w:t>
      </w:r>
      <w:r w:rsidR="004F5538">
        <w:t>Metode Pembayaran</w:t>
      </w:r>
    </w:p>
    <w:p w14:paraId="44C1B2BD" w14:textId="2D1898D1" w:rsidR="00945959" w:rsidRDefault="00945959" w:rsidP="00945959">
      <w:pPr>
        <w:pStyle w:val="isi"/>
        <w:spacing w:before="240"/>
        <w:ind w:firstLine="709"/>
      </w:pPr>
      <w:r>
        <w:lastRenderedPageBreak/>
        <w:t>Pada halaman metode pembayaran dilakukan pemilihan metode pembayaran yang diinginkan oleh pengguna untuk membayar pesanannya, pada halaman ini ditampilkan pilihan bank serta dompet digital yang pembayarannya didukung oleh aplikasi panen-panen. Pengguna harus dalam kondisi login terlebih dahulu apabila ingin berinteraksi pada halaman ini.</w:t>
      </w:r>
    </w:p>
    <w:p w14:paraId="7EA6891F"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FFABC3C" wp14:editId="0DD61640">
            <wp:extent cx="1662546" cy="2880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D544CBE" w14:textId="5E419C09" w:rsidR="00952F49" w:rsidRDefault="00E254E5" w:rsidP="00E254E5">
      <w:pPr>
        <w:pStyle w:val="Caption"/>
      </w:pPr>
      <w:bookmarkStart w:id="132" w:name="_Toc77700379"/>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7</w:t>
      </w:r>
      <w:r w:rsidR="00450CC7">
        <w:fldChar w:fldCharType="end"/>
      </w:r>
      <w:r>
        <w:t xml:space="preserve"> </w:t>
      </w:r>
      <w:r>
        <w:rPr>
          <w:i/>
          <w:iCs/>
        </w:rPr>
        <w:t>Mockup</w:t>
      </w:r>
      <w:r>
        <w:t xml:space="preserve"> Halaman </w:t>
      </w:r>
      <w:r w:rsidR="002B11E4">
        <w:t>Metode Pembayaran</w:t>
      </w:r>
      <w:bookmarkEnd w:id="132"/>
    </w:p>
    <w:p w14:paraId="7110E47F" w14:textId="55F2DD51" w:rsidR="004F5538" w:rsidRDefault="00C4076C" w:rsidP="00D95738">
      <w:pPr>
        <w:pStyle w:val="isi"/>
        <w:numPr>
          <w:ilvl w:val="0"/>
          <w:numId w:val="27"/>
        </w:numPr>
        <w:spacing w:before="240"/>
        <w:ind w:left="709" w:hanging="709"/>
      </w:pPr>
      <w:r>
        <w:t xml:space="preserve">Halaman </w:t>
      </w:r>
      <w:r w:rsidR="004F5538">
        <w:t>Detail Pembayaran</w:t>
      </w:r>
    </w:p>
    <w:p w14:paraId="61215267" w14:textId="387D1468" w:rsidR="00945959" w:rsidRDefault="00945959" w:rsidP="00945959">
      <w:pPr>
        <w:pStyle w:val="isi"/>
        <w:spacing w:before="240"/>
        <w:ind w:firstLine="709"/>
      </w:pPr>
      <w:r>
        <w:t xml:space="preserve">Pada halaman ini ditampilkan detail nominal yang harus dibayarkan oleh pembeli dalam membeli produknya, terdapat juga perintah-perintah dalam menyelesaikan pembayaran di halaman ini kemudian apabila pembeli telah melakukan pembayaran, dapat menekan tombol konfirmasi bayar. Pengguna harus melakukan login terlebih dahulu dan melakukan </w:t>
      </w:r>
      <w:r>
        <w:rPr>
          <w:i/>
          <w:iCs/>
        </w:rPr>
        <w:t>checkout</w:t>
      </w:r>
      <w:r>
        <w:t xml:space="preserve"> pesanan apabila ingin mengakses halaman detail pembayaran.</w:t>
      </w:r>
    </w:p>
    <w:p w14:paraId="489AC7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41B8C9FA" wp14:editId="16F64DE5">
            <wp:extent cx="1662546" cy="288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61B3C4B" w14:textId="5D8AD754" w:rsidR="00952F49" w:rsidRDefault="00E254E5" w:rsidP="00E254E5">
      <w:pPr>
        <w:pStyle w:val="Caption"/>
      </w:pPr>
      <w:bookmarkStart w:id="133" w:name="_Toc77700380"/>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8</w:t>
      </w:r>
      <w:r w:rsidR="00450CC7">
        <w:fldChar w:fldCharType="end"/>
      </w:r>
      <w:r>
        <w:t xml:space="preserve"> </w:t>
      </w:r>
      <w:r>
        <w:rPr>
          <w:i/>
          <w:iCs/>
        </w:rPr>
        <w:t>Mockup</w:t>
      </w:r>
      <w:r>
        <w:t xml:space="preserve"> Halaman </w:t>
      </w:r>
      <w:r w:rsidR="002B11E4">
        <w:t>Detail Pembayaran</w:t>
      </w:r>
      <w:bookmarkEnd w:id="133"/>
    </w:p>
    <w:p w14:paraId="301ACBEE" w14:textId="56631B6C" w:rsidR="004F5538" w:rsidRDefault="00C4076C" w:rsidP="00D95738">
      <w:pPr>
        <w:pStyle w:val="isi"/>
        <w:numPr>
          <w:ilvl w:val="0"/>
          <w:numId w:val="27"/>
        </w:numPr>
        <w:spacing w:before="240"/>
        <w:ind w:left="709" w:hanging="709"/>
      </w:pPr>
      <w:r>
        <w:t xml:space="preserve">Halaman </w:t>
      </w:r>
      <w:r w:rsidR="004F5538">
        <w:t>Transaksi</w:t>
      </w:r>
    </w:p>
    <w:p w14:paraId="331FEE8E" w14:textId="7AC74280" w:rsidR="00945959" w:rsidRDefault="00945959" w:rsidP="00945959">
      <w:pPr>
        <w:pStyle w:val="isi"/>
        <w:spacing w:before="240"/>
        <w:ind w:firstLine="709"/>
      </w:pPr>
      <w:r>
        <w:t>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Pengguna harus dalam kondisi login terlebih dahulu apabila ingin berinteraksi pada halaman transaksi.</w:t>
      </w:r>
    </w:p>
    <w:p w14:paraId="5423160C"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E600096" wp14:editId="491F42FF">
            <wp:extent cx="4486777" cy="2520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86777" cy="2520000"/>
                    </a:xfrm>
                    <a:prstGeom prst="rect">
                      <a:avLst/>
                    </a:prstGeom>
                    <a:noFill/>
                    <a:ln>
                      <a:noFill/>
                    </a:ln>
                  </pic:spPr>
                </pic:pic>
              </a:graphicData>
            </a:graphic>
          </wp:inline>
        </w:drawing>
      </w:r>
    </w:p>
    <w:p w14:paraId="60F08C45" w14:textId="262E3A2D" w:rsidR="00952F49" w:rsidRDefault="00E254E5" w:rsidP="00E254E5">
      <w:pPr>
        <w:pStyle w:val="Caption"/>
      </w:pPr>
      <w:bookmarkStart w:id="134" w:name="_Toc77700381"/>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9</w:t>
      </w:r>
      <w:r w:rsidR="00450CC7">
        <w:fldChar w:fldCharType="end"/>
      </w:r>
      <w:r>
        <w:t xml:space="preserve"> </w:t>
      </w:r>
      <w:r>
        <w:rPr>
          <w:i/>
          <w:iCs/>
        </w:rPr>
        <w:t>Mockup</w:t>
      </w:r>
      <w:r>
        <w:t xml:space="preserve"> Halaman </w:t>
      </w:r>
      <w:r w:rsidR="002B11E4">
        <w:t>Transaksi</w:t>
      </w:r>
      <w:bookmarkEnd w:id="134"/>
    </w:p>
    <w:p w14:paraId="0F0E439A" w14:textId="6B0F7BC6" w:rsidR="004F5538" w:rsidRDefault="00C4076C" w:rsidP="00D95738">
      <w:pPr>
        <w:pStyle w:val="isi"/>
        <w:numPr>
          <w:ilvl w:val="0"/>
          <w:numId w:val="27"/>
        </w:numPr>
        <w:spacing w:before="240"/>
        <w:ind w:left="709" w:hanging="709"/>
      </w:pPr>
      <w:r>
        <w:lastRenderedPageBreak/>
        <w:t xml:space="preserve">Halaman </w:t>
      </w:r>
      <w:r w:rsidR="004F5538">
        <w:t>Detail Transaksi</w:t>
      </w:r>
    </w:p>
    <w:p w14:paraId="4C0C51FE" w14:textId="1CA28254" w:rsidR="00945959" w:rsidRDefault="00945959" w:rsidP="00945959">
      <w:pPr>
        <w:pStyle w:val="isi"/>
        <w:spacing w:before="240"/>
        <w:ind w:firstLine="709"/>
      </w:pPr>
      <w:r>
        <w:t>Pada halaman ini terdapat informasi pembelian yang telah dilakukan seperti status transaksi, kode, tanggal pembayaran, detail pesanan, ringkasan pembayaran, detail pengiriman dll. Pengguna harus melakukan login terlebih dahulu dan telah melakukan transaksi sebelumnya apabila ingin mengakses halaman detail transaksi.</w:t>
      </w:r>
    </w:p>
    <w:p w14:paraId="44A88147"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3A4D5CED" wp14:editId="6F16787E">
            <wp:extent cx="1662546" cy="2880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35866E7" w14:textId="449BCCDC" w:rsidR="00952F49" w:rsidRDefault="00E254E5" w:rsidP="00E254E5">
      <w:pPr>
        <w:pStyle w:val="Caption"/>
      </w:pPr>
      <w:bookmarkStart w:id="135" w:name="_Toc77700382"/>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0</w:t>
      </w:r>
      <w:r w:rsidR="00450CC7">
        <w:fldChar w:fldCharType="end"/>
      </w:r>
      <w:r>
        <w:t xml:space="preserve"> </w:t>
      </w:r>
      <w:r>
        <w:rPr>
          <w:i/>
          <w:iCs/>
        </w:rPr>
        <w:t>Mockup</w:t>
      </w:r>
      <w:r>
        <w:t xml:space="preserve"> Halaman </w:t>
      </w:r>
      <w:r w:rsidR="002B11E4">
        <w:t>Detail Transaksi</w:t>
      </w:r>
      <w:bookmarkEnd w:id="135"/>
    </w:p>
    <w:p w14:paraId="31443221" w14:textId="0FB248E1" w:rsidR="004F5538" w:rsidRDefault="00C4076C" w:rsidP="00D95738">
      <w:pPr>
        <w:pStyle w:val="isi"/>
        <w:numPr>
          <w:ilvl w:val="0"/>
          <w:numId w:val="27"/>
        </w:numPr>
        <w:spacing w:before="240"/>
        <w:ind w:left="709" w:hanging="709"/>
      </w:pPr>
      <w:r>
        <w:t xml:space="preserve">Halaman </w:t>
      </w:r>
      <w:r w:rsidR="004F5538">
        <w:t>Akun</w:t>
      </w:r>
    </w:p>
    <w:p w14:paraId="45A29DC7" w14:textId="76556D4B" w:rsidR="00945959" w:rsidRDefault="00945959" w:rsidP="00E36A3A">
      <w:pPr>
        <w:pStyle w:val="isi"/>
        <w:spacing w:before="240"/>
        <w:ind w:firstLine="709"/>
      </w:pPr>
      <w:r>
        <w:t xml:space="preserve">Pada halaman akun menampilkan informasi akun seperti foto, nomor telpon dan juga menu-menu yang berhubungan dengan pengelolaan akun pengguna, terdapat juga tombol keluar untuk </w:t>
      </w:r>
      <w:r>
        <w:rPr>
          <w:i/>
          <w:iCs/>
        </w:rPr>
        <w:t>logout.</w:t>
      </w:r>
      <w:r>
        <w:t xml:space="preserve"> Pengguna harus melakukan login terlebih dahulu apabila ingin mengakses halaman akun.</w:t>
      </w:r>
    </w:p>
    <w:p w14:paraId="0F99918F"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5F22F21B" wp14:editId="3CC43170">
            <wp:extent cx="1662546" cy="288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0C6A56E1" w14:textId="206FE06F" w:rsidR="00952F49" w:rsidRDefault="00E254E5" w:rsidP="00E254E5">
      <w:pPr>
        <w:pStyle w:val="Caption"/>
      </w:pPr>
      <w:bookmarkStart w:id="136" w:name="_Toc77700383"/>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1</w:t>
      </w:r>
      <w:r w:rsidR="00450CC7">
        <w:fldChar w:fldCharType="end"/>
      </w:r>
      <w:r>
        <w:t xml:space="preserve"> </w:t>
      </w:r>
      <w:r>
        <w:rPr>
          <w:i/>
          <w:iCs/>
        </w:rPr>
        <w:t>Mockup</w:t>
      </w:r>
      <w:r>
        <w:t xml:space="preserve"> Halaman </w:t>
      </w:r>
      <w:r w:rsidR="002B11E4">
        <w:t>Akun</w:t>
      </w:r>
      <w:bookmarkEnd w:id="136"/>
    </w:p>
    <w:p w14:paraId="2043E4E5" w14:textId="0A8BC46C" w:rsidR="004F5538" w:rsidRDefault="00C4076C" w:rsidP="00D95738">
      <w:pPr>
        <w:pStyle w:val="isi"/>
        <w:numPr>
          <w:ilvl w:val="0"/>
          <w:numId w:val="27"/>
        </w:numPr>
        <w:spacing w:before="240"/>
        <w:ind w:left="709" w:hanging="709"/>
      </w:pPr>
      <w:r>
        <w:t xml:space="preserve">Halaman </w:t>
      </w:r>
      <w:r w:rsidR="004F5538">
        <w:t>Toko</w:t>
      </w:r>
    </w:p>
    <w:p w14:paraId="2EFB10A4" w14:textId="55EB764B" w:rsidR="00945959" w:rsidRDefault="00945959" w:rsidP="00E36A3A">
      <w:pPr>
        <w:pStyle w:val="isi"/>
        <w:spacing w:before="240"/>
        <w:ind w:firstLine="709"/>
      </w:pPr>
      <w:r>
        <w:t>Merupakan tempat penjual catering dan penjual makanan olahan untuk mengelola tokonya, halaman ini berisi foto dan nama toko serta menu-menu untuk mengelola toko seperti pengaturan toko, riwayat penjualan dan pengelolaan produk. Pengguna harus dalam kondisi login terlebih dahulu dan berstatus sebagai mitra penjual apabila ingin berinteraksi pada halaman toko.</w:t>
      </w:r>
    </w:p>
    <w:p w14:paraId="5DDECDCD"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00ABED12" wp14:editId="1CB7D6DE">
            <wp:extent cx="1662546" cy="288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BE49E24" w14:textId="63B3BC1C" w:rsidR="00952F49" w:rsidRDefault="00E254E5" w:rsidP="00E254E5">
      <w:pPr>
        <w:pStyle w:val="Caption"/>
      </w:pPr>
      <w:bookmarkStart w:id="137" w:name="_Toc77700384"/>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2</w:t>
      </w:r>
      <w:r w:rsidR="00450CC7">
        <w:fldChar w:fldCharType="end"/>
      </w:r>
      <w:r>
        <w:t xml:space="preserve"> </w:t>
      </w:r>
      <w:r>
        <w:rPr>
          <w:i/>
          <w:iCs/>
        </w:rPr>
        <w:t>Mockup</w:t>
      </w:r>
      <w:r>
        <w:t xml:space="preserve"> Halaman </w:t>
      </w:r>
      <w:r w:rsidR="002B11E4">
        <w:t>Toko</w:t>
      </w:r>
      <w:bookmarkEnd w:id="137"/>
    </w:p>
    <w:p w14:paraId="67B0F4EA" w14:textId="70BA4043" w:rsidR="004F5538" w:rsidRDefault="00C4076C" w:rsidP="00D95738">
      <w:pPr>
        <w:pStyle w:val="isi"/>
        <w:numPr>
          <w:ilvl w:val="0"/>
          <w:numId w:val="27"/>
        </w:numPr>
        <w:spacing w:before="240"/>
        <w:ind w:left="709" w:hanging="709"/>
      </w:pPr>
      <w:r>
        <w:t xml:space="preserve">Halaman </w:t>
      </w:r>
      <w:r w:rsidR="004F5538">
        <w:t>Edit Toko</w:t>
      </w:r>
    </w:p>
    <w:p w14:paraId="34403EA1" w14:textId="45E927B1" w:rsidR="00945959" w:rsidRDefault="00945959" w:rsidP="00E36A3A">
      <w:pPr>
        <w:pStyle w:val="isi"/>
        <w:spacing w:before="240"/>
        <w:ind w:firstLine="709"/>
      </w:pPr>
      <w:r>
        <w:lastRenderedPageBreak/>
        <w:t>Pada halama edit toko panjual dapat mengubah informasi tokonya yang tampil dalam aplikasi Panen-Panen, penjual dapat mengubah informasi diantaranya nama toko, alamat toko, dan gambar toko. Pengguna harus mempunyai toko terlebih dahulu apabila ingin berinteraksi pada halaman edit toko.</w:t>
      </w:r>
    </w:p>
    <w:p w14:paraId="63994BB2"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45E1E0B" wp14:editId="01064EDB">
            <wp:extent cx="1662546" cy="288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505658F" w14:textId="09910912" w:rsidR="00952F49" w:rsidRDefault="00E254E5" w:rsidP="00E254E5">
      <w:pPr>
        <w:pStyle w:val="Caption"/>
      </w:pPr>
      <w:bookmarkStart w:id="138" w:name="_Toc77700385"/>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3</w:t>
      </w:r>
      <w:r w:rsidR="00450CC7">
        <w:fldChar w:fldCharType="end"/>
      </w:r>
      <w:r>
        <w:t xml:space="preserve"> </w:t>
      </w:r>
      <w:r>
        <w:rPr>
          <w:i/>
          <w:iCs/>
        </w:rPr>
        <w:t>Mockup</w:t>
      </w:r>
      <w:r>
        <w:t xml:space="preserve"> Halaman </w:t>
      </w:r>
      <w:r w:rsidR="002B11E4">
        <w:t>Edit Toko</w:t>
      </w:r>
      <w:bookmarkEnd w:id="138"/>
    </w:p>
    <w:p w14:paraId="0AB0990A" w14:textId="1FAF7CBC" w:rsidR="004F5538" w:rsidRDefault="00C4076C" w:rsidP="00D95738">
      <w:pPr>
        <w:pStyle w:val="isi"/>
        <w:numPr>
          <w:ilvl w:val="0"/>
          <w:numId w:val="27"/>
        </w:numPr>
        <w:spacing w:before="240"/>
        <w:ind w:left="709" w:hanging="709"/>
      </w:pPr>
      <w:r>
        <w:t xml:space="preserve">Halaman </w:t>
      </w:r>
      <w:r w:rsidR="004F5538">
        <w:t>Produk Penjualan</w:t>
      </w:r>
    </w:p>
    <w:p w14:paraId="0202F1BB" w14:textId="77777777" w:rsidR="00AB733A" w:rsidRDefault="00945959" w:rsidP="00E36A3A">
      <w:pPr>
        <w:pStyle w:val="isi"/>
        <w:spacing w:before="240"/>
        <w:ind w:firstLine="709"/>
      </w:pPr>
      <w:r>
        <w:t xml:space="preserve">Pada halaman ini akan ditampilkan semua produk yang tersedia pada toko pengguna, selain itu terdapat juga fitur pencarian untuk mencari produk tertentu yang dimiliki dalam toko. </w:t>
      </w:r>
    </w:p>
    <w:p w14:paraId="2A50EE66" w14:textId="44D38786" w:rsidR="00945959" w:rsidRDefault="00945959" w:rsidP="00E36A3A">
      <w:pPr>
        <w:pStyle w:val="isi"/>
        <w:spacing w:before="240"/>
        <w:ind w:firstLine="709"/>
      </w:pPr>
      <w:r>
        <w:t>pada halaman ini penjual dapat mengelola produk-produknya seperti hapus dan edit produk. Pengguna harus mempunyai toko terlebih dahulu apabila ingin berinteraksi pada halaman edit toko.</w:t>
      </w:r>
    </w:p>
    <w:p w14:paraId="57654901"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7CD84627" wp14:editId="74963892">
            <wp:extent cx="1662546" cy="288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6845B4C" w14:textId="7EC9A591" w:rsidR="00952F49" w:rsidRDefault="00E254E5" w:rsidP="00E254E5">
      <w:pPr>
        <w:pStyle w:val="Caption"/>
      </w:pPr>
      <w:bookmarkStart w:id="139" w:name="_Toc77700386"/>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4</w:t>
      </w:r>
      <w:r w:rsidR="00450CC7">
        <w:fldChar w:fldCharType="end"/>
      </w:r>
      <w:r>
        <w:t xml:space="preserve"> </w:t>
      </w:r>
      <w:r>
        <w:rPr>
          <w:i/>
          <w:iCs/>
        </w:rPr>
        <w:t>Mockup</w:t>
      </w:r>
      <w:r>
        <w:t xml:space="preserve"> Halaman </w:t>
      </w:r>
      <w:r w:rsidR="002B11E4">
        <w:t>Produk Penjualan</w:t>
      </w:r>
      <w:bookmarkEnd w:id="139"/>
    </w:p>
    <w:p w14:paraId="33EBDAEB" w14:textId="7DD67812" w:rsidR="004F5538" w:rsidRDefault="00C4076C" w:rsidP="00D95738">
      <w:pPr>
        <w:pStyle w:val="isi"/>
        <w:numPr>
          <w:ilvl w:val="0"/>
          <w:numId w:val="27"/>
        </w:numPr>
        <w:spacing w:before="240"/>
        <w:ind w:left="709" w:hanging="709"/>
      </w:pPr>
      <w:r>
        <w:t xml:space="preserve">Halaman </w:t>
      </w:r>
      <w:r w:rsidR="004F5538">
        <w:t>Tambah Produk Penjualan</w:t>
      </w:r>
    </w:p>
    <w:p w14:paraId="27C95383" w14:textId="276CF2BD" w:rsidR="00945959" w:rsidRDefault="00945959" w:rsidP="00E36A3A">
      <w:pPr>
        <w:pStyle w:val="isi"/>
        <w:spacing w:before="240"/>
        <w:ind w:firstLine="709"/>
      </w:pPr>
      <w:r>
        <w:t>Pada halaman ini penjual dapat menambahkan produknya yang ingin dipasarkan dalam aplikasi dengan mengisi informasi diantaranya nama produk, harga, deskripsi, serta foto produk. Pengguna harus mempunyai toko terlebih dahulu apabila ingin berinteraksi pada halaman tambah produk penjualan.</w:t>
      </w:r>
    </w:p>
    <w:p w14:paraId="0D04300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6D451CAD" wp14:editId="2D54B313">
            <wp:extent cx="1662546" cy="288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32B01105" w14:textId="6E52E227" w:rsidR="00952F49" w:rsidRDefault="00E254E5" w:rsidP="00E254E5">
      <w:pPr>
        <w:pStyle w:val="Caption"/>
      </w:pPr>
      <w:bookmarkStart w:id="140" w:name="_Toc77700387"/>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5</w:t>
      </w:r>
      <w:r w:rsidR="00450CC7">
        <w:fldChar w:fldCharType="end"/>
      </w:r>
      <w:r>
        <w:t xml:space="preserve"> </w:t>
      </w:r>
      <w:r>
        <w:rPr>
          <w:i/>
          <w:iCs/>
        </w:rPr>
        <w:t>Mockup</w:t>
      </w:r>
      <w:r>
        <w:t xml:space="preserve"> Halaman </w:t>
      </w:r>
      <w:r w:rsidR="002B11E4">
        <w:t>Tambah Produk Penjualan</w:t>
      </w:r>
      <w:bookmarkEnd w:id="140"/>
    </w:p>
    <w:p w14:paraId="233BBAD1" w14:textId="71957D90" w:rsidR="004F5538" w:rsidRDefault="00C4076C" w:rsidP="00D95738">
      <w:pPr>
        <w:pStyle w:val="isi"/>
        <w:numPr>
          <w:ilvl w:val="0"/>
          <w:numId w:val="27"/>
        </w:numPr>
        <w:spacing w:before="240"/>
        <w:ind w:left="709" w:hanging="709"/>
      </w:pPr>
      <w:r>
        <w:t xml:space="preserve">Halaman </w:t>
      </w:r>
      <w:r w:rsidR="004F5538">
        <w:t>Riwayat Penjualan</w:t>
      </w:r>
    </w:p>
    <w:p w14:paraId="1BA66F4D" w14:textId="77777777" w:rsidR="00AB733A" w:rsidRDefault="00945959" w:rsidP="00E36A3A">
      <w:pPr>
        <w:pStyle w:val="isi"/>
        <w:spacing w:before="240"/>
        <w:ind w:firstLine="709"/>
      </w:pPr>
      <w:r>
        <w:lastRenderedPageBreak/>
        <w:t>Halaman riwayat penjualan menampilkan pesanan yang dikelompokkan berdasarkan statusnya masing</w:t>
      </w:r>
      <w:r w:rsidR="00AB733A">
        <w:t>-</w:t>
      </w:r>
      <w:r>
        <w:t xml:space="preserve">masing. Pengguna dapat melakukan pengelolaan pesanan pada halaman ini, seperti melihat detail dan mengubah status pesanan. </w:t>
      </w:r>
    </w:p>
    <w:p w14:paraId="0EFEE744" w14:textId="34618134" w:rsidR="00945959" w:rsidRDefault="00945959" w:rsidP="00E36A3A">
      <w:pPr>
        <w:pStyle w:val="isi"/>
        <w:spacing w:before="240"/>
        <w:ind w:firstLine="709"/>
      </w:pPr>
      <w:r>
        <w:t>Terdapat 4 status pesanan, yaitu permintaan baru, diproses, dalam perjalanan, dan permintaan selesai. apabila penjual telah mengirimkan pesanannya, maka akan muncul popup untuk mengisikan nomor resi pengiriman. Pengguna harus dalam kondisi login terlebih dahulu dan berstatus sebagai mitra penjual apabila ingin berinteraksi pada halaman riwayat penjualan.</w:t>
      </w:r>
    </w:p>
    <w:p w14:paraId="1311BAB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798B006" wp14:editId="2A50EC95">
            <wp:extent cx="4507048" cy="2520000"/>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07048" cy="2520000"/>
                    </a:xfrm>
                    <a:prstGeom prst="rect">
                      <a:avLst/>
                    </a:prstGeom>
                    <a:noFill/>
                    <a:ln>
                      <a:noFill/>
                    </a:ln>
                  </pic:spPr>
                </pic:pic>
              </a:graphicData>
            </a:graphic>
          </wp:inline>
        </w:drawing>
      </w:r>
    </w:p>
    <w:p w14:paraId="40CF5729" w14:textId="7C60125B" w:rsidR="00952F49" w:rsidRPr="004F5538" w:rsidRDefault="00E254E5" w:rsidP="00E254E5">
      <w:pPr>
        <w:pStyle w:val="Caption"/>
      </w:pPr>
      <w:bookmarkStart w:id="141" w:name="_Toc77700388"/>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6</w:t>
      </w:r>
      <w:r w:rsidR="00450CC7">
        <w:fldChar w:fldCharType="end"/>
      </w:r>
      <w:r>
        <w:t xml:space="preserve"> </w:t>
      </w:r>
      <w:r>
        <w:rPr>
          <w:i/>
          <w:iCs/>
        </w:rPr>
        <w:t>Mockup</w:t>
      </w:r>
      <w:r>
        <w:t xml:space="preserve"> Halaman </w:t>
      </w:r>
      <w:r w:rsidR="002B11E4">
        <w:t>Riwayat Penjualan</w:t>
      </w:r>
      <w:bookmarkEnd w:id="141"/>
    </w:p>
    <w:p w14:paraId="534CDCE6" w14:textId="77777777" w:rsidR="000649E1" w:rsidRDefault="000649E1" w:rsidP="000649E1"/>
    <w:p w14:paraId="47B5EA34" w14:textId="77777777" w:rsidR="00EB57B1" w:rsidRDefault="00EB57B1">
      <w:pPr>
        <w:spacing w:line="240" w:lineRule="auto"/>
        <w:rPr>
          <w:b/>
          <w:caps/>
          <w:sz w:val="28"/>
        </w:rPr>
      </w:pPr>
      <w:r>
        <w:br w:type="page"/>
      </w:r>
    </w:p>
    <w:p w14:paraId="023AC8F5" w14:textId="6273560C" w:rsidR="009B29A8" w:rsidRDefault="009B29A8" w:rsidP="00DF4906">
      <w:pPr>
        <w:pStyle w:val="Heading1"/>
      </w:pPr>
      <w:bookmarkStart w:id="142" w:name="_Toc77700205"/>
      <w:r>
        <w:lastRenderedPageBreak/>
        <w:t>Implementasi dan Pengujian</w:t>
      </w:r>
      <w:bookmarkEnd w:id="142"/>
    </w:p>
    <w:p w14:paraId="7DB9053D" w14:textId="77777777" w:rsidR="008F51F9" w:rsidRPr="008F51F9" w:rsidRDefault="008F51F9" w:rsidP="008F51F9">
      <w:pPr>
        <w:spacing w:line="240" w:lineRule="auto"/>
      </w:pPr>
    </w:p>
    <w:p w14:paraId="243C1089" w14:textId="2E27120D" w:rsidR="009B29A8" w:rsidRDefault="008F51F9" w:rsidP="008F51F9">
      <w:pPr>
        <w:pStyle w:val="Heading2"/>
      </w:pPr>
      <w:bookmarkStart w:id="143" w:name="_Toc77700206"/>
      <w:r>
        <w:t>Implementasi Tampilan</w:t>
      </w:r>
      <w:bookmarkEnd w:id="143"/>
    </w:p>
    <w:p w14:paraId="5759FE0F" w14:textId="2146C2D3" w:rsidR="008F51F9" w:rsidRDefault="008F51F9" w:rsidP="008F51F9">
      <w:pPr>
        <w:ind w:firstLine="576"/>
        <w:jc w:val="both"/>
      </w:pPr>
      <w:r>
        <w:t>Pada tahap implementasi tampilan, dibuat halaman-halaman pada aplikasi android menggunakan flutter dengan mengacu pada hasil perancangan antarmuka yang sudah dibuat oleh tim UI/UX. Berikut adalah hasil implementasi tampilan sesuai perancangan antarmuka pada sub bab 4.2.5.</w:t>
      </w:r>
    </w:p>
    <w:p w14:paraId="53EE3D77" w14:textId="77777777" w:rsidR="00EC22CE" w:rsidRPr="00E254E5" w:rsidRDefault="00EC22CE" w:rsidP="00D95738">
      <w:pPr>
        <w:pStyle w:val="isi"/>
        <w:numPr>
          <w:ilvl w:val="0"/>
          <w:numId w:val="28"/>
        </w:numPr>
        <w:spacing w:before="240"/>
        <w:ind w:left="709" w:hanging="709"/>
      </w:pPr>
      <w:r>
        <w:t xml:space="preserve">Halaman </w:t>
      </w:r>
      <w:r w:rsidRPr="00D339BA">
        <w:rPr>
          <w:i/>
          <w:iCs/>
        </w:rPr>
        <w:t>Login</w:t>
      </w:r>
      <w:r>
        <w:t xml:space="preserve"> &amp; </w:t>
      </w:r>
      <w:r w:rsidRPr="00D339BA">
        <w:rPr>
          <w:i/>
          <w:iCs/>
        </w:rPr>
        <w:t>Register</w:t>
      </w:r>
    </w:p>
    <w:p w14:paraId="4FB6172B" w14:textId="45E8AD25" w:rsidR="00EC22CE" w:rsidRDefault="00EC22CE" w:rsidP="006C3B5F">
      <w:pPr>
        <w:pStyle w:val="isi"/>
        <w:spacing w:before="240"/>
        <w:ind w:firstLine="709"/>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register.</w:t>
      </w:r>
      <w:r w:rsidR="00AF68C2">
        <w:rPr>
          <w:i/>
          <w:iCs/>
        </w:rPr>
        <w:t xml:space="preserve"> </w:t>
      </w:r>
      <w:r w:rsidR="00AF68C2" w:rsidRPr="00116414">
        <w:t xml:space="preserve">Hasil implementasi tampilan halaman </w:t>
      </w:r>
      <w:r w:rsidR="00116414" w:rsidRPr="00D339BA">
        <w:rPr>
          <w:i/>
          <w:iCs/>
        </w:rPr>
        <w:t>Login</w:t>
      </w:r>
      <w:r w:rsidR="00116414">
        <w:t xml:space="preserve"> &amp; </w:t>
      </w:r>
      <w:r w:rsidR="00116414" w:rsidRPr="00D339BA">
        <w:rPr>
          <w:i/>
          <w:iCs/>
        </w:rPr>
        <w:t>Register</w:t>
      </w:r>
      <w:r w:rsidR="00116414" w:rsidRPr="00116414">
        <w:t xml:space="preserve"> </w:t>
      </w:r>
      <w:r w:rsidR="00AF68C2" w:rsidRPr="00116414">
        <w:t>dapat dilihat pada gambar di bawah ini.</w:t>
      </w:r>
    </w:p>
    <w:p w14:paraId="7A99CF7F" w14:textId="77777777" w:rsidR="00772EAC" w:rsidRDefault="00114ACE" w:rsidP="00E70D4B">
      <w:pPr>
        <w:pStyle w:val="isi"/>
        <w:keepNext/>
        <w:spacing w:before="240"/>
        <w:ind w:firstLine="0"/>
        <w:contextualSpacing w:val="0"/>
        <w:jc w:val="center"/>
      </w:pPr>
      <w:r>
        <w:rPr>
          <w:noProof/>
        </w:rPr>
        <w:drawing>
          <wp:inline distT="0" distB="0" distL="0" distR="0" wp14:anchorId="6790B3A9" wp14:editId="40F85C35">
            <wp:extent cx="5209082" cy="28800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209082" cy="2880000"/>
                    </a:xfrm>
                    <a:prstGeom prst="rect">
                      <a:avLst/>
                    </a:prstGeom>
                    <a:noFill/>
                    <a:ln>
                      <a:noFill/>
                    </a:ln>
                  </pic:spPr>
                </pic:pic>
              </a:graphicData>
            </a:graphic>
          </wp:inline>
        </w:drawing>
      </w:r>
    </w:p>
    <w:p w14:paraId="0A473D16" w14:textId="4C5C3C27" w:rsidR="006216EE" w:rsidRPr="00AF68C2" w:rsidRDefault="00772EAC" w:rsidP="00772EAC">
      <w:pPr>
        <w:pStyle w:val="Caption"/>
      </w:pPr>
      <w:bookmarkStart w:id="144" w:name="_Toc77700389"/>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w:t>
      </w:r>
      <w:r w:rsidR="00450CC7">
        <w:fldChar w:fldCharType="end"/>
      </w:r>
      <w:r w:rsidR="0071430D">
        <w:t xml:space="preserve"> Tampilan Halaman </w:t>
      </w:r>
      <w:r w:rsidR="00A93640" w:rsidRPr="00D339BA">
        <w:rPr>
          <w:i/>
          <w:iCs/>
        </w:rPr>
        <w:t>Login</w:t>
      </w:r>
      <w:r w:rsidR="00A93640">
        <w:t xml:space="preserve"> &amp; </w:t>
      </w:r>
      <w:r w:rsidR="00A93640" w:rsidRPr="00D339BA">
        <w:rPr>
          <w:i/>
          <w:iCs/>
        </w:rPr>
        <w:t>Register</w:t>
      </w:r>
      <w:bookmarkEnd w:id="144"/>
    </w:p>
    <w:p w14:paraId="47332CAD" w14:textId="77777777" w:rsidR="00EC22CE" w:rsidRDefault="00EC22CE" w:rsidP="00D95738">
      <w:pPr>
        <w:pStyle w:val="isi"/>
        <w:numPr>
          <w:ilvl w:val="0"/>
          <w:numId w:val="28"/>
        </w:numPr>
        <w:spacing w:before="240"/>
        <w:ind w:left="709" w:hanging="709"/>
      </w:pPr>
      <w:r>
        <w:t>Halaman Home</w:t>
      </w:r>
    </w:p>
    <w:p w14:paraId="1145B74D" w14:textId="6464F638" w:rsidR="00EC22CE" w:rsidRDefault="00EC22CE" w:rsidP="00EC22CE">
      <w:pPr>
        <w:pStyle w:val="isi"/>
        <w:spacing w:before="240"/>
        <w:ind w:firstLine="709"/>
      </w:pPr>
      <w:r>
        <w:t xml:space="preserve">Halaman </w:t>
      </w:r>
      <w:r w:rsidRPr="00E70D4B">
        <w:t>Home</w:t>
      </w:r>
      <w:r>
        <w:t xml:space="preserve"> merupakan halaman utama aplikasi dimana pada halaman ini akan ditampilkan data produk terlaris, promo, koin, voucher serta menu-menu navigasi pada aplikasi.</w:t>
      </w:r>
      <w:r w:rsidR="00116414" w:rsidRPr="00116414">
        <w:t xml:space="preserve"> Berikut hasil implementasi tampilan halaman </w:t>
      </w:r>
      <w:r w:rsidR="00116414">
        <w:t>Home.</w:t>
      </w:r>
    </w:p>
    <w:p w14:paraId="55EC4327" w14:textId="77777777" w:rsidR="00772EAC" w:rsidRDefault="007D0B69" w:rsidP="00E70D4B">
      <w:pPr>
        <w:pStyle w:val="isi"/>
        <w:keepNext/>
        <w:spacing w:before="240"/>
        <w:ind w:firstLine="0"/>
        <w:contextualSpacing w:val="0"/>
        <w:jc w:val="center"/>
      </w:pPr>
      <w:r>
        <w:rPr>
          <w:noProof/>
        </w:rPr>
        <w:lastRenderedPageBreak/>
        <w:drawing>
          <wp:inline distT="0" distB="0" distL="0" distR="0" wp14:anchorId="7395B9CF" wp14:editId="5558F69B">
            <wp:extent cx="3843339" cy="324000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046A52D" w14:textId="6CA388E1" w:rsidR="007D0B69" w:rsidRDefault="00772EAC" w:rsidP="00772EAC">
      <w:pPr>
        <w:pStyle w:val="Caption"/>
      </w:pPr>
      <w:bookmarkStart w:id="145" w:name="_Toc77700390"/>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w:t>
      </w:r>
      <w:r w:rsidR="00450CC7">
        <w:fldChar w:fldCharType="end"/>
      </w:r>
      <w:r w:rsidR="0071430D">
        <w:t xml:space="preserve"> Tampilan Halaman </w:t>
      </w:r>
      <w:r w:rsidR="00A93640">
        <w:t>Home</w:t>
      </w:r>
      <w:bookmarkEnd w:id="145"/>
    </w:p>
    <w:p w14:paraId="6E63EA37" w14:textId="77777777" w:rsidR="00EC22CE" w:rsidRDefault="00EC22CE" w:rsidP="00D95738">
      <w:pPr>
        <w:pStyle w:val="isi"/>
        <w:numPr>
          <w:ilvl w:val="0"/>
          <w:numId w:val="28"/>
        </w:numPr>
        <w:spacing w:before="240"/>
        <w:ind w:left="709" w:hanging="709"/>
      </w:pPr>
      <w:r>
        <w:t>Halaman Pencarian</w:t>
      </w:r>
    </w:p>
    <w:p w14:paraId="5AF2D3D3" w14:textId="27E54558" w:rsidR="00EC22CE" w:rsidRDefault="00EC22CE" w:rsidP="006C3B5F">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r w:rsidR="00116414" w:rsidRPr="00116414">
        <w:t xml:space="preserve">Hasil implementasi tampilan halaman </w:t>
      </w:r>
      <w:r w:rsidR="00116414">
        <w:t>Pencarian</w:t>
      </w:r>
      <w:r w:rsidR="00116414" w:rsidRPr="00116414">
        <w:t xml:space="preserve"> dapat dilihat pada gambar di bawah ini.</w:t>
      </w:r>
    </w:p>
    <w:p w14:paraId="3B1298BE"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58CFB040" wp14:editId="6CC201C2">
            <wp:extent cx="1829288" cy="3240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1A21112" w14:textId="32C08FC5" w:rsidR="007D0B69" w:rsidRDefault="00E70D4B" w:rsidP="00E70D4B">
      <w:pPr>
        <w:pStyle w:val="Caption"/>
      </w:pPr>
      <w:bookmarkStart w:id="146" w:name="_Toc77700391"/>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w:t>
      </w:r>
      <w:r w:rsidR="00450CC7">
        <w:fldChar w:fldCharType="end"/>
      </w:r>
      <w:r w:rsidR="0071430D">
        <w:t xml:space="preserve"> Tampilan Halaman </w:t>
      </w:r>
      <w:r w:rsidR="00A93640">
        <w:t>Pencarian</w:t>
      </w:r>
      <w:bookmarkEnd w:id="146"/>
    </w:p>
    <w:p w14:paraId="3282940C" w14:textId="77777777" w:rsidR="00EC22CE" w:rsidRDefault="00EC22CE" w:rsidP="00D95738">
      <w:pPr>
        <w:pStyle w:val="isi"/>
        <w:numPr>
          <w:ilvl w:val="0"/>
          <w:numId w:val="28"/>
        </w:numPr>
        <w:spacing w:before="240"/>
        <w:ind w:left="709" w:hanging="709"/>
      </w:pPr>
      <w:r>
        <w:lastRenderedPageBreak/>
        <w:t>Halaman Produk</w:t>
      </w:r>
    </w:p>
    <w:p w14:paraId="567653B8" w14:textId="617599AF" w:rsidR="00EC22CE" w:rsidRDefault="00EC22CE" w:rsidP="00EC22CE">
      <w:pPr>
        <w:pStyle w:val="isi"/>
        <w:spacing w:before="240"/>
        <w:ind w:firstLine="709"/>
      </w:pPr>
      <w:r>
        <w:t>Pada halaman ini akan ditampilkan semua produk yang tersedia pada aplikasi, selain itu terdapat juga ketegori produk diantaranya produk segar dan olahan.</w:t>
      </w:r>
      <w:r w:rsidR="00116414" w:rsidRPr="00116414">
        <w:t xml:space="preserve"> Berikut hasil implementasi tampilan halaman </w:t>
      </w:r>
      <w:r w:rsidR="00116414">
        <w:t>Produk.</w:t>
      </w:r>
    </w:p>
    <w:p w14:paraId="0F74BD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5C96D69" wp14:editId="1943E070">
            <wp:extent cx="1829288" cy="32400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795A69D" w14:textId="4F927F7D" w:rsidR="007D0B69" w:rsidRDefault="00E70D4B" w:rsidP="00E70D4B">
      <w:pPr>
        <w:pStyle w:val="Caption"/>
      </w:pPr>
      <w:bookmarkStart w:id="147" w:name="_Toc77700392"/>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4</w:t>
      </w:r>
      <w:r w:rsidR="00450CC7">
        <w:fldChar w:fldCharType="end"/>
      </w:r>
      <w:r w:rsidR="0071430D">
        <w:t xml:space="preserve"> Tampilan Halaman </w:t>
      </w:r>
      <w:r w:rsidR="00A93640">
        <w:t>Produk</w:t>
      </w:r>
      <w:bookmarkEnd w:id="147"/>
    </w:p>
    <w:p w14:paraId="181029C5" w14:textId="77777777" w:rsidR="00EC22CE" w:rsidRDefault="00EC22CE" w:rsidP="00D95738">
      <w:pPr>
        <w:pStyle w:val="isi"/>
        <w:numPr>
          <w:ilvl w:val="0"/>
          <w:numId w:val="28"/>
        </w:numPr>
        <w:spacing w:before="240"/>
        <w:ind w:left="709" w:hanging="709"/>
      </w:pPr>
      <w:r>
        <w:t>Halaman Detail Produk</w:t>
      </w:r>
    </w:p>
    <w:p w14:paraId="3F1F24A3" w14:textId="4325BF49" w:rsidR="00EC22CE" w:rsidRDefault="00EC22CE" w:rsidP="00EC22CE">
      <w:pPr>
        <w:pStyle w:val="isi"/>
        <w:spacing w:before="240"/>
        <w:ind w:firstLine="709"/>
      </w:pPr>
      <w:r>
        <w:t>Pada halaman ini ditampilkan detail produk yang dipilih yang memuat data stok, jumlah terjual, deskripsi produk, serta rekomendasi produk.</w:t>
      </w:r>
      <w:r w:rsidR="00116414" w:rsidRPr="00116414">
        <w:t xml:space="preserve"> Hasil implementasi tampilan halaman </w:t>
      </w:r>
      <w:r w:rsidR="00116414">
        <w:t>Detail Produk</w:t>
      </w:r>
      <w:r w:rsidR="00116414" w:rsidRPr="00116414">
        <w:t xml:space="preserve"> dapat dilihat pada gambar di bawah ini.</w:t>
      </w:r>
    </w:p>
    <w:p w14:paraId="0D24F5D4"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028BE5B" wp14:editId="0AD7E158">
            <wp:extent cx="1829288" cy="3240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A281CE1" w14:textId="02E13EF5" w:rsidR="007D0B69" w:rsidRDefault="00E70D4B" w:rsidP="00E70D4B">
      <w:pPr>
        <w:pStyle w:val="Caption"/>
      </w:pPr>
      <w:bookmarkStart w:id="148" w:name="_Toc77700393"/>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5</w:t>
      </w:r>
      <w:r w:rsidR="00450CC7">
        <w:fldChar w:fldCharType="end"/>
      </w:r>
      <w:r w:rsidR="0071430D">
        <w:t xml:space="preserve"> Tampilan Halaman </w:t>
      </w:r>
      <w:r w:rsidR="00A93640">
        <w:t>Detail Produk</w:t>
      </w:r>
      <w:bookmarkEnd w:id="148"/>
    </w:p>
    <w:p w14:paraId="4A8DFBA8" w14:textId="77777777" w:rsidR="00EC22CE" w:rsidRDefault="00EC22CE" w:rsidP="00D95738">
      <w:pPr>
        <w:pStyle w:val="isi"/>
        <w:numPr>
          <w:ilvl w:val="0"/>
          <w:numId w:val="28"/>
        </w:numPr>
        <w:spacing w:before="240"/>
        <w:ind w:left="709" w:hanging="709"/>
      </w:pPr>
      <w:r>
        <w:t>Halaman Resep</w:t>
      </w:r>
    </w:p>
    <w:p w14:paraId="43FC4B26" w14:textId="0FE8908C" w:rsidR="00EC22CE" w:rsidRDefault="00EC22CE" w:rsidP="00EC22CE">
      <w:pPr>
        <w:pStyle w:val="isi"/>
        <w:spacing w:before="240"/>
        <w:ind w:firstLine="709"/>
      </w:pPr>
      <w:r>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r w:rsidR="00116414" w:rsidRPr="00116414">
        <w:t xml:space="preserve">Berikut hasil implementasi tampilan halaman </w:t>
      </w:r>
      <w:r w:rsidR="00116414">
        <w:t>Resep.</w:t>
      </w:r>
    </w:p>
    <w:p w14:paraId="28BD6A07"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179580B" wp14:editId="5F5516C2">
            <wp:extent cx="1829288" cy="32400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67FE1629" w14:textId="370DD39B" w:rsidR="007D0B69" w:rsidRDefault="00E70D4B" w:rsidP="00E70D4B">
      <w:pPr>
        <w:pStyle w:val="Caption"/>
      </w:pPr>
      <w:bookmarkStart w:id="149" w:name="_Toc77700394"/>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6</w:t>
      </w:r>
      <w:r w:rsidR="00450CC7">
        <w:fldChar w:fldCharType="end"/>
      </w:r>
      <w:r w:rsidR="0071430D">
        <w:t xml:space="preserve"> Tampilan Halaman </w:t>
      </w:r>
      <w:r w:rsidR="00A93640">
        <w:t>Resep</w:t>
      </w:r>
      <w:bookmarkEnd w:id="149"/>
    </w:p>
    <w:p w14:paraId="08B7EF8E" w14:textId="77777777" w:rsidR="00EC22CE" w:rsidRDefault="00EC22CE" w:rsidP="00D95738">
      <w:pPr>
        <w:pStyle w:val="isi"/>
        <w:numPr>
          <w:ilvl w:val="0"/>
          <w:numId w:val="28"/>
        </w:numPr>
        <w:spacing w:before="240"/>
        <w:ind w:left="709" w:hanging="709"/>
      </w:pPr>
      <w:r>
        <w:t>Halaman Detail Resep</w:t>
      </w:r>
    </w:p>
    <w:p w14:paraId="136DD1E3" w14:textId="19A511CB" w:rsidR="00EC22CE" w:rsidRDefault="00EC22CE" w:rsidP="00EC22CE">
      <w:pPr>
        <w:pStyle w:val="isi"/>
        <w:spacing w:before="240"/>
        <w:ind w:firstLine="709"/>
      </w:pPr>
      <w:r>
        <w:t xml:space="preserve">Halaman ini berisi deskripsi dan takaran dalam pembuatan resep tersebut serta produk-produk yang berkaitan untuk membuat resep masakan tersebut. </w:t>
      </w:r>
      <w:r w:rsidR="00116414" w:rsidRPr="00116414">
        <w:t xml:space="preserve">Hasil implementasi tampilan halaman </w:t>
      </w:r>
      <w:r w:rsidR="00116414">
        <w:t>Detail Resep</w:t>
      </w:r>
      <w:r w:rsidR="00116414" w:rsidRPr="00116414">
        <w:t xml:space="preserve"> dapat dilihat pada gambar di bawah ini.</w:t>
      </w:r>
    </w:p>
    <w:p w14:paraId="264118A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8A4E79" wp14:editId="3EE33650">
            <wp:extent cx="3843339" cy="3240000"/>
            <wp:effectExtent l="0" t="0" r="508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6CA845A0" w14:textId="77B3A88B" w:rsidR="007D0B69" w:rsidRDefault="00E70D4B" w:rsidP="00E70D4B">
      <w:pPr>
        <w:pStyle w:val="Caption"/>
      </w:pPr>
      <w:bookmarkStart w:id="150" w:name="_Toc77700395"/>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7</w:t>
      </w:r>
      <w:r w:rsidR="00450CC7">
        <w:fldChar w:fldCharType="end"/>
      </w:r>
      <w:r w:rsidR="0071430D">
        <w:t xml:space="preserve"> Tampilan Halaman </w:t>
      </w:r>
      <w:r w:rsidR="00A93640">
        <w:t>Detail Resep</w:t>
      </w:r>
      <w:bookmarkEnd w:id="150"/>
    </w:p>
    <w:p w14:paraId="3FB2BC41" w14:textId="77777777" w:rsidR="00EC22CE" w:rsidRDefault="00EC22CE" w:rsidP="00D95738">
      <w:pPr>
        <w:pStyle w:val="isi"/>
        <w:numPr>
          <w:ilvl w:val="0"/>
          <w:numId w:val="28"/>
        </w:numPr>
        <w:spacing w:before="240"/>
        <w:ind w:left="709" w:hanging="709"/>
      </w:pPr>
      <w:r>
        <w:lastRenderedPageBreak/>
        <w:t>Halaman Catering</w:t>
      </w:r>
    </w:p>
    <w:p w14:paraId="46ECE194" w14:textId="0E8403C3" w:rsidR="00EC22CE" w:rsidRDefault="00EC22CE" w:rsidP="00EC22CE">
      <w:pPr>
        <w:pStyle w:val="isi"/>
        <w:spacing w:before="240"/>
        <w:ind w:firstLine="709"/>
      </w:pPr>
      <w:r>
        <w:t xml:space="preserve">Pada halaman ini terdapat list mitra penyedia catering yang terdaftar pada Panen-Panen, pengguna juga dapat melakukan pencarian catering pada halaman ini. </w:t>
      </w:r>
      <w:r w:rsidR="00116414" w:rsidRPr="00116414">
        <w:t xml:space="preserve">Berikut hasil implementasi tampilan halaman </w:t>
      </w:r>
      <w:r w:rsidR="00116414">
        <w:t>Catering.</w:t>
      </w:r>
    </w:p>
    <w:p w14:paraId="5DB8853D"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658E342" wp14:editId="5F0DF808">
            <wp:extent cx="1829113" cy="32400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79911465" w14:textId="47EE2989" w:rsidR="007D0B69" w:rsidRDefault="00E70D4B" w:rsidP="00E70D4B">
      <w:pPr>
        <w:pStyle w:val="Caption"/>
      </w:pPr>
      <w:bookmarkStart w:id="151" w:name="_Toc77700396"/>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8</w:t>
      </w:r>
      <w:r w:rsidR="00450CC7">
        <w:fldChar w:fldCharType="end"/>
      </w:r>
      <w:r w:rsidR="0071430D">
        <w:t xml:space="preserve"> Tampilan Halaman </w:t>
      </w:r>
      <w:r w:rsidR="00A93640">
        <w:t>Catering</w:t>
      </w:r>
      <w:bookmarkEnd w:id="151"/>
    </w:p>
    <w:p w14:paraId="60A877CC" w14:textId="77777777" w:rsidR="00EC22CE" w:rsidRDefault="00EC22CE" w:rsidP="00D95738">
      <w:pPr>
        <w:pStyle w:val="isi"/>
        <w:numPr>
          <w:ilvl w:val="0"/>
          <w:numId w:val="28"/>
        </w:numPr>
        <w:spacing w:before="240"/>
        <w:ind w:left="709" w:hanging="709"/>
      </w:pPr>
      <w:r>
        <w:t>Halaman Detail Catering</w:t>
      </w:r>
    </w:p>
    <w:p w14:paraId="3A08A42D" w14:textId="4DC86E9C" w:rsidR="00EC22CE" w:rsidRDefault="00EC22CE" w:rsidP="00EC22CE">
      <w:pPr>
        <w:pStyle w:val="isi"/>
        <w:spacing w:before="240"/>
        <w:ind w:firstLine="709"/>
      </w:pPr>
      <w:r>
        <w:t xml:space="preserve">Pada halaman ini ditampilkan menu-menu catering yang tersedia pada penyedia catering yang dipilih, pengguna juga dapat melakukan pencarian menu pada halaman ini. </w:t>
      </w:r>
      <w:r w:rsidR="00116414" w:rsidRPr="00116414">
        <w:t xml:space="preserve">Hasil implementasi tampilan halaman </w:t>
      </w:r>
      <w:r w:rsidR="00116414">
        <w:t>Detail Catering</w:t>
      </w:r>
      <w:r w:rsidR="00116414" w:rsidRPr="00116414">
        <w:t xml:space="preserve"> dapat dilihat pada gambar di bawah ini.</w:t>
      </w:r>
    </w:p>
    <w:p w14:paraId="4B3C58F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3BCC99B" wp14:editId="7D030D7C">
            <wp:extent cx="1829288" cy="3240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C66DD1C" w14:textId="0990D7B4" w:rsidR="00E70D4B" w:rsidRPr="00E70D4B" w:rsidRDefault="00E70D4B" w:rsidP="00E70D4B">
      <w:pPr>
        <w:pStyle w:val="Caption"/>
      </w:pPr>
      <w:bookmarkStart w:id="152" w:name="_Toc77700397"/>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9</w:t>
      </w:r>
      <w:r w:rsidR="00450CC7">
        <w:fldChar w:fldCharType="end"/>
      </w:r>
      <w:r w:rsidR="0071430D">
        <w:t xml:space="preserve"> Tampilan Halaman </w:t>
      </w:r>
      <w:r w:rsidR="00A93640">
        <w:t>Detail Catering</w:t>
      </w:r>
      <w:bookmarkEnd w:id="152"/>
    </w:p>
    <w:p w14:paraId="3F07BED8" w14:textId="77777777" w:rsidR="00EC22CE" w:rsidRDefault="00EC22CE" w:rsidP="00D95738">
      <w:pPr>
        <w:pStyle w:val="isi"/>
        <w:numPr>
          <w:ilvl w:val="0"/>
          <w:numId w:val="28"/>
        </w:numPr>
        <w:spacing w:before="240"/>
        <w:ind w:left="709" w:hanging="709"/>
      </w:pPr>
      <w:r>
        <w:t>Halaman Warung</w:t>
      </w:r>
    </w:p>
    <w:p w14:paraId="27313F6F" w14:textId="7859C227" w:rsidR="00EC22CE" w:rsidRDefault="00EC22CE" w:rsidP="00EC22CE">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r w:rsidR="00116414" w:rsidRPr="00116414">
        <w:t xml:space="preserve">Berikut hasil implementasi tampilan halaman </w:t>
      </w:r>
      <w:r w:rsidR="00116414">
        <w:t>Warung.</w:t>
      </w:r>
    </w:p>
    <w:p w14:paraId="23CDD466" w14:textId="77777777" w:rsidR="00450CC7" w:rsidRDefault="00450CC7" w:rsidP="00450CC7">
      <w:pPr>
        <w:pStyle w:val="isi"/>
        <w:keepNext/>
        <w:spacing w:before="240"/>
        <w:ind w:firstLine="0"/>
        <w:contextualSpacing w:val="0"/>
        <w:jc w:val="center"/>
        <w:rPr>
          <w:noProof/>
        </w:rPr>
      </w:pPr>
      <w:r>
        <w:rPr>
          <w:noProof/>
        </w:rPr>
        <w:drawing>
          <wp:inline distT="0" distB="0" distL="0" distR="0" wp14:anchorId="7AB43275" wp14:editId="70B938F5">
            <wp:extent cx="1829112" cy="323999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1829112" cy="3239998"/>
                    </a:xfrm>
                    <a:prstGeom prst="rect">
                      <a:avLst/>
                    </a:prstGeom>
                    <a:noFill/>
                    <a:ln>
                      <a:noFill/>
                    </a:ln>
                  </pic:spPr>
                </pic:pic>
              </a:graphicData>
            </a:graphic>
          </wp:inline>
        </w:drawing>
      </w:r>
    </w:p>
    <w:p w14:paraId="267A3EBE" w14:textId="18110524" w:rsidR="007D0B69" w:rsidRDefault="00450CC7" w:rsidP="00450CC7">
      <w:pPr>
        <w:pStyle w:val="Caption"/>
      </w:pPr>
      <w:bookmarkStart w:id="153" w:name="_Toc77700398"/>
      <w:r>
        <w:t>Gambar 5.</w:t>
      </w:r>
      <w:r>
        <w:fldChar w:fldCharType="begin"/>
      </w:r>
      <w:r>
        <w:instrText xml:space="preserve"> STYLEREF 1 \s </w:instrText>
      </w:r>
      <w:r>
        <w:fldChar w:fldCharType="separate"/>
      </w:r>
      <w:r w:rsidR="00124672">
        <w:rPr>
          <w:noProof/>
        </w:rPr>
        <w:t>V</w:t>
      </w:r>
      <w:r>
        <w:fldChar w:fldCharType="end"/>
      </w:r>
      <w:r>
        <w:t>.</w:t>
      </w:r>
      <w:r>
        <w:fldChar w:fldCharType="begin"/>
      </w:r>
      <w:r>
        <w:instrText xml:space="preserve"> SEQ Gambar \* ARABIC \s 1 </w:instrText>
      </w:r>
      <w:r>
        <w:fldChar w:fldCharType="separate"/>
      </w:r>
      <w:r w:rsidR="00124672">
        <w:rPr>
          <w:noProof/>
        </w:rPr>
        <w:t>10</w:t>
      </w:r>
      <w:r>
        <w:fldChar w:fldCharType="end"/>
      </w:r>
      <w:r>
        <w:t xml:space="preserve"> Tampilan Halaman Warung</w:t>
      </w:r>
      <w:bookmarkEnd w:id="153"/>
    </w:p>
    <w:p w14:paraId="2C6694CE" w14:textId="77777777" w:rsidR="00EC22CE" w:rsidRDefault="00EC22CE" w:rsidP="00D95738">
      <w:pPr>
        <w:pStyle w:val="isi"/>
        <w:numPr>
          <w:ilvl w:val="0"/>
          <w:numId w:val="28"/>
        </w:numPr>
        <w:spacing w:before="240"/>
        <w:ind w:left="709" w:hanging="709"/>
      </w:pPr>
      <w:r>
        <w:lastRenderedPageBreak/>
        <w:t>Halaman Lelang</w:t>
      </w:r>
    </w:p>
    <w:p w14:paraId="7667739B" w14:textId="2136DDF7" w:rsidR="00EC22CE" w:rsidRDefault="00EC22CE" w:rsidP="00EC22CE">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r w:rsidR="00116414" w:rsidRPr="00116414">
        <w:t xml:space="preserve">Hasil implementasi tampilan halaman </w:t>
      </w:r>
      <w:r w:rsidR="00116414">
        <w:t>Lelang</w:t>
      </w:r>
      <w:r w:rsidR="00116414" w:rsidRPr="00116414">
        <w:t xml:space="preserve"> dapat dilihat pada gambar di bawah ini.</w:t>
      </w:r>
    </w:p>
    <w:p w14:paraId="2C478D3A"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4CE3B8A0" wp14:editId="490AFA2A">
            <wp:extent cx="1829288" cy="3240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50EE0680" w14:textId="4BFEF86E" w:rsidR="007D0B69" w:rsidRDefault="00E70D4B" w:rsidP="00E70D4B">
      <w:pPr>
        <w:pStyle w:val="Caption"/>
      </w:pPr>
      <w:bookmarkStart w:id="154" w:name="_Toc77700399"/>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1</w:t>
      </w:r>
      <w:r w:rsidR="00450CC7">
        <w:fldChar w:fldCharType="end"/>
      </w:r>
      <w:r w:rsidR="0071430D">
        <w:t xml:space="preserve"> Tampilan Halaman </w:t>
      </w:r>
      <w:r w:rsidR="00A93640">
        <w:t>Lelang</w:t>
      </w:r>
      <w:bookmarkEnd w:id="154"/>
    </w:p>
    <w:p w14:paraId="5E5E311F" w14:textId="77777777" w:rsidR="00EC22CE" w:rsidRDefault="00EC22CE" w:rsidP="00D95738">
      <w:pPr>
        <w:pStyle w:val="isi"/>
        <w:numPr>
          <w:ilvl w:val="0"/>
          <w:numId w:val="28"/>
        </w:numPr>
        <w:spacing w:before="240"/>
        <w:ind w:left="709" w:hanging="709"/>
      </w:pPr>
      <w:r>
        <w:t>Halaman Detail Lelang</w:t>
      </w:r>
    </w:p>
    <w:p w14:paraId="5E8F6773" w14:textId="567C3810" w:rsidR="00EC22CE" w:rsidRDefault="00EC22CE" w:rsidP="00EC22CE">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r w:rsidR="00116414" w:rsidRPr="00116414">
        <w:t xml:space="preserve">Berikut hasil implementasi tampilan halaman </w:t>
      </w:r>
      <w:r w:rsidR="00116414">
        <w:t>Detail Lelang.</w:t>
      </w:r>
    </w:p>
    <w:p w14:paraId="250CBDD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DAD83A0" wp14:editId="2F035D7F">
            <wp:extent cx="3843339" cy="3238881"/>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3843339" cy="3238881"/>
                    </a:xfrm>
                    <a:prstGeom prst="rect">
                      <a:avLst/>
                    </a:prstGeom>
                    <a:noFill/>
                    <a:ln>
                      <a:noFill/>
                    </a:ln>
                  </pic:spPr>
                </pic:pic>
              </a:graphicData>
            </a:graphic>
          </wp:inline>
        </w:drawing>
      </w:r>
    </w:p>
    <w:p w14:paraId="767F964D" w14:textId="369E5336" w:rsidR="007D0B69" w:rsidRDefault="00E70D4B" w:rsidP="00E70D4B">
      <w:pPr>
        <w:pStyle w:val="Caption"/>
      </w:pPr>
      <w:bookmarkStart w:id="155" w:name="_Toc77700400"/>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2</w:t>
      </w:r>
      <w:r w:rsidR="00450CC7">
        <w:fldChar w:fldCharType="end"/>
      </w:r>
      <w:r w:rsidR="0071430D">
        <w:t xml:space="preserve"> Tampilan Halaman </w:t>
      </w:r>
      <w:r w:rsidR="00A93640">
        <w:t>Detail Lelang</w:t>
      </w:r>
      <w:bookmarkEnd w:id="155"/>
    </w:p>
    <w:p w14:paraId="6E82F79B" w14:textId="77777777" w:rsidR="00EC22CE" w:rsidRDefault="00EC22CE" w:rsidP="00D95738">
      <w:pPr>
        <w:pStyle w:val="isi"/>
        <w:numPr>
          <w:ilvl w:val="0"/>
          <w:numId w:val="28"/>
        </w:numPr>
        <w:spacing w:before="240"/>
        <w:ind w:left="709" w:hanging="709"/>
      </w:pPr>
      <w:r>
        <w:t>Halaman Potensi</w:t>
      </w:r>
    </w:p>
    <w:p w14:paraId="3161E5ED" w14:textId="17B5F5AC" w:rsidR="00EC22CE" w:rsidRDefault="00EC22CE" w:rsidP="00EC22CE">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r w:rsidR="00116414" w:rsidRPr="00116414">
        <w:t xml:space="preserve">Hasil implementasi tampilan halaman </w:t>
      </w:r>
      <w:r w:rsidR="00116414">
        <w:t>Potensi</w:t>
      </w:r>
      <w:r w:rsidR="00116414" w:rsidRPr="00116414">
        <w:t xml:space="preserve"> dapat dilihat pada gambar di bawah ini.</w:t>
      </w:r>
    </w:p>
    <w:p w14:paraId="476B2BE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C390440" wp14:editId="60EE85CC">
            <wp:extent cx="1829113" cy="3240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3A9E77F7" w14:textId="532663E1" w:rsidR="007D0B69" w:rsidRDefault="00E70D4B" w:rsidP="00E70D4B">
      <w:pPr>
        <w:pStyle w:val="Caption"/>
      </w:pPr>
      <w:bookmarkStart w:id="156" w:name="_Toc77700401"/>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3</w:t>
      </w:r>
      <w:r w:rsidR="00450CC7">
        <w:fldChar w:fldCharType="end"/>
      </w:r>
      <w:r w:rsidR="0071430D">
        <w:t xml:space="preserve"> Tampilan Halaman </w:t>
      </w:r>
      <w:r w:rsidR="00A93640">
        <w:t>Potensi</w:t>
      </w:r>
      <w:bookmarkEnd w:id="156"/>
    </w:p>
    <w:p w14:paraId="3592C71A" w14:textId="77777777" w:rsidR="00EC22CE" w:rsidRDefault="00EC22CE" w:rsidP="00D95738">
      <w:pPr>
        <w:pStyle w:val="isi"/>
        <w:numPr>
          <w:ilvl w:val="0"/>
          <w:numId w:val="28"/>
        </w:numPr>
        <w:spacing w:before="240"/>
        <w:ind w:left="709" w:hanging="709"/>
      </w:pPr>
      <w:r>
        <w:lastRenderedPageBreak/>
        <w:t>Halaman Booking</w:t>
      </w:r>
    </w:p>
    <w:p w14:paraId="5AECEE1C" w14:textId="6C6D0636" w:rsidR="00EC22CE" w:rsidRDefault="00EC22CE" w:rsidP="00EC22CE">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r w:rsidR="00116414" w:rsidRPr="00116414">
        <w:t xml:space="preserve">Berikut hasil implementasi tampilan halaman </w:t>
      </w:r>
      <w:r w:rsidR="00116414">
        <w:t>Booking.</w:t>
      </w:r>
    </w:p>
    <w:p w14:paraId="1849E272"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0EE8F27" wp14:editId="77D64470">
            <wp:extent cx="1829113" cy="3240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73">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2D942A66" w14:textId="1FDBB192" w:rsidR="007D0B69" w:rsidRDefault="00E70D4B" w:rsidP="00E70D4B">
      <w:pPr>
        <w:pStyle w:val="Caption"/>
      </w:pPr>
      <w:bookmarkStart w:id="157" w:name="_Toc77700402"/>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4</w:t>
      </w:r>
      <w:r w:rsidR="00450CC7">
        <w:fldChar w:fldCharType="end"/>
      </w:r>
      <w:r w:rsidR="0071430D">
        <w:t xml:space="preserve"> Tampilan Halaman </w:t>
      </w:r>
      <w:r w:rsidR="00A93640">
        <w:t>Booking</w:t>
      </w:r>
      <w:bookmarkEnd w:id="157"/>
    </w:p>
    <w:p w14:paraId="4460C08E" w14:textId="77777777" w:rsidR="00EC22CE" w:rsidRDefault="00EC22CE" w:rsidP="00D95738">
      <w:pPr>
        <w:pStyle w:val="isi"/>
        <w:numPr>
          <w:ilvl w:val="0"/>
          <w:numId w:val="28"/>
        </w:numPr>
        <w:spacing w:before="240"/>
        <w:ind w:left="709" w:hanging="709"/>
      </w:pPr>
      <w:r>
        <w:t>Halaman Keranjang</w:t>
      </w:r>
    </w:p>
    <w:p w14:paraId="4EC7D1C4" w14:textId="282B4A5F" w:rsidR="00EC22CE" w:rsidRDefault="00EC22CE" w:rsidP="00EC22CE">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r w:rsidR="00116414" w:rsidRPr="00116414">
        <w:t xml:space="preserve">Hasil implementasi tampilan halaman </w:t>
      </w:r>
      <w:r w:rsidR="00116414">
        <w:t>Keranjang</w:t>
      </w:r>
      <w:r w:rsidR="00116414" w:rsidRPr="00116414">
        <w:t xml:space="preserve"> dapat dilihat pada gambar di bawah ini.</w:t>
      </w:r>
    </w:p>
    <w:p w14:paraId="7BB6CC9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C8B4777" wp14:editId="339308FB">
            <wp:extent cx="1829288" cy="32400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52D16F1" w14:textId="1069E657" w:rsidR="00E70D4B" w:rsidRPr="00E70D4B" w:rsidRDefault="00E70D4B" w:rsidP="00E70D4B">
      <w:pPr>
        <w:pStyle w:val="Caption"/>
      </w:pPr>
      <w:bookmarkStart w:id="158" w:name="_Toc77700403"/>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5</w:t>
      </w:r>
      <w:r w:rsidR="00450CC7">
        <w:fldChar w:fldCharType="end"/>
      </w:r>
      <w:r w:rsidR="0071430D">
        <w:t xml:space="preserve"> Tampilan Halaman </w:t>
      </w:r>
      <w:r w:rsidR="00A93640">
        <w:t>Keranjang</w:t>
      </w:r>
      <w:bookmarkEnd w:id="158"/>
    </w:p>
    <w:p w14:paraId="10065F92" w14:textId="77777777" w:rsidR="00EC22CE" w:rsidRDefault="00EC22CE" w:rsidP="00D95738">
      <w:pPr>
        <w:pStyle w:val="isi"/>
        <w:numPr>
          <w:ilvl w:val="0"/>
          <w:numId w:val="28"/>
        </w:numPr>
        <w:spacing w:before="240"/>
        <w:ind w:left="709" w:hanging="709"/>
      </w:pPr>
      <w:r>
        <w:t>Halaman Checkout</w:t>
      </w:r>
    </w:p>
    <w:p w14:paraId="5F8D1378" w14:textId="2BE06862" w:rsidR="00EC22CE" w:rsidRDefault="00EC22CE" w:rsidP="00EC22CE">
      <w:pPr>
        <w:pStyle w:val="isi"/>
        <w:spacing w:before="240"/>
        <w:ind w:firstLine="709"/>
      </w:pPr>
      <w:r>
        <w:t>Pada halaman ini pengguna dapat memilih alamat pengiriman, kurir serta metode verifikasi pembayaran, selanjutnya pengguna akan diarahkan ke halaman pembayaran.</w:t>
      </w:r>
      <w:r w:rsidR="00116414" w:rsidRPr="00116414">
        <w:t xml:space="preserve"> Berikut hasil implementasi tampilan halaman </w:t>
      </w:r>
      <w:r w:rsidR="00116414">
        <w:t>Checkout.</w:t>
      </w:r>
    </w:p>
    <w:p w14:paraId="5DC8DB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DF88568" wp14:editId="3E5F372D">
            <wp:extent cx="3843339" cy="3240000"/>
            <wp:effectExtent l="0" t="0" r="508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BD1F585" w14:textId="7690BBA9" w:rsidR="00E70D4B" w:rsidRPr="00E70D4B" w:rsidRDefault="00E70D4B" w:rsidP="00E70D4B">
      <w:pPr>
        <w:pStyle w:val="Caption"/>
      </w:pPr>
      <w:bookmarkStart w:id="159" w:name="_Toc77700404"/>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6</w:t>
      </w:r>
      <w:r w:rsidR="00450CC7">
        <w:fldChar w:fldCharType="end"/>
      </w:r>
      <w:r w:rsidR="0071430D">
        <w:t xml:space="preserve"> Tampilan Halaman </w:t>
      </w:r>
      <w:r w:rsidR="00A93640">
        <w:t>Checkout</w:t>
      </w:r>
      <w:bookmarkEnd w:id="159"/>
    </w:p>
    <w:p w14:paraId="4E00E63A" w14:textId="77777777" w:rsidR="00EC22CE" w:rsidRDefault="00EC22CE" w:rsidP="00D95738">
      <w:pPr>
        <w:pStyle w:val="isi"/>
        <w:numPr>
          <w:ilvl w:val="0"/>
          <w:numId w:val="28"/>
        </w:numPr>
        <w:spacing w:before="240"/>
        <w:ind w:left="709" w:hanging="709"/>
      </w:pPr>
      <w:r>
        <w:lastRenderedPageBreak/>
        <w:t>Halaman Metode Pembayaran</w:t>
      </w:r>
    </w:p>
    <w:p w14:paraId="138D2F8A" w14:textId="3E100008" w:rsidR="00EC22CE" w:rsidRDefault="00EC22CE" w:rsidP="00EC22CE">
      <w:pPr>
        <w:pStyle w:val="isi"/>
        <w:spacing w:before="240"/>
        <w:ind w:firstLine="709"/>
      </w:pPr>
      <w:r>
        <w:t>Pada halaman metode pembayaran dilakukan pemilihan metode pembayaran yang diinginkan oleh pengguna untuk membayar pesanannya, pada halaman ini ditampilkan pilihan bank serta dompet digital yang pembayarannya didukung oleh aplikasi panen-panen.</w:t>
      </w:r>
      <w:r w:rsidR="00116414" w:rsidRPr="00116414">
        <w:t xml:space="preserve"> Hasil implementasi tampilan halaman </w:t>
      </w:r>
      <w:r w:rsidR="00116414">
        <w:t>Metode Pembayaran</w:t>
      </w:r>
      <w:r w:rsidR="00116414" w:rsidRPr="00116414">
        <w:t xml:space="preserve"> dapat dilihat pada gambar di bawah ini.</w:t>
      </w:r>
    </w:p>
    <w:p w14:paraId="5ECBD2F4"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148ED6" wp14:editId="3BEBC561">
            <wp:extent cx="1829288" cy="3240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6DE0422" w14:textId="33A45E33" w:rsidR="007D0B69" w:rsidRDefault="00E70D4B" w:rsidP="00E70D4B">
      <w:pPr>
        <w:pStyle w:val="Caption"/>
      </w:pPr>
      <w:bookmarkStart w:id="160" w:name="_Toc77700405"/>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7</w:t>
      </w:r>
      <w:r w:rsidR="00450CC7">
        <w:fldChar w:fldCharType="end"/>
      </w:r>
      <w:r w:rsidR="0071430D">
        <w:t xml:space="preserve"> Tampilan Halaman </w:t>
      </w:r>
      <w:r w:rsidR="00A93640">
        <w:t>Metode Pembayaran</w:t>
      </w:r>
      <w:bookmarkEnd w:id="160"/>
    </w:p>
    <w:p w14:paraId="4B765D63" w14:textId="77777777" w:rsidR="00EC22CE" w:rsidRDefault="00EC22CE" w:rsidP="00D95738">
      <w:pPr>
        <w:pStyle w:val="isi"/>
        <w:numPr>
          <w:ilvl w:val="0"/>
          <w:numId w:val="28"/>
        </w:numPr>
        <w:spacing w:before="240"/>
        <w:ind w:left="709" w:hanging="709"/>
      </w:pPr>
      <w:r>
        <w:t>Halaman Detail Pembayaran</w:t>
      </w:r>
    </w:p>
    <w:p w14:paraId="16E9755C" w14:textId="0E513BEF" w:rsidR="00EC22CE" w:rsidRDefault="00EC22CE" w:rsidP="00EC22CE">
      <w:pPr>
        <w:pStyle w:val="isi"/>
        <w:spacing w:before="240"/>
        <w:ind w:firstLine="709"/>
      </w:pPr>
      <w:r>
        <w:t>Pada halaman ini ditampilkan detail nominal yang harus dibayarkan oleh pembeli dalam membeli produknya, terdapat juga perintah-perintah dalam menyelesaikan pembayaran di halaman ini kemudian apabila pembeli telah melakukan pembayaran, dapat menekan tombol konfirmasi bayar.</w:t>
      </w:r>
      <w:r w:rsidR="00116414" w:rsidRPr="00116414">
        <w:t xml:space="preserve"> Berikut hasil implementasi tampilan halaman </w:t>
      </w:r>
      <w:r w:rsidR="00116414">
        <w:t>Detail Pembayaran.</w:t>
      </w:r>
    </w:p>
    <w:p w14:paraId="1088E0DB"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084720FB" wp14:editId="54FE2698">
            <wp:extent cx="1829288" cy="3240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0E19A46" w14:textId="5B049382" w:rsidR="00E70D4B" w:rsidRPr="00E70D4B" w:rsidRDefault="00E70D4B" w:rsidP="00E70D4B">
      <w:pPr>
        <w:pStyle w:val="Caption"/>
      </w:pPr>
      <w:bookmarkStart w:id="161" w:name="_Toc77700406"/>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8</w:t>
      </w:r>
      <w:r w:rsidR="00450CC7">
        <w:fldChar w:fldCharType="end"/>
      </w:r>
      <w:r w:rsidR="0071430D">
        <w:t xml:space="preserve"> Tampilan Halaman </w:t>
      </w:r>
      <w:r w:rsidR="00A93640">
        <w:t>Detail Pembayaran</w:t>
      </w:r>
      <w:bookmarkEnd w:id="161"/>
    </w:p>
    <w:p w14:paraId="51311E4C" w14:textId="77777777" w:rsidR="00EC22CE" w:rsidRDefault="00EC22CE" w:rsidP="00D95738">
      <w:pPr>
        <w:pStyle w:val="isi"/>
        <w:numPr>
          <w:ilvl w:val="0"/>
          <w:numId w:val="28"/>
        </w:numPr>
        <w:spacing w:before="240"/>
        <w:ind w:left="709" w:hanging="709"/>
      </w:pPr>
      <w:r>
        <w:t>Halaman Transaksi</w:t>
      </w:r>
    </w:p>
    <w:p w14:paraId="64641DE7" w14:textId="6C9DAC03" w:rsidR="00EC22CE" w:rsidRDefault="00EC22CE" w:rsidP="00EC22CE">
      <w:pPr>
        <w:pStyle w:val="isi"/>
        <w:spacing w:before="240"/>
        <w:ind w:firstLine="709"/>
      </w:pPr>
      <w:r>
        <w:t xml:space="preserve">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w:t>
      </w:r>
      <w:r w:rsidR="00116414" w:rsidRPr="00116414">
        <w:t xml:space="preserve">Hasil implementasi tampilan halaman </w:t>
      </w:r>
      <w:r w:rsidR="00116414">
        <w:t>Transaksi</w:t>
      </w:r>
      <w:r w:rsidR="00116414" w:rsidRPr="00116414">
        <w:t xml:space="preserve"> dapat dilihat pada gambar di bawah ini.</w:t>
      </w:r>
    </w:p>
    <w:p w14:paraId="5360DF40"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513F73D" wp14:editId="7ADC08F6">
            <wp:extent cx="5210324" cy="2880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10324" cy="2880000"/>
                    </a:xfrm>
                    <a:prstGeom prst="rect">
                      <a:avLst/>
                    </a:prstGeom>
                    <a:noFill/>
                    <a:ln>
                      <a:noFill/>
                    </a:ln>
                  </pic:spPr>
                </pic:pic>
              </a:graphicData>
            </a:graphic>
          </wp:inline>
        </w:drawing>
      </w:r>
    </w:p>
    <w:p w14:paraId="7A07CAE3" w14:textId="2A622CA8" w:rsidR="00E70D4B" w:rsidRPr="00E70D4B" w:rsidRDefault="00E70D4B" w:rsidP="00E70D4B">
      <w:pPr>
        <w:pStyle w:val="Caption"/>
      </w:pPr>
      <w:bookmarkStart w:id="162" w:name="_Toc77700407"/>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9</w:t>
      </w:r>
      <w:r w:rsidR="00450CC7">
        <w:fldChar w:fldCharType="end"/>
      </w:r>
      <w:r w:rsidR="0071430D">
        <w:t xml:space="preserve"> Tampilan Halaman </w:t>
      </w:r>
      <w:r w:rsidR="00A93640">
        <w:t>Transaksi</w:t>
      </w:r>
      <w:bookmarkEnd w:id="162"/>
    </w:p>
    <w:p w14:paraId="2F8D95EB" w14:textId="77777777" w:rsidR="00EC22CE" w:rsidRDefault="00EC22CE" w:rsidP="00D95738">
      <w:pPr>
        <w:pStyle w:val="isi"/>
        <w:numPr>
          <w:ilvl w:val="0"/>
          <w:numId w:val="28"/>
        </w:numPr>
        <w:spacing w:before="240"/>
        <w:ind w:left="709" w:hanging="709"/>
      </w:pPr>
      <w:r>
        <w:t>Halaman Detail Transaksi</w:t>
      </w:r>
    </w:p>
    <w:p w14:paraId="65BD2326" w14:textId="6D2BF796" w:rsidR="00EC22CE" w:rsidRDefault="00EC22CE" w:rsidP="00EC22CE">
      <w:pPr>
        <w:pStyle w:val="isi"/>
        <w:spacing w:before="240"/>
        <w:ind w:firstLine="709"/>
      </w:pPr>
      <w:r>
        <w:t xml:space="preserve">Pada halaman ini terdapat informasi pembelian yang telah dilakukan seperti status transaksi, kode, tanggal pembayaran, detail pesanan, ringkasan pembayaran, detail pengiriman dll. </w:t>
      </w:r>
      <w:r w:rsidR="00116414" w:rsidRPr="00116414">
        <w:t xml:space="preserve">Berikut hasil implementasi tampilan halaman </w:t>
      </w:r>
      <w:r w:rsidR="00116414">
        <w:t>Detail Transaksi.</w:t>
      </w:r>
    </w:p>
    <w:p w14:paraId="787D431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1653C3C7" wp14:editId="46BC8E4E">
            <wp:extent cx="1829288" cy="3240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D2EB00C" w14:textId="10F93343" w:rsidR="00E70D4B" w:rsidRPr="00E70D4B" w:rsidRDefault="00E70D4B" w:rsidP="00E70D4B">
      <w:pPr>
        <w:pStyle w:val="Caption"/>
      </w:pPr>
      <w:bookmarkStart w:id="163" w:name="_Toc77700408"/>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0</w:t>
      </w:r>
      <w:r w:rsidR="00450CC7">
        <w:fldChar w:fldCharType="end"/>
      </w:r>
      <w:r w:rsidR="0071430D">
        <w:t xml:space="preserve"> Tampilan Halaman </w:t>
      </w:r>
      <w:r w:rsidR="00A93640">
        <w:t>Detail Transaksi</w:t>
      </w:r>
      <w:bookmarkEnd w:id="163"/>
    </w:p>
    <w:p w14:paraId="75B06DE5" w14:textId="77777777" w:rsidR="00EC22CE" w:rsidRDefault="00EC22CE" w:rsidP="00D95738">
      <w:pPr>
        <w:pStyle w:val="isi"/>
        <w:numPr>
          <w:ilvl w:val="0"/>
          <w:numId w:val="28"/>
        </w:numPr>
        <w:spacing w:before="240"/>
        <w:ind w:left="709" w:hanging="709"/>
      </w:pPr>
      <w:r>
        <w:t>Halaman Akun</w:t>
      </w:r>
    </w:p>
    <w:p w14:paraId="0C74ED9E" w14:textId="2E8E5BDD" w:rsidR="00EC22CE" w:rsidRDefault="00EC22CE" w:rsidP="00EC22CE">
      <w:pPr>
        <w:pStyle w:val="isi"/>
        <w:spacing w:before="240"/>
        <w:ind w:firstLine="709"/>
      </w:pPr>
      <w:r>
        <w:lastRenderedPageBreak/>
        <w:t xml:space="preserve">Pada halaman akun menampilkan informasi akun seperti foto, nomor telpon dan juga menu-menu yang berhubungan dengan pengelolaan akun pengguna, terdapat juga tombol keluar untuk </w:t>
      </w:r>
      <w:r>
        <w:rPr>
          <w:i/>
          <w:iCs/>
        </w:rPr>
        <w:t>logout.</w:t>
      </w:r>
      <w:r>
        <w:t xml:space="preserve"> </w:t>
      </w:r>
      <w:r w:rsidR="00116414" w:rsidRPr="00116414">
        <w:t xml:space="preserve">Hasil implementasi tampilan halaman </w:t>
      </w:r>
      <w:r w:rsidR="00116414">
        <w:t>Akun</w:t>
      </w:r>
      <w:r w:rsidR="00116414" w:rsidRPr="00116414">
        <w:t xml:space="preserve"> dapat dilihat pada gambar di bawah ini.</w:t>
      </w:r>
    </w:p>
    <w:p w14:paraId="6074F219"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0439B7F" wp14:editId="34729BDC">
            <wp:extent cx="1829288" cy="3240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788F5C1" w14:textId="6D5E719C" w:rsidR="00E70D4B" w:rsidRPr="00E70D4B" w:rsidRDefault="00E70D4B" w:rsidP="00E70D4B">
      <w:pPr>
        <w:pStyle w:val="Caption"/>
      </w:pPr>
      <w:bookmarkStart w:id="164" w:name="_Toc77700409"/>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1</w:t>
      </w:r>
      <w:r w:rsidR="00450CC7">
        <w:fldChar w:fldCharType="end"/>
      </w:r>
      <w:r w:rsidR="0071430D">
        <w:t xml:space="preserve"> Tampilan Halaman </w:t>
      </w:r>
      <w:r w:rsidR="00A93640">
        <w:t>Akun</w:t>
      </w:r>
      <w:bookmarkEnd w:id="164"/>
    </w:p>
    <w:p w14:paraId="43320439" w14:textId="77777777" w:rsidR="00EC22CE" w:rsidRDefault="00EC22CE" w:rsidP="00D95738">
      <w:pPr>
        <w:pStyle w:val="isi"/>
        <w:numPr>
          <w:ilvl w:val="0"/>
          <w:numId w:val="28"/>
        </w:numPr>
        <w:spacing w:before="240"/>
        <w:ind w:left="709" w:hanging="709"/>
      </w:pPr>
      <w:r>
        <w:t>Halaman Toko</w:t>
      </w:r>
    </w:p>
    <w:p w14:paraId="70D8DB2A" w14:textId="5866D55C" w:rsidR="00EC22CE" w:rsidRDefault="00EC22CE" w:rsidP="00EC22CE">
      <w:pPr>
        <w:pStyle w:val="isi"/>
        <w:spacing w:before="240"/>
        <w:ind w:firstLine="709"/>
      </w:pPr>
      <w:r>
        <w:t xml:space="preserve">Merupakan tempat penjual catering dan penjual makanan olahan untuk mengelola tokonya, halaman ini berisi foto dan nama toko serta menu-menu untuk mengelola toko seperti pengaturan toko, riwayat penjualan dan pengelolaan produk. </w:t>
      </w:r>
      <w:r w:rsidR="00116414" w:rsidRPr="00116414">
        <w:t xml:space="preserve">Berikut hasil implementasi tampilan halaman </w:t>
      </w:r>
      <w:r w:rsidR="00116414">
        <w:t>Toko.</w:t>
      </w:r>
    </w:p>
    <w:p w14:paraId="7F8E605C"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4B08E21" wp14:editId="4C65C534">
            <wp:extent cx="1829288" cy="324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71D7CB1" w14:textId="0A802E7E" w:rsidR="00E70D4B" w:rsidRPr="00E70D4B" w:rsidRDefault="00E70D4B" w:rsidP="00E70D4B">
      <w:pPr>
        <w:pStyle w:val="Caption"/>
      </w:pPr>
      <w:bookmarkStart w:id="165" w:name="_Toc77700410"/>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2</w:t>
      </w:r>
      <w:r w:rsidR="00450CC7">
        <w:fldChar w:fldCharType="end"/>
      </w:r>
      <w:r w:rsidR="0071430D">
        <w:t xml:space="preserve"> Tampilan Halaman </w:t>
      </w:r>
      <w:r w:rsidR="00A93640">
        <w:t>Toko</w:t>
      </w:r>
      <w:bookmarkEnd w:id="165"/>
    </w:p>
    <w:p w14:paraId="726CAD4D" w14:textId="77777777" w:rsidR="00EC22CE" w:rsidRDefault="00EC22CE" w:rsidP="00D95738">
      <w:pPr>
        <w:pStyle w:val="isi"/>
        <w:numPr>
          <w:ilvl w:val="0"/>
          <w:numId w:val="28"/>
        </w:numPr>
        <w:spacing w:before="240"/>
        <w:ind w:left="709" w:hanging="709"/>
      </w:pPr>
      <w:r>
        <w:t>Halaman Edit Toko</w:t>
      </w:r>
    </w:p>
    <w:p w14:paraId="4E4148CD" w14:textId="2605BABF" w:rsidR="00EC22CE" w:rsidRDefault="00EC22CE" w:rsidP="00EC22CE">
      <w:pPr>
        <w:pStyle w:val="isi"/>
        <w:spacing w:before="240"/>
        <w:ind w:firstLine="709"/>
      </w:pPr>
      <w:r>
        <w:t xml:space="preserve">Pada halama edit toko panjual dapat mengubah informasi tokonya yang tampil dalam aplikasi Panen-Panen, penjual dapat mengubah informasi diantaranya nama toko, alamat toko, dan gambar toko. </w:t>
      </w:r>
      <w:r w:rsidR="00116414" w:rsidRPr="00116414">
        <w:t xml:space="preserve">Hasil implementasi tampilan halaman </w:t>
      </w:r>
      <w:r w:rsidR="00116414">
        <w:t>Edit Toko</w:t>
      </w:r>
      <w:r w:rsidR="00116414" w:rsidRPr="00116414">
        <w:t xml:space="preserve"> dapat dilihat pada gambar di bawah ini.</w:t>
      </w:r>
    </w:p>
    <w:p w14:paraId="5F7E34B2"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026A3DB8" wp14:editId="0175AFF8">
            <wp:extent cx="1829288" cy="32400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4DA07A1" w14:textId="53C971FB" w:rsidR="007D0B69" w:rsidRDefault="00E70D4B" w:rsidP="00E70D4B">
      <w:pPr>
        <w:pStyle w:val="Caption"/>
      </w:pPr>
      <w:bookmarkStart w:id="166" w:name="_Toc77700411"/>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3</w:t>
      </w:r>
      <w:r w:rsidR="00450CC7">
        <w:fldChar w:fldCharType="end"/>
      </w:r>
      <w:r w:rsidR="0071430D">
        <w:t xml:space="preserve"> Tampilan Halaman </w:t>
      </w:r>
      <w:r w:rsidR="00A93640">
        <w:t>Edit Toko</w:t>
      </w:r>
      <w:bookmarkEnd w:id="166"/>
    </w:p>
    <w:p w14:paraId="325E75FF" w14:textId="77777777" w:rsidR="00EC22CE" w:rsidRDefault="00EC22CE" w:rsidP="00D95738">
      <w:pPr>
        <w:pStyle w:val="isi"/>
        <w:numPr>
          <w:ilvl w:val="0"/>
          <w:numId w:val="28"/>
        </w:numPr>
        <w:spacing w:before="240"/>
        <w:ind w:left="709" w:hanging="709"/>
      </w:pPr>
      <w:r>
        <w:lastRenderedPageBreak/>
        <w:t>Halaman Produk Penjualan</w:t>
      </w:r>
    </w:p>
    <w:p w14:paraId="6CE18FC0" w14:textId="7B6387F2" w:rsidR="00EC22CE" w:rsidRDefault="00EC22CE" w:rsidP="00EC22CE">
      <w:pPr>
        <w:pStyle w:val="isi"/>
        <w:spacing w:before="240"/>
        <w:ind w:firstLine="709"/>
      </w:pPr>
      <w:r>
        <w:t xml:space="preserve">Pada halaman ini akan ditampilkan semua produk yang tersedia pada toko pengguna, selain itu terdapat juga fitur pencarian untuk mencari produk tertentu yang dimiliki dalam toko. </w:t>
      </w:r>
      <w:r w:rsidR="00116414" w:rsidRPr="00116414">
        <w:t xml:space="preserve">Berikut hasil implementasi tampilan halaman </w:t>
      </w:r>
      <w:r w:rsidR="00116414">
        <w:t>Produk Penjualan.</w:t>
      </w:r>
    </w:p>
    <w:p w14:paraId="3A35B4A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1D7C19F" wp14:editId="06A49C40">
            <wp:extent cx="1829288" cy="32400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FB3E2C7" w14:textId="530EF149" w:rsidR="00E70D4B" w:rsidRPr="00E70D4B" w:rsidRDefault="00E70D4B" w:rsidP="00E70D4B">
      <w:pPr>
        <w:pStyle w:val="Caption"/>
      </w:pPr>
      <w:bookmarkStart w:id="167" w:name="_Toc77700412"/>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4</w:t>
      </w:r>
      <w:r w:rsidR="00450CC7">
        <w:fldChar w:fldCharType="end"/>
      </w:r>
      <w:r w:rsidR="0071430D">
        <w:t xml:space="preserve"> Tampilan Halaman </w:t>
      </w:r>
      <w:r w:rsidR="00A93640">
        <w:t>Produk Penjualan</w:t>
      </w:r>
      <w:bookmarkEnd w:id="167"/>
    </w:p>
    <w:p w14:paraId="781739B3" w14:textId="77777777" w:rsidR="00EC22CE" w:rsidRDefault="00EC22CE" w:rsidP="00D95738">
      <w:pPr>
        <w:pStyle w:val="isi"/>
        <w:numPr>
          <w:ilvl w:val="0"/>
          <w:numId w:val="28"/>
        </w:numPr>
        <w:spacing w:before="240"/>
        <w:ind w:left="709" w:hanging="709"/>
      </w:pPr>
      <w:r>
        <w:t>Halaman Tambah Produk Penjualan</w:t>
      </w:r>
    </w:p>
    <w:p w14:paraId="2E0D884E" w14:textId="61B3BA13" w:rsidR="00EC22CE" w:rsidRDefault="00EC22CE" w:rsidP="00EC22CE">
      <w:pPr>
        <w:pStyle w:val="isi"/>
        <w:spacing w:before="240"/>
        <w:ind w:firstLine="709"/>
      </w:pPr>
      <w:r>
        <w:t xml:space="preserve">Pada halaman ini penjual dapat menambahkan produknya yang ingin dipasarkan dalam aplikasi dengan mengisi informasi diantaranya nama produk, harga, deskripsi, serta foto produk. </w:t>
      </w:r>
      <w:r w:rsidR="00116414" w:rsidRPr="00116414">
        <w:t xml:space="preserve">Hasil implementasi tampilan halaman </w:t>
      </w:r>
      <w:r w:rsidR="00116414">
        <w:t>Tambah Produk Penjualan</w:t>
      </w:r>
      <w:r w:rsidR="00116414" w:rsidRPr="00116414">
        <w:t xml:space="preserve"> dapat dilihat pada gambar di bawah ini.</w:t>
      </w:r>
    </w:p>
    <w:p w14:paraId="1772323D"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4ACCA8D" wp14:editId="2179F8C3">
            <wp:extent cx="1829288" cy="32400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96422B7" w14:textId="341703EA" w:rsidR="00E70D4B" w:rsidRPr="00E70D4B" w:rsidRDefault="00E70D4B" w:rsidP="00E70D4B">
      <w:pPr>
        <w:pStyle w:val="Caption"/>
      </w:pPr>
      <w:bookmarkStart w:id="168" w:name="_Toc77700413"/>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5</w:t>
      </w:r>
      <w:r w:rsidR="00450CC7">
        <w:fldChar w:fldCharType="end"/>
      </w:r>
      <w:r w:rsidR="0071430D">
        <w:t xml:space="preserve"> Tampilan Halaman </w:t>
      </w:r>
      <w:r w:rsidR="00A93640">
        <w:t>Tambah Produk Penjualan</w:t>
      </w:r>
      <w:bookmarkEnd w:id="168"/>
    </w:p>
    <w:p w14:paraId="5ECC4CF4" w14:textId="77777777" w:rsidR="00EC22CE" w:rsidRDefault="00EC22CE" w:rsidP="00D95738">
      <w:pPr>
        <w:pStyle w:val="isi"/>
        <w:numPr>
          <w:ilvl w:val="0"/>
          <w:numId w:val="28"/>
        </w:numPr>
        <w:spacing w:before="240"/>
        <w:ind w:left="709" w:hanging="709"/>
      </w:pPr>
      <w:r>
        <w:t>Halaman Riwayat Penjualan</w:t>
      </w:r>
    </w:p>
    <w:p w14:paraId="5EB11B3C" w14:textId="21C40763" w:rsidR="00EC22CE" w:rsidRDefault="00EC22CE" w:rsidP="00EC22CE">
      <w:pPr>
        <w:pStyle w:val="isi"/>
        <w:spacing w:before="240"/>
        <w:ind w:firstLine="709"/>
      </w:pPr>
      <w:r>
        <w:t xml:space="preserve">Halaman riwayat penjualan menampilkan pesanan yang dikelompokkan berdasarkan statusnya masing-masing. Pengguna dapat melakukan pengelolaan pesanan pada halaman ini, seperti melihat detail dan mengubah status pesanan. </w:t>
      </w:r>
      <w:r w:rsidR="00116414" w:rsidRPr="00116414">
        <w:t xml:space="preserve">Berikut hasil implementasi tampilan halaman </w:t>
      </w:r>
      <w:r w:rsidR="00116414">
        <w:t>Riwayat Penjualan.</w:t>
      </w:r>
    </w:p>
    <w:p w14:paraId="5EC56767"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B5993B5" wp14:editId="51653355">
            <wp:extent cx="5209086" cy="2880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noChangeArrowheads="1"/>
                    </pic:cNvPicPr>
                  </pic:nvPicPr>
                  <pic:blipFill>
                    <a:blip r:embed="rId85">
                      <a:extLst>
                        <a:ext uri="{28A0092B-C50C-407E-A947-70E740481C1C}">
                          <a14:useLocalDpi xmlns:a14="http://schemas.microsoft.com/office/drawing/2010/main" val="0"/>
                        </a:ext>
                      </a:extLst>
                    </a:blip>
                    <a:stretch>
                      <a:fillRect/>
                    </a:stretch>
                  </pic:blipFill>
                  <pic:spPr bwMode="auto">
                    <a:xfrm>
                      <a:off x="0" y="0"/>
                      <a:ext cx="5209086" cy="2880000"/>
                    </a:xfrm>
                    <a:prstGeom prst="rect">
                      <a:avLst/>
                    </a:prstGeom>
                    <a:noFill/>
                    <a:ln>
                      <a:noFill/>
                    </a:ln>
                  </pic:spPr>
                </pic:pic>
              </a:graphicData>
            </a:graphic>
          </wp:inline>
        </w:drawing>
      </w:r>
    </w:p>
    <w:p w14:paraId="695F1F66" w14:textId="326F213E" w:rsidR="00EC22CE" w:rsidRDefault="00E70D4B" w:rsidP="00E70D4B">
      <w:pPr>
        <w:pStyle w:val="Caption"/>
      </w:pPr>
      <w:bookmarkStart w:id="169" w:name="_Toc77700414"/>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6</w:t>
      </w:r>
      <w:r w:rsidR="00450CC7">
        <w:fldChar w:fldCharType="end"/>
      </w:r>
      <w:r w:rsidR="0071430D">
        <w:t xml:space="preserve"> Tampilan Halaman </w:t>
      </w:r>
      <w:r w:rsidR="00A93640">
        <w:t>Riwayat Penjualan</w:t>
      </w:r>
      <w:bookmarkEnd w:id="169"/>
    </w:p>
    <w:p w14:paraId="6C5B076F" w14:textId="77777777" w:rsidR="00491FA9" w:rsidRPr="00491FA9" w:rsidRDefault="00491FA9" w:rsidP="00491FA9"/>
    <w:p w14:paraId="2E6FACDC" w14:textId="77777777" w:rsidR="00D82DCF" w:rsidRDefault="00D82DCF" w:rsidP="00D82DCF">
      <w:pPr>
        <w:pStyle w:val="Heading2"/>
      </w:pPr>
      <w:bookmarkStart w:id="170" w:name="_Toc77700207"/>
      <w:r>
        <w:lastRenderedPageBreak/>
        <w:t>Pengujian</w:t>
      </w:r>
      <w:bookmarkEnd w:id="170"/>
    </w:p>
    <w:p w14:paraId="31C5E8AC" w14:textId="6BFCC680" w:rsidR="00D82DCF" w:rsidRDefault="00D82DCF" w:rsidP="00D82DCF">
      <w:pPr>
        <w:ind w:firstLine="567"/>
        <w:jc w:val="both"/>
        <w:rPr>
          <w:szCs w:val="18"/>
          <w:lang w:val="id-ID" w:eastAsia="id-ID"/>
        </w:rPr>
      </w:pPr>
      <w:r>
        <w:t xml:space="preserve">Pada tahap pengujian, dilakukan pengecekan terhadap aplikasi android </w:t>
      </w:r>
      <w:r>
        <w:rPr>
          <w:i/>
          <w:iCs/>
        </w:rPr>
        <w:t>marketplace</w:t>
      </w:r>
      <w:r>
        <w:t xml:space="preserve"> yang telah dibangun untuk memastikan bahwa aplikasi berjalan dan berfungsi sesuai dengan spesifikasi yang telah dirancang sebelumnya. Terdapat 4 pengujian yang dilakukan, yaitu pengujian terhadap hasil implementasi </w:t>
      </w:r>
      <w:r>
        <w:rPr>
          <w:i/>
        </w:rPr>
        <w:t xml:space="preserve">endpoint </w:t>
      </w:r>
      <w:r>
        <w:t xml:space="preserve">API yang telah dibuat oleh tim </w:t>
      </w:r>
      <w:r>
        <w:rPr>
          <w:i/>
        </w:rPr>
        <w:t xml:space="preserve">backend, </w:t>
      </w:r>
      <w:r>
        <w:t xml:space="preserve">pengujian fungsional aplikasi, pengujian </w:t>
      </w:r>
      <w:r>
        <w:rPr>
          <w:i/>
        </w:rPr>
        <w:t>usability</w:t>
      </w:r>
      <w:r>
        <w:t xml:space="preserve"> yang dilakukan ke pengguna, dan pengujian akurasi hasil prediksi produksi pakan. </w:t>
      </w:r>
    </w:p>
    <w:p w14:paraId="0A442DFC" w14:textId="77777777" w:rsidR="000E6653" w:rsidRDefault="000E6653" w:rsidP="000E6653">
      <w:pPr>
        <w:pStyle w:val="Heading3"/>
        <w:spacing w:before="240"/>
      </w:pPr>
      <w:bookmarkStart w:id="171" w:name="_Toc77700208"/>
      <w:r>
        <w:t>Pengujian API (</w:t>
      </w:r>
      <w:r>
        <w:rPr>
          <w:i/>
          <w:iCs/>
        </w:rPr>
        <w:t>Application Programming Interface</w:t>
      </w:r>
      <w:r w:rsidRPr="000E6653">
        <w:t>)</w:t>
      </w:r>
      <w:bookmarkEnd w:id="171"/>
    </w:p>
    <w:p w14:paraId="359410E4" w14:textId="41C00EBA" w:rsidR="000E6653" w:rsidRDefault="000E6653" w:rsidP="00E37957">
      <w:pPr>
        <w:ind w:firstLine="720"/>
        <w:jc w:val="both"/>
      </w:pPr>
      <w:r>
        <w:t>Pengujian ini dilakukan untuk memastikan bahwa</w:t>
      </w:r>
      <w:r w:rsidR="000408E7">
        <w:t xml:space="preserve"> setiap </w:t>
      </w:r>
      <w:r w:rsidR="000408E7">
        <w:rPr>
          <w:i/>
          <w:iCs/>
        </w:rPr>
        <w:t>endpoint</w:t>
      </w:r>
      <w:r w:rsidR="000408E7">
        <w:t xml:space="preserve"> pada</w:t>
      </w:r>
      <w:r>
        <w:t xml:space="preserve"> API yang telah dibuat oleh tim </w:t>
      </w:r>
      <w:r>
        <w:rPr>
          <w:i/>
        </w:rPr>
        <w:t xml:space="preserve">backend </w:t>
      </w:r>
      <w:r>
        <w:t xml:space="preserve">berhasil diimplementasikan ke dalam aplikasi, sehingga aplikasi dapat berinteraksi dengan data pada </w:t>
      </w:r>
      <w:r>
        <w:rPr>
          <w:i/>
        </w:rPr>
        <w:t>database</w:t>
      </w:r>
      <w:r>
        <w:t>.</w:t>
      </w:r>
    </w:p>
    <w:p w14:paraId="1EF9A407" w14:textId="6B87F0C1" w:rsidR="00E37957" w:rsidRDefault="00E37957" w:rsidP="00FF3BDA">
      <w:pPr>
        <w:pStyle w:val="isi"/>
        <w:numPr>
          <w:ilvl w:val="0"/>
          <w:numId w:val="29"/>
        </w:numPr>
        <w:spacing w:before="240"/>
        <w:ind w:left="709" w:hanging="709"/>
      </w:pPr>
      <w:r>
        <w:t>Pengujian Fitur Pembelian Produk</w:t>
      </w:r>
    </w:p>
    <w:p w14:paraId="592C0B61" w14:textId="287C88F1" w:rsidR="00350BF5" w:rsidRDefault="00350BF5" w:rsidP="00350BF5">
      <w:pPr>
        <w:pStyle w:val="isi"/>
        <w:spacing w:before="240"/>
        <w:ind w:firstLine="709"/>
      </w:pPr>
      <w:r>
        <w:t>Pada fitur pembelian produk, API yang disediakan mencakup beberapa proses diantaranya yaitu proses checkout, pembayaran dan konfirmasi pembayaran.</w:t>
      </w:r>
    </w:p>
    <w:p w14:paraId="63AD2236" w14:textId="5C79B4FC" w:rsidR="00870098" w:rsidRDefault="00870098" w:rsidP="00870098">
      <w:pPr>
        <w:pStyle w:val="Caption"/>
        <w:keepNext/>
        <w:spacing w:before="240"/>
      </w:pPr>
      <w:bookmarkStart w:id="172" w:name="_Toc77700424"/>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w:t>
      </w:r>
      <w:r w:rsidR="00047508">
        <w:fldChar w:fldCharType="end"/>
      </w:r>
      <w:r>
        <w:t xml:space="preserve"> Pengujian API </w:t>
      </w:r>
      <w:r>
        <w:rPr>
          <w:i/>
          <w:iCs/>
        </w:rPr>
        <w:t>Checkout</w:t>
      </w:r>
      <w:r>
        <w:t xml:space="preserve"> Pesanan</w:t>
      </w:r>
      <w:bookmarkEnd w:id="172"/>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408E7" w14:paraId="1FC53BD0" w14:textId="77777777" w:rsidTr="006A2140">
        <w:tc>
          <w:tcPr>
            <w:tcW w:w="8303" w:type="dxa"/>
            <w:gridSpan w:val="2"/>
          </w:tcPr>
          <w:p w14:paraId="1FBFE51D" w14:textId="1984E10A" w:rsidR="000408E7" w:rsidRPr="000E6B37" w:rsidRDefault="000E6B37" w:rsidP="006A2140">
            <w:pPr>
              <w:spacing w:line="240" w:lineRule="auto"/>
              <w:jc w:val="both"/>
            </w:pPr>
            <w:r>
              <w:rPr>
                <w:i/>
                <w:iCs/>
              </w:rPr>
              <w:t>Checkout</w:t>
            </w:r>
            <w:r>
              <w:t xml:space="preserve"> </w:t>
            </w:r>
            <w:r w:rsidR="00B858C3">
              <w:t>pesanan</w:t>
            </w:r>
          </w:p>
        </w:tc>
      </w:tr>
      <w:tr w:rsidR="000E6B37" w14:paraId="2DD8AFAC" w14:textId="77777777" w:rsidTr="006A2140">
        <w:tc>
          <w:tcPr>
            <w:tcW w:w="2405" w:type="dxa"/>
          </w:tcPr>
          <w:p w14:paraId="5C07A430" w14:textId="0BE81614" w:rsidR="000E6B37" w:rsidRDefault="000E6B37" w:rsidP="006A2140">
            <w:pPr>
              <w:spacing w:line="240" w:lineRule="auto"/>
              <w:jc w:val="both"/>
              <w:rPr>
                <w:i/>
                <w:iCs/>
              </w:rPr>
            </w:pPr>
            <w:r>
              <w:rPr>
                <w:i/>
                <w:iCs/>
              </w:rPr>
              <w:t>Method</w:t>
            </w:r>
          </w:p>
        </w:tc>
        <w:tc>
          <w:tcPr>
            <w:tcW w:w="5898" w:type="dxa"/>
          </w:tcPr>
          <w:p w14:paraId="2C32A460" w14:textId="35831E8E" w:rsidR="000E6B37" w:rsidRPr="000E6B37" w:rsidRDefault="000E6B37" w:rsidP="006A2140">
            <w:pPr>
              <w:spacing w:line="240" w:lineRule="auto"/>
              <w:jc w:val="both"/>
            </w:pPr>
            <w:r>
              <w:t>POST</w:t>
            </w:r>
          </w:p>
        </w:tc>
      </w:tr>
      <w:tr w:rsidR="006A2140" w14:paraId="4565C17D" w14:textId="77777777" w:rsidTr="006A2140">
        <w:tc>
          <w:tcPr>
            <w:tcW w:w="2405" w:type="dxa"/>
          </w:tcPr>
          <w:p w14:paraId="6C946FD4" w14:textId="3EE1035A" w:rsidR="000408E7" w:rsidRPr="000408E7" w:rsidRDefault="000408E7" w:rsidP="006A2140">
            <w:pPr>
              <w:spacing w:line="240" w:lineRule="auto"/>
              <w:jc w:val="both"/>
              <w:rPr>
                <w:i/>
                <w:iCs/>
              </w:rPr>
            </w:pPr>
            <w:r>
              <w:rPr>
                <w:i/>
                <w:iCs/>
              </w:rPr>
              <w:t>Endpoint</w:t>
            </w:r>
          </w:p>
        </w:tc>
        <w:tc>
          <w:tcPr>
            <w:tcW w:w="5898" w:type="dxa"/>
          </w:tcPr>
          <w:p w14:paraId="15930CFB" w14:textId="345269D7" w:rsidR="000408E7" w:rsidRPr="000E6B37" w:rsidRDefault="00CF171A" w:rsidP="006A2140">
            <w:pPr>
              <w:spacing w:line="240" w:lineRule="auto"/>
              <w:jc w:val="both"/>
            </w:pPr>
            <w:r w:rsidRPr="00CF171A">
              <w:t>/order/buy</w:t>
            </w:r>
          </w:p>
        </w:tc>
      </w:tr>
      <w:tr w:rsidR="006A2140" w14:paraId="7037BB58" w14:textId="77777777" w:rsidTr="006A2140">
        <w:tc>
          <w:tcPr>
            <w:tcW w:w="2405" w:type="dxa"/>
          </w:tcPr>
          <w:p w14:paraId="6BBCBD1D" w14:textId="4D2C5A41" w:rsidR="000408E7" w:rsidRDefault="000408E7" w:rsidP="006A2140">
            <w:pPr>
              <w:spacing w:line="240" w:lineRule="auto"/>
              <w:jc w:val="both"/>
            </w:pPr>
            <w:r>
              <w:t>Hasil yang diinginkan</w:t>
            </w:r>
          </w:p>
        </w:tc>
        <w:tc>
          <w:tcPr>
            <w:tcW w:w="5898" w:type="dxa"/>
          </w:tcPr>
          <w:p w14:paraId="42AFE02B" w14:textId="47038277" w:rsidR="000408E7" w:rsidRPr="008638CC"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1AB1EFA3" w14:textId="77777777" w:rsidTr="006A2140">
        <w:trPr>
          <w:trHeight w:val="3912"/>
        </w:trPr>
        <w:tc>
          <w:tcPr>
            <w:tcW w:w="2405" w:type="dxa"/>
          </w:tcPr>
          <w:p w14:paraId="251B0420" w14:textId="5FF64FCD" w:rsidR="000408E7" w:rsidRPr="000408E7" w:rsidRDefault="000408E7" w:rsidP="006A2140">
            <w:pPr>
              <w:spacing w:line="240" w:lineRule="auto"/>
              <w:jc w:val="both"/>
            </w:pPr>
            <w:r>
              <w:rPr>
                <w:i/>
                <w:iCs/>
              </w:rPr>
              <w:t>Response</w:t>
            </w:r>
            <w:r>
              <w:t xml:space="preserve"> API</w:t>
            </w:r>
          </w:p>
        </w:tc>
        <w:tc>
          <w:tcPr>
            <w:tcW w:w="5898" w:type="dxa"/>
            <w:shd w:val="clear" w:color="auto" w:fill="222222"/>
          </w:tcPr>
          <w:p w14:paraId="1879FB7F" w14:textId="52C39CE4" w:rsidR="000408E7" w:rsidRDefault="00CF171A" w:rsidP="006A2140">
            <w:pPr>
              <w:spacing w:line="240" w:lineRule="auto"/>
              <w:jc w:val="both"/>
            </w:pPr>
            <w:r>
              <w:rPr>
                <w:noProof/>
              </w:rPr>
              <w:drawing>
                <wp:inline distT="0" distB="0" distL="0" distR="0" wp14:anchorId="3566C965" wp14:editId="4348F71E">
                  <wp:extent cx="3608070" cy="2513330"/>
                  <wp:effectExtent l="0" t="0" r="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608070" cy="2513330"/>
                          </a:xfrm>
                          <a:prstGeom prst="rect">
                            <a:avLst/>
                          </a:prstGeom>
                        </pic:spPr>
                      </pic:pic>
                    </a:graphicData>
                  </a:graphic>
                </wp:inline>
              </w:drawing>
            </w:r>
          </w:p>
        </w:tc>
      </w:tr>
      <w:tr w:rsidR="006A2140" w14:paraId="73517640" w14:textId="77777777" w:rsidTr="006A2140">
        <w:tc>
          <w:tcPr>
            <w:tcW w:w="2405" w:type="dxa"/>
          </w:tcPr>
          <w:p w14:paraId="3742F20B" w14:textId="622647FA" w:rsidR="000408E7" w:rsidRDefault="000408E7" w:rsidP="006A2140">
            <w:pPr>
              <w:spacing w:line="240" w:lineRule="auto"/>
              <w:jc w:val="both"/>
            </w:pPr>
            <w:r>
              <w:lastRenderedPageBreak/>
              <w:t>Hasil yang didapatkan</w:t>
            </w:r>
          </w:p>
        </w:tc>
        <w:tc>
          <w:tcPr>
            <w:tcW w:w="5898" w:type="dxa"/>
            <w:shd w:val="clear" w:color="auto" w:fill="auto"/>
          </w:tcPr>
          <w:p w14:paraId="1E4C61D2" w14:textId="57FE9F53" w:rsidR="000408E7"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0BD78BAC" w14:textId="77777777" w:rsidTr="006A2140">
        <w:tc>
          <w:tcPr>
            <w:tcW w:w="2405" w:type="dxa"/>
          </w:tcPr>
          <w:p w14:paraId="17326199" w14:textId="7A6ABFE0" w:rsidR="000408E7" w:rsidRDefault="000408E7" w:rsidP="006A2140">
            <w:pPr>
              <w:spacing w:line="240" w:lineRule="auto"/>
              <w:jc w:val="both"/>
            </w:pPr>
            <w:r>
              <w:t>Hasil pada aplikasi</w:t>
            </w:r>
          </w:p>
        </w:tc>
        <w:tc>
          <w:tcPr>
            <w:tcW w:w="5898" w:type="dxa"/>
          </w:tcPr>
          <w:p w14:paraId="02D6F73D" w14:textId="013A650B" w:rsidR="000408E7" w:rsidRDefault="00CF171A" w:rsidP="006A2140">
            <w:pPr>
              <w:spacing w:line="240" w:lineRule="auto"/>
              <w:jc w:val="both"/>
            </w:pPr>
            <w:r>
              <w:rPr>
                <w:noProof/>
              </w:rPr>
              <w:drawing>
                <wp:inline distT="0" distB="0" distL="0" distR="0" wp14:anchorId="480ED397" wp14:editId="7A1BD085">
                  <wp:extent cx="1721308" cy="3060000"/>
                  <wp:effectExtent l="19050" t="19050" r="12700" b="266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721308"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7BD81F12" wp14:editId="44B1FFA0">
                  <wp:extent cx="1721306" cy="3060000"/>
                  <wp:effectExtent l="19050" t="19050" r="12700" b="266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6A2140" w14:paraId="4D046A36" w14:textId="77777777" w:rsidTr="006A2140">
        <w:tc>
          <w:tcPr>
            <w:tcW w:w="2405" w:type="dxa"/>
          </w:tcPr>
          <w:p w14:paraId="6715F4EA" w14:textId="123AF167" w:rsidR="000408E7" w:rsidRDefault="000408E7" w:rsidP="006A2140">
            <w:pPr>
              <w:spacing w:line="240" w:lineRule="auto"/>
              <w:jc w:val="both"/>
            </w:pPr>
            <w:r>
              <w:t>Status</w:t>
            </w:r>
          </w:p>
        </w:tc>
        <w:tc>
          <w:tcPr>
            <w:tcW w:w="5898" w:type="dxa"/>
          </w:tcPr>
          <w:p w14:paraId="5061A504" w14:textId="2A12B1E7" w:rsidR="000408E7" w:rsidRDefault="008638CC" w:rsidP="006A2140">
            <w:pPr>
              <w:spacing w:line="240" w:lineRule="auto"/>
              <w:jc w:val="both"/>
            </w:pPr>
            <w:r>
              <w:t>Sukses</w:t>
            </w:r>
          </w:p>
        </w:tc>
      </w:tr>
    </w:tbl>
    <w:p w14:paraId="7E2E6598" w14:textId="1F8B666A" w:rsidR="000408E7" w:rsidRDefault="000408E7" w:rsidP="000408E7">
      <w:pPr>
        <w:jc w:val="both"/>
      </w:pPr>
    </w:p>
    <w:p w14:paraId="51DAC0CB" w14:textId="5121CE3B" w:rsidR="00870098" w:rsidRDefault="00870098" w:rsidP="00870098">
      <w:pPr>
        <w:pStyle w:val="Caption"/>
        <w:keepNext/>
        <w:spacing w:before="240"/>
      </w:pPr>
      <w:bookmarkStart w:id="173" w:name="_Toc77700425"/>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2</w:t>
      </w:r>
      <w:r w:rsidR="00047508">
        <w:fldChar w:fldCharType="end"/>
      </w:r>
      <w:r>
        <w:t xml:space="preserve"> Pengujian API Menambahkan Metode Pembayaran</w:t>
      </w:r>
      <w:bookmarkEnd w:id="173"/>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900F62" w14:paraId="4D771509" w14:textId="77777777" w:rsidTr="004D5124">
        <w:tc>
          <w:tcPr>
            <w:tcW w:w="8303" w:type="dxa"/>
            <w:gridSpan w:val="2"/>
          </w:tcPr>
          <w:p w14:paraId="7D5F561A" w14:textId="3A91F404" w:rsidR="00900F62" w:rsidRPr="000E6B37" w:rsidRDefault="004E5ACA" w:rsidP="004D5124">
            <w:pPr>
              <w:spacing w:line="240" w:lineRule="auto"/>
              <w:jc w:val="both"/>
            </w:pPr>
            <w:r>
              <w:t>Menambahkan metode pembayaran</w:t>
            </w:r>
          </w:p>
        </w:tc>
      </w:tr>
      <w:tr w:rsidR="00900F62" w14:paraId="140B8675" w14:textId="77777777" w:rsidTr="004D5124">
        <w:tc>
          <w:tcPr>
            <w:tcW w:w="2405" w:type="dxa"/>
          </w:tcPr>
          <w:p w14:paraId="6C6EE231" w14:textId="77777777" w:rsidR="00900F62" w:rsidRDefault="00900F62" w:rsidP="004D5124">
            <w:pPr>
              <w:spacing w:line="240" w:lineRule="auto"/>
              <w:jc w:val="both"/>
              <w:rPr>
                <w:i/>
                <w:iCs/>
              </w:rPr>
            </w:pPr>
            <w:r>
              <w:rPr>
                <w:i/>
                <w:iCs/>
              </w:rPr>
              <w:t>Method</w:t>
            </w:r>
          </w:p>
        </w:tc>
        <w:tc>
          <w:tcPr>
            <w:tcW w:w="5898" w:type="dxa"/>
          </w:tcPr>
          <w:p w14:paraId="74E86F87" w14:textId="2BFB1260" w:rsidR="00900F62" w:rsidRPr="000E6B37" w:rsidRDefault="004E5ACA" w:rsidP="004D5124">
            <w:pPr>
              <w:spacing w:line="240" w:lineRule="auto"/>
              <w:jc w:val="both"/>
            </w:pPr>
            <w:r>
              <w:t>POST</w:t>
            </w:r>
          </w:p>
        </w:tc>
      </w:tr>
      <w:tr w:rsidR="00900F62" w14:paraId="0ABB0FA3" w14:textId="77777777" w:rsidTr="004D5124">
        <w:tc>
          <w:tcPr>
            <w:tcW w:w="2405" w:type="dxa"/>
          </w:tcPr>
          <w:p w14:paraId="1931E616" w14:textId="77777777" w:rsidR="00900F62" w:rsidRPr="000408E7" w:rsidRDefault="00900F62" w:rsidP="004D5124">
            <w:pPr>
              <w:spacing w:line="240" w:lineRule="auto"/>
              <w:jc w:val="both"/>
              <w:rPr>
                <w:i/>
                <w:iCs/>
              </w:rPr>
            </w:pPr>
            <w:r>
              <w:rPr>
                <w:i/>
                <w:iCs/>
              </w:rPr>
              <w:t>Endpoint</w:t>
            </w:r>
          </w:p>
        </w:tc>
        <w:tc>
          <w:tcPr>
            <w:tcW w:w="5898" w:type="dxa"/>
          </w:tcPr>
          <w:p w14:paraId="2A549A95" w14:textId="56F991DF" w:rsidR="00900F62" w:rsidRPr="000E6B37" w:rsidRDefault="004E5ACA" w:rsidP="004D5124">
            <w:pPr>
              <w:spacing w:line="240" w:lineRule="auto"/>
              <w:jc w:val="both"/>
            </w:pPr>
            <w:r w:rsidRPr="004E5ACA">
              <w:t>/payment/</w:t>
            </w:r>
            <w:r>
              <w:t>&lt;order_id&gt;</w:t>
            </w:r>
          </w:p>
        </w:tc>
      </w:tr>
      <w:tr w:rsidR="00900F62" w14:paraId="673A4F3D" w14:textId="77777777" w:rsidTr="004D5124">
        <w:tc>
          <w:tcPr>
            <w:tcW w:w="2405" w:type="dxa"/>
          </w:tcPr>
          <w:p w14:paraId="45539AF5" w14:textId="77777777" w:rsidR="00900F62" w:rsidRDefault="00900F62" w:rsidP="004D5124">
            <w:pPr>
              <w:spacing w:line="240" w:lineRule="auto"/>
              <w:jc w:val="both"/>
            </w:pPr>
            <w:r>
              <w:t>Hasil yang diinginkan</w:t>
            </w:r>
          </w:p>
        </w:tc>
        <w:tc>
          <w:tcPr>
            <w:tcW w:w="5898" w:type="dxa"/>
          </w:tcPr>
          <w:p w14:paraId="336C926E" w14:textId="7F00E141" w:rsidR="00900F62" w:rsidRDefault="008638CC" w:rsidP="004D5124">
            <w:pPr>
              <w:spacing w:line="240" w:lineRule="auto"/>
              <w:jc w:val="both"/>
            </w:pPr>
            <w:r>
              <w:t>API mengirimkan metode pembayaran yang dipilih dan memberikan kembali data detail pembayaran</w:t>
            </w:r>
          </w:p>
        </w:tc>
      </w:tr>
      <w:tr w:rsidR="00900F62" w14:paraId="2E3F05CB" w14:textId="77777777" w:rsidTr="004E5ACA">
        <w:trPr>
          <w:trHeight w:val="3441"/>
        </w:trPr>
        <w:tc>
          <w:tcPr>
            <w:tcW w:w="2405" w:type="dxa"/>
          </w:tcPr>
          <w:p w14:paraId="42FEC9BA" w14:textId="77777777" w:rsidR="00900F62" w:rsidRPr="000408E7" w:rsidRDefault="00900F62" w:rsidP="004D5124">
            <w:pPr>
              <w:spacing w:line="240" w:lineRule="auto"/>
              <w:jc w:val="both"/>
            </w:pPr>
            <w:r>
              <w:rPr>
                <w:i/>
                <w:iCs/>
              </w:rPr>
              <w:t>Response</w:t>
            </w:r>
            <w:r>
              <w:t xml:space="preserve"> API</w:t>
            </w:r>
          </w:p>
        </w:tc>
        <w:tc>
          <w:tcPr>
            <w:tcW w:w="5898" w:type="dxa"/>
            <w:shd w:val="clear" w:color="auto" w:fill="222222"/>
          </w:tcPr>
          <w:p w14:paraId="438DB3FF" w14:textId="01702CCA" w:rsidR="00900F62" w:rsidRDefault="004E5ACA" w:rsidP="004D5124">
            <w:pPr>
              <w:spacing w:line="240" w:lineRule="auto"/>
              <w:jc w:val="both"/>
            </w:pPr>
            <w:r>
              <w:rPr>
                <w:noProof/>
              </w:rPr>
              <w:drawing>
                <wp:inline distT="0" distB="0" distL="0" distR="0" wp14:anchorId="4772FADA" wp14:editId="210E6340">
                  <wp:extent cx="3608070" cy="219900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608070" cy="2199005"/>
                          </a:xfrm>
                          <a:prstGeom prst="rect">
                            <a:avLst/>
                          </a:prstGeom>
                        </pic:spPr>
                      </pic:pic>
                    </a:graphicData>
                  </a:graphic>
                </wp:inline>
              </w:drawing>
            </w:r>
          </w:p>
        </w:tc>
      </w:tr>
      <w:tr w:rsidR="008638CC" w14:paraId="0EF41122" w14:textId="77777777" w:rsidTr="004D5124">
        <w:tc>
          <w:tcPr>
            <w:tcW w:w="2405" w:type="dxa"/>
          </w:tcPr>
          <w:p w14:paraId="42CE1383" w14:textId="77777777" w:rsidR="008638CC" w:rsidRDefault="008638CC" w:rsidP="008638CC">
            <w:pPr>
              <w:spacing w:line="240" w:lineRule="auto"/>
              <w:jc w:val="both"/>
            </w:pPr>
            <w:r>
              <w:lastRenderedPageBreak/>
              <w:t>Hasil yang didapatkan</w:t>
            </w:r>
          </w:p>
        </w:tc>
        <w:tc>
          <w:tcPr>
            <w:tcW w:w="5898" w:type="dxa"/>
            <w:shd w:val="clear" w:color="auto" w:fill="auto"/>
          </w:tcPr>
          <w:p w14:paraId="76CF6F77" w14:textId="303DCBF9" w:rsidR="008638CC" w:rsidRDefault="008638CC" w:rsidP="008638CC">
            <w:pPr>
              <w:spacing w:line="240" w:lineRule="auto"/>
              <w:jc w:val="both"/>
            </w:pPr>
            <w:r>
              <w:t>API mengirimkan metode pembayaran yang dipilih dan memberikan kembali data detail pembayaran</w:t>
            </w:r>
          </w:p>
        </w:tc>
      </w:tr>
      <w:tr w:rsidR="008638CC" w14:paraId="66504EB5" w14:textId="77777777" w:rsidTr="004D5124">
        <w:tc>
          <w:tcPr>
            <w:tcW w:w="2405" w:type="dxa"/>
          </w:tcPr>
          <w:p w14:paraId="44420437" w14:textId="77777777" w:rsidR="008638CC" w:rsidRDefault="008638CC" w:rsidP="008638CC">
            <w:pPr>
              <w:spacing w:line="240" w:lineRule="auto"/>
              <w:jc w:val="both"/>
            </w:pPr>
            <w:r>
              <w:t>Hasil pada aplikasi</w:t>
            </w:r>
          </w:p>
        </w:tc>
        <w:tc>
          <w:tcPr>
            <w:tcW w:w="5898" w:type="dxa"/>
          </w:tcPr>
          <w:p w14:paraId="33A89B08" w14:textId="2BEEB4FC" w:rsidR="008638CC" w:rsidRDefault="008638CC" w:rsidP="008638CC">
            <w:pPr>
              <w:spacing w:line="240" w:lineRule="auto"/>
              <w:jc w:val="both"/>
            </w:pPr>
            <w:r>
              <w:rPr>
                <w:noProof/>
              </w:rPr>
              <w:drawing>
                <wp:inline distT="0" distB="0" distL="0" distR="0" wp14:anchorId="7B9C1142" wp14:editId="35979E62">
                  <wp:extent cx="1721306" cy="3060000"/>
                  <wp:effectExtent l="19050" t="19050" r="12700" b="266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3F485284" wp14:editId="14A3F07E">
                  <wp:extent cx="1721307" cy="3060000"/>
                  <wp:effectExtent l="19050" t="19050" r="12700" b="266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8638CC" w14:paraId="71FABB0C" w14:textId="77777777" w:rsidTr="004D5124">
        <w:tc>
          <w:tcPr>
            <w:tcW w:w="2405" w:type="dxa"/>
          </w:tcPr>
          <w:p w14:paraId="31E85690" w14:textId="77777777" w:rsidR="008638CC" w:rsidRDefault="008638CC" w:rsidP="008638CC">
            <w:pPr>
              <w:spacing w:line="240" w:lineRule="auto"/>
              <w:jc w:val="both"/>
            </w:pPr>
            <w:r>
              <w:t>Status</w:t>
            </w:r>
          </w:p>
        </w:tc>
        <w:tc>
          <w:tcPr>
            <w:tcW w:w="5898" w:type="dxa"/>
          </w:tcPr>
          <w:p w14:paraId="394D9FDD" w14:textId="6146391A" w:rsidR="008638CC" w:rsidRDefault="008638CC" w:rsidP="008638CC">
            <w:pPr>
              <w:spacing w:line="240" w:lineRule="auto"/>
              <w:jc w:val="both"/>
            </w:pPr>
            <w:r>
              <w:t>Sukses</w:t>
            </w:r>
          </w:p>
        </w:tc>
      </w:tr>
    </w:tbl>
    <w:p w14:paraId="41E4B0CC" w14:textId="29784711" w:rsidR="00900F62" w:rsidRDefault="00900F62" w:rsidP="000408E7">
      <w:pPr>
        <w:jc w:val="both"/>
      </w:pPr>
    </w:p>
    <w:p w14:paraId="3039A553" w14:textId="53E7F6C1" w:rsidR="00870098" w:rsidRDefault="00870098" w:rsidP="00870098">
      <w:pPr>
        <w:pStyle w:val="Caption"/>
        <w:keepNext/>
        <w:spacing w:before="240"/>
      </w:pPr>
      <w:bookmarkStart w:id="174" w:name="_Toc77700426"/>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3</w:t>
      </w:r>
      <w:r w:rsidR="00047508">
        <w:fldChar w:fldCharType="end"/>
      </w:r>
      <w:r>
        <w:t xml:space="preserve"> Pengujian API Mengonfirmasi Pembayaran</w:t>
      </w:r>
      <w:bookmarkEnd w:id="174"/>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2EB4FB2E" w14:textId="77777777" w:rsidTr="004D5124">
        <w:tc>
          <w:tcPr>
            <w:tcW w:w="8303" w:type="dxa"/>
            <w:gridSpan w:val="2"/>
          </w:tcPr>
          <w:p w14:paraId="5E0631E5" w14:textId="5EC2202F" w:rsidR="004E5ACA" w:rsidRPr="000E6B37" w:rsidRDefault="005541B9" w:rsidP="004D5124">
            <w:pPr>
              <w:spacing w:line="240" w:lineRule="auto"/>
              <w:jc w:val="both"/>
            </w:pPr>
            <w:r>
              <w:t>Mengonfirmasi pembayaran</w:t>
            </w:r>
          </w:p>
        </w:tc>
      </w:tr>
      <w:tr w:rsidR="004E5ACA" w14:paraId="7A997C58" w14:textId="77777777" w:rsidTr="004D5124">
        <w:tc>
          <w:tcPr>
            <w:tcW w:w="2405" w:type="dxa"/>
          </w:tcPr>
          <w:p w14:paraId="7014D725" w14:textId="77777777" w:rsidR="004E5ACA" w:rsidRDefault="004E5ACA" w:rsidP="004D5124">
            <w:pPr>
              <w:spacing w:line="240" w:lineRule="auto"/>
              <w:jc w:val="both"/>
              <w:rPr>
                <w:i/>
                <w:iCs/>
              </w:rPr>
            </w:pPr>
            <w:r>
              <w:rPr>
                <w:i/>
                <w:iCs/>
              </w:rPr>
              <w:t>Method</w:t>
            </w:r>
          </w:p>
        </w:tc>
        <w:tc>
          <w:tcPr>
            <w:tcW w:w="5898" w:type="dxa"/>
          </w:tcPr>
          <w:p w14:paraId="6A8E9290" w14:textId="3717F553" w:rsidR="004E5ACA" w:rsidRPr="000E6B37" w:rsidRDefault="005541B9" w:rsidP="004D5124">
            <w:pPr>
              <w:spacing w:line="240" w:lineRule="auto"/>
              <w:jc w:val="both"/>
            </w:pPr>
            <w:r>
              <w:t>PUT</w:t>
            </w:r>
          </w:p>
        </w:tc>
      </w:tr>
      <w:tr w:rsidR="004E5ACA" w14:paraId="35E75789" w14:textId="77777777" w:rsidTr="004D5124">
        <w:tc>
          <w:tcPr>
            <w:tcW w:w="2405" w:type="dxa"/>
          </w:tcPr>
          <w:p w14:paraId="6D443A98" w14:textId="77777777" w:rsidR="004E5ACA" w:rsidRPr="000408E7" w:rsidRDefault="004E5ACA" w:rsidP="004D5124">
            <w:pPr>
              <w:spacing w:line="240" w:lineRule="auto"/>
              <w:jc w:val="both"/>
              <w:rPr>
                <w:i/>
                <w:iCs/>
              </w:rPr>
            </w:pPr>
            <w:r>
              <w:rPr>
                <w:i/>
                <w:iCs/>
              </w:rPr>
              <w:t>Endpoint</w:t>
            </w:r>
          </w:p>
        </w:tc>
        <w:tc>
          <w:tcPr>
            <w:tcW w:w="5898" w:type="dxa"/>
          </w:tcPr>
          <w:p w14:paraId="6D88D885" w14:textId="55FD01F2" w:rsidR="004E5ACA" w:rsidRPr="000E6B37" w:rsidRDefault="005541B9" w:rsidP="004D5124">
            <w:pPr>
              <w:spacing w:line="240" w:lineRule="auto"/>
              <w:jc w:val="both"/>
            </w:pPr>
            <w:r w:rsidRPr="005541B9">
              <w:t>/payment/status/</w:t>
            </w:r>
            <w:r>
              <w:t>&lt;payment_id&gt;</w:t>
            </w:r>
          </w:p>
        </w:tc>
      </w:tr>
      <w:tr w:rsidR="004E5ACA" w14:paraId="4210E589" w14:textId="77777777" w:rsidTr="004D5124">
        <w:tc>
          <w:tcPr>
            <w:tcW w:w="2405" w:type="dxa"/>
          </w:tcPr>
          <w:p w14:paraId="0715E7EF" w14:textId="77777777" w:rsidR="004E5ACA" w:rsidRDefault="004E5ACA" w:rsidP="004D5124">
            <w:pPr>
              <w:spacing w:line="240" w:lineRule="auto"/>
              <w:jc w:val="both"/>
            </w:pPr>
            <w:r>
              <w:t>Hasil yang diinginkan</w:t>
            </w:r>
          </w:p>
        </w:tc>
        <w:tc>
          <w:tcPr>
            <w:tcW w:w="5898" w:type="dxa"/>
          </w:tcPr>
          <w:p w14:paraId="6E6F6209" w14:textId="71C820B3" w:rsidR="004E5ACA" w:rsidRDefault="008638CC" w:rsidP="004D5124">
            <w:pPr>
              <w:spacing w:line="240" w:lineRule="auto"/>
              <w:jc w:val="both"/>
            </w:pPr>
            <w:r>
              <w:t xml:space="preserve">API mengubah status pembayaran dan memberikan kembali data </w:t>
            </w:r>
            <w:r w:rsidR="00E943EC">
              <w:t>pembayaran yang telah diperbarui</w:t>
            </w:r>
          </w:p>
        </w:tc>
      </w:tr>
      <w:tr w:rsidR="004E5ACA" w14:paraId="4047A924" w14:textId="77777777" w:rsidTr="004D5124">
        <w:trPr>
          <w:trHeight w:val="3441"/>
        </w:trPr>
        <w:tc>
          <w:tcPr>
            <w:tcW w:w="2405" w:type="dxa"/>
          </w:tcPr>
          <w:p w14:paraId="1D4292C3" w14:textId="77777777" w:rsidR="004E5ACA" w:rsidRPr="000408E7" w:rsidRDefault="004E5ACA" w:rsidP="004D5124">
            <w:pPr>
              <w:spacing w:line="240" w:lineRule="auto"/>
              <w:jc w:val="both"/>
            </w:pPr>
            <w:r>
              <w:rPr>
                <w:i/>
                <w:iCs/>
              </w:rPr>
              <w:lastRenderedPageBreak/>
              <w:t>Response</w:t>
            </w:r>
            <w:r>
              <w:t xml:space="preserve"> API</w:t>
            </w:r>
          </w:p>
        </w:tc>
        <w:tc>
          <w:tcPr>
            <w:tcW w:w="5898" w:type="dxa"/>
            <w:shd w:val="clear" w:color="auto" w:fill="222222"/>
          </w:tcPr>
          <w:p w14:paraId="1E04FC16" w14:textId="200C5A5C" w:rsidR="004E5ACA" w:rsidRDefault="005541B9" w:rsidP="004D5124">
            <w:pPr>
              <w:spacing w:line="240" w:lineRule="auto"/>
              <w:jc w:val="both"/>
            </w:pPr>
            <w:r>
              <w:rPr>
                <w:noProof/>
              </w:rPr>
              <w:drawing>
                <wp:inline distT="0" distB="0" distL="0" distR="0" wp14:anchorId="14F33B6A" wp14:editId="4C8E276C">
                  <wp:extent cx="3608070" cy="2639060"/>
                  <wp:effectExtent l="0" t="0" r="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t="718" b="-1"/>
                          <a:stretch/>
                        </pic:blipFill>
                        <pic:spPr bwMode="auto">
                          <a:xfrm>
                            <a:off x="0" y="0"/>
                            <a:ext cx="3608070" cy="2639060"/>
                          </a:xfrm>
                          <a:prstGeom prst="rect">
                            <a:avLst/>
                          </a:prstGeom>
                          <a:ln>
                            <a:noFill/>
                          </a:ln>
                          <a:extLst>
                            <a:ext uri="{53640926-AAD7-44D8-BBD7-CCE9431645EC}">
                              <a14:shadowObscured xmlns:a14="http://schemas.microsoft.com/office/drawing/2010/main"/>
                            </a:ext>
                          </a:extLst>
                        </pic:spPr>
                      </pic:pic>
                    </a:graphicData>
                  </a:graphic>
                </wp:inline>
              </w:drawing>
            </w:r>
          </w:p>
        </w:tc>
      </w:tr>
      <w:tr w:rsidR="004E5ACA" w14:paraId="2A7CC53E" w14:textId="77777777" w:rsidTr="004D5124">
        <w:tc>
          <w:tcPr>
            <w:tcW w:w="2405" w:type="dxa"/>
          </w:tcPr>
          <w:p w14:paraId="1830990E" w14:textId="77777777" w:rsidR="004E5ACA" w:rsidRDefault="004E5ACA" w:rsidP="004D5124">
            <w:pPr>
              <w:spacing w:line="240" w:lineRule="auto"/>
              <w:jc w:val="both"/>
            </w:pPr>
            <w:r>
              <w:t>Hasil yang didapatkan</w:t>
            </w:r>
          </w:p>
        </w:tc>
        <w:tc>
          <w:tcPr>
            <w:tcW w:w="5898" w:type="dxa"/>
            <w:shd w:val="clear" w:color="auto" w:fill="auto"/>
          </w:tcPr>
          <w:p w14:paraId="1B6C72CC" w14:textId="56E12AA0" w:rsidR="004E5ACA" w:rsidRDefault="00E943EC" w:rsidP="004D5124">
            <w:pPr>
              <w:spacing w:line="240" w:lineRule="auto"/>
              <w:jc w:val="both"/>
            </w:pPr>
            <w:r>
              <w:t>API mengubah status pembayaran dan memberikan kembali data pembayaran yang telah diperbarui</w:t>
            </w:r>
          </w:p>
        </w:tc>
      </w:tr>
      <w:tr w:rsidR="004E5ACA" w14:paraId="0D926422" w14:textId="77777777" w:rsidTr="004D5124">
        <w:tc>
          <w:tcPr>
            <w:tcW w:w="2405" w:type="dxa"/>
          </w:tcPr>
          <w:p w14:paraId="0FA799CB" w14:textId="77777777" w:rsidR="004E5ACA" w:rsidRDefault="004E5ACA" w:rsidP="004D5124">
            <w:pPr>
              <w:spacing w:line="240" w:lineRule="auto"/>
              <w:jc w:val="both"/>
            </w:pPr>
            <w:r>
              <w:t>Hasil pada aplikasi</w:t>
            </w:r>
          </w:p>
        </w:tc>
        <w:tc>
          <w:tcPr>
            <w:tcW w:w="5898" w:type="dxa"/>
          </w:tcPr>
          <w:p w14:paraId="2BC3B20D" w14:textId="184BEA2A" w:rsidR="004E5ACA" w:rsidRDefault="005541B9" w:rsidP="004D5124">
            <w:pPr>
              <w:spacing w:line="240" w:lineRule="auto"/>
              <w:jc w:val="both"/>
            </w:pPr>
            <w:r>
              <w:rPr>
                <w:noProof/>
              </w:rPr>
              <w:drawing>
                <wp:inline distT="0" distB="0" distL="0" distR="0" wp14:anchorId="2FCB7D64" wp14:editId="2448E130">
                  <wp:extent cx="3202018" cy="3060000"/>
                  <wp:effectExtent l="19050" t="19050" r="17780" b="266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46243"/>
                          <a:stretch/>
                        </pic:blipFill>
                        <pic:spPr bwMode="auto">
                          <a:xfrm>
                            <a:off x="0" y="0"/>
                            <a:ext cx="3202018" cy="3060000"/>
                          </a:xfrm>
                          <a:prstGeom prst="rect">
                            <a:avLst/>
                          </a:prstGeom>
                          <a:noFill/>
                          <a:ln w="9525" cap="flat" cmpd="sng" algn="ctr">
                            <a:solidFill>
                              <a:sysClr val="window" lastClr="FFFFFF">
                                <a:lumMod val="50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4E5ACA" w14:paraId="5404FA88" w14:textId="77777777" w:rsidTr="004D5124">
        <w:tc>
          <w:tcPr>
            <w:tcW w:w="2405" w:type="dxa"/>
          </w:tcPr>
          <w:p w14:paraId="441823CC" w14:textId="77777777" w:rsidR="004E5ACA" w:rsidRDefault="004E5ACA" w:rsidP="004D5124">
            <w:pPr>
              <w:spacing w:line="240" w:lineRule="auto"/>
              <w:jc w:val="both"/>
            </w:pPr>
            <w:r>
              <w:t>Status</w:t>
            </w:r>
          </w:p>
        </w:tc>
        <w:tc>
          <w:tcPr>
            <w:tcW w:w="5898" w:type="dxa"/>
          </w:tcPr>
          <w:p w14:paraId="6D2232D5" w14:textId="709B6285" w:rsidR="004E5ACA" w:rsidRDefault="00E943EC" w:rsidP="004D5124">
            <w:pPr>
              <w:spacing w:line="240" w:lineRule="auto"/>
              <w:jc w:val="both"/>
            </w:pPr>
            <w:r>
              <w:t>Sukses</w:t>
            </w:r>
          </w:p>
        </w:tc>
      </w:tr>
    </w:tbl>
    <w:p w14:paraId="064B3178" w14:textId="77777777" w:rsidR="004E5ACA" w:rsidRDefault="004E5ACA" w:rsidP="000408E7">
      <w:pPr>
        <w:jc w:val="both"/>
      </w:pPr>
    </w:p>
    <w:p w14:paraId="61938631" w14:textId="4C9E53ED" w:rsidR="00E37957" w:rsidRDefault="00E37957" w:rsidP="00D95738">
      <w:pPr>
        <w:pStyle w:val="isi"/>
        <w:numPr>
          <w:ilvl w:val="0"/>
          <w:numId w:val="29"/>
        </w:numPr>
        <w:spacing w:before="240"/>
        <w:ind w:left="709" w:hanging="709"/>
      </w:pPr>
      <w:r>
        <w:t>Pengujian Fitur Mengelola Profil</w:t>
      </w:r>
    </w:p>
    <w:p w14:paraId="710684C9" w14:textId="377CB9D8" w:rsidR="00350BF5" w:rsidRDefault="00350BF5" w:rsidP="00350BF5">
      <w:pPr>
        <w:pStyle w:val="isi"/>
        <w:spacing w:before="240"/>
        <w:ind w:firstLine="709"/>
      </w:pPr>
      <w:r>
        <w:t>Pada pengujian ini API bertugas mengubah data profil pengguna yang telah diupdate, pengujian ini terdapat pada halaman akun.</w:t>
      </w:r>
    </w:p>
    <w:p w14:paraId="6AD681FD" w14:textId="4A227173" w:rsidR="00870098" w:rsidRDefault="00870098" w:rsidP="00870098">
      <w:pPr>
        <w:pStyle w:val="Caption"/>
        <w:keepNext/>
        <w:spacing w:before="240"/>
      </w:pPr>
      <w:bookmarkStart w:id="175" w:name="_Toc77700427"/>
      <w:r>
        <w:lastRenderedPageBreak/>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4</w:t>
      </w:r>
      <w:r w:rsidR="00047508">
        <w:fldChar w:fldCharType="end"/>
      </w:r>
      <w:r>
        <w:t xml:space="preserve"> Pengujian API Mengubah Data Profil</w:t>
      </w:r>
      <w:bookmarkEnd w:id="175"/>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108EC745" w14:textId="77777777" w:rsidTr="004D5124">
        <w:tc>
          <w:tcPr>
            <w:tcW w:w="8303" w:type="dxa"/>
            <w:gridSpan w:val="2"/>
          </w:tcPr>
          <w:p w14:paraId="0B3F2583" w14:textId="17B2BC4B" w:rsidR="004E5ACA" w:rsidRPr="000E6B37" w:rsidRDefault="005D0EA7" w:rsidP="004D5124">
            <w:pPr>
              <w:spacing w:line="240" w:lineRule="auto"/>
              <w:jc w:val="both"/>
            </w:pPr>
            <w:r>
              <w:t>Mengubah data profil</w:t>
            </w:r>
          </w:p>
        </w:tc>
      </w:tr>
      <w:tr w:rsidR="004E5ACA" w14:paraId="747C652C" w14:textId="77777777" w:rsidTr="004D5124">
        <w:tc>
          <w:tcPr>
            <w:tcW w:w="2405" w:type="dxa"/>
          </w:tcPr>
          <w:p w14:paraId="507F49C7" w14:textId="77777777" w:rsidR="004E5ACA" w:rsidRDefault="004E5ACA" w:rsidP="004D5124">
            <w:pPr>
              <w:spacing w:line="240" w:lineRule="auto"/>
              <w:jc w:val="both"/>
              <w:rPr>
                <w:i/>
                <w:iCs/>
              </w:rPr>
            </w:pPr>
            <w:r>
              <w:rPr>
                <w:i/>
                <w:iCs/>
              </w:rPr>
              <w:t>Method</w:t>
            </w:r>
          </w:p>
        </w:tc>
        <w:tc>
          <w:tcPr>
            <w:tcW w:w="5898" w:type="dxa"/>
          </w:tcPr>
          <w:p w14:paraId="3E3E3B79" w14:textId="68AA5601" w:rsidR="004E5ACA" w:rsidRPr="000E6B37" w:rsidRDefault="005D0EA7" w:rsidP="004D5124">
            <w:pPr>
              <w:spacing w:line="240" w:lineRule="auto"/>
              <w:jc w:val="both"/>
            </w:pPr>
            <w:r>
              <w:t>POST</w:t>
            </w:r>
          </w:p>
        </w:tc>
      </w:tr>
      <w:tr w:rsidR="004E5ACA" w14:paraId="6ED6123F" w14:textId="77777777" w:rsidTr="004D5124">
        <w:tc>
          <w:tcPr>
            <w:tcW w:w="2405" w:type="dxa"/>
          </w:tcPr>
          <w:p w14:paraId="63424F7B" w14:textId="77777777" w:rsidR="004E5ACA" w:rsidRPr="000408E7" w:rsidRDefault="004E5ACA" w:rsidP="004D5124">
            <w:pPr>
              <w:spacing w:line="240" w:lineRule="auto"/>
              <w:jc w:val="both"/>
              <w:rPr>
                <w:i/>
                <w:iCs/>
              </w:rPr>
            </w:pPr>
            <w:r>
              <w:rPr>
                <w:i/>
                <w:iCs/>
              </w:rPr>
              <w:t>Endpoint</w:t>
            </w:r>
          </w:p>
        </w:tc>
        <w:tc>
          <w:tcPr>
            <w:tcW w:w="5898" w:type="dxa"/>
          </w:tcPr>
          <w:p w14:paraId="01EFFD53" w14:textId="3D99883B" w:rsidR="004E5ACA" w:rsidRPr="000E6B37" w:rsidRDefault="005D0EA7" w:rsidP="004D5124">
            <w:pPr>
              <w:spacing w:line="240" w:lineRule="auto"/>
              <w:jc w:val="both"/>
            </w:pPr>
            <w:r w:rsidRPr="005D0EA7">
              <w:t>/user/profile/edit</w:t>
            </w:r>
          </w:p>
        </w:tc>
      </w:tr>
      <w:tr w:rsidR="004E5ACA" w14:paraId="29BA3A40" w14:textId="77777777" w:rsidTr="004D5124">
        <w:tc>
          <w:tcPr>
            <w:tcW w:w="2405" w:type="dxa"/>
          </w:tcPr>
          <w:p w14:paraId="2586E477" w14:textId="77777777" w:rsidR="004E5ACA" w:rsidRDefault="004E5ACA" w:rsidP="004D5124">
            <w:pPr>
              <w:spacing w:line="240" w:lineRule="auto"/>
              <w:jc w:val="both"/>
            </w:pPr>
            <w:r>
              <w:t>Hasil yang diinginkan</w:t>
            </w:r>
          </w:p>
        </w:tc>
        <w:tc>
          <w:tcPr>
            <w:tcW w:w="5898" w:type="dxa"/>
          </w:tcPr>
          <w:p w14:paraId="42F77116" w14:textId="241AEE91" w:rsidR="004E5ACA" w:rsidRDefault="00E943EC" w:rsidP="004D5124">
            <w:pPr>
              <w:spacing w:line="240" w:lineRule="auto"/>
              <w:jc w:val="both"/>
            </w:pPr>
            <w:r>
              <w:t>Api mengubah data profil dan mengembalikan data pengguna yang sudah diperbarui</w:t>
            </w:r>
          </w:p>
        </w:tc>
      </w:tr>
      <w:tr w:rsidR="004E5ACA" w14:paraId="4698A5D6" w14:textId="77777777" w:rsidTr="004D5124">
        <w:trPr>
          <w:trHeight w:val="3441"/>
        </w:trPr>
        <w:tc>
          <w:tcPr>
            <w:tcW w:w="2405" w:type="dxa"/>
          </w:tcPr>
          <w:p w14:paraId="68597A3F" w14:textId="77777777" w:rsidR="004E5ACA" w:rsidRPr="000408E7" w:rsidRDefault="004E5ACA" w:rsidP="004D5124">
            <w:pPr>
              <w:spacing w:line="240" w:lineRule="auto"/>
              <w:jc w:val="both"/>
            </w:pPr>
            <w:r>
              <w:rPr>
                <w:i/>
                <w:iCs/>
              </w:rPr>
              <w:t>Response</w:t>
            </w:r>
            <w:r>
              <w:t xml:space="preserve"> API</w:t>
            </w:r>
          </w:p>
        </w:tc>
        <w:tc>
          <w:tcPr>
            <w:tcW w:w="5898" w:type="dxa"/>
            <w:shd w:val="clear" w:color="auto" w:fill="222222"/>
          </w:tcPr>
          <w:p w14:paraId="4BB3AA4A" w14:textId="6E38255F" w:rsidR="004E5ACA" w:rsidRDefault="00E00D34" w:rsidP="004D5124">
            <w:pPr>
              <w:spacing w:line="240" w:lineRule="auto"/>
              <w:jc w:val="both"/>
            </w:pPr>
            <w:r>
              <w:rPr>
                <w:noProof/>
              </w:rPr>
              <w:drawing>
                <wp:inline distT="0" distB="0" distL="0" distR="0" wp14:anchorId="7AFE900A" wp14:editId="12E8CA72">
                  <wp:extent cx="3608070" cy="2647315"/>
                  <wp:effectExtent l="0" t="0" r="0" b="63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608070" cy="2647315"/>
                          </a:xfrm>
                          <a:prstGeom prst="rect">
                            <a:avLst/>
                          </a:prstGeom>
                        </pic:spPr>
                      </pic:pic>
                    </a:graphicData>
                  </a:graphic>
                </wp:inline>
              </w:drawing>
            </w:r>
          </w:p>
        </w:tc>
      </w:tr>
      <w:tr w:rsidR="00E943EC" w14:paraId="45FE5E56" w14:textId="77777777" w:rsidTr="004D5124">
        <w:tc>
          <w:tcPr>
            <w:tcW w:w="2405" w:type="dxa"/>
          </w:tcPr>
          <w:p w14:paraId="691ECB1F" w14:textId="77777777" w:rsidR="00E943EC" w:rsidRDefault="00E943EC" w:rsidP="00E943EC">
            <w:pPr>
              <w:spacing w:line="240" w:lineRule="auto"/>
              <w:jc w:val="both"/>
            </w:pPr>
            <w:r>
              <w:t>Hasil yang didapatkan</w:t>
            </w:r>
          </w:p>
        </w:tc>
        <w:tc>
          <w:tcPr>
            <w:tcW w:w="5898" w:type="dxa"/>
            <w:shd w:val="clear" w:color="auto" w:fill="auto"/>
          </w:tcPr>
          <w:p w14:paraId="5D634FEF" w14:textId="5200E390" w:rsidR="00E943EC" w:rsidRDefault="002F0460" w:rsidP="00E943EC">
            <w:pPr>
              <w:spacing w:line="240" w:lineRule="auto"/>
              <w:jc w:val="both"/>
            </w:pPr>
            <w:r>
              <w:t>Api berhasil mengubah data profil dan mengembalikan data pengguna yang sudah diperbarui</w:t>
            </w:r>
          </w:p>
        </w:tc>
      </w:tr>
      <w:tr w:rsidR="00E943EC" w14:paraId="361EB1BF" w14:textId="77777777" w:rsidTr="004D5124">
        <w:tc>
          <w:tcPr>
            <w:tcW w:w="2405" w:type="dxa"/>
          </w:tcPr>
          <w:p w14:paraId="4A75F344" w14:textId="77777777" w:rsidR="00E943EC" w:rsidRDefault="00E943EC" w:rsidP="00E943EC">
            <w:pPr>
              <w:spacing w:line="240" w:lineRule="auto"/>
              <w:jc w:val="both"/>
            </w:pPr>
            <w:r>
              <w:t>Hasil pada aplikasi</w:t>
            </w:r>
          </w:p>
        </w:tc>
        <w:tc>
          <w:tcPr>
            <w:tcW w:w="5898" w:type="dxa"/>
          </w:tcPr>
          <w:p w14:paraId="2A02525E" w14:textId="427AC8CF" w:rsidR="00E943EC" w:rsidRDefault="00E943EC" w:rsidP="00E943EC">
            <w:pPr>
              <w:spacing w:line="240" w:lineRule="auto"/>
              <w:jc w:val="both"/>
            </w:pPr>
            <w:r>
              <w:rPr>
                <w:noProof/>
              </w:rPr>
              <w:drawing>
                <wp:inline distT="0" distB="0" distL="0" distR="0" wp14:anchorId="357EC784" wp14:editId="60C84A15">
                  <wp:extent cx="1721250" cy="3060000"/>
                  <wp:effectExtent l="19050" t="19050" r="12700" b="266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BB8F27C" wp14:editId="652D61EA">
                  <wp:extent cx="1721250" cy="3060000"/>
                  <wp:effectExtent l="19050" t="19050" r="12700" b="266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p>
        </w:tc>
      </w:tr>
      <w:tr w:rsidR="00E943EC" w14:paraId="22D10F3D" w14:textId="77777777" w:rsidTr="004D5124">
        <w:tc>
          <w:tcPr>
            <w:tcW w:w="2405" w:type="dxa"/>
          </w:tcPr>
          <w:p w14:paraId="5295BECF" w14:textId="77777777" w:rsidR="00E943EC" w:rsidRDefault="00E943EC" w:rsidP="00E943EC">
            <w:pPr>
              <w:spacing w:line="240" w:lineRule="auto"/>
              <w:jc w:val="both"/>
            </w:pPr>
            <w:r>
              <w:t>Status</w:t>
            </w:r>
          </w:p>
        </w:tc>
        <w:tc>
          <w:tcPr>
            <w:tcW w:w="5898" w:type="dxa"/>
          </w:tcPr>
          <w:p w14:paraId="55C5DD8B" w14:textId="4639A03E" w:rsidR="00E943EC" w:rsidRDefault="002F0460" w:rsidP="00E943EC">
            <w:pPr>
              <w:spacing w:line="240" w:lineRule="auto"/>
              <w:jc w:val="both"/>
            </w:pPr>
            <w:r>
              <w:t>Sukses</w:t>
            </w:r>
          </w:p>
        </w:tc>
      </w:tr>
    </w:tbl>
    <w:p w14:paraId="4F4415D9" w14:textId="77777777" w:rsidR="00FF3BDA" w:rsidRDefault="00FF3BDA" w:rsidP="00FF3BDA">
      <w:pPr>
        <w:pStyle w:val="isi"/>
        <w:spacing w:before="240"/>
        <w:ind w:firstLine="0"/>
      </w:pPr>
    </w:p>
    <w:p w14:paraId="738FDEE3" w14:textId="46F255A1" w:rsidR="00E37957" w:rsidRDefault="00E37957" w:rsidP="00D95738">
      <w:pPr>
        <w:pStyle w:val="isi"/>
        <w:numPr>
          <w:ilvl w:val="0"/>
          <w:numId w:val="29"/>
        </w:numPr>
        <w:spacing w:before="240"/>
        <w:ind w:left="709" w:hanging="709"/>
      </w:pPr>
      <w:r>
        <w:t>Pengujian Fitur Mengonfirmasi Pesanan Selesai</w:t>
      </w:r>
    </w:p>
    <w:p w14:paraId="59CBEA3D" w14:textId="462B9910" w:rsidR="00350BF5" w:rsidRDefault="00350BF5" w:rsidP="00350BF5">
      <w:pPr>
        <w:pStyle w:val="isi"/>
        <w:spacing w:before="240"/>
        <w:ind w:firstLine="709"/>
      </w:pPr>
      <w:r>
        <w:t>Pengujian ini dilakukan apabila pengguna telah melakukan pembelian dan API bertugas untuk mengirimkan perintah konfirmasi pembelian selesai.</w:t>
      </w:r>
    </w:p>
    <w:p w14:paraId="10BB3AC1" w14:textId="1D62F192" w:rsidR="00870098" w:rsidRDefault="00870098" w:rsidP="00870098">
      <w:pPr>
        <w:pStyle w:val="Caption"/>
        <w:keepNext/>
        <w:spacing w:before="240"/>
      </w:pPr>
      <w:bookmarkStart w:id="176" w:name="_Toc77700428"/>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5</w:t>
      </w:r>
      <w:r w:rsidR="00047508">
        <w:fldChar w:fldCharType="end"/>
      </w:r>
      <w:r>
        <w:t xml:space="preserve"> Pengujian API Mengonfirmasi Pesanan Selesai</w:t>
      </w:r>
      <w:bookmarkEnd w:id="176"/>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541B9" w14:paraId="4B039E38" w14:textId="77777777" w:rsidTr="004D5124">
        <w:tc>
          <w:tcPr>
            <w:tcW w:w="8303" w:type="dxa"/>
            <w:gridSpan w:val="2"/>
          </w:tcPr>
          <w:p w14:paraId="43FC8EEB" w14:textId="0F40825E" w:rsidR="005541B9" w:rsidRPr="000E6B37" w:rsidRDefault="005D73FD" w:rsidP="004D5124">
            <w:pPr>
              <w:spacing w:line="240" w:lineRule="auto"/>
              <w:jc w:val="both"/>
            </w:pPr>
            <w:r>
              <w:t>Mengonfirmasi pesanan selesai</w:t>
            </w:r>
          </w:p>
        </w:tc>
      </w:tr>
      <w:tr w:rsidR="005541B9" w14:paraId="759E1752" w14:textId="77777777" w:rsidTr="004D5124">
        <w:tc>
          <w:tcPr>
            <w:tcW w:w="2405" w:type="dxa"/>
          </w:tcPr>
          <w:p w14:paraId="64D9A3CE" w14:textId="77777777" w:rsidR="005541B9" w:rsidRDefault="005541B9" w:rsidP="004D5124">
            <w:pPr>
              <w:spacing w:line="240" w:lineRule="auto"/>
              <w:jc w:val="both"/>
              <w:rPr>
                <w:i/>
                <w:iCs/>
              </w:rPr>
            </w:pPr>
            <w:r>
              <w:rPr>
                <w:i/>
                <w:iCs/>
              </w:rPr>
              <w:t>Method</w:t>
            </w:r>
          </w:p>
        </w:tc>
        <w:tc>
          <w:tcPr>
            <w:tcW w:w="5898" w:type="dxa"/>
          </w:tcPr>
          <w:p w14:paraId="0C6E1165" w14:textId="07CCF58B" w:rsidR="005541B9" w:rsidRPr="000E6B37" w:rsidRDefault="005D73FD" w:rsidP="004D5124">
            <w:pPr>
              <w:spacing w:line="240" w:lineRule="auto"/>
              <w:jc w:val="both"/>
            </w:pPr>
            <w:r>
              <w:t>POST</w:t>
            </w:r>
          </w:p>
        </w:tc>
      </w:tr>
      <w:tr w:rsidR="005541B9" w14:paraId="2C6109DB" w14:textId="77777777" w:rsidTr="004D5124">
        <w:tc>
          <w:tcPr>
            <w:tcW w:w="2405" w:type="dxa"/>
          </w:tcPr>
          <w:p w14:paraId="4CF19781" w14:textId="77777777" w:rsidR="005541B9" w:rsidRPr="000408E7" w:rsidRDefault="005541B9" w:rsidP="004D5124">
            <w:pPr>
              <w:spacing w:line="240" w:lineRule="auto"/>
              <w:jc w:val="both"/>
              <w:rPr>
                <w:i/>
                <w:iCs/>
              </w:rPr>
            </w:pPr>
            <w:r>
              <w:rPr>
                <w:i/>
                <w:iCs/>
              </w:rPr>
              <w:t>Endpoint</w:t>
            </w:r>
          </w:p>
        </w:tc>
        <w:tc>
          <w:tcPr>
            <w:tcW w:w="5898" w:type="dxa"/>
          </w:tcPr>
          <w:p w14:paraId="6B4E0D4C" w14:textId="2213C6DB" w:rsidR="005541B9" w:rsidRPr="000E6B37" w:rsidRDefault="005D73FD" w:rsidP="004D5124">
            <w:pPr>
              <w:spacing w:line="240" w:lineRule="auto"/>
              <w:jc w:val="both"/>
            </w:pPr>
            <w:r w:rsidRPr="005D73FD">
              <w:t>/order/accept/</w:t>
            </w:r>
            <w:r>
              <w:t>&lt;order_id&gt;</w:t>
            </w:r>
          </w:p>
        </w:tc>
      </w:tr>
      <w:tr w:rsidR="005541B9" w14:paraId="2C26DC25" w14:textId="77777777" w:rsidTr="004D5124">
        <w:tc>
          <w:tcPr>
            <w:tcW w:w="2405" w:type="dxa"/>
          </w:tcPr>
          <w:p w14:paraId="21C3EA1B" w14:textId="77777777" w:rsidR="005541B9" w:rsidRDefault="005541B9" w:rsidP="004D5124">
            <w:pPr>
              <w:spacing w:line="240" w:lineRule="auto"/>
              <w:jc w:val="both"/>
            </w:pPr>
            <w:r>
              <w:t>Hasil yang diinginkan</w:t>
            </w:r>
          </w:p>
        </w:tc>
        <w:tc>
          <w:tcPr>
            <w:tcW w:w="5898" w:type="dxa"/>
          </w:tcPr>
          <w:p w14:paraId="73F8D596" w14:textId="2F98C3A1" w:rsidR="005541B9" w:rsidRDefault="00E943EC" w:rsidP="004D5124">
            <w:pPr>
              <w:spacing w:line="240" w:lineRule="auto"/>
              <w:jc w:val="both"/>
            </w:pPr>
            <w:r>
              <w:t>API melakukan konfirmasi pada data pesanan sebelumnya kemudian API mengembalikan data pesanan yang sudah terkonfirmasi</w:t>
            </w:r>
          </w:p>
        </w:tc>
      </w:tr>
      <w:tr w:rsidR="005541B9" w14:paraId="7C58E12E" w14:textId="77777777" w:rsidTr="004D5124">
        <w:trPr>
          <w:trHeight w:val="3441"/>
        </w:trPr>
        <w:tc>
          <w:tcPr>
            <w:tcW w:w="2405" w:type="dxa"/>
          </w:tcPr>
          <w:p w14:paraId="69D84CA2" w14:textId="77777777" w:rsidR="005541B9" w:rsidRPr="000408E7" w:rsidRDefault="005541B9" w:rsidP="004D5124">
            <w:pPr>
              <w:spacing w:line="240" w:lineRule="auto"/>
              <w:jc w:val="both"/>
            </w:pPr>
            <w:r>
              <w:rPr>
                <w:i/>
                <w:iCs/>
              </w:rPr>
              <w:t>Response</w:t>
            </w:r>
            <w:r>
              <w:t xml:space="preserve"> API</w:t>
            </w:r>
          </w:p>
        </w:tc>
        <w:tc>
          <w:tcPr>
            <w:tcW w:w="5898" w:type="dxa"/>
            <w:shd w:val="clear" w:color="auto" w:fill="222222"/>
          </w:tcPr>
          <w:p w14:paraId="2A00D0D9" w14:textId="0F4A0504" w:rsidR="005541B9" w:rsidRDefault="005D73FD" w:rsidP="004D5124">
            <w:pPr>
              <w:spacing w:line="240" w:lineRule="auto"/>
              <w:jc w:val="both"/>
            </w:pPr>
            <w:r>
              <w:rPr>
                <w:noProof/>
              </w:rPr>
              <w:drawing>
                <wp:inline distT="0" distB="0" distL="0" distR="0" wp14:anchorId="25AF30D0" wp14:editId="4CF0648B">
                  <wp:extent cx="3608070" cy="324294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608070" cy="3242945"/>
                          </a:xfrm>
                          <a:prstGeom prst="rect">
                            <a:avLst/>
                          </a:prstGeom>
                        </pic:spPr>
                      </pic:pic>
                    </a:graphicData>
                  </a:graphic>
                </wp:inline>
              </w:drawing>
            </w:r>
          </w:p>
        </w:tc>
      </w:tr>
      <w:tr w:rsidR="005541B9" w14:paraId="3481A047" w14:textId="77777777" w:rsidTr="004D5124">
        <w:tc>
          <w:tcPr>
            <w:tcW w:w="2405" w:type="dxa"/>
          </w:tcPr>
          <w:p w14:paraId="78C3A56F" w14:textId="77777777" w:rsidR="005541B9" w:rsidRDefault="005541B9" w:rsidP="004D5124">
            <w:pPr>
              <w:spacing w:line="240" w:lineRule="auto"/>
              <w:jc w:val="both"/>
            </w:pPr>
            <w:r>
              <w:t>Hasil yang didapatkan</w:t>
            </w:r>
          </w:p>
        </w:tc>
        <w:tc>
          <w:tcPr>
            <w:tcW w:w="5898" w:type="dxa"/>
            <w:shd w:val="clear" w:color="auto" w:fill="auto"/>
          </w:tcPr>
          <w:p w14:paraId="04AE79C1" w14:textId="17C1AE4F" w:rsidR="005541B9" w:rsidRDefault="00E943EC" w:rsidP="004D5124">
            <w:pPr>
              <w:spacing w:line="240" w:lineRule="auto"/>
              <w:jc w:val="both"/>
            </w:pPr>
            <w:r>
              <w:t>API melakukan konfirmasi pada data pesanan sebelumnya kemudian API mengembalikan data pesanan yang sudah terkonfirmasi</w:t>
            </w:r>
          </w:p>
        </w:tc>
      </w:tr>
      <w:tr w:rsidR="005541B9" w14:paraId="27C0FA42" w14:textId="77777777" w:rsidTr="004D5124">
        <w:tc>
          <w:tcPr>
            <w:tcW w:w="2405" w:type="dxa"/>
          </w:tcPr>
          <w:p w14:paraId="6BEEA25A" w14:textId="77777777" w:rsidR="005541B9" w:rsidRDefault="005541B9" w:rsidP="004D5124">
            <w:pPr>
              <w:spacing w:line="240" w:lineRule="auto"/>
              <w:jc w:val="both"/>
            </w:pPr>
            <w:r>
              <w:lastRenderedPageBreak/>
              <w:t>Hasil pada aplikasi</w:t>
            </w:r>
          </w:p>
        </w:tc>
        <w:tc>
          <w:tcPr>
            <w:tcW w:w="5898" w:type="dxa"/>
          </w:tcPr>
          <w:p w14:paraId="3CD73960" w14:textId="27426A67" w:rsidR="005541B9" w:rsidRDefault="005D73FD" w:rsidP="004D5124">
            <w:pPr>
              <w:spacing w:line="240" w:lineRule="auto"/>
              <w:jc w:val="both"/>
            </w:pPr>
            <w:r>
              <w:rPr>
                <w:noProof/>
              </w:rPr>
              <w:drawing>
                <wp:inline distT="0" distB="0" distL="0" distR="0" wp14:anchorId="22D496E4" wp14:editId="2CAC0635">
                  <wp:extent cx="1721307" cy="3060000"/>
                  <wp:effectExtent l="19050" t="19050" r="12700" b="266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0AD6166" wp14:editId="6F073686">
                  <wp:extent cx="1721307" cy="3060000"/>
                  <wp:effectExtent l="19050" t="19050" r="12700" b="266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5541B9" w14:paraId="1F99A34B" w14:textId="77777777" w:rsidTr="004D5124">
        <w:tc>
          <w:tcPr>
            <w:tcW w:w="2405" w:type="dxa"/>
          </w:tcPr>
          <w:p w14:paraId="314D7C69" w14:textId="77777777" w:rsidR="005541B9" w:rsidRDefault="005541B9" w:rsidP="004D5124">
            <w:pPr>
              <w:spacing w:line="240" w:lineRule="auto"/>
              <w:jc w:val="both"/>
            </w:pPr>
            <w:r>
              <w:t>Status</w:t>
            </w:r>
          </w:p>
        </w:tc>
        <w:tc>
          <w:tcPr>
            <w:tcW w:w="5898" w:type="dxa"/>
          </w:tcPr>
          <w:p w14:paraId="04AA9819" w14:textId="0FA84E53" w:rsidR="005541B9" w:rsidRDefault="00E943EC" w:rsidP="004D5124">
            <w:pPr>
              <w:spacing w:line="240" w:lineRule="auto"/>
              <w:jc w:val="both"/>
            </w:pPr>
            <w:r>
              <w:t>Sukses</w:t>
            </w:r>
          </w:p>
        </w:tc>
      </w:tr>
    </w:tbl>
    <w:p w14:paraId="5BE885B6" w14:textId="77777777" w:rsidR="005541B9" w:rsidRDefault="005541B9" w:rsidP="00310EAF">
      <w:pPr>
        <w:jc w:val="both"/>
      </w:pPr>
    </w:p>
    <w:p w14:paraId="7166A98A" w14:textId="119BE7B0" w:rsidR="00E37957" w:rsidRDefault="00E37957" w:rsidP="00D95738">
      <w:pPr>
        <w:pStyle w:val="isi"/>
        <w:numPr>
          <w:ilvl w:val="0"/>
          <w:numId w:val="29"/>
        </w:numPr>
        <w:spacing w:before="240"/>
        <w:ind w:left="709" w:hanging="709"/>
      </w:pPr>
      <w:r>
        <w:t>Pengujian Fitur Lelang</w:t>
      </w:r>
    </w:p>
    <w:p w14:paraId="2513FB7E" w14:textId="1BC0E263" w:rsidR="00350BF5" w:rsidRDefault="00350BF5" w:rsidP="00350BF5">
      <w:pPr>
        <w:pStyle w:val="isi"/>
        <w:spacing w:before="240"/>
        <w:ind w:firstLine="709"/>
      </w:pPr>
      <w:r>
        <w:t>Pada fitur ini dilakukan pengujian menampilkan data lelang</w:t>
      </w:r>
      <w:r w:rsidR="00A541F6">
        <w:t xml:space="preserve"> dan melakukan tawar pada lelang yang sedang berlangsung</w:t>
      </w:r>
      <w:r>
        <w:t>.</w:t>
      </w:r>
    </w:p>
    <w:p w14:paraId="52A8BE29" w14:textId="70B03239" w:rsidR="00870098" w:rsidRDefault="00870098" w:rsidP="00870098">
      <w:pPr>
        <w:pStyle w:val="Caption"/>
        <w:keepNext/>
        <w:spacing w:before="240"/>
      </w:pPr>
      <w:bookmarkStart w:id="177" w:name="_Toc77700429"/>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6</w:t>
      </w:r>
      <w:r w:rsidR="00047508">
        <w:fldChar w:fldCharType="end"/>
      </w:r>
      <w:r>
        <w:t xml:space="preserve"> Pengujian API Menampilkan Data Detail Lelang</w:t>
      </w:r>
      <w:bookmarkEnd w:id="177"/>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135F9" w14:paraId="14B22211" w14:textId="77777777" w:rsidTr="004D5124">
        <w:tc>
          <w:tcPr>
            <w:tcW w:w="8303" w:type="dxa"/>
            <w:gridSpan w:val="2"/>
          </w:tcPr>
          <w:p w14:paraId="29ED6E6D" w14:textId="7E51C0BB" w:rsidR="005135F9" w:rsidRPr="000E6B37" w:rsidRDefault="00B91674" w:rsidP="004D5124">
            <w:pPr>
              <w:spacing w:line="240" w:lineRule="auto"/>
              <w:jc w:val="both"/>
            </w:pPr>
            <w:r>
              <w:t>Menampilkan data detail lelang</w:t>
            </w:r>
          </w:p>
        </w:tc>
      </w:tr>
      <w:tr w:rsidR="005135F9" w14:paraId="71CD5DA9" w14:textId="77777777" w:rsidTr="004D5124">
        <w:tc>
          <w:tcPr>
            <w:tcW w:w="2405" w:type="dxa"/>
          </w:tcPr>
          <w:p w14:paraId="10D1B12F" w14:textId="77777777" w:rsidR="005135F9" w:rsidRDefault="005135F9" w:rsidP="004D5124">
            <w:pPr>
              <w:spacing w:line="240" w:lineRule="auto"/>
              <w:jc w:val="both"/>
              <w:rPr>
                <w:i/>
                <w:iCs/>
              </w:rPr>
            </w:pPr>
            <w:r>
              <w:rPr>
                <w:i/>
                <w:iCs/>
              </w:rPr>
              <w:t>Method</w:t>
            </w:r>
          </w:p>
        </w:tc>
        <w:tc>
          <w:tcPr>
            <w:tcW w:w="5898" w:type="dxa"/>
          </w:tcPr>
          <w:p w14:paraId="578704BB" w14:textId="2A05767D" w:rsidR="005135F9" w:rsidRPr="000E6B37" w:rsidRDefault="00BF4A4E" w:rsidP="004D5124">
            <w:pPr>
              <w:spacing w:line="240" w:lineRule="auto"/>
              <w:jc w:val="both"/>
            </w:pPr>
            <w:r>
              <w:t>GET</w:t>
            </w:r>
          </w:p>
        </w:tc>
      </w:tr>
      <w:tr w:rsidR="005135F9" w14:paraId="0033A90E" w14:textId="77777777" w:rsidTr="004D5124">
        <w:tc>
          <w:tcPr>
            <w:tcW w:w="2405" w:type="dxa"/>
          </w:tcPr>
          <w:p w14:paraId="6E8F1387" w14:textId="77777777" w:rsidR="005135F9" w:rsidRPr="000408E7" w:rsidRDefault="005135F9" w:rsidP="004D5124">
            <w:pPr>
              <w:spacing w:line="240" w:lineRule="auto"/>
              <w:jc w:val="both"/>
              <w:rPr>
                <w:i/>
                <w:iCs/>
              </w:rPr>
            </w:pPr>
            <w:r>
              <w:rPr>
                <w:i/>
                <w:iCs/>
              </w:rPr>
              <w:t>Endpoint</w:t>
            </w:r>
          </w:p>
        </w:tc>
        <w:tc>
          <w:tcPr>
            <w:tcW w:w="5898" w:type="dxa"/>
          </w:tcPr>
          <w:p w14:paraId="01ED1B0E" w14:textId="5CC94118" w:rsidR="005135F9" w:rsidRPr="000E6B37" w:rsidRDefault="00BF4A4E" w:rsidP="004D5124">
            <w:pPr>
              <w:spacing w:line="240" w:lineRule="auto"/>
              <w:jc w:val="both"/>
            </w:pPr>
            <w:r w:rsidRPr="00BF4A4E">
              <w:t>/bid/detail/</w:t>
            </w:r>
            <w:r>
              <w:t>&lt;auction_id&gt;</w:t>
            </w:r>
          </w:p>
        </w:tc>
      </w:tr>
      <w:tr w:rsidR="005135F9" w14:paraId="75826B95" w14:textId="77777777" w:rsidTr="004D5124">
        <w:tc>
          <w:tcPr>
            <w:tcW w:w="2405" w:type="dxa"/>
          </w:tcPr>
          <w:p w14:paraId="58E91DB5" w14:textId="77777777" w:rsidR="005135F9" w:rsidRDefault="005135F9" w:rsidP="004D5124">
            <w:pPr>
              <w:spacing w:line="240" w:lineRule="auto"/>
              <w:jc w:val="both"/>
            </w:pPr>
            <w:r>
              <w:t>Hasil yang diinginkan</w:t>
            </w:r>
          </w:p>
        </w:tc>
        <w:tc>
          <w:tcPr>
            <w:tcW w:w="5898" w:type="dxa"/>
          </w:tcPr>
          <w:p w14:paraId="02258C42" w14:textId="72CACBDA" w:rsidR="005135F9" w:rsidRDefault="004F2F68" w:rsidP="004D5124">
            <w:pPr>
              <w:spacing w:line="240" w:lineRule="auto"/>
              <w:jc w:val="both"/>
            </w:pPr>
            <w:r>
              <w:t>API memberikan data detail lelang dan pengguna dapat melihat detail lelang</w:t>
            </w:r>
          </w:p>
        </w:tc>
      </w:tr>
      <w:tr w:rsidR="005135F9" w14:paraId="4DADAFDF" w14:textId="77777777" w:rsidTr="004D5124">
        <w:trPr>
          <w:trHeight w:val="3441"/>
        </w:trPr>
        <w:tc>
          <w:tcPr>
            <w:tcW w:w="2405" w:type="dxa"/>
          </w:tcPr>
          <w:p w14:paraId="27662865" w14:textId="77777777" w:rsidR="005135F9" w:rsidRPr="000408E7" w:rsidRDefault="005135F9" w:rsidP="004D5124">
            <w:pPr>
              <w:spacing w:line="240" w:lineRule="auto"/>
              <w:jc w:val="both"/>
            </w:pPr>
            <w:r>
              <w:rPr>
                <w:i/>
                <w:iCs/>
              </w:rPr>
              <w:lastRenderedPageBreak/>
              <w:t>Response</w:t>
            </w:r>
            <w:r>
              <w:t xml:space="preserve"> API</w:t>
            </w:r>
          </w:p>
        </w:tc>
        <w:tc>
          <w:tcPr>
            <w:tcW w:w="5898" w:type="dxa"/>
            <w:shd w:val="clear" w:color="auto" w:fill="222222"/>
          </w:tcPr>
          <w:p w14:paraId="15287F70" w14:textId="4D3CD44C" w:rsidR="005135F9" w:rsidRDefault="00BF4A4E" w:rsidP="004D5124">
            <w:pPr>
              <w:spacing w:line="240" w:lineRule="auto"/>
              <w:jc w:val="both"/>
            </w:pPr>
            <w:r>
              <w:rPr>
                <w:noProof/>
              </w:rPr>
              <w:drawing>
                <wp:inline distT="0" distB="0" distL="0" distR="0" wp14:anchorId="31A93E74" wp14:editId="44CDAF9F">
                  <wp:extent cx="3608070" cy="294513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608070" cy="2945130"/>
                          </a:xfrm>
                          <a:prstGeom prst="rect">
                            <a:avLst/>
                          </a:prstGeom>
                        </pic:spPr>
                      </pic:pic>
                    </a:graphicData>
                  </a:graphic>
                </wp:inline>
              </w:drawing>
            </w:r>
          </w:p>
        </w:tc>
      </w:tr>
      <w:tr w:rsidR="005135F9" w14:paraId="060204A4" w14:textId="77777777" w:rsidTr="004D5124">
        <w:tc>
          <w:tcPr>
            <w:tcW w:w="2405" w:type="dxa"/>
          </w:tcPr>
          <w:p w14:paraId="1B40E318" w14:textId="77777777" w:rsidR="005135F9" w:rsidRDefault="005135F9" w:rsidP="004D5124">
            <w:pPr>
              <w:spacing w:line="240" w:lineRule="auto"/>
              <w:jc w:val="both"/>
            </w:pPr>
            <w:r>
              <w:t>Hasil yang didapatkan</w:t>
            </w:r>
          </w:p>
        </w:tc>
        <w:tc>
          <w:tcPr>
            <w:tcW w:w="5898" w:type="dxa"/>
            <w:shd w:val="clear" w:color="auto" w:fill="auto"/>
          </w:tcPr>
          <w:p w14:paraId="2354C478" w14:textId="1B8B348D" w:rsidR="005135F9" w:rsidRDefault="004F2F68" w:rsidP="004D5124">
            <w:pPr>
              <w:spacing w:line="240" w:lineRule="auto"/>
              <w:jc w:val="both"/>
            </w:pPr>
            <w:r>
              <w:t>API memberikan data detail lelang dan pengguna dapat melihat detail lelang</w:t>
            </w:r>
          </w:p>
        </w:tc>
      </w:tr>
      <w:tr w:rsidR="005135F9" w14:paraId="32FF15CB" w14:textId="77777777" w:rsidTr="004D5124">
        <w:tc>
          <w:tcPr>
            <w:tcW w:w="2405" w:type="dxa"/>
          </w:tcPr>
          <w:p w14:paraId="1678C147" w14:textId="77777777" w:rsidR="005135F9" w:rsidRDefault="005135F9" w:rsidP="004D5124">
            <w:pPr>
              <w:spacing w:line="240" w:lineRule="auto"/>
              <w:jc w:val="both"/>
            </w:pPr>
            <w:r>
              <w:t>Hasil pada aplikasi</w:t>
            </w:r>
          </w:p>
        </w:tc>
        <w:tc>
          <w:tcPr>
            <w:tcW w:w="5898" w:type="dxa"/>
          </w:tcPr>
          <w:p w14:paraId="319B6F06" w14:textId="38691AB7" w:rsidR="005135F9" w:rsidRDefault="00BF4A4E" w:rsidP="004D5124">
            <w:pPr>
              <w:spacing w:line="240" w:lineRule="auto"/>
              <w:jc w:val="both"/>
            </w:pPr>
            <w:r>
              <w:rPr>
                <w:noProof/>
              </w:rPr>
              <w:drawing>
                <wp:inline distT="0" distB="0" distL="0" distR="0" wp14:anchorId="058F5F4E" wp14:editId="5D0EE9C5">
                  <wp:extent cx="1721307" cy="3060000"/>
                  <wp:effectExtent l="19050" t="19050" r="12700" b="266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5135F9" w14:paraId="7F2B1A59" w14:textId="77777777" w:rsidTr="004D5124">
        <w:tc>
          <w:tcPr>
            <w:tcW w:w="2405" w:type="dxa"/>
          </w:tcPr>
          <w:p w14:paraId="7EF3D3B3" w14:textId="77777777" w:rsidR="005135F9" w:rsidRDefault="005135F9" w:rsidP="004D5124">
            <w:pPr>
              <w:spacing w:line="240" w:lineRule="auto"/>
              <w:jc w:val="both"/>
            </w:pPr>
            <w:r>
              <w:t>Status</w:t>
            </w:r>
          </w:p>
        </w:tc>
        <w:tc>
          <w:tcPr>
            <w:tcW w:w="5898" w:type="dxa"/>
          </w:tcPr>
          <w:p w14:paraId="6B0D7AC0" w14:textId="7C1DE65E" w:rsidR="005135F9" w:rsidRDefault="004F2F68" w:rsidP="004D5124">
            <w:pPr>
              <w:spacing w:line="240" w:lineRule="auto"/>
              <w:jc w:val="both"/>
            </w:pPr>
            <w:r>
              <w:t>Sukses</w:t>
            </w:r>
          </w:p>
        </w:tc>
      </w:tr>
    </w:tbl>
    <w:p w14:paraId="27D8FC4C" w14:textId="097C1117" w:rsidR="00BF4A4E" w:rsidRDefault="00BF4A4E" w:rsidP="00310EAF">
      <w:pPr>
        <w:jc w:val="both"/>
      </w:pPr>
    </w:p>
    <w:p w14:paraId="48643B56" w14:textId="6DFE9C09" w:rsidR="00A541F6" w:rsidRDefault="00A541F6" w:rsidP="00A541F6">
      <w:pPr>
        <w:pStyle w:val="Caption"/>
        <w:keepNext/>
        <w:spacing w:before="240"/>
      </w:pPr>
      <w:bookmarkStart w:id="178" w:name="_Toc77700430"/>
      <w:r>
        <w:t>Tabel 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7</w:t>
      </w:r>
      <w:r w:rsidR="00047508">
        <w:fldChar w:fldCharType="end"/>
      </w:r>
      <w:r>
        <w:t xml:space="preserve"> Pengujian API Menawar Lelang</w:t>
      </w:r>
      <w:bookmarkEnd w:id="178"/>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A541F6" w14:paraId="6C252075" w14:textId="77777777" w:rsidTr="008C028A">
        <w:tc>
          <w:tcPr>
            <w:tcW w:w="8303" w:type="dxa"/>
            <w:gridSpan w:val="2"/>
          </w:tcPr>
          <w:p w14:paraId="11365344" w14:textId="77777777" w:rsidR="00A541F6" w:rsidRPr="000E6B37" w:rsidRDefault="00A541F6" w:rsidP="008C028A">
            <w:pPr>
              <w:spacing w:line="240" w:lineRule="auto"/>
              <w:jc w:val="both"/>
            </w:pPr>
            <w:r>
              <w:t>Menampilkan data detail lelang</w:t>
            </w:r>
          </w:p>
        </w:tc>
      </w:tr>
      <w:tr w:rsidR="00A541F6" w14:paraId="6B3B1CD3" w14:textId="77777777" w:rsidTr="008C028A">
        <w:tc>
          <w:tcPr>
            <w:tcW w:w="2405" w:type="dxa"/>
          </w:tcPr>
          <w:p w14:paraId="675B10A7" w14:textId="77777777" w:rsidR="00A541F6" w:rsidRDefault="00A541F6" w:rsidP="008C028A">
            <w:pPr>
              <w:spacing w:line="240" w:lineRule="auto"/>
              <w:jc w:val="both"/>
              <w:rPr>
                <w:i/>
                <w:iCs/>
              </w:rPr>
            </w:pPr>
            <w:r>
              <w:rPr>
                <w:i/>
                <w:iCs/>
              </w:rPr>
              <w:t>Method</w:t>
            </w:r>
          </w:p>
        </w:tc>
        <w:tc>
          <w:tcPr>
            <w:tcW w:w="5898" w:type="dxa"/>
          </w:tcPr>
          <w:p w14:paraId="2B9AC317" w14:textId="272CD47E" w:rsidR="00A541F6" w:rsidRPr="000E6B37" w:rsidRDefault="00A541F6" w:rsidP="008C028A">
            <w:pPr>
              <w:spacing w:line="240" w:lineRule="auto"/>
              <w:jc w:val="both"/>
            </w:pPr>
            <w:r>
              <w:t>POST</w:t>
            </w:r>
          </w:p>
        </w:tc>
      </w:tr>
      <w:tr w:rsidR="00A541F6" w14:paraId="63B63A36" w14:textId="77777777" w:rsidTr="008C028A">
        <w:tc>
          <w:tcPr>
            <w:tcW w:w="2405" w:type="dxa"/>
          </w:tcPr>
          <w:p w14:paraId="55CDB1D4" w14:textId="77777777" w:rsidR="00A541F6" w:rsidRPr="000408E7" w:rsidRDefault="00A541F6" w:rsidP="008C028A">
            <w:pPr>
              <w:spacing w:line="240" w:lineRule="auto"/>
              <w:jc w:val="both"/>
              <w:rPr>
                <w:i/>
                <w:iCs/>
              </w:rPr>
            </w:pPr>
            <w:r>
              <w:rPr>
                <w:i/>
                <w:iCs/>
              </w:rPr>
              <w:lastRenderedPageBreak/>
              <w:t>Endpoint</w:t>
            </w:r>
          </w:p>
        </w:tc>
        <w:tc>
          <w:tcPr>
            <w:tcW w:w="5898" w:type="dxa"/>
          </w:tcPr>
          <w:p w14:paraId="4F2BF080" w14:textId="23FE6AB6" w:rsidR="00A541F6" w:rsidRPr="000E6B37" w:rsidRDefault="00A541F6" w:rsidP="008C028A">
            <w:pPr>
              <w:spacing w:line="240" w:lineRule="auto"/>
              <w:jc w:val="both"/>
            </w:pPr>
            <w:r w:rsidRPr="00A541F6">
              <w:t>/bid/add/</w:t>
            </w:r>
            <w:r>
              <w:t>&lt;</w:t>
            </w:r>
            <w:r w:rsidR="003733E7">
              <w:t>auction_id&gt;</w:t>
            </w:r>
          </w:p>
        </w:tc>
      </w:tr>
      <w:tr w:rsidR="00A541F6" w14:paraId="7AE9225E" w14:textId="77777777" w:rsidTr="008C028A">
        <w:tc>
          <w:tcPr>
            <w:tcW w:w="2405" w:type="dxa"/>
          </w:tcPr>
          <w:p w14:paraId="60E4100B" w14:textId="77777777" w:rsidR="00A541F6" w:rsidRDefault="00A541F6" w:rsidP="008C028A">
            <w:pPr>
              <w:spacing w:line="240" w:lineRule="auto"/>
              <w:jc w:val="both"/>
            </w:pPr>
            <w:r>
              <w:t>Hasil yang diinginkan</w:t>
            </w:r>
          </w:p>
        </w:tc>
        <w:tc>
          <w:tcPr>
            <w:tcW w:w="5898" w:type="dxa"/>
          </w:tcPr>
          <w:p w14:paraId="28485B73" w14:textId="685350B8" w:rsidR="00A541F6" w:rsidRDefault="003733E7" w:rsidP="008C028A">
            <w:pPr>
              <w:spacing w:line="240" w:lineRule="auto"/>
              <w:jc w:val="both"/>
            </w:pPr>
            <w:r>
              <w:t>API menambahkan data penawar lelang dan mengembalikan data penawar yang terbaru &amp; memperbarui data list penawar</w:t>
            </w:r>
          </w:p>
        </w:tc>
      </w:tr>
      <w:tr w:rsidR="00A541F6" w14:paraId="149EFC9B" w14:textId="77777777" w:rsidTr="003733E7">
        <w:trPr>
          <w:trHeight w:val="2755"/>
        </w:trPr>
        <w:tc>
          <w:tcPr>
            <w:tcW w:w="2405" w:type="dxa"/>
          </w:tcPr>
          <w:p w14:paraId="5CD856F3" w14:textId="77777777" w:rsidR="00A541F6" w:rsidRPr="000408E7" w:rsidRDefault="00A541F6" w:rsidP="008C028A">
            <w:pPr>
              <w:spacing w:line="240" w:lineRule="auto"/>
              <w:jc w:val="both"/>
            </w:pPr>
            <w:r>
              <w:rPr>
                <w:i/>
                <w:iCs/>
              </w:rPr>
              <w:t>Response</w:t>
            </w:r>
            <w:r>
              <w:t xml:space="preserve"> API</w:t>
            </w:r>
          </w:p>
        </w:tc>
        <w:tc>
          <w:tcPr>
            <w:tcW w:w="5898" w:type="dxa"/>
            <w:shd w:val="clear" w:color="auto" w:fill="222222"/>
          </w:tcPr>
          <w:p w14:paraId="728C8A35" w14:textId="579FBD92" w:rsidR="00A541F6" w:rsidRDefault="003733E7" w:rsidP="008C028A">
            <w:pPr>
              <w:spacing w:line="240" w:lineRule="auto"/>
              <w:jc w:val="both"/>
            </w:pPr>
            <w:r>
              <w:rPr>
                <w:noProof/>
              </w:rPr>
              <w:drawing>
                <wp:inline distT="0" distB="0" distL="0" distR="0" wp14:anchorId="26387E8E" wp14:editId="605BD25E">
                  <wp:extent cx="3608070" cy="2204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608070" cy="2204085"/>
                          </a:xfrm>
                          <a:prstGeom prst="rect">
                            <a:avLst/>
                          </a:prstGeom>
                        </pic:spPr>
                      </pic:pic>
                    </a:graphicData>
                  </a:graphic>
                </wp:inline>
              </w:drawing>
            </w:r>
          </w:p>
        </w:tc>
      </w:tr>
      <w:tr w:rsidR="00CB0E90" w14:paraId="788C4AD2" w14:textId="77777777" w:rsidTr="008C028A">
        <w:tc>
          <w:tcPr>
            <w:tcW w:w="2405" w:type="dxa"/>
          </w:tcPr>
          <w:p w14:paraId="324D88C5" w14:textId="77777777" w:rsidR="00CB0E90" w:rsidRDefault="00CB0E90" w:rsidP="00CB0E90">
            <w:pPr>
              <w:spacing w:line="240" w:lineRule="auto"/>
              <w:jc w:val="both"/>
            </w:pPr>
            <w:r>
              <w:t>Hasil yang didapatkan</w:t>
            </w:r>
          </w:p>
        </w:tc>
        <w:tc>
          <w:tcPr>
            <w:tcW w:w="5898" w:type="dxa"/>
            <w:shd w:val="clear" w:color="auto" w:fill="auto"/>
          </w:tcPr>
          <w:p w14:paraId="6384CBD3" w14:textId="5524F0DC" w:rsidR="00CB0E90" w:rsidRPr="003733E7" w:rsidRDefault="00CB0E90" w:rsidP="00CB0E90">
            <w:pPr>
              <w:spacing w:line="240" w:lineRule="auto"/>
              <w:jc w:val="both"/>
            </w:pPr>
            <w:r>
              <w:t>API berhasil menambahkan data penawar lelang dan mengembalikan data penawar yang terbaru &amp; memperbarui data list penawar</w:t>
            </w:r>
          </w:p>
        </w:tc>
      </w:tr>
      <w:tr w:rsidR="00A541F6" w14:paraId="34079560" w14:textId="77777777" w:rsidTr="008C028A">
        <w:tc>
          <w:tcPr>
            <w:tcW w:w="2405" w:type="dxa"/>
          </w:tcPr>
          <w:p w14:paraId="391F4D14" w14:textId="77777777" w:rsidR="00A541F6" w:rsidRDefault="00A541F6" w:rsidP="008C028A">
            <w:pPr>
              <w:spacing w:line="240" w:lineRule="auto"/>
              <w:jc w:val="both"/>
            </w:pPr>
            <w:r>
              <w:t>Hasil pada aplikasi</w:t>
            </w:r>
          </w:p>
        </w:tc>
        <w:tc>
          <w:tcPr>
            <w:tcW w:w="5898" w:type="dxa"/>
          </w:tcPr>
          <w:p w14:paraId="00DCDC99" w14:textId="1B5B396D" w:rsidR="00A541F6" w:rsidRDefault="003733E7" w:rsidP="008C028A">
            <w:pPr>
              <w:spacing w:line="240" w:lineRule="auto"/>
              <w:jc w:val="both"/>
            </w:pPr>
            <w:r>
              <w:rPr>
                <w:noProof/>
              </w:rPr>
              <w:drawing>
                <wp:inline distT="0" distB="0" distL="0" distR="0" wp14:anchorId="478CF3CA" wp14:editId="3BD2B9CB">
                  <wp:extent cx="1721307" cy="3060000"/>
                  <wp:effectExtent l="19050" t="19050" r="12700" b="266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05717164" wp14:editId="78DCD24D">
                  <wp:extent cx="1721250" cy="3060000"/>
                  <wp:effectExtent l="19050" t="19050" r="12700" b="2667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noChangeArrowheads="1"/>
                          </pic:cNvPicPr>
                        </pic:nvPicPr>
                        <pic:blipFill>
                          <a:blip r:embed="rId103"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p>
        </w:tc>
      </w:tr>
      <w:tr w:rsidR="00A541F6" w14:paraId="27B3B78D" w14:textId="77777777" w:rsidTr="008C028A">
        <w:tc>
          <w:tcPr>
            <w:tcW w:w="2405" w:type="dxa"/>
          </w:tcPr>
          <w:p w14:paraId="21FA5BC5" w14:textId="77777777" w:rsidR="00A541F6" w:rsidRDefault="00A541F6" w:rsidP="008C028A">
            <w:pPr>
              <w:spacing w:line="240" w:lineRule="auto"/>
              <w:jc w:val="both"/>
            </w:pPr>
            <w:r>
              <w:t>Status</w:t>
            </w:r>
          </w:p>
        </w:tc>
        <w:tc>
          <w:tcPr>
            <w:tcW w:w="5898" w:type="dxa"/>
          </w:tcPr>
          <w:p w14:paraId="1C9F5605" w14:textId="36CC5AF9" w:rsidR="00A541F6" w:rsidRDefault="002F0460" w:rsidP="008C028A">
            <w:pPr>
              <w:spacing w:line="240" w:lineRule="auto"/>
              <w:jc w:val="both"/>
            </w:pPr>
            <w:r>
              <w:t>Sukses</w:t>
            </w:r>
          </w:p>
        </w:tc>
      </w:tr>
    </w:tbl>
    <w:p w14:paraId="77A85E4B" w14:textId="77777777" w:rsidR="00A541F6" w:rsidRDefault="00A541F6" w:rsidP="00310EAF">
      <w:pPr>
        <w:jc w:val="both"/>
      </w:pPr>
    </w:p>
    <w:p w14:paraId="0A8315BD" w14:textId="3105A1AD" w:rsidR="00E37957" w:rsidRDefault="00E37957" w:rsidP="00D95738">
      <w:pPr>
        <w:pStyle w:val="isi"/>
        <w:numPr>
          <w:ilvl w:val="0"/>
          <w:numId w:val="29"/>
        </w:numPr>
        <w:spacing w:before="240"/>
        <w:ind w:left="709" w:hanging="709"/>
      </w:pPr>
      <w:r>
        <w:t xml:space="preserve">Pengujian Fitur </w:t>
      </w:r>
      <w:r w:rsidR="00B91674">
        <w:t>Keranjang</w:t>
      </w:r>
    </w:p>
    <w:p w14:paraId="4018262A" w14:textId="5B52CA48" w:rsidR="00350BF5" w:rsidRDefault="00350BF5" w:rsidP="00350BF5">
      <w:pPr>
        <w:pStyle w:val="isi"/>
        <w:spacing w:before="240"/>
        <w:ind w:firstLine="709"/>
      </w:pPr>
      <w:r>
        <w:t>Pengujian fitur keranjang dilakukan untuk memastikan API bekerja dengan baik saat melakukan penambahan produk ke keranjang.</w:t>
      </w:r>
    </w:p>
    <w:p w14:paraId="6B3E945F" w14:textId="6F50F32B" w:rsidR="00870098" w:rsidRDefault="00870098" w:rsidP="00870098">
      <w:pPr>
        <w:pStyle w:val="Caption"/>
        <w:keepNext/>
        <w:spacing w:before="240"/>
      </w:pPr>
      <w:bookmarkStart w:id="179" w:name="_Toc77700431"/>
      <w:r>
        <w:lastRenderedPageBreak/>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8</w:t>
      </w:r>
      <w:r w:rsidR="00047508">
        <w:fldChar w:fldCharType="end"/>
      </w:r>
      <w:r>
        <w:t xml:space="preserve"> Pengujian API Tambah ke Keranjang</w:t>
      </w:r>
      <w:bookmarkEnd w:id="179"/>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B91674" w14:paraId="0EF6955C" w14:textId="77777777" w:rsidTr="008C028A">
        <w:tc>
          <w:tcPr>
            <w:tcW w:w="8303" w:type="dxa"/>
            <w:gridSpan w:val="2"/>
          </w:tcPr>
          <w:p w14:paraId="6CC9A61D" w14:textId="4B3A6585" w:rsidR="00B91674" w:rsidRPr="000E6B37" w:rsidRDefault="00B91674" w:rsidP="008C028A">
            <w:pPr>
              <w:spacing w:line="240" w:lineRule="auto"/>
              <w:jc w:val="both"/>
            </w:pPr>
            <w:r>
              <w:t>Tambah ke keranjang</w:t>
            </w:r>
          </w:p>
        </w:tc>
      </w:tr>
      <w:tr w:rsidR="00B91674" w14:paraId="0E26E025" w14:textId="77777777" w:rsidTr="008C028A">
        <w:tc>
          <w:tcPr>
            <w:tcW w:w="2405" w:type="dxa"/>
          </w:tcPr>
          <w:p w14:paraId="24CC906A" w14:textId="77777777" w:rsidR="00B91674" w:rsidRDefault="00B91674" w:rsidP="008C028A">
            <w:pPr>
              <w:spacing w:line="240" w:lineRule="auto"/>
              <w:jc w:val="both"/>
              <w:rPr>
                <w:i/>
                <w:iCs/>
              </w:rPr>
            </w:pPr>
            <w:r>
              <w:rPr>
                <w:i/>
                <w:iCs/>
              </w:rPr>
              <w:t>Method</w:t>
            </w:r>
          </w:p>
        </w:tc>
        <w:tc>
          <w:tcPr>
            <w:tcW w:w="5898" w:type="dxa"/>
          </w:tcPr>
          <w:p w14:paraId="56CCE981" w14:textId="49E3F56B" w:rsidR="00B91674" w:rsidRPr="000E6B37" w:rsidRDefault="00FC2D56" w:rsidP="008C028A">
            <w:pPr>
              <w:spacing w:line="240" w:lineRule="auto"/>
              <w:jc w:val="both"/>
            </w:pPr>
            <w:r>
              <w:t>POST</w:t>
            </w:r>
          </w:p>
        </w:tc>
      </w:tr>
      <w:tr w:rsidR="00B91674" w14:paraId="032BFFC7" w14:textId="77777777" w:rsidTr="008C028A">
        <w:tc>
          <w:tcPr>
            <w:tcW w:w="2405" w:type="dxa"/>
          </w:tcPr>
          <w:p w14:paraId="04719C99" w14:textId="77777777" w:rsidR="00B91674" w:rsidRPr="000408E7" w:rsidRDefault="00B91674" w:rsidP="008C028A">
            <w:pPr>
              <w:spacing w:line="240" w:lineRule="auto"/>
              <w:jc w:val="both"/>
              <w:rPr>
                <w:i/>
                <w:iCs/>
              </w:rPr>
            </w:pPr>
            <w:r>
              <w:rPr>
                <w:i/>
                <w:iCs/>
              </w:rPr>
              <w:t>Endpoint</w:t>
            </w:r>
          </w:p>
        </w:tc>
        <w:tc>
          <w:tcPr>
            <w:tcW w:w="5898" w:type="dxa"/>
          </w:tcPr>
          <w:p w14:paraId="1591530E" w14:textId="4EEA495D" w:rsidR="00B91674" w:rsidRPr="000E6B37" w:rsidRDefault="00FC2D56" w:rsidP="008C028A">
            <w:pPr>
              <w:spacing w:line="240" w:lineRule="auto"/>
              <w:jc w:val="both"/>
            </w:pPr>
            <w:r w:rsidRPr="00FC2D56">
              <w:t>/cart/store</w:t>
            </w:r>
          </w:p>
        </w:tc>
      </w:tr>
      <w:tr w:rsidR="00B91674" w14:paraId="5598A577" w14:textId="77777777" w:rsidTr="008C028A">
        <w:tc>
          <w:tcPr>
            <w:tcW w:w="2405" w:type="dxa"/>
          </w:tcPr>
          <w:p w14:paraId="4A0037E7" w14:textId="77777777" w:rsidR="00B91674" w:rsidRDefault="00B91674" w:rsidP="008C028A">
            <w:pPr>
              <w:spacing w:line="240" w:lineRule="auto"/>
              <w:jc w:val="both"/>
            </w:pPr>
            <w:r>
              <w:t>Hasil yang diinginkan</w:t>
            </w:r>
          </w:p>
        </w:tc>
        <w:tc>
          <w:tcPr>
            <w:tcW w:w="5898" w:type="dxa"/>
          </w:tcPr>
          <w:p w14:paraId="056D851F" w14:textId="4576225D" w:rsidR="00B91674" w:rsidRDefault="004F2F68" w:rsidP="008C028A">
            <w:pPr>
              <w:spacing w:line="240" w:lineRule="auto"/>
              <w:jc w:val="both"/>
            </w:pPr>
            <w:r>
              <w:t>API menambahkan data produk ke keranjang dan mengembalikan data produk yang ditambahkan</w:t>
            </w:r>
          </w:p>
        </w:tc>
      </w:tr>
      <w:tr w:rsidR="00B91674" w14:paraId="4D8D58BC" w14:textId="77777777" w:rsidTr="00FC2D56">
        <w:trPr>
          <w:trHeight w:val="1624"/>
        </w:trPr>
        <w:tc>
          <w:tcPr>
            <w:tcW w:w="2405" w:type="dxa"/>
          </w:tcPr>
          <w:p w14:paraId="5C10B0B4" w14:textId="77777777" w:rsidR="00B91674" w:rsidRPr="000408E7" w:rsidRDefault="00B91674" w:rsidP="008C028A">
            <w:pPr>
              <w:spacing w:line="240" w:lineRule="auto"/>
              <w:jc w:val="both"/>
            </w:pPr>
            <w:r>
              <w:rPr>
                <w:i/>
                <w:iCs/>
              </w:rPr>
              <w:t>Response</w:t>
            </w:r>
            <w:r>
              <w:t xml:space="preserve"> API</w:t>
            </w:r>
          </w:p>
        </w:tc>
        <w:tc>
          <w:tcPr>
            <w:tcW w:w="5898" w:type="dxa"/>
            <w:shd w:val="clear" w:color="auto" w:fill="222222"/>
          </w:tcPr>
          <w:p w14:paraId="0757C781" w14:textId="5100B98F" w:rsidR="00B91674" w:rsidRDefault="00FC2D56" w:rsidP="008C028A">
            <w:pPr>
              <w:spacing w:line="240" w:lineRule="auto"/>
              <w:jc w:val="both"/>
            </w:pPr>
            <w:r>
              <w:rPr>
                <w:noProof/>
              </w:rPr>
              <w:drawing>
                <wp:inline distT="0" distB="0" distL="0" distR="0" wp14:anchorId="23DB8089" wp14:editId="36DEDC97">
                  <wp:extent cx="3608070" cy="17437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608070" cy="1743710"/>
                          </a:xfrm>
                          <a:prstGeom prst="rect">
                            <a:avLst/>
                          </a:prstGeom>
                        </pic:spPr>
                      </pic:pic>
                    </a:graphicData>
                  </a:graphic>
                </wp:inline>
              </w:drawing>
            </w:r>
          </w:p>
        </w:tc>
      </w:tr>
      <w:tr w:rsidR="004F2F68" w14:paraId="753762E5" w14:textId="77777777" w:rsidTr="008C028A">
        <w:tc>
          <w:tcPr>
            <w:tcW w:w="2405" w:type="dxa"/>
          </w:tcPr>
          <w:p w14:paraId="4291F8F7" w14:textId="77777777" w:rsidR="004F2F68" w:rsidRDefault="004F2F68" w:rsidP="004F2F68">
            <w:pPr>
              <w:spacing w:line="240" w:lineRule="auto"/>
              <w:jc w:val="both"/>
            </w:pPr>
            <w:r>
              <w:t>Hasil yang didapatkan</w:t>
            </w:r>
          </w:p>
        </w:tc>
        <w:tc>
          <w:tcPr>
            <w:tcW w:w="5898" w:type="dxa"/>
            <w:shd w:val="clear" w:color="auto" w:fill="auto"/>
          </w:tcPr>
          <w:p w14:paraId="7508FF4F" w14:textId="6B48D507" w:rsidR="004F2F68" w:rsidRDefault="004F2F68" w:rsidP="004F2F68">
            <w:pPr>
              <w:spacing w:line="240" w:lineRule="auto"/>
              <w:jc w:val="both"/>
            </w:pPr>
            <w:r>
              <w:t>API menambahkan data produk ke keranjang dan mengembalikan data produk yang ditambahkan</w:t>
            </w:r>
          </w:p>
        </w:tc>
      </w:tr>
      <w:tr w:rsidR="004F2F68" w14:paraId="5062C6BC" w14:textId="77777777" w:rsidTr="008C028A">
        <w:tc>
          <w:tcPr>
            <w:tcW w:w="2405" w:type="dxa"/>
          </w:tcPr>
          <w:p w14:paraId="68D9EC4A" w14:textId="77777777" w:rsidR="004F2F68" w:rsidRDefault="004F2F68" w:rsidP="004F2F68">
            <w:pPr>
              <w:spacing w:line="240" w:lineRule="auto"/>
              <w:jc w:val="both"/>
            </w:pPr>
            <w:r>
              <w:t>Hasil pada aplikasi</w:t>
            </w:r>
          </w:p>
        </w:tc>
        <w:tc>
          <w:tcPr>
            <w:tcW w:w="5898" w:type="dxa"/>
          </w:tcPr>
          <w:p w14:paraId="0B4AD1E4" w14:textId="02E5119D" w:rsidR="004F2F68" w:rsidRDefault="004F2F68" w:rsidP="004F2F68">
            <w:pPr>
              <w:spacing w:line="240" w:lineRule="auto"/>
              <w:jc w:val="both"/>
            </w:pPr>
            <w:r>
              <w:rPr>
                <w:noProof/>
              </w:rPr>
              <w:drawing>
                <wp:inline distT="0" distB="0" distL="0" distR="0" wp14:anchorId="75719EB2" wp14:editId="20C971DB">
                  <wp:extent cx="1721306" cy="3060000"/>
                  <wp:effectExtent l="19050" t="19050" r="12700" b="266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4F2F68" w14:paraId="070B07C2" w14:textId="77777777" w:rsidTr="008C028A">
        <w:tc>
          <w:tcPr>
            <w:tcW w:w="2405" w:type="dxa"/>
          </w:tcPr>
          <w:p w14:paraId="786EE8E5" w14:textId="77777777" w:rsidR="004F2F68" w:rsidRDefault="004F2F68" w:rsidP="004F2F68">
            <w:pPr>
              <w:spacing w:line="240" w:lineRule="auto"/>
              <w:jc w:val="both"/>
            </w:pPr>
            <w:r>
              <w:t>Status</w:t>
            </w:r>
          </w:p>
        </w:tc>
        <w:tc>
          <w:tcPr>
            <w:tcW w:w="5898" w:type="dxa"/>
          </w:tcPr>
          <w:p w14:paraId="51E987C9" w14:textId="771338E2" w:rsidR="004F2F68" w:rsidRDefault="004F2F68" w:rsidP="004F2F68">
            <w:pPr>
              <w:spacing w:line="240" w:lineRule="auto"/>
              <w:jc w:val="both"/>
            </w:pPr>
            <w:r>
              <w:t>Sukses</w:t>
            </w:r>
          </w:p>
        </w:tc>
      </w:tr>
    </w:tbl>
    <w:p w14:paraId="60490820" w14:textId="5292C732" w:rsidR="00B91674" w:rsidRDefault="00B91674" w:rsidP="00310EAF">
      <w:pPr>
        <w:jc w:val="both"/>
      </w:pPr>
    </w:p>
    <w:p w14:paraId="719D9999" w14:textId="2603B4A7" w:rsidR="00870098" w:rsidRDefault="00870098" w:rsidP="00870098">
      <w:pPr>
        <w:pStyle w:val="Caption"/>
        <w:keepNext/>
        <w:spacing w:before="240"/>
      </w:pPr>
      <w:bookmarkStart w:id="180" w:name="_Toc77700432"/>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9</w:t>
      </w:r>
      <w:r w:rsidR="00047508">
        <w:fldChar w:fldCharType="end"/>
      </w:r>
      <w:r>
        <w:t xml:space="preserve"> Pengujian API Menampilkan Data Keranjang</w:t>
      </w:r>
      <w:bookmarkEnd w:id="180"/>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6AECBC43" w14:textId="77777777" w:rsidTr="008C028A">
        <w:tc>
          <w:tcPr>
            <w:tcW w:w="8303" w:type="dxa"/>
            <w:gridSpan w:val="2"/>
          </w:tcPr>
          <w:p w14:paraId="258142CF" w14:textId="6CC3C387" w:rsidR="00FC2D56" w:rsidRPr="000E6B37" w:rsidRDefault="00FC2D56" w:rsidP="008C028A">
            <w:pPr>
              <w:spacing w:line="240" w:lineRule="auto"/>
              <w:jc w:val="both"/>
            </w:pPr>
            <w:r>
              <w:t>Menampilkan data keranjang</w:t>
            </w:r>
          </w:p>
        </w:tc>
      </w:tr>
      <w:tr w:rsidR="00FC2D56" w14:paraId="5F28BAAC" w14:textId="77777777" w:rsidTr="008C028A">
        <w:tc>
          <w:tcPr>
            <w:tcW w:w="2405" w:type="dxa"/>
          </w:tcPr>
          <w:p w14:paraId="16FF57F8" w14:textId="77777777" w:rsidR="00FC2D56" w:rsidRDefault="00FC2D56" w:rsidP="008C028A">
            <w:pPr>
              <w:spacing w:line="240" w:lineRule="auto"/>
              <w:jc w:val="both"/>
              <w:rPr>
                <w:i/>
                <w:iCs/>
              </w:rPr>
            </w:pPr>
            <w:r>
              <w:rPr>
                <w:i/>
                <w:iCs/>
              </w:rPr>
              <w:lastRenderedPageBreak/>
              <w:t>Method</w:t>
            </w:r>
          </w:p>
        </w:tc>
        <w:tc>
          <w:tcPr>
            <w:tcW w:w="5898" w:type="dxa"/>
          </w:tcPr>
          <w:p w14:paraId="5CDE81DC" w14:textId="6476B49D" w:rsidR="00FC2D56" w:rsidRPr="000E6B37" w:rsidRDefault="00FC2D56" w:rsidP="008C028A">
            <w:pPr>
              <w:spacing w:line="240" w:lineRule="auto"/>
              <w:jc w:val="both"/>
            </w:pPr>
            <w:r>
              <w:t>GET</w:t>
            </w:r>
          </w:p>
        </w:tc>
      </w:tr>
      <w:tr w:rsidR="00FC2D56" w14:paraId="359FCDA6" w14:textId="77777777" w:rsidTr="008C028A">
        <w:tc>
          <w:tcPr>
            <w:tcW w:w="2405" w:type="dxa"/>
          </w:tcPr>
          <w:p w14:paraId="388E4BF3" w14:textId="77777777" w:rsidR="00FC2D56" w:rsidRPr="000408E7" w:rsidRDefault="00FC2D56" w:rsidP="008C028A">
            <w:pPr>
              <w:spacing w:line="240" w:lineRule="auto"/>
              <w:jc w:val="both"/>
              <w:rPr>
                <w:i/>
                <w:iCs/>
              </w:rPr>
            </w:pPr>
            <w:r>
              <w:rPr>
                <w:i/>
                <w:iCs/>
              </w:rPr>
              <w:t>Endpoint</w:t>
            </w:r>
          </w:p>
        </w:tc>
        <w:tc>
          <w:tcPr>
            <w:tcW w:w="5898" w:type="dxa"/>
          </w:tcPr>
          <w:p w14:paraId="46047F98" w14:textId="74C348B2" w:rsidR="00FC2D56" w:rsidRPr="000E6B37" w:rsidRDefault="00FC2D56" w:rsidP="008C028A">
            <w:pPr>
              <w:spacing w:line="240" w:lineRule="auto"/>
              <w:jc w:val="both"/>
            </w:pPr>
            <w:r w:rsidRPr="00FC2D56">
              <w:t>/cart/show</w:t>
            </w:r>
          </w:p>
        </w:tc>
      </w:tr>
      <w:tr w:rsidR="00FC2D56" w14:paraId="25FCE1D9" w14:textId="77777777" w:rsidTr="008C028A">
        <w:tc>
          <w:tcPr>
            <w:tcW w:w="2405" w:type="dxa"/>
          </w:tcPr>
          <w:p w14:paraId="4EA13491" w14:textId="77777777" w:rsidR="00FC2D56" w:rsidRDefault="00FC2D56" w:rsidP="008C028A">
            <w:pPr>
              <w:spacing w:line="240" w:lineRule="auto"/>
              <w:jc w:val="both"/>
            </w:pPr>
            <w:r>
              <w:t>Hasil yang diinginkan</w:t>
            </w:r>
          </w:p>
        </w:tc>
        <w:tc>
          <w:tcPr>
            <w:tcW w:w="5898" w:type="dxa"/>
          </w:tcPr>
          <w:p w14:paraId="196A81A9" w14:textId="0A1F1840" w:rsidR="00FC2D56" w:rsidRDefault="004F2F68" w:rsidP="008C028A">
            <w:pPr>
              <w:spacing w:line="240" w:lineRule="auto"/>
              <w:jc w:val="both"/>
            </w:pPr>
            <w:r>
              <w:t>API memberikan data produk yang terdapat pada keranjang, dan pengguna dapat melihat produk tersebut</w:t>
            </w:r>
          </w:p>
        </w:tc>
      </w:tr>
      <w:tr w:rsidR="00FC2D56" w14:paraId="11E471A2" w14:textId="77777777" w:rsidTr="008C028A">
        <w:trPr>
          <w:trHeight w:val="3441"/>
        </w:trPr>
        <w:tc>
          <w:tcPr>
            <w:tcW w:w="2405" w:type="dxa"/>
          </w:tcPr>
          <w:p w14:paraId="7171172C"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1A92EEEB" w14:textId="1BF3EBBF" w:rsidR="00FC2D56" w:rsidRDefault="00FC2D56" w:rsidP="008C028A">
            <w:pPr>
              <w:spacing w:line="240" w:lineRule="auto"/>
              <w:jc w:val="both"/>
            </w:pPr>
            <w:r>
              <w:rPr>
                <w:noProof/>
              </w:rPr>
              <w:drawing>
                <wp:inline distT="0" distB="0" distL="0" distR="0" wp14:anchorId="77A7C365" wp14:editId="79FFDEB1">
                  <wp:extent cx="3608070" cy="3365500"/>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608070" cy="3365500"/>
                          </a:xfrm>
                          <a:prstGeom prst="rect">
                            <a:avLst/>
                          </a:prstGeom>
                        </pic:spPr>
                      </pic:pic>
                    </a:graphicData>
                  </a:graphic>
                </wp:inline>
              </w:drawing>
            </w:r>
          </w:p>
        </w:tc>
      </w:tr>
      <w:tr w:rsidR="004F2F68" w14:paraId="7CEDD541" w14:textId="77777777" w:rsidTr="008C028A">
        <w:tc>
          <w:tcPr>
            <w:tcW w:w="2405" w:type="dxa"/>
          </w:tcPr>
          <w:p w14:paraId="03E8198A" w14:textId="77777777" w:rsidR="004F2F68" w:rsidRDefault="004F2F68" w:rsidP="004F2F68">
            <w:pPr>
              <w:spacing w:line="240" w:lineRule="auto"/>
              <w:jc w:val="both"/>
            </w:pPr>
            <w:r>
              <w:t>Hasil yang didapatkan</w:t>
            </w:r>
          </w:p>
        </w:tc>
        <w:tc>
          <w:tcPr>
            <w:tcW w:w="5898" w:type="dxa"/>
            <w:shd w:val="clear" w:color="auto" w:fill="auto"/>
          </w:tcPr>
          <w:p w14:paraId="7A2873C2" w14:textId="4BD0ECAA" w:rsidR="004F2F68" w:rsidRDefault="004F2F68" w:rsidP="004F2F68">
            <w:pPr>
              <w:spacing w:line="240" w:lineRule="auto"/>
              <w:jc w:val="both"/>
            </w:pPr>
            <w:r>
              <w:t>API memberikan data produk yang terdapat pada keranjang, dan pengguna dapat melihat produk tersebut</w:t>
            </w:r>
          </w:p>
        </w:tc>
      </w:tr>
      <w:tr w:rsidR="004F2F68" w14:paraId="68B8CFE7" w14:textId="77777777" w:rsidTr="008C028A">
        <w:tc>
          <w:tcPr>
            <w:tcW w:w="2405" w:type="dxa"/>
          </w:tcPr>
          <w:p w14:paraId="4B1B2183" w14:textId="77777777" w:rsidR="004F2F68" w:rsidRDefault="004F2F68" w:rsidP="004F2F68">
            <w:pPr>
              <w:spacing w:line="240" w:lineRule="auto"/>
              <w:jc w:val="both"/>
            </w:pPr>
            <w:r>
              <w:t>Hasil pada aplikasi</w:t>
            </w:r>
          </w:p>
        </w:tc>
        <w:tc>
          <w:tcPr>
            <w:tcW w:w="5898" w:type="dxa"/>
          </w:tcPr>
          <w:p w14:paraId="6AE18504" w14:textId="2489B6E6" w:rsidR="004F2F68" w:rsidRDefault="004F2F68" w:rsidP="004F2F68">
            <w:pPr>
              <w:spacing w:line="240" w:lineRule="auto"/>
              <w:jc w:val="both"/>
            </w:pPr>
            <w:r>
              <w:rPr>
                <w:noProof/>
              </w:rPr>
              <w:drawing>
                <wp:inline distT="0" distB="0" distL="0" distR="0" wp14:anchorId="6109DEE9" wp14:editId="2EF185E9">
                  <wp:extent cx="1721306" cy="3060000"/>
                  <wp:effectExtent l="19050" t="19050" r="12700" b="266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4F2F68" w14:paraId="64B60C46" w14:textId="77777777" w:rsidTr="008C028A">
        <w:tc>
          <w:tcPr>
            <w:tcW w:w="2405" w:type="dxa"/>
          </w:tcPr>
          <w:p w14:paraId="150CCF06" w14:textId="77777777" w:rsidR="004F2F68" w:rsidRDefault="004F2F68" w:rsidP="004F2F68">
            <w:pPr>
              <w:spacing w:line="240" w:lineRule="auto"/>
              <w:jc w:val="both"/>
            </w:pPr>
            <w:r>
              <w:t>Status</w:t>
            </w:r>
          </w:p>
        </w:tc>
        <w:tc>
          <w:tcPr>
            <w:tcW w:w="5898" w:type="dxa"/>
          </w:tcPr>
          <w:p w14:paraId="276EE78E" w14:textId="285E824B" w:rsidR="004F2F68" w:rsidRDefault="004F2F68" w:rsidP="004F2F68">
            <w:pPr>
              <w:spacing w:line="240" w:lineRule="auto"/>
              <w:jc w:val="both"/>
            </w:pPr>
            <w:r>
              <w:t>Sukses</w:t>
            </w:r>
          </w:p>
        </w:tc>
      </w:tr>
    </w:tbl>
    <w:p w14:paraId="42529BCD" w14:textId="77777777" w:rsidR="00052257" w:rsidRDefault="00052257" w:rsidP="00052257">
      <w:pPr>
        <w:pStyle w:val="isi"/>
        <w:spacing w:before="240"/>
        <w:ind w:firstLine="0"/>
      </w:pPr>
    </w:p>
    <w:p w14:paraId="61E597D9" w14:textId="12270DCA" w:rsidR="00E37957" w:rsidRDefault="00E37957" w:rsidP="00D95738">
      <w:pPr>
        <w:pStyle w:val="isi"/>
        <w:numPr>
          <w:ilvl w:val="0"/>
          <w:numId w:val="29"/>
        </w:numPr>
        <w:spacing w:before="240"/>
        <w:ind w:left="709" w:hanging="709"/>
      </w:pPr>
      <w:r>
        <w:t>Pengujian Fitur Mengelola Produk</w:t>
      </w:r>
      <w:r w:rsidR="00FC2D56">
        <w:t xml:space="preserve"> Penjualan</w:t>
      </w:r>
    </w:p>
    <w:p w14:paraId="7F48CBDB" w14:textId="0D9D40AC" w:rsidR="00350BF5" w:rsidRDefault="00350BF5" w:rsidP="00350BF5">
      <w:pPr>
        <w:pStyle w:val="isi"/>
        <w:spacing w:before="240"/>
        <w:ind w:firstLine="709"/>
      </w:pPr>
      <w:r>
        <w:t>Pengujian ini  memastikan API mampu melakukan pengelolaan produk penjualan seperti hapus dan mengubah stok produk penjualan.</w:t>
      </w:r>
    </w:p>
    <w:p w14:paraId="0B6BF812" w14:textId="7DE14CE2" w:rsidR="00870098" w:rsidRDefault="00870098" w:rsidP="00870098">
      <w:pPr>
        <w:pStyle w:val="Caption"/>
        <w:keepNext/>
        <w:spacing w:before="240"/>
      </w:pPr>
      <w:bookmarkStart w:id="181" w:name="_Toc77700433"/>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0</w:t>
      </w:r>
      <w:r w:rsidR="00047508">
        <w:fldChar w:fldCharType="end"/>
      </w:r>
      <w:r>
        <w:t xml:space="preserve"> Pengujian API Menampilkan Data Produk Penjualan</w:t>
      </w:r>
      <w:bookmarkEnd w:id="181"/>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52257" w14:paraId="08ECD7EE" w14:textId="77777777" w:rsidTr="004D5124">
        <w:tc>
          <w:tcPr>
            <w:tcW w:w="8303" w:type="dxa"/>
            <w:gridSpan w:val="2"/>
          </w:tcPr>
          <w:p w14:paraId="749EBE06" w14:textId="2229316B" w:rsidR="00052257" w:rsidRPr="000E6B37" w:rsidRDefault="00FC2D56" w:rsidP="004D5124">
            <w:pPr>
              <w:spacing w:line="240" w:lineRule="auto"/>
              <w:jc w:val="both"/>
            </w:pPr>
            <w:r>
              <w:t>Menampilkan data produk penjualan</w:t>
            </w:r>
          </w:p>
        </w:tc>
      </w:tr>
      <w:tr w:rsidR="00052257" w14:paraId="606BB5F1" w14:textId="77777777" w:rsidTr="004D5124">
        <w:tc>
          <w:tcPr>
            <w:tcW w:w="2405" w:type="dxa"/>
          </w:tcPr>
          <w:p w14:paraId="012480BC" w14:textId="77777777" w:rsidR="00052257" w:rsidRDefault="00052257" w:rsidP="004D5124">
            <w:pPr>
              <w:spacing w:line="240" w:lineRule="auto"/>
              <w:jc w:val="both"/>
              <w:rPr>
                <w:i/>
                <w:iCs/>
              </w:rPr>
            </w:pPr>
            <w:r>
              <w:rPr>
                <w:i/>
                <w:iCs/>
              </w:rPr>
              <w:t>Method</w:t>
            </w:r>
          </w:p>
        </w:tc>
        <w:tc>
          <w:tcPr>
            <w:tcW w:w="5898" w:type="dxa"/>
          </w:tcPr>
          <w:p w14:paraId="706B5368" w14:textId="73137C3E" w:rsidR="00052257" w:rsidRPr="000E6B37" w:rsidRDefault="00E32890" w:rsidP="004D5124">
            <w:pPr>
              <w:spacing w:line="240" w:lineRule="auto"/>
              <w:jc w:val="both"/>
            </w:pPr>
            <w:r>
              <w:t>GET</w:t>
            </w:r>
          </w:p>
        </w:tc>
      </w:tr>
      <w:tr w:rsidR="00052257" w14:paraId="063D7685" w14:textId="77777777" w:rsidTr="004D5124">
        <w:tc>
          <w:tcPr>
            <w:tcW w:w="2405" w:type="dxa"/>
          </w:tcPr>
          <w:p w14:paraId="1F2FB8FE" w14:textId="77777777" w:rsidR="00052257" w:rsidRPr="000408E7" w:rsidRDefault="00052257" w:rsidP="004D5124">
            <w:pPr>
              <w:spacing w:line="240" w:lineRule="auto"/>
              <w:jc w:val="both"/>
              <w:rPr>
                <w:i/>
                <w:iCs/>
              </w:rPr>
            </w:pPr>
            <w:r>
              <w:rPr>
                <w:i/>
                <w:iCs/>
              </w:rPr>
              <w:t>Endpoint</w:t>
            </w:r>
          </w:p>
        </w:tc>
        <w:tc>
          <w:tcPr>
            <w:tcW w:w="5898" w:type="dxa"/>
          </w:tcPr>
          <w:p w14:paraId="04D8A4F8" w14:textId="15383AFF" w:rsidR="00052257" w:rsidRPr="000E6B37" w:rsidRDefault="00E32890" w:rsidP="004D5124">
            <w:pPr>
              <w:spacing w:line="240" w:lineRule="auto"/>
              <w:jc w:val="both"/>
            </w:pPr>
            <w:r w:rsidRPr="00E32890">
              <w:t>/seller/product</w:t>
            </w:r>
          </w:p>
        </w:tc>
      </w:tr>
      <w:tr w:rsidR="00052257" w14:paraId="431D30E9" w14:textId="77777777" w:rsidTr="004D5124">
        <w:tc>
          <w:tcPr>
            <w:tcW w:w="2405" w:type="dxa"/>
          </w:tcPr>
          <w:p w14:paraId="7EF8772C" w14:textId="77777777" w:rsidR="00052257" w:rsidRDefault="00052257" w:rsidP="004D5124">
            <w:pPr>
              <w:spacing w:line="240" w:lineRule="auto"/>
              <w:jc w:val="both"/>
            </w:pPr>
            <w:r>
              <w:t>Hasil yang diinginkan</w:t>
            </w:r>
          </w:p>
        </w:tc>
        <w:tc>
          <w:tcPr>
            <w:tcW w:w="5898" w:type="dxa"/>
          </w:tcPr>
          <w:p w14:paraId="1D00CF4B" w14:textId="0ACB213A" w:rsidR="00052257" w:rsidRDefault="004F2F68" w:rsidP="004D5124">
            <w:pPr>
              <w:spacing w:line="240" w:lineRule="auto"/>
              <w:jc w:val="both"/>
            </w:pPr>
            <w:r>
              <w:t>API memberikan data produk-produk yang terdapat pada toko dan pengguna dapat melihat produk-produk tersebut</w:t>
            </w:r>
          </w:p>
        </w:tc>
      </w:tr>
      <w:tr w:rsidR="00052257" w14:paraId="4B9999E6" w14:textId="77777777" w:rsidTr="004D5124">
        <w:trPr>
          <w:trHeight w:val="3441"/>
        </w:trPr>
        <w:tc>
          <w:tcPr>
            <w:tcW w:w="2405" w:type="dxa"/>
          </w:tcPr>
          <w:p w14:paraId="51EA2B1E" w14:textId="77777777" w:rsidR="00052257" w:rsidRPr="000408E7" w:rsidRDefault="00052257" w:rsidP="004D5124">
            <w:pPr>
              <w:spacing w:line="240" w:lineRule="auto"/>
              <w:jc w:val="both"/>
            </w:pPr>
            <w:r>
              <w:rPr>
                <w:i/>
                <w:iCs/>
              </w:rPr>
              <w:t>Response</w:t>
            </w:r>
            <w:r>
              <w:t xml:space="preserve"> API</w:t>
            </w:r>
          </w:p>
        </w:tc>
        <w:tc>
          <w:tcPr>
            <w:tcW w:w="5898" w:type="dxa"/>
            <w:shd w:val="clear" w:color="auto" w:fill="222222"/>
          </w:tcPr>
          <w:p w14:paraId="1F84FAE3" w14:textId="2AC5EDE4" w:rsidR="00052257" w:rsidRDefault="00E32890" w:rsidP="004D5124">
            <w:pPr>
              <w:spacing w:line="240" w:lineRule="auto"/>
              <w:jc w:val="both"/>
            </w:pPr>
            <w:r>
              <w:rPr>
                <w:noProof/>
              </w:rPr>
              <w:drawing>
                <wp:inline distT="0" distB="0" distL="0" distR="0" wp14:anchorId="06441B46" wp14:editId="7DD6FEEE">
                  <wp:extent cx="3608070" cy="381825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608070" cy="3818255"/>
                          </a:xfrm>
                          <a:prstGeom prst="rect">
                            <a:avLst/>
                          </a:prstGeom>
                        </pic:spPr>
                      </pic:pic>
                    </a:graphicData>
                  </a:graphic>
                </wp:inline>
              </w:drawing>
            </w:r>
          </w:p>
        </w:tc>
      </w:tr>
      <w:tr w:rsidR="004F2F68" w14:paraId="0012F080" w14:textId="77777777" w:rsidTr="004D5124">
        <w:tc>
          <w:tcPr>
            <w:tcW w:w="2405" w:type="dxa"/>
          </w:tcPr>
          <w:p w14:paraId="5EB1F8AD" w14:textId="77777777" w:rsidR="004F2F68" w:rsidRDefault="004F2F68" w:rsidP="004F2F68">
            <w:pPr>
              <w:spacing w:line="240" w:lineRule="auto"/>
              <w:jc w:val="both"/>
            </w:pPr>
            <w:r>
              <w:t>Hasil yang didapatkan</w:t>
            </w:r>
          </w:p>
        </w:tc>
        <w:tc>
          <w:tcPr>
            <w:tcW w:w="5898" w:type="dxa"/>
            <w:shd w:val="clear" w:color="auto" w:fill="auto"/>
          </w:tcPr>
          <w:p w14:paraId="6C9DE2CE" w14:textId="42E381A3" w:rsidR="004F2F68" w:rsidRDefault="004F2F68" w:rsidP="004F2F68">
            <w:pPr>
              <w:spacing w:line="240" w:lineRule="auto"/>
              <w:jc w:val="both"/>
            </w:pPr>
            <w:r>
              <w:t>API memberikan data produk-produk yang terdapat pada toko dan pengguna dapat melihat produk-produk tersebut</w:t>
            </w:r>
          </w:p>
        </w:tc>
      </w:tr>
      <w:tr w:rsidR="004F2F68" w14:paraId="5AA4A95B" w14:textId="77777777" w:rsidTr="004D5124">
        <w:tc>
          <w:tcPr>
            <w:tcW w:w="2405" w:type="dxa"/>
          </w:tcPr>
          <w:p w14:paraId="71A1151F" w14:textId="77777777" w:rsidR="004F2F68" w:rsidRDefault="004F2F68" w:rsidP="004F2F68">
            <w:pPr>
              <w:spacing w:line="240" w:lineRule="auto"/>
              <w:jc w:val="both"/>
            </w:pPr>
            <w:r>
              <w:lastRenderedPageBreak/>
              <w:t>Hasil pada aplikasi</w:t>
            </w:r>
          </w:p>
        </w:tc>
        <w:tc>
          <w:tcPr>
            <w:tcW w:w="5898" w:type="dxa"/>
          </w:tcPr>
          <w:p w14:paraId="4BB43010" w14:textId="27534E8A" w:rsidR="004F2F68" w:rsidRDefault="004F2F68" w:rsidP="004F2F68">
            <w:pPr>
              <w:spacing w:line="240" w:lineRule="auto"/>
              <w:jc w:val="both"/>
            </w:pPr>
            <w:r>
              <w:rPr>
                <w:noProof/>
              </w:rPr>
              <w:drawing>
                <wp:inline distT="0" distB="0" distL="0" distR="0" wp14:anchorId="3FD99B43" wp14:editId="692E24C7">
                  <wp:extent cx="1721307" cy="3060000"/>
                  <wp:effectExtent l="19050" t="19050" r="12700" b="266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4A39D0E7" w14:textId="77777777" w:rsidTr="004D5124">
        <w:tc>
          <w:tcPr>
            <w:tcW w:w="2405" w:type="dxa"/>
          </w:tcPr>
          <w:p w14:paraId="7A01F633" w14:textId="77777777" w:rsidR="004F2F68" w:rsidRDefault="004F2F68" w:rsidP="004F2F68">
            <w:pPr>
              <w:spacing w:line="240" w:lineRule="auto"/>
              <w:jc w:val="both"/>
            </w:pPr>
            <w:r>
              <w:t>Status</w:t>
            </w:r>
          </w:p>
        </w:tc>
        <w:tc>
          <w:tcPr>
            <w:tcW w:w="5898" w:type="dxa"/>
          </w:tcPr>
          <w:p w14:paraId="384F032E" w14:textId="17788CE1" w:rsidR="004F2F68" w:rsidRDefault="004F2F68" w:rsidP="004F2F68">
            <w:pPr>
              <w:spacing w:line="240" w:lineRule="auto"/>
              <w:jc w:val="both"/>
            </w:pPr>
            <w:r>
              <w:t>Sukses</w:t>
            </w:r>
          </w:p>
        </w:tc>
      </w:tr>
    </w:tbl>
    <w:p w14:paraId="422C3FB1" w14:textId="58C28C60" w:rsidR="00052257" w:rsidRDefault="00052257" w:rsidP="00310EAF">
      <w:pPr>
        <w:jc w:val="both"/>
      </w:pPr>
    </w:p>
    <w:p w14:paraId="08D9C482" w14:textId="2ECFBF04" w:rsidR="00870098" w:rsidRDefault="00870098" w:rsidP="00870098">
      <w:pPr>
        <w:pStyle w:val="Caption"/>
        <w:keepNext/>
        <w:spacing w:before="240"/>
      </w:pPr>
      <w:bookmarkStart w:id="182" w:name="_Toc77700434"/>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1</w:t>
      </w:r>
      <w:r w:rsidR="00047508">
        <w:fldChar w:fldCharType="end"/>
      </w:r>
      <w:r>
        <w:t xml:space="preserve"> Pengujian API Menghapus Produk Penjualan</w:t>
      </w:r>
      <w:bookmarkEnd w:id="182"/>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0B9235FB" w14:textId="77777777" w:rsidTr="008C028A">
        <w:tc>
          <w:tcPr>
            <w:tcW w:w="8303" w:type="dxa"/>
            <w:gridSpan w:val="2"/>
          </w:tcPr>
          <w:p w14:paraId="4433A01C" w14:textId="6A8B35E6" w:rsidR="00FC2D56" w:rsidRPr="000E6B37" w:rsidRDefault="00FC2D56" w:rsidP="008C028A">
            <w:pPr>
              <w:spacing w:line="240" w:lineRule="auto"/>
              <w:jc w:val="both"/>
            </w:pPr>
            <w:r>
              <w:t>Menghapus produk penjualan</w:t>
            </w:r>
          </w:p>
        </w:tc>
      </w:tr>
      <w:tr w:rsidR="00FC2D56" w14:paraId="63891AA1" w14:textId="77777777" w:rsidTr="008C028A">
        <w:tc>
          <w:tcPr>
            <w:tcW w:w="2405" w:type="dxa"/>
          </w:tcPr>
          <w:p w14:paraId="032D8F91" w14:textId="77777777" w:rsidR="00FC2D56" w:rsidRDefault="00FC2D56" w:rsidP="008C028A">
            <w:pPr>
              <w:spacing w:line="240" w:lineRule="auto"/>
              <w:jc w:val="both"/>
              <w:rPr>
                <w:i/>
                <w:iCs/>
              </w:rPr>
            </w:pPr>
            <w:r>
              <w:rPr>
                <w:i/>
                <w:iCs/>
              </w:rPr>
              <w:t>Method</w:t>
            </w:r>
          </w:p>
        </w:tc>
        <w:tc>
          <w:tcPr>
            <w:tcW w:w="5898" w:type="dxa"/>
          </w:tcPr>
          <w:p w14:paraId="05E955B1" w14:textId="29667F43" w:rsidR="00FC2D56" w:rsidRPr="000E6B37" w:rsidRDefault="00E32890" w:rsidP="008C028A">
            <w:pPr>
              <w:spacing w:line="240" w:lineRule="auto"/>
              <w:jc w:val="both"/>
            </w:pPr>
            <w:r>
              <w:t>DELETE</w:t>
            </w:r>
          </w:p>
        </w:tc>
      </w:tr>
      <w:tr w:rsidR="00FC2D56" w14:paraId="74D9B453" w14:textId="77777777" w:rsidTr="008C028A">
        <w:tc>
          <w:tcPr>
            <w:tcW w:w="2405" w:type="dxa"/>
          </w:tcPr>
          <w:p w14:paraId="1DCF6D38" w14:textId="77777777" w:rsidR="00FC2D56" w:rsidRPr="000408E7" w:rsidRDefault="00FC2D56" w:rsidP="008C028A">
            <w:pPr>
              <w:spacing w:line="240" w:lineRule="auto"/>
              <w:jc w:val="both"/>
              <w:rPr>
                <w:i/>
                <w:iCs/>
              </w:rPr>
            </w:pPr>
            <w:r>
              <w:rPr>
                <w:i/>
                <w:iCs/>
              </w:rPr>
              <w:t>Endpoint</w:t>
            </w:r>
          </w:p>
        </w:tc>
        <w:tc>
          <w:tcPr>
            <w:tcW w:w="5898" w:type="dxa"/>
          </w:tcPr>
          <w:p w14:paraId="399DC6A0" w14:textId="2E8F8F2C" w:rsidR="00FC2D56" w:rsidRPr="000E6B37" w:rsidRDefault="00E32890" w:rsidP="008C028A">
            <w:pPr>
              <w:spacing w:line="240" w:lineRule="auto"/>
              <w:jc w:val="both"/>
            </w:pPr>
            <w:r w:rsidRPr="00E32890">
              <w:t>/seller/deleteProduct/</w:t>
            </w:r>
            <w:r>
              <w:t>&lt;product_id&gt;</w:t>
            </w:r>
          </w:p>
        </w:tc>
      </w:tr>
      <w:tr w:rsidR="00FC2D56" w14:paraId="584AF885" w14:textId="77777777" w:rsidTr="008C028A">
        <w:tc>
          <w:tcPr>
            <w:tcW w:w="2405" w:type="dxa"/>
          </w:tcPr>
          <w:p w14:paraId="5EE7C9F0" w14:textId="77777777" w:rsidR="00FC2D56" w:rsidRDefault="00FC2D56" w:rsidP="008C028A">
            <w:pPr>
              <w:spacing w:line="240" w:lineRule="auto"/>
              <w:jc w:val="both"/>
            </w:pPr>
            <w:r>
              <w:t>Hasil yang diinginkan</w:t>
            </w:r>
          </w:p>
        </w:tc>
        <w:tc>
          <w:tcPr>
            <w:tcW w:w="5898" w:type="dxa"/>
          </w:tcPr>
          <w:p w14:paraId="7D3AEAB4" w14:textId="4B65961F" w:rsidR="00FC2D56" w:rsidRDefault="004F2F68" w:rsidP="008C028A">
            <w:pPr>
              <w:spacing w:line="240" w:lineRule="auto"/>
              <w:jc w:val="both"/>
            </w:pPr>
            <w:r>
              <w:t>API menghapus data produk dan mengembalikan data pesan sukses</w:t>
            </w:r>
          </w:p>
        </w:tc>
      </w:tr>
      <w:tr w:rsidR="00FC2D56" w14:paraId="77CEE109" w14:textId="77777777" w:rsidTr="00E32890">
        <w:trPr>
          <w:trHeight w:val="22"/>
        </w:trPr>
        <w:tc>
          <w:tcPr>
            <w:tcW w:w="2405" w:type="dxa"/>
          </w:tcPr>
          <w:p w14:paraId="4F2CED58"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099A1972" w14:textId="25467F80" w:rsidR="00FC2D56" w:rsidRDefault="00E32890" w:rsidP="008C028A">
            <w:pPr>
              <w:spacing w:line="240" w:lineRule="auto"/>
              <w:jc w:val="both"/>
            </w:pPr>
            <w:r>
              <w:rPr>
                <w:noProof/>
              </w:rPr>
              <w:drawing>
                <wp:inline distT="0" distB="0" distL="0" distR="0" wp14:anchorId="1C962533" wp14:editId="471DC4E2">
                  <wp:extent cx="3608070" cy="5810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608070" cy="581025"/>
                          </a:xfrm>
                          <a:prstGeom prst="rect">
                            <a:avLst/>
                          </a:prstGeom>
                        </pic:spPr>
                      </pic:pic>
                    </a:graphicData>
                  </a:graphic>
                </wp:inline>
              </w:drawing>
            </w:r>
          </w:p>
        </w:tc>
      </w:tr>
      <w:tr w:rsidR="004F2F68" w14:paraId="6802D991" w14:textId="77777777" w:rsidTr="008C028A">
        <w:tc>
          <w:tcPr>
            <w:tcW w:w="2405" w:type="dxa"/>
          </w:tcPr>
          <w:p w14:paraId="569C0011" w14:textId="77777777" w:rsidR="004F2F68" w:rsidRDefault="004F2F68" w:rsidP="004F2F68">
            <w:pPr>
              <w:spacing w:line="240" w:lineRule="auto"/>
              <w:jc w:val="both"/>
            </w:pPr>
            <w:r>
              <w:t>Hasil yang didapatkan</w:t>
            </w:r>
          </w:p>
        </w:tc>
        <w:tc>
          <w:tcPr>
            <w:tcW w:w="5898" w:type="dxa"/>
            <w:shd w:val="clear" w:color="auto" w:fill="auto"/>
          </w:tcPr>
          <w:p w14:paraId="39BB784C" w14:textId="1FE73293" w:rsidR="004F2F68" w:rsidRDefault="004F2F68" w:rsidP="004F2F68">
            <w:pPr>
              <w:spacing w:line="240" w:lineRule="auto"/>
              <w:jc w:val="both"/>
            </w:pPr>
            <w:r>
              <w:t>API menghapus data produk dan mengembalikan data pesan sukses</w:t>
            </w:r>
          </w:p>
        </w:tc>
      </w:tr>
      <w:tr w:rsidR="004F2F68" w14:paraId="1C2B7A00" w14:textId="77777777" w:rsidTr="008C028A">
        <w:tc>
          <w:tcPr>
            <w:tcW w:w="2405" w:type="dxa"/>
          </w:tcPr>
          <w:p w14:paraId="50618756" w14:textId="77777777" w:rsidR="004F2F68" w:rsidRDefault="004F2F68" w:rsidP="004F2F68">
            <w:pPr>
              <w:spacing w:line="240" w:lineRule="auto"/>
              <w:jc w:val="both"/>
            </w:pPr>
            <w:r>
              <w:lastRenderedPageBreak/>
              <w:t>Hasil pada aplikasi</w:t>
            </w:r>
          </w:p>
        </w:tc>
        <w:tc>
          <w:tcPr>
            <w:tcW w:w="5898" w:type="dxa"/>
          </w:tcPr>
          <w:p w14:paraId="4891CB27" w14:textId="35AD9420" w:rsidR="004F2F68" w:rsidRDefault="004F2F68" w:rsidP="004F2F68">
            <w:pPr>
              <w:spacing w:line="240" w:lineRule="auto"/>
              <w:jc w:val="both"/>
            </w:pPr>
            <w:r>
              <w:rPr>
                <w:noProof/>
              </w:rPr>
              <w:drawing>
                <wp:inline distT="0" distB="0" distL="0" distR="0" wp14:anchorId="039B6B9F" wp14:editId="4EB1F1DF">
                  <wp:extent cx="1721307" cy="3060000"/>
                  <wp:effectExtent l="19050" t="19050" r="12700" b="266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1BBB98F9" w14:textId="77777777" w:rsidTr="008C028A">
        <w:tc>
          <w:tcPr>
            <w:tcW w:w="2405" w:type="dxa"/>
          </w:tcPr>
          <w:p w14:paraId="4AF41BE1" w14:textId="77777777" w:rsidR="004F2F68" w:rsidRDefault="004F2F68" w:rsidP="004F2F68">
            <w:pPr>
              <w:spacing w:line="240" w:lineRule="auto"/>
              <w:jc w:val="both"/>
            </w:pPr>
            <w:r>
              <w:t>Status</w:t>
            </w:r>
          </w:p>
        </w:tc>
        <w:tc>
          <w:tcPr>
            <w:tcW w:w="5898" w:type="dxa"/>
          </w:tcPr>
          <w:p w14:paraId="11DE6454" w14:textId="2C166E88" w:rsidR="004F2F68" w:rsidRDefault="004F2F68" w:rsidP="004F2F68">
            <w:pPr>
              <w:spacing w:line="240" w:lineRule="auto"/>
              <w:jc w:val="both"/>
            </w:pPr>
            <w:r>
              <w:t>Sukses</w:t>
            </w:r>
          </w:p>
        </w:tc>
      </w:tr>
    </w:tbl>
    <w:p w14:paraId="19DC68A2" w14:textId="76CF590D" w:rsidR="00FC2D56" w:rsidRDefault="00FC2D56" w:rsidP="00310EAF">
      <w:pPr>
        <w:jc w:val="both"/>
      </w:pPr>
    </w:p>
    <w:p w14:paraId="31E50A18" w14:textId="36B50EC4" w:rsidR="00870098" w:rsidRDefault="00870098" w:rsidP="00870098">
      <w:pPr>
        <w:pStyle w:val="Caption"/>
        <w:keepNext/>
        <w:spacing w:before="240"/>
      </w:pPr>
      <w:bookmarkStart w:id="183" w:name="_Toc77700435"/>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2</w:t>
      </w:r>
      <w:r w:rsidR="00047508">
        <w:fldChar w:fldCharType="end"/>
      </w:r>
      <w:r>
        <w:t xml:space="preserve"> Pengujian API </w:t>
      </w:r>
      <w:r w:rsidR="00310EAF">
        <w:t>Mengubah Stok Produk Penjualan</w:t>
      </w:r>
      <w:bookmarkEnd w:id="183"/>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00F7AD40" w14:textId="77777777" w:rsidTr="008C028A">
        <w:tc>
          <w:tcPr>
            <w:tcW w:w="8303" w:type="dxa"/>
            <w:gridSpan w:val="2"/>
          </w:tcPr>
          <w:p w14:paraId="6BFDC190" w14:textId="2AFF96B6" w:rsidR="00FC2D56" w:rsidRPr="000E6B37" w:rsidRDefault="00FC2D56" w:rsidP="008C028A">
            <w:pPr>
              <w:spacing w:line="240" w:lineRule="auto"/>
              <w:jc w:val="both"/>
            </w:pPr>
            <w:r>
              <w:t>Mengubah stok produk penjualan</w:t>
            </w:r>
          </w:p>
        </w:tc>
      </w:tr>
      <w:tr w:rsidR="00FC2D56" w14:paraId="7E0DD6DD" w14:textId="77777777" w:rsidTr="008C028A">
        <w:tc>
          <w:tcPr>
            <w:tcW w:w="2405" w:type="dxa"/>
          </w:tcPr>
          <w:p w14:paraId="38BE0E26" w14:textId="77777777" w:rsidR="00FC2D56" w:rsidRDefault="00FC2D56" w:rsidP="008C028A">
            <w:pPr>
              <w:spacing w:line="240" w:lineRule="auto"/>
              <w:jc w:val="both"/>
              <w:rPr>
                <w:i/>
                <w:iCs/>
              </w:rPr>
            </w:pPr>
            <w:r>
              <w:rPr>
                <w:i/>
                <w:iCs/>
              </w:rPr>
              <w:t>Method</w:t>
            </w:r>
          </w:p>
        </w:tc>
        <w:tc>
          <w:tcPr>
            <w:tcW w:w="5898" w:type="dxa"/>
          </w:tcPr>
          <w:p w14:paraId="6E318D7D" w14:textId="312C06A6" w:rsidR="00FC2D56" w:rsidRPr="000E6B37" w:rsidRDefault="00EF5B62" w:rsidP="008C028A">
            <w:pPr>
              <w:spacing w:line="240" w:lineRule="auto"/>
              <w:jc w:val="both"/>
            </w:pPr>
            <w:r>
              <w:t>PUT</w:t>
            </w:r>
          </w:p>
        </w:tc>
      </w:tr>
      <w:tr w:rsidR="00FC2D56" w14:paraId="6C2BFDE5" w14:textId="77777777" w:rsidTr="008C028A">
        <w:tc>
          <w:tcPr>
            <w:tcW w:w="2405" w:type="dxa"/>
          </w:tcPr>
          <w:p w14:paraId="73F8D032" w14:textId="77777777" w:rsidR="00FC2D56" w:rsidRPr="000408E7" w:rsidRDefault="00FC2D56" w:rsidP="008C028A">
            <w:pPr>
              <w:spacing w:line="240" w:lineRule="auto"/>
              <w:jc w:val="both"/>
              <w:rPr>
                <w:i/>
                <w:iCs/>
              </w:rPr>
            </w:pPr>
            <w:r>
              <w:rPr>
                <w:i/>
                <w:iCs/>
              </w:rPr>
              <w:t>Endpoint</w:t>
            </w:r>
          </w:p>
        </w:tc>
        <w:tc>
          <w:tcPr>
            <w:tcW w:w="5898" w:type="dxa"/>
          </w:tcPr>
          <w:p w14:paraId="2B580E5E" w14:textId="2CBAAF14" w:rsidR="00FC2D56" w:rsidRPr="000E6B37" w:rsidRDefault="00EF5B62" w:rsidP="008C028A">
            <w:pPr>
              <w:spacing w:line="240" w:lineRule="auto"/>
              <w:jc w:val="both"/>
            </w:pPr>
            <w:r w:rsidRPr="00EF5B62">
              <w:t>/seller/updateStock/</w:t>
            </w:r>
            <w:r>
              <w:t>&lt;product_id&gt;</w:t>
            </w:r>
          </w:p>
        </w:tc>
      </w:tr>
      <w:tr w:rsidR="00FC2D56" w14:paraId="3F11EB76" w14:textId="77777777" w:rsidTr="008C028A">
        <w:tc>
          <w:tcPr>
            <w:tcW w:w="2405" w:type="dxa"/>
          </w:tcPr>
          <w:p w14:paraId="6EB81A8C" w14:textId="77777777" w:rsidR="00FC2D56" w:rsidRDefault="00FC2D56" w:rsidP="008C028A">
            <w:pPr>
              <w:spacing w:line="240" w:lineRule="auto"/>
              <w:jc w:val="both"/>
            </w:pPr>
            <w:r>
              <w:t>Hasil yang diinginkan</w:t>
            </w:r>
          </w:p>
        </w:tc>
        <w:tc>
          <w:tcPr>
            <w:tcW w:w="5898" w:type="dxa"/>
          </w:tcPr>
          <w:p w14:paraId="27DF5D7A" w14:textId="6E38D06A" w:rsidR="00FC2D56" w:rsidRDefault="004F2F68" w:rsidP="008C028A">
            <w:pPr>
              <w:spacing w:line="240" w:lineRule="auto"/>
              <w:jc w:val="both"/>
            </w:pPr>
            <w:r>
              <w:t>API mengubah stok produk dan mengembalikan pesan sukses</w:t>
            </w:r>
          </w:p>
        </w:tc>
      </w:tr>
      <w:tr w:rsidR="00FC2D56" w14:paraId="5D3B1C36" w14:textId="77777777" w:rsidTr="00EF5B62">
        <w:trPr>
          <w:trHeight w:val="547"/>
        </w:trPr>
        <w:tc>
          <w:tcPr>
            <w:tcW w:w="2405" w:type="dxa"/>
          </w:tcPr>
          <w:p w14:paraId="2D82D50D"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0F341CA2" w14:textId="2A5F754D" w:rsidR="00FC2D56" w:rsidRDefault="00EF5B62" w:rsidP="008C028A">
            <w:pPr>
              <w:spacing w:line="240" w:lineRule="auto"/>
              <w:jc w:val="both"/>
            </w:pPr>
            <w:r>
              <w:rPr>
                <w:noProof/>
              </w:rPr>
              <w:drawing>
                <wp:inline distT="0" distB="0" distL="0" distR="0" wp14:anchorId="2B23D574" wp14:editId="18C08BC0">
                  <wp:extent cx="3608070" cy="60579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608070" cy="605790"/>
                          </a:xfrm>
                          <a:prstGeom prst="rect">
                            <a:avLst/>
                          </a:prstGeom>
                        </pic:spPr>
                      </pic:pic>
                    </a:graphicData>
                  </a:graphic>
                </wp:inline>
              </w:drawing>
            </w:r>
          </w:p>
        </w:tc>
      </w:tr>
      <w:tr w:rsidR="004F2F68" w14:paraId="28444FDE" w14:textId="77777777" w:rsidTr="008C028A">
        <w:tc>
          <w:tcPr>
            <w:tcW w:w="2405" w:type="dxa"/>
          </w:tcPr>
          <w:p w14:paraId="3FB627A6" w14:textId="77777777" w:rsidR="004F2F68" w:rsidRDefault="004F2F68" w:rsidP="004F2F68">
            <w:pPr>
              <w:spacing w:line="240" w:lineRule="auto"/>
              <w:jc w:val="both"/>
            </w:pPr>
            <w:r>
              <w:t>Hasil yang didapatkan</w:t>
            </w:r>
          </w:p>
        </w:tc>
        <w:tc>
          <w:tcPr>
            <w:tcW w:w="5898" w:type="dxa"/>
            <w:shd w:val="clear" w:color="auto" w:fill="auto"/>
          </w:tcPr>
          <w:p w14:paraId="4A1BD196" w14:textId="1ED2C58E" w:rsidR="004F2F68" w:rsidRDefault="004F2F68" w:rsidP="004F2F68">
            <w:pPr>
              <w:spacing w:line="240" w:lineRule="auto"/>
              <w:jc w:val="both"/>
            </w:pPr>
            <w:r>
              <w:t>API mengubah stok produk dan mengembalikan pesan sukses</w:t>
            </w:r>
          </w:p>
        </w:tc>
      </w:tr>
      <w:tr w:rsidR="004F2F68" w14:paraId="4770B199" w14:textId="77777777" w:rsidTr="008C028A">
        <w:tc>
          <w:tcPr>
            <w:tcW w:w="2405" w:type="dxa"/>
          </w:tcPr>
          <w:p w14:paraId="5FB8D276" w14:textId="77777777" w:rsidR="004F2F68" w:rsidRDefault="004F2F68" w:rsidP="004F2F68">
            <w:pPr>
              <w:spacing w:line="240" w:lineRule="auto"/>
              <w:jc w:val="both"/>
            </w:pPr>
            <w:r>
              <w:lastRenderedPageBreak/>
              <w:t>Hasil pada aplikasi</w:t>
            </w:r>
          </w:p>
        </w:tc>
        <w:tc>
          <w:tcPr>
            <w:tcW w:w="5898" w:type="dxa"/>
          </w:tcPr>
          <w:p w14:paraId="506ED866" w14:textId="244111FB" w:rsidR="004F2F68" w:rsidRDefault="004F2F68" w:rsidP="004F2F68">
            <w:pPr>
              <w:spacing w:line="240" w:lineRule="auto"/>
              <w:jc w:val="both"/>
            </w:pPr>
            <w:r>
              <w:rPr>
                <w:noProof/>
              </w:rPr>
              <w:drawing>
                <wp:inline distT="0" distB="0" distL="0" distR="0" wp14:anchorId="7C65D437" wp14:editId="1866610A">
                  <wp:extent cx="1721307" cy="3060000"/>
                  <wp:effectExtent l="19050" t="19050" r="12700" b="266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02751784" w14:textId="77777777" w:rsidTr="008C028A">
        <w:tc>
          <w:tcPr>
            <w:tcW w:w="2405" w:type="dxa"/>
          </w:tcPr>
          <w:p w14:paraId="495A0DAD" w14:textId="77777777" w:rsidR="004F2F68" w:rsidRDefault="004F2F68" w:rsidP="004F2F68">
            <w:pPr>
              <w:spacing w:line="240" w:lineRule="auto"/>
              <w:jc w:val="both"/>
            </w:pPr>
            <w:r>
              <w:t>Status</w:t>
            </w:r>
          </w:p>
        </w:tc>
        <w:tc>
          <w:tcPr>
            <w:tcW w:w="5898" w:type="dxa"/>
          </w:tcPr>
          <w:p w14:paraId="1ECB908C" w14:textId="73AB75FA" w:rsidR="004F2F68" w:rsidRDefault="004F2F68" w:rsidP="004F2F68">
            <w:pPr>
              <w:spacing w:line="240" w:lineRule="auto"/>
              <w:jc w:val="both"/>
            </w:pPr>
            <w:r>
              <w:t>Sukses</w:t>
            </w:r>
          </w:p>
        </w:tc>
      </w:tr>
    </w:tbl>
    <w:p w14:paraId="0B98478E" w14:textId="77777777" w:rsidR="00FC2D56" w:rsidRDefault="00FC2D56" w:rsidP="00310EAF">
      <w:pPr>
        <w:jc w:val="both"/>
      </w:pPr>
    </w:p>
    <w:p w14:paraId="4425E220" w14:textId="64C6C7BF" w:rsidR="00052257" w:rsidRDefault="00E37957" w:rsidP="00D95738">
      <w:pPr>
        <w:pStyle w:val="isi"/>
        <w:numPr>
          <w:ilvl w:val="0"/>
          <w:numId w:val="29"/>
        </w:numPr>
        <w:spacing w:before="240"/>
        <w:ind w:left="709" w:hanging="709"/>
      </w:pPr>
      <w:r>
        <w:t xml:space="preserve">Pengujian Fitur </w:t>
      </w:r>
      <w:r w:rsidR="00B91674">
        <w:t>Pencarian</w:t>
      </w:r>
    </w:p>
    <w:p w14:paraId="38E9CC3E" w14:textId="6C01231A" w:rsidR="00350BF5" w:rsidRPr="00350BF5" w:rsidRDefault="00350BF5" w:rsidP="00350BF5">
      <w:pPr>
        <w:pStyle w:val="isi"/>
        <w:spacing w:before="240"/>
        <w:ind w:firstLine="709"/>
      </w:pPr>
      <w:r>
        <w:t xml:space="preserve">Pada fitur ini dilakukan pengujian API untuk melakukan pencarian produk, API diharapkan mampu menampilkan data hasil pencarian secara </w:t>
      </w:r>
      <w:r>
        <w:rPr>
          <w:i/>
          <w:iCs/>
        </w:rPr>
        <w:t>real-time</w:t>
      </w:r>
      <w:r>
        <w:t>.</w:t>
      </w:r>
    </w:p>
    <w:p w14:paraId="37E753C7" w14:textId="7FCB2295" w:rsidR="00870098" w:rsidRDefault="00870098" w:rsidP="00870098">
      <w:pPr>
        <w:pStyle w:val="Caption"/>
        <w:keepNext/>
        <w:spacing w:before="240"/>
      </w:pPr>
      <w:bookmarkStart w:id="184" w:name="_Toc77700436"/>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3</w:t>
      </w:r>
      <w:r w:rsidR="00047508">
        <w:fldChar w:fldCharType="end"/>
      </w:r>
      <w:r>
        <w:t xml:space="preserve"> Pengujian API </w:t>
      </w:r>
      <w:r w:rsidR="00310EAF">
        <w:t>Pencarian</w:t>
      </w:r>
      <w:bookmarkEnd w:id="184"/>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CD4EB3" w14:paraId="0203D6C5" w14:textId="77777777" w:rsidTr="008C028A">
        <w:tc>
          <w:tcPr>
            <w:tcW w:w="8303" w:type="dxa"/>
            <w:gridSpan w:val="2"/>
          </w:tcPr>
          <w:p w14:paraId="5C429966" w14:textId="22B7F5D1" w:rsidR="00CD4EB3" w:rsidRPr="000E6B37" w:rsidRDefault="00CD4EB3" w:rsidP="008C028A">
            <w:pPr>
              <w:spacing w:line="240" w:lineRule="auto"/>
              <w:jc w:val="both"/>
            </w:pPr>
            <w:r>
              <w:t>Pencarian</w:t>
            </w:r>
          </w:p>
        </w:tc>
      </w:tr>
      <w:tr w:rsidR="00CD4EB3" w14:paraId="647AE59D" w14:textId="77777777" w:rsidTr="008C028A">
        <w:tc>
          <w:tcPr>
            <w:tcW w:w="2405" w:type="dxa"/>
          </w:tcPr>
          <w:p w14:paraId="6852E894" w14:textId="77777777" w:rsidR="00CD4EB3" w:rsidRDefault="00CD4EB3" w:rsidP="008C028A">
            <w:pPr>
              <w:spacing w:line="240" w:lineRule="auto"/>
              <w:jc w:val="both"/>
              <w:rPr>
                <w:i/>
                <w:iCs/>
              </w:rPr>
            </w:pPr>
            <w:r>
              <w:rPr>
                <w:i/>
                <w:iCs/>
              </w:rPr>
              <w:t>Method</w:t>
            </w:r>
          </w:p>
        </w:tc>
        <w:tc>
          <w:tcPr>
            <w:tcW w:w="5898" w:type="dxa"/>
          </w:tcPr>
          <w:p w14:paraId="4FB16BA1" w14:textId="5158922E" w:rsidR="00CD4EB3" w:rsidRPr="000E6B37" w:rsidRDefault="00CD4EB3" w:rsidP="008C028A">
            <w:pPr>
              <w:spacing w:line="240" w:lineRule="auto"/>
              <w:jc w:val="both"/>
            </w:pPr>
            <w:r>
              <w:t>GET</w:t>
            </w:r>
          </w:p>
        </w:tc>
      </w:tr>
      <w:tr w:rsidR="00CD4EB3" w14:paraId="737C7B7E" w14:textId="77777777" w:rsidTr="008C028A">
        <w:tc>
          <w:tcPr>
            <w:tcW w:w="2405" w:type="dxa"/>
          </w:tcPr>
          <w:p w14:paraId="59C7A7FA" w14:textId="77777777" w:rsidR="00CD4EB3" w:rsidRPr="000408E7" w:rsidRDefault="00CD4EB3" w:rsidP="008C028A">
            <w:pPr>
              <w:spacing w:line="240" w:lineRule="auto"/>
              <w:jc w:val="both"/>
              <w:rPr>
                <w:i/>
                <w:iCs/>
              </w:rPr>
            </w:pPr>
            <w:r>
              <w:rPr>
                <w:i/>
                <w:iCs/>
              </w:rPr>
              <w:t>Endpoint</w:t>
            </w:r>
          </w:p>
        </w:tc>
        <w:tc>
          <w:tcPr>
            <w:tcW w:w="5898" w:type="dxa"/>
          </w:tcPr>
          <w:p w14:paraId="5B8409E5" w14:textId="280C29C4" w:rsidR="00CD4EB3" w:rsidRPr="000E6B37" w:rsidRDefault="00CD4EB3" w:rsidP="008C028A">
            <w:pPr>
              <w:spacing w:line="240" w:lineRule="auto"/>
              <w:jc w:val="both"/>
            </w:pPr>
            <w:r w:rsidRPr="00CD4EB3">
              <w:t>/home/search</w:t>
            </w:r>
          </w:p>
        </w:tc>
      </w:tr>
      <w:tr w:rsidR="00CD4EB3" w14:paraId="7E587AA6" w14:textId="77777777" w:rsidTr="008C028A">
        <w:tc>
          <w:tcPr>
            <w:tcW w:w="2405" w:type="dxa"/>
          </w:tcPr>
          <w:p w14:paraId="099A80CB" w14:textId="77777777" w:rsidR="00CD4EB3" w:rsidRDefault="00CD4EB3" w:rsidP="008C028A">
            <w:pPr>
              <w:spacing w:line="240" w:lineRule="auto"/>
              <w:jc w:val="both"/>
            </w:pPr>
            <w:r>
              <w:t>Hasil yang diinginkan</w:t>
            </w:r>
          </w:p>
        </w:tc>
        <w:tc>
          <w:tcPr>
            <w:tcW w:w="5898" w:type="dxa"/>
          </w:tcPr>
          <w:p w14:paraId="074BB481" w14:textId="45333487" w:rsidR="00CD4EB3" w:rsidRDefault="004F2F68" w:rsidP="008C028A">
            <w:pPr>
              <w:spacing w:line="240" w:lineRule="auto"/>
              <w:jc w:val="both"/>
            </w:pPr>
            <w:r>
              <w:t>Api mengembalikan data produk-produk hasil pencarian dan menampilkannya</w:t>
            </w:r>
          </w:p>
        </w:tc>
      </w:tr>
      <w:tr w:rsidR="00CD4EB3" w14:paraId="383307E6" w14:textId="77777777" w:rsidTr="008C028A">
        <w:trPr>
          <w:trHeight w:val="547"/>
        </w:trPr>
        <w:tc>
          <w:tcPr>
            <w:tcW w:w="2405" w:type="dxa"/>
          </w:tcPr>
          <w:p w14:paraId="23661E94" w14:textId="77777777" w:rsidR="00CD4EB3" w:rsidRPr="000408E7" w:rsidRDefault="00CD4EB3" w:rsidP="008C028A">
            <w:pPr>
              <w:spacing w:line="240" w:lineRule="auto"/>
              <w:jc w:val="both"/>
            </w:pPr>
            <w:r>
              <w:rPr>
                <w:i/>
                <w:iCs/>
              </w:rPr>
              <w:lastRenderedPageBreak/>
              <w:t>Response</w:t>
            </w:r>
            <w:r>
              <w:t xml:space="preserve"> API</w:t>
            </w:r>
          </w:p>
        </w:tc>
        <w:tc>
          <w:tcPr>
            <w:tcW w:w="5898" w:type="dxa"/>
            <w:shd w:val="clear" w:color="auto" w:fill="222222"/>
          </w:tcPr>
          <w:p w14:paraId="1FAFD960" w14:textId="555C24E5" w:rsidR="00CD4EB3" w:rsidRDefault="00CD4EB3" w:rsidP="008C028A">
            <w:pPr>
              <w:spacing w:line="240" w:lineRule="auto"/>
              <w:jc w:val="both"/>
            </w:pPr>
            <w:r>
              <w:rPr>
                <w:noProof/>
              </w:rPr>
              <w:drawing>
                <wp:inline distT="0" distB="0" distL="0" distR="0" wp14:anchorId="4B00513D" wp14:editId="66396826">
                  <wp:extent cx="3608070" cy="3806190"/>
                  <wp:effectExtent l="0" t="0" r="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608070" cy="3806190"/>
                          </a:xfrm>
                          <a:prstGeom prst="rect">
                            <a:avLst/>
                          </a:prstGeom>
                        </pic:spPr>
                      </pic:pic>
                    </a:graphicData>
                  </a:graphic>
                </wp:inline>
              </w:drawing>
            </w:r>
          </w:p>
        </w:tc>
      </w:tr>
      <w:tr w:rsidR="004F2F68" w14:paraId="52CB819C" w14:textId="77777777" w:rsidTr="008C028A">
        <w:tc>
          <w:tcPr>
            <w:tcW w:w="2405" w:type="dxa"/>
          </w:tcPr>
          <w:p w14:paraId="18C2DC19" w14:textId="77777777" w:rsidR="004F2F68" w:rsidRDefault="004F2F68" w:rsidP="004F2F68">
            <w:pPr>
              <w:spacing w:line="240" w:lineRule="auto"/>
              <w:jc w:val="both"/>
            </w:pPr>
            <w:r>
              <w:t>Hasil yang didapatkan</w:t>
            </w:r>
          </w:p>
        </w:tc>
        <w:tc>
          <w:tcPr>
            <w:tcW w:w="5898" w:type="dxa"/>
            <w:shd w:val="clear" w:color="auto" w:fill="auto"/>
          </w:tcPr>
          <w:p w14:paraId="068260E2" w14:textId="05C93069" w:rsidR="004F2F68" w:rsidRDefault="004F2F68" w:rsidP="004F2F68">
            <w:pPr>
              <w:spacing w:line="240" w:lineRule="auto"/>
              <w:jc w:val="both"/>
            </w:pPr>
            <w:r>
              <w:t>Api mengembalikan data produk-produk hasil pencarian dan menampilkannya</w:t>
            </w:r>
          </w:p>
        </w:tc>
      </w:tr>
      <w:tr w:rsidR="004F2F68" w14:paraId="33A91EE2" w14:textId="77777777" w:rsidTr="008C028A">
        <w:tc>
          <w:tcPr>
            <w:tcW w:w="2405" w:type="dxa"/>
          </w:tcPr>
          <w:p w14:paraId="643830C3" w14:textId="77777777" w:rsidR="004F2F68" w:rsidRDefault="004F2F68" w:rsidP="004F2F68">
            <w:pPr>
              <w:spacing w:line="240" w:lineRule="auto"/>
              <w:jc w:val="both"/>
            </w:pPr>
            <w:r>
              <w:t>Hasil pada aplikasi</w:t>
            </w:r>
          </w:p>
        </w:tc>
        <w:tc>
          <w:tcPr>
            <w:tcW w:w="5898" w:type="dxa"/>
          </w:tcPr>
          <w:p w14:paraId="5AB382AD" w14:textId="48881B83" w:rsidR="004F2F68" w:rsidRDefault="004F2F68" w:rsidP="004F2F68">
            <w:pPr>
              <w:spacing w:line="240" w:lineRule="auto"/>
              <w:jc w:val="both"/>
            </w:pPr>
            <w:r>
              <w:rPr>
                <w:noProof/>
              </w:rPr>
              <w:drawing>
                <wp:inline distT="0" distB="0" distL="0" distR="0" wp14:anchorId="7CD6C927" wp14:editId="35101D9F">
                  <wp:extent cx="1721307" cy="3060000"/>
                  <wp:effectExtent l="19050" t="19050" r="12700" b="2667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633600C0" w14:textId="77777777" w:rsidTr="008C028A">
        <w:tc>
          <w:tcPr>
            <w:tcW w:w="2405" w:type="dxa"/>
          </w:tcPr>
          <w:p w14:paraId="7A129D7D" w14:textId="77777777" w:rsidR="004F2F68" w:rsidRDefault="004F2F68" w:rsidP="004F2F68">
            <w:pPr>
              <w:spacing w:line="240" w:lineRule="auto"/>
              <w:jc w:val="both"/>
            </w:pPr>
            <w:r>
              <w:t>Status</w:t>
            </w:r>
          </w:p>
        </w:tc>
        <w:tc>
          <w:tcPr>
            <w:tcW w:w="5898" w:type="dxa"/>
          </w:tcPr>
          <w:p w14:paraId="3730B900" w14:textId="087355E0" w:rsidR="004F2F68" w:rsidRDefault="004F2F68" w:rsidP="004F2F68">
            <w:pPr>
              <w:spacing w:line="240" w:lineRule="auto"/>
              <w:jc w:val="both"/>
            </w:pPr>
            <w:r>
              <w:t>Sukses</w:t>
            </w:r>
          </w:p>
        </w:tc>
      </w:tr>
    </w:tbl>
    <w:p w14:paraId="2E12E1C1" w14:textId="77777777" w:rsidR="00DF4141" w:rsidRDefault="00DF4141" w:rsidP="00052257">
      <w:pPr>
        <w:pStyle w:val="isi"/>
        <w:spacing w:before="240"/>
        <w:ind w:firstLine="0"/>
      </w:pPr>
    </w:p>
    <w:p w14:paraId="256B7E75" w14:textId="18324242" w:rsidR="00DF4141" w:rsidRDefault="00DF4141" w:rsidP="00DF4141">
      <w:pPr>
        <w:pStyle w:val="Heading3"/>
        <w:spacing w:before="240"/>
      </w:pPr>
      <w:bookmarkStart w:id="185" w:name="_Toc77700209"/>
      <w:r>
        <w:lastRenderedPageBreak/>
        <w:t>Pengujian Fungsional</w:t>
      </w:r>
      <w:bookmarkEnd w:id="185"/>
    </w:p>
    <w:p w14:paraId="27DF2413" w14:textId="6D49BEF4" w:rsidR="00DF4141" w:rsidRDefault="00DF4141" w:rsidP="00DF4141">
      <w:pPr>
        <w:ind w:firstLine="720"/>
        <w:jc w:val="both"/>
      </w:pPr>
      <w:r>
        <w:t xml:space="preserve">Pengujian fungsional dilakukan untuk memastikan bahwa setiap fungsi pada fitur aplikasi berjalan sesuai dengan kebutuhan dan perancangan berdasarkan </w:t>
      </w:r>
      <w:r>
        <w:rPr>
          <w:i/>
          <w:iCs/>
        </w:rPr>
        <w:t>use case scenario</w:t>
      </w:r>
      <w:r>
        <w:t xml:space="preserve"> yang telah dibuat sebelumnya. Pada pengujian ini akan dibandingkan kondisi akhir dengan hasil yang didapat setelah pengujian. Berikut adalah tabel pengujian fungsional pada setiap fitur.</w:t>
      </w:r>
    </w:p>
    <w:p w14:paraId="412F927F" w14:textId="77777777" w:rsidR="006A60CA" w:rsidRDefault="006A60CA" w:rsidP="006A60CA">
      <w:pPr>
        <w:jc w:val="both"/>
      </w:pPr>
    </w:p>
    <w:p w14:paraId="615A5487" w14:textId="51FBD0B7" w:rsidR="003974F1" w:rsidRDefault="003974F1" w:rsidP="003974F1">
      <w:pPr>
        <w:pStyle w:val="Caption"/>
        <w:keepNext/>
      </w:pPr>
      <w:bookmarkStart w:id="186" w:name="_Toc77700437"/>
      <w:r>
        <w:t>Tabel 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4</w:t>
      </w:r>
      <w:r w:rsidR="00047508">
        <w:fldChar w:fldCharType="end"/>
      </w:r>
      <w:r>
        <w:t xml:space="preserve"> Pengujian Fungsional </w:t>
      </w:r>
      <w:r w:rsidR="00A541F6">
        <w:t>Pembelian Produk</w:t>
      </w:r>
      <w:bookmarkEnd w:id="186"/>
    </w:p>
    <w:tbl>
      <w:tblPr>
        <w:tblStyle w:val="TableGrid"/>
        <w:tblW w:w="0" w:type="auto"/>
        <w:tblLook w:val="04A0" w:firstRow="1" w:lastRow="0" w:firstColumn="1" w:lastColumn="0" w:noHBand="0" w:noVBand="1"/>
      </w:tblPr>
      <w:tblGrid>
        <w:gridCol w:w="2830"/>
        <w:gridCol w:w="5473"/>
      </w:tblGrid>
      <w:tr w:rsidR="00DF4141" w14:paraId="39117A0B" w14:textId="77777777" w:rsidTr="00DF4141">
        <w:tc>
          <w:tcPr>
            <w:tcW w:w="2830" w:type="dxa"/>
          </w:tcPr>
          <w:p w14:paraId="113EF0ED" w14:textId="0C026FDC" w:rsidR="00DF4141" w:rsidRDefault="00DF4141" w:rsidP="00DF4141">
            <w:pPr>
              <w:jc w:val="both"/>
            </w:pPr>
            <w:r>
              <w:t>Tujuan</w:t>
            </w:r>
          </w:p>
        </w:tc>
        <w:tc>
          <w:tcPr>
            <w:tcW w:w="5473" w:type="dxa"/>
          </w:tcPr>
          <w:p w14:paraId="36AD7FED" w14:textId="617A6841" w:rsidR="00DF4141" w:rsidRDefault="003974F1" w:rsidP="00FB343B">
            <w:r>
              <w:t xml:space="preserve">Pengujian untuk memastikan pengguna dapat </w:t>
            </w:r>
            <w:r w:rsidR="00A541F6">
              <w:t>m</w:t>
            </w:r>
            <w:r>
              <w:t>elakukan pembelian salah satu produk yang dipasarkan</w:t>
            </w:r>
          </w:p>
        </w:tc>
      </w:tr>
      <w:tr w:rsidR="006A60CA" w14:paraId="76A36DB4" w14:textId="77777777" w:rsidTr="00DF4141">
        <w:tc>
          <w:tcPr>
            <w:tcW w:w="2830" w:type="dxa"/>
          </w:tcPr>
          <w:p w14:paraId="6E83D4C1" w14:textId="6D51582A" w:rsidR="006A60CA" w:rsidRDefault="006A60CA" w:rsidP="006A60CA">
            <w:pPr>
              <w:jc w:val="both"/>
            </w:pPr>
            <w:r>
              <w:t>Skenario pengujian</w:t>
            </w:r>
          </w:p>
        </w:tc>
        <w:tc>
          <w:tcPr>
            <w:tcW w:w="5473" w:type="dxa"/>
          </w:tcPr>
          <w:p w14:paraId="469886BC" w14:textId="7D864504" w:rsidR="006A60CA" w:rsidRDefault="00881B2C" w:rsidP="006A60CA">
            <w:pPr>
              <w:pStyle w:val="ListParagraph"/>
              <w:numPr>
                <w:ilvl w:val="3"/>
                <w:numId w:val="30"/>
              </w:numPr>
              <w:ind w:left="317"/>
              <w:rPr>
                <w:szCs w:val="24"/>
              </w:rPr>
            </w:pPr>
            <w:r>
              <w:rPr>
                <w:szCs w:val="24"/>
              </w:rPr>
              <w:t>Pengguna</w:t>
            </w:r>
            <w:r w:rsidR="006A60CA">
              <w:rPr>
                <w:szCs w:val="24"/>
              </w:rPr>
              <w:t xml:space="preserve"> memilih menu “</w:t>
            </w:r>
            <w:r w:rsidR="006A60CA" w:rsidRPr="00E42DA8">
              <w:rPr>
                <w:i/>
                <w:iCs/>
                <w:szCs w:val="24"/>
              </w:rPr>
              <w:t>H</w:t>
            </w:r>
            <w:r w:rsidR="006A60CA">
              <w:rPr>
                <w:i/>
                <w:iCs/>
                <w:szCs w:val="24"/>
              </w:rPr>
              <w:t>ome</w:t>
            </w:r>
            <w:r w:rsidR="006A60CA">
              <w:rPr>
                <w:szCs w:val="24"/>
              </w:rPr>
              <w:t>”.</w:t>
            </w:r>
          </w:p>
          <w:p w14:paraId="6475B568" w14:textId="77777777" w:rsidR="006A60CA" w:rsidRDefault="006A60CA" w:rsidP="006A60CA">
            <w:pPr>
              <w:pStyle w:val="ListParagraph"/>
              <w:numPr>
                <w:ilvl w:val="3"/>
                <w:numId w:val="30"/>
              </w:numPr>
              <w:ind w:left="317"/>
              <w:rPr>
                <w:szCs w:val="24"/>
              </w:rPr>
            </w:pPr>
            <w:r>
              <w:rPr>
                <w:szCs w:val="24"/>
              </w:rPr>
              <w:t>Sistem menampilkan menu dan produk-produk yang tersedia.</w:t>
            </w:r>
          </w:p>
          <w:p w14:paraId="12BD5231" w14:textId="1DA2A6C9" w:rsidR="006A60CA" w:rsidRDefault="00881B2C" w:rsidP="006A60CA">
            <w:pPr>
              <w:pStyle w:val="ListParagraph"/>
              <w:numPr>
                <w:ilvl w:val="3"/>
                <w:numId w:val="30"/>
              </w:numPr>
              <w:ind w:left="317"/>
              <w:rPr>
                <w:szCs w:val="24"/>
              </w:rPr>
            </w:pPr>
            <w:r>
              <w:rPr>
                <w:szCs w:val="24"/>
              </w:rPr>
              <w:t>Pengguna</w:t>
            </w:r>
            <w:r w:rsidR="006A60CA">
              <w:rPr>
                <w:szCs w:val="24"/>
              </w:rPr>
              <w:t xml:space="preserve"> memilih salah satu produk.</w:t>
            </w:r>
          </w:p>
          <w:p w14:paraId="0406DB80" w14:textId="77777777" w:rsidR="006A60CA" w:rsidRDefault="006A60CA" w:rsidP="006A60CA">
            <w:pPr>
              <w:pStyle w:val="ListParagraph"/>
              <w:numPr>
                <w:ilvl w:val="3"/>
                <w:numId w:val="30"/>
              </w:numPr>
              <w:ind w:left="317"/>
              <w:rPr>
                <w:szCs w:val="24"/>
              </w:rPr>
            </w:pPr>
            <w:r>
              <w:rPr>
                <w:szCs w:val="24"/>
              </w:rPr>
              <w:t>Sistem menampilkan detail produk berisi harga, stok, deskripsi, serta rekomendasi produk lainnya.</w:t>
            </w:r>
          </w:p>
          <w:p w14:paraId="161F6BBC" w14:textId="0853175B" w:rsidR="006A60CA" w:rsidRDefault="00881B2C" w:rsidP="006A60CA">
            <w:pPr>
              <w:pStyle w:val="ListParagraph"/>
              <w:numPr>
                <w:ilvl w:val="3"/>
                <w:numId w:val="30"/>
              </w:numPr>
              <w:ind w:left="317"/>
              <w:rPr>
                <w:szCs w:val="24"/>
              </w:rPr>
            </w:pPr>
            <w:r>
              <w:rPr>
                <w:szCs w:val="24"/>
              </w:rPr>
              <w:t>Pengguna</w:t>
            </w:r>
            <w:r w:rsidR="006A60CA">
              <w:rPr>
                <w:szCs w:val="24"/>
              </w:rPr>
              <w:t xml:space="preserve"> menekan tombol “Beli”.</w:t>
            </w:r>
          </w:p>
          <w:p w14:paraId="4E74C18B" w14:textId="77777777" w:rsidR="006A60CA" w:rsidRDefault="006A60CA" w:rsidP="006A60CA">
            <w:pPr>
              <w:pStyle w:val="ListParagraph"/>
              <w:numPr>
                <w:ilvl w:val="3"/>
                <w:numId w:val="30"/>
              </w:numPr>
              <w:ind w:left="317"/>
              <w:rPr>
                <w:szCs w:val="24"/>
              </w:rPr>
            </w:pPr>
            <w:r>
              <w:rPr>
                <w:szCs w:val="24"/>
              </w:rPr>
              <w:t>Sistem menampilkan halaman checkout pesanan.</w:t>
            </w:r>
          </w:p>
          <w:p w14:paraId="7031DED0" w14:textId="666109EE" w:rsidR="006A60CA" w:rsidRDefault="00881B2C" w:rsidP="006A60CA">
            <w:pPr>
              <w:pStyle w:val="ListParagraph"/>
              <w:numPr>
                <w:ilvl w:val="3"/>
                <w:numId w:val="30"/>
              </w:numPr>
              <w:ind w:left="317"/>
              <w:rPr>
                <w:szCs w:val="24"/>
              </w:rPr>
            </w:pPr>
            <w:r>
              <w:rPr>
                <w:szCs w:val="24"/>
              </w:rPr>
              <w:t>Pengguna</w:t>
            </w:r>
            <w:r w:rsidR="006A60CA">
              <w:rPr>
                <w:szCs w:val="24"/>
              </w:rPr>
              <w:t xml:space="preserve"> melengkapi data pengiriman seperti alamat pengiriman, catatan pengiriman, kurir &amp; metode verifikasi pembayaran.</w:t>
            </w:r>
          </w:p>
          <w:p w14:paraId="443DD24A" w14:textId="438C2FD3" w:rsidR="006A60CA" w:rsidRDefault="006A60CA" w:rsidP="006A60CA">
            <w:pPr>
              <w:pStyle w:val="ListParagraph"/>
              <w:numPr>
                <w:ilvl w:val="3"/>
                <w:numId w:val="30"/>
              </w:numPr>
              <w:ind w:left="317"/>
              <w:rPr>
                <w:szCs w:val="24"/>
              </w:rPr>
            </w:pPr>
            <w:r>
              <w:rPr>
                <w:szCs w:val="24"/>
              </w:rPr>
              <w:t xml:space="preserve">Apabila data sudah lengkap dan sesuai, </w:t>
            </w:r>
            <w:r w:rsidR="00881B2C">
              <w:rPr>
                <w:szCs w:val="24"/>
              </w:rPr>
              <w:t>pengguna</w:t>
            </w:r>
            <w:r>
              <w:rPr>
                <w:szCs w:val="24"/>
              </w:rPr>
              <w:t xml:space="preserve"> menekan tombol “Pembayaran”.</w:t>
            </w:r>
          </w:p>
          <w:p w14:paraId="12B93D1F" w14:textId="77777777" w:rsidR="006A60CA" w:rsidRDefault="006A60CA" w:rsidP="006A60CA">
            <w:pPr>
              <w:pStyle w:val="ListParagraph"/>
              <w:numPr>
                <w:ilvl w:val="3"/>
                <w:numId w:val="30"/>
              </w:numPr>
              <w:ind w:left="317"/>
              <w:rPr>
                <w:szCs w:val="24"/>
              </w:rPr>
            </w:pPr>
            <w:r>
              <w:rPr>
                <w:szCs w:val="24"/>
              </w:rPr>
              <w:t>Sistem mengarahkan pada halaman pembayaran sesuai metode verifikasi pembayaran yang dipilih.</w:t>
            </w:r>
          </w:p>
          <w:p w14:paraId="5285EB5F" w14:textId="714425AB" w:rsidR="006A60CA" w:rsidRDefault="00881B2C" w:rsidP="00A06BF7">
            <w:pPr>
              <w:pStyle w:val="ListParagraph"/>
              <w:numPr>
                <w:ilvl w:val="3"/>
                <w:numId w:val="30"/>
              </w:numPr>
              <w:ind w:left="317"/>
            </w:pPr>
            <w:r>
              <w:rPr>
                <w:szCs w:val="24"/>
              </w:rPr>
              <w:t>Pengguna</w:t>
            </w:r>
            <w:r w:rsidR="006A60CA">
              <w:t xml:space="preserve"> melanjutkan proses pembayaran dengan metode pembayaran yang dipilih sebelumnya.</w:t>
            </w:r>
          </w:p>
        </w:tc>
      </w:tr>
      <w:tr w:rsidR="006A60CA" w14:paraId="7BD2E1BF" w14:textId="77777777" w:rsidTr="00DF4141">
        <w:tc>
          <w:tcPr>
            <w:tcW w:w="2830" w:type="dxa"/>
          </w:tcPr>
          <w:p w14:paraId="76B49C8E" w14:textId="41D1EBA2" w:rsidR="006A60CA" w:rsidRDefault="006A60CA" w:rsidP="006A60CA">
            <w:pPr>
              <w:jc w:val="both"/>
            </w:pPr>
            <w:r>
              <w:t>Hasil yang diharapkan</w:t>
            </w:r>
          </w:p>
        </w:tc>
        <w:tc>
          <w:tcPr>
            <w:tcW w:w="5473" w:type="dxa"/>
          </w:tcPr>
          <w:p w14:paraId="09E6F1B2" w14:textId="3362590D" w:rsidR="006A60CA" w:rsidRDefault="00FB343B" w:rsidP="00FB343B">
            <w:r>
              <w:t>Sistem menampilkan list transaksi yang selesai dan/atau sedang diproses.</w:t>
            </w:r>
          </w:p>
        </w:tc>
      </w:tr>
      <w:tr w:rsidR="006A60CA" w14:paraId="39F21E3A" w14:textId="77777777" w:rsidTr="00DF4141">
        <w:tc>
          <w:tcPr>
            <w:tcW w:w="2830" w:type="dxa"/>
          </w:tcPr>
          <w:p w14:paraId="642B6368" w14:textId="52B22294" w:rsidR="006A60CA" w:rsidRDefault="006A60CA" w:rsidP="006A60CA">
            <w:pPr>
              <w:jc w:val="both"/>
            </w:pPr>
            <w:r>
              <w:t>Hasil pengujian</w:t>
            </w:r>
          </w:p>
        </w:tc>
        <w:tc>
          <w:tcPr>
            <w:tcW w:w="5473" w:type="dxa"/>
          </w:tcPr>
          <w:p w14:paraId="6F9172E8" w14:textId="276A3473" w:rsidR="006A60CA" w:rsidRDefault="00FB343B" w:rsidP="006A60CA">
            <w:pPr>
              <w:jc w:val="both"/>
            </w:pPr>
            <w:r>
              <w:t>Sistem berhasil menampilkan list transaksi yang selesai dan/atau sedang diproses.</w:t>
            </w:r>
          </w:p>
        </w:tc>
      </w:tr>
      <w:tr w:rsidR="006A60CA" w14:paraId="5D49DBCD" w14:textId="77777777" w:rsidTr="00DF4141">
        <w:tc>
          <w:tcPr>
            <w:tcW w:w="2830" w:type="dxa"/>
          </w:tcPr>
          <w:p w14:paraId="187E58EF" w14:textId="035BD6F6" w:rsidR="006A60CA" w:rsidRDefault="006A60CA" w:rsidP="006A60CA">
            <w:pPr>
              <w:jc w:val="both"/>
            </w:pPr>
            <w:r>
              <w:t>Status uji</w:t>
            </w:r>
          </w:p>
        </w:tc>
        <w:tc>
          <w:tcPr>
            <w:tcW w:w="5473" w:type="dxa"/>
          </w:tcPr>
          <w:p w14:paraId="422695B3" w14:textId="129FEEA6" w:rsidR="006A60CA" w:rsidRPr="00973130" w:rsidRDefault="006A60CA" w:rsidP="006A60CA">
            <w:pPr>
              <w:jc w:val="both"/>
            </w:pPr>
            <w:r w:rsidRPr="00973130">
              <w:t>Valid</w:t>
            </w:r>
          </w:p>
        </w:tc>
      </w:tr>
    </w:tbl>
    <w:p w14:paraId="3378757E" w14:textId="40C68D05" w:rsidR="00DF4141" w:rsidRDefault="00DF4141" w:rsidP="00DF4141">
      <w:pPr>
        <w:jc w:val="both"/>
      </w:pPr>
    </w:p>
    <w:p w14:paraId="503E1F74" w14:textId="6AB413A7" w:rsidR="003974F1" w:rsidRDefault="003974F1" w:rsidP="003974F1">
      <w:pPr>
        <w:pStyle w:val="Caption"/>
        <w:keepNext/>
      </w:pPr>
      <w:bookmarkStart w:id="187" w:name="_Toc77700438"/>
      <w:r>
        <w:t>Tabel 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5</w:t>
      </w:r>
      <w:r w:rsidR="00047508">
        <w:fldChar w:fldCharType="end"/>
      </w:r>
      <w:r>
        <w:t xml:space="preserve"> Pengujian Fungsional </w:t>
      </w:r>
      <w:r w:rsidR="00A06BF7">
        <w:t>Mengelola Profil</w:t>
      </w:r>
      <w:bookmarkEnd w:id="187"/>
    </w:p>
    <w:tbl>
      <w:tblPr>
        <w:tblStyle w:val="TableGrid"/>
        <w:tblW w:w="0" w:type="auto"/>
        <w:tblLook w:val="04A0" w:firstRow="1" w:lastRow="0" w:firstColumn="1" w:lastColumn="0" w:noHBand="0" w:noVBand="1"/>
      </w:tblPr>
      <w:tblGrid>
        <w:gridCol w:w="2830"/>
        <w:gridCol w:w="5473"/>
      </w:tblGrid>
      <w:tr w:rsidR="003974F1" w14:paraId="3197ED29" w14:textId="77777777" w:rsidTr="008C028A">
        <w:tc>
          <w:tcPr>
            <w:tcW w:w="2830" w:type="dxa"/>
          </w:tcPr>
          <w:p w14:paraId="19E9BBC6" w14:textId="77777777" w:rsidR="003974F1" w:rsidRDefault="003974F1" w:rsidP="003974F1">
            <w:pPr>
              <w:jc w:val="both"/>
            </w:pPr>
            <w:r>
              <w:t>Tujuan</w:t>
            </w:r>
          </w:p>
        </w:tc>
        <w:tc>
          <w:tcPr>
            <w:tcW w:w="5473" w:type="dxa"/>
          </w:tcPr>
          <w:p w14:paraId="36D557D9" w14:textId="205E3F9E" w:rsidR="003974F1" w:rsidRDefault="003974F1" w:rsidP="00A06BF7">
            <w:r>
              <w:t>Pengujian untuk memastikan pengguna dapat</w:t>
            </w:r>
            <w:r w:rsidR="00A06BF7">
              <w:t xml:space="preserve"> </w:t>
            </w:r>
            <w:r w:rsidR="00A541F6">
              <w:t>m</w:t>
            </w:r>
            <w:r w:rsidR="00A06BF7" w:rsidRPr="00A06BF7">
              <w:t>engelola data profil user yang terdaftar</w:t>
            </w:r>
          </w:p>
        </w:tc>
      </w:tr>
      <w:tr w:rsidR="00A06BF7" w14:paraId="3B2F2A19" w14:textId="77777777" w:rsidTr="008C028A">
        <w:tc>
          <w:tcPr>
            <w:tcW w:w="2830" w:type="dxa"/>
          </w:tcPr>
          <w:p w14:paraId="2C7202C1" w14:textId="77777777" w:rsidR="00A06BF7" w:rsidRDefault="00A06BF7" w:rsidP="00A06BF7">
            <w:pPr>
              <w:jc w:val="both"/>
            </w:pPr>
            <w:r>
              <w:t>Skenario pengujian</w:t>
            </w:r>
          </w:p>
        </w:tc>
        <w:tc>
          <w:tcPr>
            <w:tcW w:w="5473" w:type="dxa"/>
          </w:tcPr>
          <w:p w14:paraId="12ED7251" w14:textId="0CB92EA5" w:rsidR="00A06BF7" w:rsidRDefault="00881B2C" w:rsidP="00A06BF7">
            <w:pPr>
              <w:pStyle w:val="ListParagraph"/>
              <w:numPr>
                <w:ilvl w:val="3"/>
                <w:numId w:val="31"/>
              </w:numPr>
              <w:ind w:left="317"/>
              <w:rPr>
                <w:szCs w:val="24"/>
              </w:rPr>
            </w:pPr>
            <w:r>
              <w:rPr>
                <w:szCs w:val="24"/>
              </w:rPr>
              <w:t>Pengguna</w:t>
            </w:r>
            <w:r w:rsidR="00A06BF7">
              <w:rPr>
                <w:szCs w:val="24"/>
              </w:rPr>
              <w:t xml:space="preserve"> memilih menu “Akun”.</w:t>
            </w:r>
          </w:p>
          <w:p w14:paraId="3A475B21" w14:textId="77777777" w:rsidR="00A06BF7" w:rsidRDefault="00A06BF7" w:rsidP="00A06BF7">
            <w:pPr>
              <w:pStyle w:val="ListParagraph"/>
              <w:numPr>
                <w:ilvl w:val="3"/>
                <w:numId w:val="31"/>
              </w:numPr>
              <w:ind w:left="317"/>
              <w:rPr>
                <w:szCs w:val="24"/>
              </w:rPr>
            </w:pPr>
            <w:r>
              <w:rPr>
                <w:szCs w:val="24"/>
              </w:rPr>
              <w:t>Sistem menampilkan halaman edit akun.</w:t>
            </w:r>
          </w:p>
          <w:p w14:paraId="5E7FC253" w14:textId="0BFC7485" w:rsidR="00A06BF7" w:rsidRDefault="00881B2C" w:rsidP="00A06BF7">
            <w:pPr>
              <w:pStyle w:val="ListParagraph"/>
              <w:numPr>
                <w:ilvl w:val="3"/>
                <w:numId w:val="31"/>
              </w:numPr>
              <w:ind w:left="317"/>
              <w:rPr>
                <w:szCs w:val="24"/>
              </w:rPr>
            </w:pPr>
            <w:r>
              <w:rPr>
                <w:szCs w:val="24"/>
              </w:rPr>
              <w:t>Pengguna</w:t>
            </w:r>
            <w:r w:rsidR="00A06BF7">
              <w:rPr>
                <w:szCs w:val="24"/>
              </w:rPr>
              <w:t xml:space="preserve"> melakukan modifikasi pada nama dan/atau alamat.</w:t>
            </w:r>
          </w:p>
          <w:p w14:paraId="2CE07D2E" w14:textId="276A5007" w:rsidR="00A06BF7" w:rsidRDefault="00881B2C" w:rsidP="00A06BF7">
            <w:pPr>
              <w:pStyle w:val="ListParagraph"/>
              <w:numPr>
                <w:ilvl w:val="3"/>
                <w:numId w:val="31"/>
              </w:numPr>
              <w:ind w:left="317"/>
            </w:pPr>
            <w:r>
              <w:rPr>
                <w:szCs w:val="24"/>
              </w:rPr>
              <w:t>Pengguna</w:t>
            </w:r>
            <w:r w:rsidR="00A06BF7">
              <w:rPr>
                <w:szCs w:val="24"/>
              </w:rPr>
              <w:t xml:space="preserve"> menekan tombol “Simpan”.</w:t>
            </w:r>
          </w:p>
        </w:tc>
      </w:tr>
      <w:tr w:rsidR="00A06BF7" w14:paraId="7A58D03F" w14:textId="77777777" w:rsidTr="008C028A">
        <w:tc>
          <w:tcPr>
            <w:tcW w:w="2830" w:type="dxa"/>
          </w:tcPr>
          <w:p w14:paraId="1B6ED980" w14:textId="77777777" w:rsidR="00A06BF7" w:rsidRDefault="00A06BF7" w:rsidP="00A06BF7">
            <w:pPr>
              <w:jc w:val="both"/>
            </w:pPr>
            <w:r>
              <w:t>Hasil yang diharapkan</w:t>
            </w:r>
          </w:p>
        </w:tc>
        <w:tc>
          <w:tcPr>
            <w:tcW w:w="5473" w:type="dxa"/>
          </w:tcPr>
          <w:p w14:paraId="069AC3DE" w14:textId="000A79A0" w:rsidR="00A06BF7" w:rsidRDefault="00A06BF7" w:rsidP="00A06BF7">
            <w:r>
              <w:t>Sistem akan mengalihkan ke halaman akun &amp; data pengguna akan diperbarui.</w:t>
            </w:r>
          </w:p>
        </w:tc>
      </w:tr>
      <w:tr w:rsidR="00973130" w14:paraId="0495DA24" w14:textId="77777777" w:rsidTr="008C028A">
        <w:tc>
          <w:tcPr>
            <w:tcW w:w="2830" w:type="dxa"/>
          </w:tcPr>
          <w:p w14:paraId="3C39EE5C" w14:textId="77777777" w:rsidR="00973130" w:rsidRDefault="00973130" w:rsidP="00973130">
            <w:pPr>
              <w:jc w:val="both"/>
            </w:pPr>
            <w:r>
              <w:t>Hasil pengujian</w:t>
            </w:r>
          </w:p>
        </w:tc>
        <w:tc>
          <w:tcPr>
            <w:tcW w:w="5473" w:type="dxa"/>
          </w:tcPr>
          <w:p w14:paraId="157A0170" w14:textId="2E6FA8FC" w:rsidR="00973130" w:rsidRDefault="00973130" w:rsidP="00973130">
            <w:r>
              <w:t>Sistem berhasil mengalihkan ke halaman akun namun data pengguna tidak berhasil diperbarui</w:t>
            </w:r>
          </w:p>
        </w:tc>
      </w:tr>
      <w:tr w:rsidR="00A06BF7" w14:paraId="1F415C0F" w14:textId="77777777" w:rsidTr="008C028A">
        <w:tc>
          <w:tcPr>
            <w:tcW w:w="2830" w:type="dxa"/>
          </w:tcPr>
          <w:p w14:paraId="03DE5041" w14:textId="77777777" w:rsidR="00A06BF7" w:rsidRDefault="00A06BF7" w:rsidP="00A06BF7">
            <w:pPr>
              <w:jc w:val="both"/>
            </w:pPr>
            <w:r>
              <w:t>Status uji</w:t>
            </w:r>
          </w:p>
        </w:tc>
        <w:tc>
          <w:tcPr>
            <w:tcW w:w="5473" w:type="dxa"/>
          </w:tcPr>
          <w:p w14:paraId="02B9716F" w14:textId="6081EE76" w:rsidR="00A06BF7" w:rsidRPr="00973130" w:rsidRDefault="00973130" w:rsidP="00A06BF7">
            <w:r w:rsidRPr="00973130">
              <w:t xml:space="preserve">Tidak </w:t>
            </w:r>
            <w:r w:rsidR="00A06BF7" w:rsidRPr="00973130">
              <w:t>Valid</w:t>
            </w:r>
          </w:p>
        </w:tc>
      </w:tr>
    </w:tbl>
    <w:p w14:paraId="1C1CDA27" w14:textId="02550AEB" w:rsidR="003974F1" w:rsidRDefault="003974F1" w:rsidP="00DF4141">
      <w:pPr>
        <w:jc w:val="both"/>
      </w:pPr>
    </w:p>
    <w:p w14:paraId="08128301" w14:textId="29F227A8" w:rsidR="003974F1" w:rsidRDefault="003974F1" w:rsidP="003974F1">
      <w:pPr>
        <w:pStyle w:val="Caption"/>
        <w:keepNext/>
      </w:pPr>
      <w:bookmarkStart w:id="188" w:name="_Toc77700439"/>
      <w:r>
        <w:t>Tabel 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6</w:t>
      </w:r>
      <w:r w:rsidR="00047508">
        <w:fldChar w:fldCharType="end"/>
      </w:r>
      <w:r>
        <w:t xml:space="preserve"> Pengujian Fungsional </w:t>
      </w:r>
      <w:r w:rsidR="00A541F6">
        <w:t>Mengonfirmasi Pesanan Selesai</w:t>
      </w:r>
      <w:bookmarkEnd w:id="188"/>
    </w:p>
    <w:tbl>
      <w:tblPr>
        <w:tblStyle w:val="TableGrid"/>
        <w:tblW w:w="0" w:type="auto"/>
        <w:tblLook w:val="04A0" w:firstRow="1" w:lastRow="0" w:firstColumn="1" w:lastColumn="0" w:noHBand="0" w:noVBand="1"/>
      </w:tblPr>
      <w:tblGrid>
        <w:gridCol w:w="2830"/>
        <w:gridCol w:w="5473"/>
      </w:tblGrid>
      <w:tr w:rsidR="003974F1" w14:paraId="32DA0036" w14:textId="77777777" w:rsidTr="008C028A">
        <w:tc>
          <w:tcPr>
            <w:tcW w:w="2830" w:type="dxa"/>
          </w:tcPr>
          <w:p w14:paraId="2C94C5B4" w14:textId="77777777" w:rsidR="003974F1" w:rsidRDefault="003974F1" w:rsidP="003974F1">
            <w:pPr>
              <w:jc w:val="both"/>
            </w:pPr>
            <w:r>
              <w:t>Tujuan</w:t>
            </w:r>
          </w:p>
        </w:tc>
        <w:tc>
          <w:tcPr>
            <w:tcW w:w="5473" w:type="dxa"/>
          </w:tcPr>
          <w:p w14:paraId="6271626E" w14:textId="300C1CBD" w:rsidR="003974F1" w:rsidRDefault="003974F1" w:rsidP="00A06BF7">
            <w:r>
              <w:t>Pengujian untuk memastikan pengguna dapat</w:t>
            </w:r>
            <w:r w:rsidR="00A541F6">
              <w:t xml:space="preserve"> melakukan konfirmasi apabila transaksi selesai</w:t>
            </w:r>
          </w:p>
        </w:tc>
      </w:tr>
      <w:tr w:rsidR="00A06BF7" w14:paraId="2C06AF03" w14:textId="77777777" w:rsidTr="008C028A">
        <w:tc>
          <w:tcPr>
            <w:tcW w:w="2830" w:type="dxa"/>
          </w:tcPr>
          <w:p w14:paraId="7046E0D2" w14:textId="77777777" w:rsidR="00A06BF7" w:rsidRDefault="00A06BF7" w:rsidP="00A06BF7">
            <w:pPr>
              <w:jc w:val="both"/>
            </w:pPr>
            <w:r>
              <w:t>Skenario pengujian</w:t>
            </w:r>
          </w:p>
        </w:tc>
        <w:tc>
          <w:tcPr>
            <w:tcW w:w="5473" w:type="dxa"/>
          </w:tcPr>
          <w:p w14:paraId="49F1765B" w14:textId="1D5F3017" w:rsidR="00A541F6" w:rsidRDefault="00881B2C" w:rsidP="00A541F6">
            <w:pPr>
              <w:pStyle w:val="ListParagraph"/>
              <w:numPr>
                <w:ilvl w:val="0"/>
                <w:numId w:val="32"/>
              </w:numPr>
              <w:ind w:left="316"/>
            </w:pPr>
            <w:r>
              <w:t>Pengguna</w:t>
            </w:r>
            <w:r w:rsidR="00A541F6">
              <w:t xml:space="preserve"> memilih menu “Transaksi”.</w:t>
            </w:r>
          </w:p>
          <w:p w14:paraId="4F564C49" w14:textId="77777777" w:rsidR="00A541F6" w:rsidRDefault="00A541F6" w:rsidP="00A541F6">
            <w:pPr>
              <w:pStyle w:val="ListParagraph"/>
              <w:numPr>
                <w:ilvl w:val="0"/>
                <w:numId w:val="32"/>
              </w:numPr>
              <w:ind w:left="316"/>
            </w:pPr>
            <w:r>
              <w:t>Sistem menampilkan semua list transaksi.</w:t>
            </w:r>
          </w:p>
          <w:p w14:paraId="3CB97472" w14:textId="7B6FE127" w:rsidR="00A541F6" w:rsidRDefault="00881B2C" w:rsidP="00A541F6">
            <w:pPr>
              <w:pStyle w:val="ListParagraph"/>
              <w:numPr>
                <w:ilvl w:val="0"/>
                <w:numId w:val="32"/>
              </w:numPr>
              <w:ind w:left="316"/>
            </w:pPr>
            <w:r>
              <w:t>Pengguna</w:t>
            </w:r>
            <w:r w:rsidR="00A541F6">
              <w:t xml:space="preserve"> menekan tombol "Dalam Proses".</w:t>
            </w:r>
          </w:p>
          <w:p w14:paraId="31B510C8" w14:textId="77777777" w:rsidR="00A541F6" w:rsidRDefault="00A541F6" w:rsidP="00A541F6">
            <w:pPr>
              <w:pStyle w:val="ListParagraph"/>
              <w:numPr>
                <w:ilvl w:val="0"/>
                <w:numId w:val="32"/>
              </w:numPr>
              <w:ind w:left="316"/>
            </w:pPr>
            <w:r>
              <w:t>Sistem menampilkan list transaksi dalam proses pengiriman.</w:t>
            </w:r>
          </w:p>
          <w:p w14:paraId="6A2BC3E2" w14:textId="1D7A0BF9" w:rsidR="00A06BF7" w:rsidRDefault="00881B2C" w:rsidP="00A541F6">
            <w:pPr>
              <w:pStyle w:val="ListParagraph"/>
              <w:numPr>
                <w:ilvl w:val="0"/>
                <w:numId w:val="32"/>
              </w:numPr>
              <w:ind w:left="316"/>
            </w:pPr>
            <w:r>
              <w:t>Pengguna</w:t>
            </w:r>
            <w:r w:rsidR="00A541F6">
              <w:t xml:space="preserve"> memilih salah satu transaksi dan menekan tombol "Pesanan Sampai".</w:t>
            </w:r>
          </w:p>
        </w:tc>
      </w:tr>
      <w:tr w:rsidR="00A06BF7" w14:paraId="72336517" w14:textId="77777777" w:rsidTr="008C028A">
        <w:tc>
          <w:tcPr>
            <w:tcW w:w="2830" w:type="dxa"/>
          </w:tcPr>
          <w:p w14:paraId="1774CDE0" w14:textId="77777777" w:rsidR="00A06BF7" w:rsidRDefault="00A06BF7" w:rsidP="00A06BF7">
            <w:pPr>
              <w:jc w:val="both"/>
            </w:pPr>
            <w:r>
              <w:t>Hasil yang diharapkan</w:t>
            </w:r>
          </w:p>
        </w:tc>
        <w:tc>
          <w:tcPr>
            <w:tcW w:w="5473" w:type="dxa"/>
          </w:tcPr>
          <w:p w14:paraId="770ABE4C" w14:textId="52BE8722" w:rsidR="00A06BF7" w:rsidRDefault="00A541F6" w:rsidP="00A06BF7">
            <w:r>
              <w:t>Sistem akan menyimpan dan mengkonformasi pesanan ke penjual.</w:t>
            </w:r>
          </w:p>
        </w:tc>
      </w:tr>
      <w:tr w:rsidR="00A06BF7" w14:paraId="6283EFC2" w14:textId="77777777" w:rsidTr="008C028A">
        <w:tc>
          <w:tcPr>
            <w:tcW w:w="2830" w:type="dxa"/>
          </w:tcPr>
          <w:p w14:paraId="38BA0A62" w14:textId="77777777" w:rsidR="00A06BF7" w:rsidRDefault="00A06BF7" w:rsidP="00A06BF7">
            <w:pPr>
              <w:jc w:val="both"/>
            </w:pPr>
            <w:r>
              <w:t>Hasil pengujian</w:t>
            </w:r>
          </w:p>
        </w:tc>
        <w:tc>
          <w:tcPr>
            <w:tcW w:w="5473" w:type="dxa"/>
          </w:tcPr>
          <w:p w14:paraId="542D2226" w14:textId="7C08165F" w:rsidR="00A06BF7" w:rsidRDefault="00A541F6" w:rsidP="00A06BF7">
            <w:r>
              <w:t xml:space="preserve">Sistem </w:t>
            </w:r>
            <w:r w:rsidR="00881B2C">
              <w:t xml:space="preserve">berhasil </w:t>
            </w:r>
            <w:r>
              <w:t>menyimpan dan mengkonformasi pesanan ke penjual melalui admin tools Panen-Panen.</w:t>
            </w:r>
          </w:p>
        </w:tc>
      </w:tr>
      <w:tr w:rsidR="00A06BF7" w14:paraId="0E66EB33" w14:textId="77777777" w:rsidTr="008C028A">
        <w:tc>
          <w:tcPr>
            <w:tcW w:w="2830" w:type="dxa"/>
          </w:tcPr>
          <w:p w14:paraId="7A91CB27" w14:textId="77777777" w:rsidR="00A06BF7" w:rsidRDefault="00A06BF7" w:rsidP="00A06BF7">
            <w:pPr>
              <w:jc w:val="both"/>
            </w:pPr>
            <w:r>
              <w:t>Status uji</w:t>
            </w:r>
          </w:p>
        </w:tc>
        <w:tc>
          <w:tcPr>
            <w:tcW w:w="5473" w:type="dxa"/>
          </w:tcPr>
          <w:p w14:paraId="462B83AA" w14:textId="77777777" w:rsidR="00A06BF7" w:rsidRPr="00973130" w:rsidRDefault="00A06BF7" w:rsidP="00A06BF7">
            <w:r w:rsidRPr="00973130">
              <w:t>Valid</w:t>
            </w:r>
          </w:p>
        </w:tc>
      </w:tr>
    </w:tbl>
    <w:p w14:paraId="13909445" w14:textId="6DF2C54C" w:rsidR="003974F1" w:rsidRDefault="003974F1" w:rsidP="00DF4141">
      <w:pPr>
        <w:jc w:val="both"/>
      </w:pPr>
    </w:p>
    <w:p w14:paraId="558B7719" w14:textId="11C7C16B" w:rsidR="003974F1" w:rsidRDefault="003974F1" w:rsidP="003974F1">
      <w:pPr>
        <w:pStyle w:val="Caption"/>
        <w:keepNext/>
      </w:pPr>
      <w:bookmarkStart w:id="189" w:name="_Toc77700440"/>
      <w:r>
        <w:lastRenderedPageBreak/>
        <w:t>Tabel 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7</w:t>
      </w:r>
      <w:r w:rsidR="00047508">
        <w:fldChar w:fldCharType="end"/>
      </w:r>
      <w:r>
        <w:t xml:space="preserve"> Pengujian Fungsional </w:t>
      </w:r>
      <w:r w:rsidR="00A541F6">
        <w:t>Menawar Lelang</w:t>
      </w:r>
      <w:bookmarkEnd w:id="189"/>
    </w:p>
    <w:tbl>
      <w:tblPr>
        <w:tblStyle w:val="TableGrid"/>
        <w:tblW w:w="0" w:type="auto"/>
        <w:tblLook w:val="04A0" w:firstRow="1" w:lastRow="0" w:firstColumn="1" w:lastColumn="0" w:noHBand="0" w:noVBand="1"/>
      </w:tblPr>
      <w:tblGrid>
        <w:gridCol w:w="2830"/>
        <w:gridCol w:w="5473"/>
      </w:tblGrid>
      <w:tr w:rsidR="003974F1" w14:paraId="40C858A8" w14:textId="77777777" w:rsidTr="008C028A">
        <w:tc>
          <w:tcPr>
            <w:tcW w:w="2830" w:type="dxa"/>
          </w:tcPr>
          <w:p w14:paraId="188326DF" w14:textId="77777777" w:rsidR="003974F1" w:rsidRDefault="003974F1" w:rsidP="003974F1">
            <w:pPr>
              <w:jc w:val="both"/>
            </w:pPr>
            <w:r>
              <w:t>Tujuan</w:t>
            </w:r>
          </w:p>
        </w:tc>
        <w:tc>
          <w:tcPr>
            <w:tcW w:w="5473" w:type="dxa"/>
          </w:tcPr>
          <w:p w14:paraId="7A76F600" w14:textId="1D98FBF2" w:rsidR="003974F1" w:rsidRDefault="003974F1" w:rsidP="00A06BF7">
            <w:r>
              <w:t>Pengujian untuk memastikan pengguna dapat</w:t>
            </w:r>
            <w:r w:rsidR="00A541F6">
              <w:t xml:space="preserve"> m</w:t>
            </w:r>
            <w:r w:rsidR="00A541F6" w:rsidRPr="00A4045B">
              <w:t>elakukan penawaran pada lelang dengan harga yang diinginkan</w:t>
            </w:r>
          </w:p>
        </w:tc>
      </w:tr>
      <w:tr w:rsidR="003974F1" w14:paraId="32C2ED81" w14:textId="77777777" w:rsidTr="008C028A">
        <w:tc>
          <w:tcPr>
            <w:tcW w:w="2830" w:type="dxa"/>
          </w:tcPr>
          <w:p w14:paraId="60FE0C35" w14:textId="77777777" w:rsidR="003974F1" w:rsidRDefault="003974F1" w:rsidP="003974F1">
            <w:pPr>
              <w:jc w:val="both"/>
            </w:pPr>
            <w:r>
              <w:t>Skenario pengujian</w:t>
            </w:r>
          </w:p>
        </w:tc>
        <w:tc>
          <w:tcPr>
            <w:tcW w:w="5473" w:type="dxa"/>
          </w:tcPr>
          <w:p w14:paraId="295C8A71" w14:textId="5CD93B55" w:rsidR="00A541F6" w:rsidRDefault="00881B2C" w:rsidP="00A541F6">
            <w:pPr>
              <w:pStyle w:val="ListParagraph"/>
              <w:numPr>
                <w:ilvl w:val="0"/>
                <w:numId w:val="33"/>
              </w:numPr>
              <w:ind w:left="316"/>
            </w:pPr>
            <w:r>
              <w:t>Pengguna</w:t>
            </w:r>
            <w:r w:rsidR="00A541F6">
              <w:t xml:space="preserve"> memilih menu “Lelang”.</w:t>
            </w:r>
          </w:p>
          <w:p w14:paraId="5E37E365" w14:textId="77777777" w:rsidR="00A541F6" w:rsidRDefault="00A541F6" w:rsidP="00A541F6">
            <w:pPr>
              <w:pStyle w:val="ListParagraph"/>
              <w:numPr>
                <w:ilvl w:val="0"/>
                <w:numId w:val="33"/>
              </w:numPr>
              <w:ind w:left="316"/>
            </w:pPr>
            <w:r>
              <w:t>Sistem menampilkan list lelang yang sedang berlangsung.</w:t>
            </w:r>
          </w:p>
          <w:p w14:paraId="211B8B6F" w14:textId="0BF8B3F8" w:rsidR="00A541F6" w:rsidRDefault="00881B2C" w:rsidP="00A541F6">
            <w:pPr>
              <w:pStyle w:val="ListParagraph"/>
              <w:numPr>
                <w:ilvl w:val="0"/>
                <w:numId w:val="33"/>
              </w:numPr>
              <w:ind w:left="316"/>
            </w:pPr>
            <w:r>
              <w:t>Pengguna</w:t>
            </w:r>
            <w:r w:rsidR="00A541F6">
              <w:t xml:space="preserve"> memilih salah satu produk yang dilelang.</w:t>
            </w:r>
          </w:p>
          <w:p w14:paraId="38C0F0D3" w14:textId="77777777" w:rsidR="00A541F6" w:rsidRDefault="00A541F6" w:rsidP="00A541F6">
            <w:pPr>
              <w:pStyle w:val="ListParagraph"/>
              <w:numPr>
                <w:ilvl w:val="0"/>
                <w:numId w:val="33"/>
              </w:numPr>
              <w:ind w:left="316"/>
            </w:pPr>
            <w:r>
              <w:t>Sistem akan menampilkan halaman detail lelang.</w:t>
            </w:r>
          </w:p>
          <w:p w14:paraId="5CE39DC6" w14:textId="70BEDAA0" w:rsidR="00A541F6" w:rsidRDefault="00881B2C" w:rsidP="00A541F6">
            <w:pPr>
              <w:pStyle w:val="ListParagraph"/>
              <w:numPr>
                <w:ilvl w:val="0"/>
                <w:numId w:val="33"/>
              </w:numPr>
              <w:ind w:left="316"/>
            </w:pPr>
            <w:r>
              <w:t>Pengguna</w:t>
            </w:r>
            <w:r w:rsidR="00A541F6">
              <w:t xml:space="preserve"> menekan tab "Pelelang".</w:t>
            </w:r>
          </w:p>
          <w:p w14:paraId="2328ADF1" w14:textId="77777777" w:rsidR="00A541F6" w:rsidRDefault="00A541F6" w:rsidP="00A541F6">
            <w:pPr>
              <w:pStyle w:val="ListParagraph"/>
              <w:numPr>
                <w:ilvl w:val="0"/>
                <w:numId w:val="33"/>
              </w:numPr>
              <w:ind w:left="316"/>
            </w:pPr>
            <w:r>
              <w:t>Sistem menampilkan list urutan peringkat pelelang.</w:t>
            </w:r>
          </w:p>
          <w:p w14:paraId="6AA5B770" w14:textId="04BD834E" w:rsidR="00A541F6" w:rsidRDefault="00881B2C" w:rsidP="00A541F6">
            <w:pPr>
              <w:pStyle w:val="ListParagraph"/>
              <w:numPr>
                <w:ilvl w:val="0"/>
                <w:numId w:val="33"/>
              </w:numPr>
              <w:ind w:left="316"/>
            </w:pPr>
            <w:r>
              <w:t>Pengguna</w:t>
            </w:r>
            <w:r w:rsidR="00A541F6">
              <w:t xml:space="preserve"> dapat melakukan tawaran dengan menekan tombol "Tawar Lagi".</w:t>
            </w:r>
          </w:p>
          <w:p w14:paraId="727B2910" w14:textId="77777777" w:rsidR="00A541F6" w:rsidRDefault="00A541F6" w:rsidP="00A541F6">
            <w:pPr>
              <w:pStyle w:val="ListParagraph"/>
              <w:numPr>
                <w:ilvl w:val="0"/>
                <w:numId w:val="33"/>
              </w:numPr>
              <w:ind w:left="316"/>
            </w:pPr>
            <w:r>
              <w:t>Sistem menampilkan popup isian harga.</w:t>
            </w:r>
          </w:p>
          <w:p w14:paraId="0D272BAB" w14:textId="70F4F277" w:rsidR="003974F1" w:rsidRDefault="00881B2C" w:rsidP="00A541F6">
            <w:pPr>
              <w:pStyle w:val="ListParagraph"/>
              <w:numPr>
                <w:ilvl w:val="0"/>
                <w:numId w:val="33"/>
              </w:numPr>
              <w:ind w:left="316"/>
            </w:pPr>
            <w:r>
              <w:t>Pengguna</w:t>
            </w:r>
            <w:r w:rsidR="00A541F6">
              <w:t xml:space="preserve"> memasukan harga penawaran lelang.</w:t>
            </w:r>
          </w:p>
        </w:tc>
      </w:tr>
      <w:tr w:rsidR="003974F1" w14:paraId="615932E0" w14:textId="77777777" w:rsidTr="008C028A">
        <w:tc>
          <w:tcPr>
            <w:tcW w:w="2830" w:type="dxa"/>
          </w:tcPr>
          <w:p w14:paraId="7B1E320B" w14:textId="77777777" w:rsidR="003974F1" w:rsidRDefault="003974F1" w:rsidP="003974F1">
            <w:pPr>
              <w:jc w:val="both"/>
            </w:pPr>
            <w:r>
              <w:t>Hasil yang diharapkan</w:t>
            </w:r>
          </w:p>
        </w:tc>
        <w:tc>
          <w:tcPr>
            <w:tcW w:w="5473" w:type="dxa"/>
          </w:tcPr>
          <w:p w14:paraId="5072DB70" w14:textId="73716A90" w:rsidR="003974F1" w:rsidRDefault="00A541F6" w:rsidP="00A06BF7">
            <w:r>
              <w:t>Sistem akan memperbarui data dan peringkat penawar sesuai harga tertinggi.</w:t>
            </w:r>
          </w:p>
        </w:tc>
      </w:tr>
      <w:tr w:rsidR="003974F1" w14:paraId="4D3F4EE3" w14:textId="77777777" w:rsidTr="008C028A">
        <w:tc>
          <w:tcPr>
            <w:tcW w:w="2830" w:type="dxa"/>
          </w:tcPr>
          <w:p w14:paraId="36019763" w14:textId="77777777" w:rsidR="003974F1" w:rsidRDefault="003974F1" w:rsidP="003974F1">
            <w:pPr>
              <w:jc w:val="both"/>
            </w:pPr>
            <w:r>
              <w:t>Hasil pengujian</w:t>
            </w:r>
          </w:p>
        </w:tc>
        <w:tc>
          <w:tcPr>
            <w:tcW w:w="5473" w:type="dxa"/>
          </w:tcPr>
          <w:p w14:paraId="76198CE6" w14:textId="098DD342" w:rsidR="003974F1" w:rsidRDefault="00A541F6" w:rsidP="00A06BF7">
            <w:r>
              <w:t>Sistem gagal memperbarui data dan peringkat penawar.</w:t>
            </w:r>
          </w:p>
        </w:tc>
      </w:tr>
      <w:tr w:rsidR="003974F1" w14:paraId="78EBE4FD" w14:textId="77777777" w:rsidTr="008C028A">
        <w:tc>
          <w:tcPr>
            <w:tcW w:w="2830" w:type="dxa"/>
          </w:tcPr>
          <w:p w14:paraId="10C233B5" w14:textId="77777777" w:rsidR="003974F1" w:rsidRDefault="003974F1" w:rsidP="003974F1">
            <w:pPr>
              <w:jc w:val="both"/>
            </w:pPr>
            <w:r>
              <w:t>Status uji</w:t>
            </w:r>
          </w:p>
        </w:tc>
        <w:tc>
          <w:tcPr>
            <w:tcW w:w="5473" w:type="dxa"/>
          </w:tcPr>
          <w:p w14:paraId="0546670C" w14:textId="70C593FC" w:rsidR="003974F1" w:rsidRPr="00973130" w:rsidRDefault="00A541F6" w:rsidP="00A06BF7">
            <w:r w:rsidRPr="00973130">
              <w:t xml:space="preserve">Tidak </w:t>
            </w:r>
            <w:r w:rsidR="003974F1" w:rsidRPr="00973130">
              <w:t>Valid</w:t>
            </w:r>
          </w:p>
        </w:tc>
      </w:tr>
    </w:tbl>
    <w:p w14:paraId="1587DF03" w14:textId="3385C3BA" w:rsidR="003974F1" w:rsidRDefault="003974F1" w:rsidP="00DF4141">
      <w:pPr>
        <w:jc w:val="both"/>
      </w:pPr>
    </w:p>
    <w:p w14:paraId="476DBF4C" w14:textId="778B5FA2" w:rsidR="003974F1" w:rsidRDefault="003974F1" w:rsidP="003974F1">
      <w:pPr>
        <w:pStyle w:val="Caption"/>
        <w:keepNext/>
      </w:pPr>
      <w:bookmarkStart w:id="190" w:name="_Toc77700441"/>
      <w:r>
        <w:t>Tabel 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8</w:t>
      </w:r>
      <w:r w:rsidR="00047508">
        <w:fldChar w:fldCharType="end"/>
      </w:r>
      <w:r>
        <w:t xml:space="preserve"> Pengujian Fungsional </w:t>
      </w:r>
      <w:r w:rsidR="000A7119">
        <w:t>Mengelola Keranjang</w:t>
      </w:r>
      <w:bookmarkEnd w:id="190"/>
    </w:p>
    <w:tbl>
      <w:tblPr>
        <w:tblStyle w:val="TableGrid"/>
        <w:tblW w:w="0" w:type="auto"/>
        <w:tblLook w:val="04A0" w:firstRow="1" w:lastRow="0" w:firstColumn="1" w:lastColumn="0" w:noHBand="0" w:noVBand="1"/>
      </w:tblPr>
      <w:tblGrid>
        <w:gridCol w:w="2830"/>
        <w:gridCol w:w="5473"/>
      </w:tblGrid>
      <w:tr w:rsidR="003974F1" w14:paraId="67841193" w14:textId="77777777" w:rsidTr="008C028A">
        <w:tc>
          <w:tcPr>
            <w:tcW w:w="2830" w:type="dxa"/>
          </w:tcPr>
          <w:p w14:paraId="353E4A9F" w14:textId="77777777" w:rsidR="003974F1" w:rsidRDefault="003974F1" w:rsidP="003974F1">
            <w:pPr>
              <w:jc w:val="both"/>
            </w:pPr>
            <w:r>
              <w:t>Tujuan</w:t>
            </w:r>
          </w:p>
        </w:tc>
        <w:tc>
          <w:tcPr>
            <w:tcW w:w="5473" w:type="dxa"/>
          </w:tcPr>
          <w:p w14:paraId="31C18124" w14:textId="0E173C6B" w:rsidR="003974F1" w:rsidRDefault="003974F1" w:rsidP="00A06BF7">
            <w:r>
              <w:t>Pengujian untuk memastikan pengguna dapat</w:t>
            </w:r>
            <w:r w:rsidR="00A541F6">
              <w:t xml:space="preserve"> </w:t>
            </w:r>
            <w:r w:rsidR="000A7119">
              <w:t>mengelola barang pada keranjang</w:t>
            </w:r>
          </w:p>
        </w:tc>
      </w:tr>
      <w:tr w:rsidR="006E3722" w14:paraId="511F2335" w14:textId="77777777" w:rsidTr="008C028A">
        <w:tc>
          <w:tcPr>
            <w:tcW w:w="2830" w:type="dxa"/>
          </w:tcPr>
          <w:p w14:paraId="50A329E4" w14:textId="77777777" w:rsidR="006E3722" w:rsidRDefault="006E3722" w:rsidP="006E3722">
            <w:pPr>
              <w:jc w:val="both"/>
            </w:pPr>
            <w:r>
              <w:t>Skenario pengujian</w:t>
            </w:r>
          </w:p>
        </w:tc>
        <w:tc>
          <w:tcPr>
            <w:tcW w:w="5473" w:type="dxa"/>
          </w:tcPr>
          <w:p w14:paraId="0D5FBFD6" w14:textId="131D15D1" w:rsidR="000A7119" w:rsidRDefault="00A711D7" w:rsidP="000A7119">
            <w:pPr>
              <w:pStyle w:val="ListParagraph"/>
              <w:numPr>
                <w:ilvl w:val="0"/>
                <w:numId w:val="37"/>
              </w:numPr>
              <w:ind w:left="316"/>
            </w:pPr>
            <w:r>
              <w:t>Pengguna</w:t>
            </w:r>
            <w:r w:rsidR="000A7119">
              <w:t xml:space="preserve"> memilih produk yang tampil pada aplikasi.</w:t>
            </w:r>
          </w:p>
          <w:p w14:paraId="2D4F3269" w14:textId="77777777" w:rsidR="000A7119" w:rsidRDefault="000A7119" w:rsidP="000A7119">
            <w:pPr>
              <w:pStyle w:val="ListParagraph"/>
              <w:numPr>
                <w:ilvl w:val="0"/>
                <w:numId w:val="37"/>
              </w:numPr>
              <w:ind w:left="316"/>
            </w:pPr>
            <w:r>
              <w:t>Sistem menampilkan halaman detail produk.</w:t>
            </w:r>
          </w:p>
          <w:p w14:paraId="524DAC6D" w14:textId="27B5D486" w:rsidR="000A7119" w:rsidRDefault="00A711D7" w:rsidP="000A7119">
            <w:pPr>
              <w:pStyle w:val="ListParagraph"/>
              <w:numPr>
                <w:ilvl w:val="0"/>
                <w:numId w:val="37"/>
              </w:numPr>
              <w:ind w:left="316"/>
            </w:pPr>
            <w:r>
              <w:t>Pengguna</w:t>
            </w:r>
            <w:r w:rsidR="000A7119">
              <w:t xml:space="preserve"> menekan tombol "+ Keranjang".</w:t>
            </w:r>
          </w:p>
          <w:p w14:paraId="08DCB9FA" w14:textId="77777777" w:rsidR="000A7119" w:rsidRDefault="000A7119" w:rsidP="000A7119">
            <w:pPr>
              <w:pStyle w:val="ListParagraph"/>
              <w:numPr>
                <w:ilvl w:val="0"/>
                <w:numId w:val="37"/>
              </w:numPr>
              <w:ind w:left="316"/>
            </w:pPr>
            <w:r>
              <w:t>Sistem menambahkan barang ke keranjang dan menampilkan pesan sukses.</w:t>
            </w:r>
          </w:p>
          <w:p w14:paraId="16D76046" w14:textId="6DD2CB18" w:rsidR="000A7119" w:rsidRDefault="00A711D7" w:rsidP="000A7119">
            <w:pPr>
              <w:pStyle w:val="ListParagraph"/>
              <w:numPr>
                <w:ilvl w:val="0"/>
                <w:numId w:val="37"/>
              </w:numPr>
              <w:ind w:left="316"/>
            </w:pPr>
            <w:r>
              <w:lastRenderedPageBreak/>
              <w:t>Pengguna</w:t>
            </w:r>
            <w:r w:rsidR="000A7119">
              <w:t xml:space="preserve"> menekan ikon keranjang untuk melihat produk-produk yang berada pada keranjang.</w:t>
            </w:r>
          </w:p>
          <w:p w14:paraId="5F951699" w14:textId="77777777" w:rsidR="000A7119" w:rsidRDefault="000A7119" w:rsidP="000A7119">
            <w:pPr>
              <w:pStyle w:val="ListParagraph"/>
              <w:numPr>
                <w:ilvl w:val="0"/>
                <w:numId w:val="37"/>
              </w:numPr>
              <w:ind w:left="316"/>
            </w:pPr>
            <w:r>
              <w:t>Sistem menampilkan list produk-produk pada keranjang.</w:t>
            </w:r>
          </w:p>
          <w:p w14:paraId="7590DC1F" w14:textId="3336AC5E" w:rsidR="000A7119" w:rsidRDefault="00A711D7" w:rsidP="000A7119">
            <w:pPr>
              <w:pStyle w:val="ListParagraph"/>
              <w:numPr>
                <w:ilvl w:val="0"/>
                <w:numId w:val="37"/>
              </w:numPr>
              <w:ind w:left="316"/>
            </w:pPr>
            <w:r>
              <w:t>Pengguna</w:t>
            </w:r>
            <w:r w:rsidR="000A7119">
              <w:t xml:space="preserve"> dapat menekan tombol “Hapus” untuk menghapus produk dari keranjang.</w:t>
            </w:r>
          </w:p>
          <w:p w14:paraId="51598AB8" w14:textId="77777777" w:rsidR="000A7119" w:rsidRDefault="000A7119" w:rsidP="000A7119">
            <w:pPr>
              <w:pStyle w:val="ListParagraph"/>
              <w:numPr>
                <w:ilvl w:val="0"/>
                <w:numId w:val="37"/>
              </w:numPr>
              <w:ind w:left="316"/>
            </w:pPr>
            <w:r>
              <w:t>Sistem menghapus produk dari keranjang.</w:t>
            </w:r>
          </w:p>
          <w:p w14:paraId="1E8AE27A" w14:textId="566DA7F9" w:rsidR="006E3722" w:rsidRDefault="00A711D7" w:rsidP="000A7119">
            <w:pPr>
              <w:pStyle w:val="ListParagraph"/>
              <w:numPr>
                <w:ilvl w:val="0"/>
                <w:numId w:val="37"/>
              </w:numPr>
              <w:ind w:left="316"/>
            </w:pPr>
            <w:r>
              <w:t>Pengguna</w:t>
            </w:r>
            <w:r w:rsidR="000A7119">
              <w:t xml:space="preserve"> dapat menekan tombol “+” dan “–“ untuk mengubah jumlah produk yang berada dalam keranjang.</w:t>
            </w:r>
          </w:p>
        </w:tc>
      </w:tr>
      <w:tr w:rsidR="006E3722" w14:paraId="0A501CE2" w14:textId="77777777" w:rsidTr="008C028A">
        <w:tc>
          <w:tcPr>
            <w:tcW w:w="2830" w:type="dxa"/>
          </w:tcPr>
          <w:p w14:paraId="32968DA2" w14:textId="77777777" w:rsidR="006E3722" w:rsidRDefault="006E3722" w:rsidP="006E3722">
            <w:pPr>
              <w:jc w:val="both"/>
            </w:pPr>
            <w:r>
              <w:lastRenderedPageBreak/>
              <w:t>Hasil yang diharapkan</w:t>
            </w:r>
          </w:p>
        </w:tc>
        <w:tc>
          <w:tcPr>
            <w:tcW w:w="5473" w:type="dxa"/>
          </w:tcPr>
          <w:p w14:paraId="54C45079" w14:textId="502658CE" w:rsidR="006E3722" w:rsidRDefault="000A7119" w:rsidP="006E3722">
            <w:r>
              <w:t>Sistem memperbarui data jumlah dan harga total pembelian produk pada keranjang.</w:t>
            </w:r>
          </w:p>
        </w:tc>
      </w:tr>
      <w:tr w:rsidR="006E3722" w14:paraId="4C1044D1" w14:textId="77777777" w:rsidTr="008C028A">
        <w:tc>
          <w:tcPr>
            <w:tcW w:w="2830" w:type="dxa"/>
          </w:tcPr>
          <w:p w14:paraId="3E70C54C" w14:textId="77777777" w:rsidR="006E3722" w:rsidRDefault="006E3722" w:rsidP="006E3722">
            <w:pPr>
              <w:jc w:val="both"/>
            </w:pPr>
            <w:r>
              <w:t>Hasil pengujian</w:t>
            </w:r>
          </w:p>
        </w:tc>
        <w:tc>
          <w:tcPr>
            <w:tcW w:w="5473" w:type="dxa"/>
          </w:tcPr>
          <w:p w14:paraId="074DBB1F" w14:textId="45FF0A27" w:rsidR="006E3722" w:rsidRDefault="000A7119" w:rsidP="006E3722">
            <w:r>
              <w:t>Sistem berhasil memperbarui data jumlah dan harga total pembelian produk pada keranjang.</w:t>
            </w:r>
          </w:p>
        </w:tc>
      </w:tr>
      <w:tr w:rsidR="006E3722" w14:paraId="06B11263" w14:textId="77777777" w:rsidTr="008C028A">
        <w:tc>
          <w:tcPr>
            <w:tcW w:w="2830" w:type="dxa"/>
          </w:tcPr>
          <w:p w14:paraId="272CD461" w14:textId="77777777" w:rsidR="006E3722" w:rsidRDefault="006E3722" w:rsidP="006E3722">
            <w:pPr>
              <w:jc w:val="both"/>
            </w:pPr>
            <w:r>
              <w:t>Status uji</w:t>
            </w:r>
          </w:p>
        </w:tc>
        <w:tc>
          <w:tcPr>
            <w:tcW w:w="5473" w:type="dxa"/>
          </w:tcPr>
          <w:p w14:paraId="7DDC4787" w14:textId="77777777" w:rsidR="006E3722" w:rsidRPr="00973130" w:rsidRDefault="006E3722" w:rsidP="006E3722">
            <w:r w:rsidRPr="00973130">
              <w:t>Valid</w:t>
            </w:r>
          </w:p>
        </w:tc>
      </w:tr>
    </w:tbl>
    <w:p w14:paraId="2DB288FE" w14:textId="10F90A65" w:rsidR="003974F1" w:rsidRDefault="003974F1" w:rsidP="00DF4141">
      <w:pPr>
        <w:jc w:val="both"/>
      </w:pPr>
    </w:p>
    <w:p w14:paraId="34884172" w14:textId="11523308" w:rsidR="003974F1" w:rsidRDefault="003974F1" w:rsidP="003974F1">
      <w:pPr>
        <w:pStyle w:val="Caption"/>
        <w:keepNext/>
      </w:pPr>
      <w:bookmarkStart w:id="191" w:name="_Toc77700442"/>
      <w:r>
        <w:t>Tabel 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9</w:t>
      </w:r>
      <w:r w:rsidR="00047508">
        <w:fldChar w:fldCharType="end"/>
      </w:r>
      <w:r>
        <w:t xml:space="preserve"> Pengujian Fungsional </w:t>
      </w:r>
      <w:r w:rsidR="00A541F6">
        <w:t>Mengelola Produk</w:t>
      </w:r>
      <w:bookmarkEnd w:id="191"/>
    </w:p>
    <w:tbl>
      <w:tblPr>
        <w:tblStyle w:val="TableGrid"/>
        <w:tblW w:w="0" w:type="auto"/>
        <w:tblLook w:val="04A0" w:firstRow="1" w:lastRow="0" w:firstColumn="1" w:lastColumn="0" w:noHBand="0" w:noVBand="1"/>
      </w:tblPr>
      <w:tblGrid>
        <w:gridCol w:w="2830"/>
        <w:gridCol w:w="5473"/>
      </w:tblGrid>
      <w:tr w:rsidR="003974F1" w14:paraId="5F9CA2BE" w14:textId="77777777" w:rsidTr="008C028A">
        <w:tc>
          <w:tcPr>
            <w:tcW w:w="2830" w:type="dxa"/>
          </w:tcPr>
          <w:p w14:paraId="3D1B0D11" w14:textId="77777777" w:rsidR="003974F1" w:rsidRDefault="003974F1" w:rsidP="003974F1">
            <w:pPr>
              <w:jc w:val="both"/>
            </w:pPr>
            <w:r>
              <w:t>Tujuan</w:t>
            </w:r>
          </w:p>
        </w:tc>
        <w:tc>
          <w:tcPr>
            <w:tcW w:w="5473" w:type="dxa"/>
          </w:tcPr>
          <w:p w14:paraId="51D1259C" w14:textId="1AD49F6D" w:rsidR="003974F1" w:rsidRDefault="003974F1" w:rsidP="00A06BF7">
            <w:r>
              <w:t>Pengujian untuk memastikan pengguna dapat</w:t>
            </w:r>
            <w:r w:rsidR="006E3722">
              <w:t xml:space="preserve"> melakukan pengelolaan produk yang dijual pada toko</w:t>
            </w:r>
          </w:p>
        </w:tc>
      </w:tr>
      <w:tr w:rsidR="003974F1" w14:paraId="19534570" w14:textId="77777777" w:rsidTr="008C028A">
        <w:tc>
          <w:tcPr>
            <w:tcW w:w="2830" w:type="dxa"/>
          </w:tcPr>
          <w:p w14:paraId="171C4165" w14:textId="77777777" w:rsidR="003974F1" w:rsidRDefault="003974F1" w:rsidP="003974F1">
            <w:pPr>
              <w:jc w:val="both"/>
            </w:pPr>
            <w:r>
              <w:t>Skenario pengujian</w:t>
            </w:r>
          </w:p>
        </w:tc>
        <w:tc>
          <w:tcPr>
            <w:tcW w:w="5473" w:type="dxa"/>
          </w:tcPr>
          <w:p w14:paraId="15D7FB66" w14:textId="1F036FC5" w:rsidR="006E3722" w:rsidRDefault="00881B2C" w:rsidP="006E3722">
            <w:pPr>
              <w:pStyle w:val="ListParagraph"/>
              <w:numPr>
                <w:ilvl w:val="0"/>
                <w:numId w:val="35"/>
              </w:numPr>
              <w:ind w:left="316"/>
            </w:pPr>
            <w:r>
              <w:t>Pengguna</w:t>
            </w:r>
            <w:r w:rsidR="006E3722">
              <w:t xml:space="preserve"> memilih menu “Akun”.</w:t>
            </w:r>
          </w:p>
          <w:p w14:paraId="19D44755" w14:textId="77777777" w:rsidR="006E3722" w:rsidRDefault="006E3722" w:rsidP="006E3722">
            <w:pPr>
              <w:pStyle w:val="ListParagraph"/>
              <w:numPr>
                <w:ilvl w:val="0"/>
                <w:numId w:val="35"/>
              </w:numPr>
              <w:ind w:left="316"/>
            </w:pPr>
            <w:r>
              <w:t>Sistem menampilkan halaman akun.</w:t>
            </w:r>
          </w:p>
          <w:p w14:paraId="7FC14218" w14:textId="7354DE96" w:rsidR="006E3722" w:rsidRDefault="00881B2C" w:rsidP="006E3722">
            <w:pPr>
              <w:pStyle w:val="ListParagraph"/>
              <w:numPr>
                <w:ilvl w:val="0"/>
                <w:numId w:val="35"/>
              </w:numPr>
              <w:ind w:left="316"/>
            </w:pPr>
            <w:r>
              <w:t>Pengguna</w:t>
            </w:r>
            <w:r w:rsidR="006E3722">
              <w:t xml:space="preserve"> memilih tombol "Toko Saya".</w:t>
            </w:r>
          </w:p>
          <w:p w14:paraId="34119818" w14:textId="77777777" w:rsidR="006E3722" w:rsidRDefault="006E3722" w:rsidP="006E3722">
            <w:pPr>
              <w:pStyle w:val="ListParagraph"/>
              <w:numPr>
                <w:ilvl w:val="0"/>
                <w:numId w:val="35"/>
              </w:numPr>
              <w:ind w:left="316"/>
            </w:pPr>
            <w:r>
              <w:t>Sistem menampilkan halaman detail toko.</w:t>
            </w:r>
          </w:p>
          <w:p w14:paraId="2204907C" w14:textId="0FAFA0DF" w:rsidR="006E3722" w:rsidRDefault="00881B2C" w:rsidP="006E3722">
            <w:pPr>
              <w:pStyle w:val="ListParagraph"/>
              <w:numPr>
                <w:ilvl w:val="0"/>
                <w:numId w:val="35"/>
              </w:numPr>
              <w:ind w:left="316"/>
            </w:pPr>
            <w:r>
              <w:t>Pengguna</w:t>
            </w:r>
            <w:r w:rsidR="006E3722">
              <w:t xml:space="preserve"> menekan tombol "Daftar Produk Kamu".</w:t>
            </w:r>
          </w:p>
          <w:p w14:paraId="2427AEA1" w14:textId="2BA4C06A" w:rsidR="006E3722" w:rsidRDefault="006E3722" w:rsidP="006E3722">
            <w:pPr>
              <w:pStyle w:val="ListParagraph"/>
              <w:numPr>
                <w:ilvl w:val="0"/>
                <w:numId w:val="35"/>
              </w:numPr>
              <w:ind w:left="316"/>
            </w:pPr>
            <w:r>
              <w:t xml:space="preserve">Sistem menampilkan list produk yang </w:t>
            </w:r>
            <w:r w:rsidR="00881B2C">
              <w:t>pengguna</w:t>
            </w:r>
            <w:r>
              <w:t xml:space="preserve"> miliki.</w:t>
            </w:r>
          </w:p>
          <w:p w14:paraId="32058886" w14:textId="2B7348F1" w:rsidR="003974F1" w:rsidRDefault="00881B2C" w:rsidP="006E3722">
            <w:pPr>
              <w:pStyle w:val="ListParagraph"/>
              <w:numPr>
                <w:ilvl w:val="0"/>
                <w:numId w:val="35"/>
              </w:numPr>
              <w:ind w:left="316"/>
            </w:pPr>
            <w:r>
              <w:t>Pengguna</w:t>
            </w:r>
            <w:r w:rsidR="006E3722">
              <w:t xml:space="preserve"> dapat melakukan hapus, ubah produk dan ubah stok, pada masing-masing tombol yang tersedia.</w:t>
            </w:r>
          </w:p>
        </w:tc>
      </w:tr>
      <w:tr w:rsidR="006E3722" w14:paraId="0C0D65F8" w14:textId="77777777" w:rsidTr="008C028A">
        <w:tc>
          <w:tcPr>
            <w:tcW w:w="2830" w:type="dxa"/>
          </w:tcPr>
          <w:p w14:paraId="2A9B9B7A" w14:textId="77777777" w:rsidR="006E3722" w:rsidRDefault="006E3722" w:rsidP="006E3722">
            <w:pPr>
              <w:jc w:val="both"/>
            </w:pPr>
            <w:r>
              <w:t>Hasil yang diharapkan</w:t>
            </w:r>
          </w:p>
        </w:tc>
        <w:tc>
          <w:tcPr>
            <w:tcW w:w="5473" w:type="dxa"/>
          </w:tcPr>
          <w:p w14:paraId="2EA85D3B" w14:textId="4EBE720F" w:rsidR="006E3722" w:rsidRDefault="006E3722" w:rsidP="006E3722">
            <w:r>
              <w:t>List produk yang di perbarui akan berubah sesuai data yang dimasukan dan diterapkan pada seluruh aplikasi.</w:t>
            </w:r>
          </w:p>
        </w:tc>
      </w:tr>
      <w:tr w:rsidR="006E3722" w14:paraId="2BE0682B" w14:textId="77777777" w:rsidTr="008C028A">
        <w:tc>
          <w:tcPr>
            <w:tcW w:w="2830" w:type="dxa"/>
          </w:tcPr>
          <w:p w14:paraId="790DA425" w14:textId="77777777" w:rsidR="006E3722" w:rsidRDefault="006E3722" w:rsidP="006E3722">
            <w:pPr>
              <w:jc w:val="both"/>
            </w:pPr>
            <w:r>
              <w:lastRenderedPageBreak/>
              <w:t>Hasil pengujian</w:t>
            </w:r>
          </w:p>
        </w:tc>
        <w:tc>
          <w:tcPr>
            <w:tcW w:w="5473" w:type="dxa"/>
          </w:tcPr>
          <w:p w14:paraId="1B5F2378" w14:textId="431C3532" w:rsidR="006E3722" w:rsidRDefault="006E3722" w:rsidP="006E3722">
            <w:r>
              <w:t xml:space="preserve">List produk </w:t>
            </w:r>
            <w:r w:rsidR="00881B2C">
              <w:t xml:space="preserve">berhasil </w:t>
            </w:r>
            <w:r>
              <w:t>berubah sesuai data yang dimasukan.</w:t>
            </w:r>
          </w:p>
        </w:tc>
      </w:tr>
      <w:tr w:rsidR="006E3722" w14:paraId="567C0FA1" w14:textId="77777777" w:rsidTr="008C028A">
        <w:tc>
          <w:tcPr>
            <w:tcW w:w="2830" w:type="dxa"/>
          </w:tcPr>
          <w:p w14:paraId="5B090E97" w14:textId="77777777" w:rsidR="006E3722" w:rsidRDefault="006E3722" w:rsidP="006E3722">
            <w:pPr>
              <w:jc w:val="both"/>
            </w:pPr>
            <w:r>
              <w:t>Status uji</w:t>
            </w:r>
          </w:p>
        </w:tc>
        <w:tc>
          <w:tcPr>
            <w:tcW w:w="5473" w:type="dxa"/>
          </w:tcPr>
          <w:p w14:paraId="05818FF3" w14:textId="77777777" w:rsidR="006E3722" w:rsidRPr="00973130" w:rsidRDefault="006E3722" w:rsidP="006E3722">
            <w:r w:rsidRPr="00973130">
              <w:t>Valid</w:t>
            </w:r>
          </w:p>
        </w:tc>
      </w:tr>
    </w:tbl>
    <w:p w14:paraId="3D108069" w14:textId="1E642D80" w:rsidR="003974F1" w:rsidRDefault="003974F1" w:rsidP="00DF4141">
      <w:pPr>
        <w:jc w:val="both"/>
      </w:pPr>
    </w:p>
    <w:p w14:paraId="008DD297" w14:textId="5A147908" w:rsidR="003974F1" w:rsidRDefault="003974F1" w:rsidP="003974F1">
      <w:pPr>
        <w:pStyle w:val="Caption"/>
        <w:keepNext/>
      </w:pPr>
      <w:bookmarkStart w:id="192" w:name="_Toc77700443"/>
      <w:r>
        <w:t>Tabel 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20</w:t>
      </w:r>
      <w:r w:rsidR="00047508">
        <w:fldChar w:fldCharType="end"/>
      </w:r>
      <w:r>
        <w:t xml:space="preserve"> Pengujian Fungsional </w:t>
      </w:r>
      <w:r w:rsidR="00D11AC3">
        <w:t>Pencarian</w:t>
      </w:r>
      <w:bookmarkEnd w:id="192"/>
    </w:p>
    <w:tbl>
      <w:tblPr>
        <w:tblStyle w:val="TableGrid"/>
        <w:tblW w:w="0" w:type="auto"/>
        <w:tblLook w:val="04A0" w:firstRow="1" w:lastRow="0" w:firstColumn="1" w:lastColumn="0" w:noHBand="0" w:noVBand="1"/>
      </w:tblPr>
      <w:tblGrid>
        <w:gridCol w:w="2830"/>
        <w:gridCol w:w="5473"/>
      </w:tblGrid>
      <w:tr w:rsidR="003974F1" w14:paraId="726E18A3" w14:textId="77777777" w:rsidTr="008C028A">
        <w:tc>
          <w:tcPr>
            <w:tcW w:w="2830" w:type="dxa"/>
          </w:tcPr>
          <w:p w14:paraId="19EFEDC0" w14:textId="77777777" w:rsidR="003974F1" w:rsidRDefault="003974F1" w:rsidP="003974F1">
            <w:pPr>
              <w:jc w:val="both"/>
            </w:pPr>
            <w:r>
              <w:t>Tujuan</w:t>
            </w:r>
          </w:p>
        </w:tc>
        <w:tc>
          <w:tcPr>
            <w:tcW w:w="5473" w:type="dxa"/>
          </w:tcPr>
          <w:p w14:paraId="24808B56" w14:textId="75D4DA54" w:rsidR="003974F1" w:rsidRDefault="003974F1" w:rsidP="00A06BF7">
            <w:r>
              <w:t>Pengujian untuk memastikan pengguna dapat</w:t>
            </w:r>
            <w:r w:rsidR="006E3722">
              <w:t xml:space="preserve"> melakukan </w:t>
            </w:r>
            <w:r w:rsidR="00D11AC3">
              <w:t>melakukan pencarian barang</w:t>
            </w:r>
          </w:p>
        </w:tc>
      </w:tr>
      <w:tr w:rsidR="006E3722" w14:paraId="1A967FFA" w14:textId="77777777" w:rsidTr="008C028A">
        <w:tc>
          <w:tcPr>
            <w:tcW w:w="2830" w:type="dxa"/>
          </w:tcPr>
          <w:p w14:paraId="04B4207A" w14:textId="77777777" w:rsidR="006E3722" w:rsidRDefault="006E3722" w:rsidP="006E3722">
            <w:pPr>
              <w:jc w:val="both"/>
            </w:pPr>
            <w:r>
              <w:t>Skenario pengujian</w:t>
            </w:r>
          </w:p>
        </w:tc>
        <w:tc>
          <w:tcPr>
            <w:tcW w:w="5473" w:type="dxa"/>
          </w:tcPr>
          <w:p w14:paraId="3423C004" w14:textId="5BED085F" w:rsidR="00D11AC3" w:rsidRDefault="00A711D7" w:rsidP="00D11AC3">
            <w:pPr>
              <w:pStyle w:val="ListParagraph"/>
              <w:numPr>
                <w:ilvl w:val="0"/>
                <w:numId w:val="38"/>
              </w:numPr>
              <w:ind w:left="316"/>
            </w:pPr>
            <w:r>
              <w:t>Pengguna</w:t>
            </w:r>
            <w:r w:rsidR="00D11AC3">
              <w:t xml:space="preserve"> menekan </w:t>
            </w:r>
            <w:r w:rsidR="00D11AC3">
              <w:rPr>
                <w:i/>
                <w:iCs/>
              </w:rPr>
              <w:t>text input</w:t>
            </w:r>
            <w:r w:rsidR="00D11AC3">
              <w:t xml:space="preserve"> pencarian yang berada pada aplikasi bagian atas.</w:t>
            </w:r>
          </w:p>
          <w:p w14:paraId="5A8A34A4" w14:textId="77777777" w:rsidR="00D11AC3" w:rsidRDefault="00D11AC3" w:rsidP="00D11AC3">
            <w:pPr>
              <w:pStyle w:val="ListParagraph"/>
              <w:numPr>
                <w:ilvl w:val="0"/>
                <w:numId w:val="38"/>
              </w:numPr>
              <w:ind w:left="316"/>
            </w:pPr>
            <w:r>
              <w:t>Sistem menampilkan halaman pencarian.</w:t>
            </w:r>
          </w:p>
          <w:p w14:paraId="0D4E9428" w14:textId="1C60FE12" w:rsidR="006E3722" w:rsidRDefault="00A711D7" w:rsidP="00D11AC3">
            <w:pPr>
              <w:pStyle w:val="ListParagraph"/>
              <w:numPr>
                <w:ilvl w:val="0"/>
                <w:numId w:val="38"/>
              </w:numPr>
              <w:ind w:left="316"/>
            </w:pPr>
            <w:r>
              <w:t>Pengguna</w:t>
            </w:r>
            <w:r w:rsidR="00D11AC3">
              <w:t xml:space="preserve"> menuliskan kata kunci pencarian.</w:t>
            </w:r>
          </w:p>
        </w:tc>
      </w:tr>
      <w:tr w:rsidR="00881B2C" w14:paraId="799AC49B" w14:textId="77777777" w:rsidTr="008C028A">
        <w:tc>
          <w:tcPr>
            <w:tcW w:w="2830" w:type="dxa"/>
          </w:tcPr>
          <w:p w14:paraId="1AB84B33" w14:textId="77777777" w:rsidR="00881B2C" w:rsidRDefault="00881B2C" w:rsidP="00881B2C">
            <w:pPr>
              <w:jc w:val="both"/>
            </w:pPr>
            <w:r>
              <w:t>Hasil yang diharapkan</w:t>
            </w:r>
          </w:p>
        </w:tc>
        <w:tc>
          <w:tcPr>
            <w:tcW w:w="5473" w:type="dxa"/>
          </w:tcPr>
          <w:p w14:paraId="2B29B1E7" w14:textId="1EB90427" w:rsidR="00881B2C" w:rsidRDefault="00D11AC3" w:rsidP="00881B2C">
            <w:r>
              <w:t xml:space="preserve">Sistem akan menampilkan hasil pencarian secara </w:t>
            </w:r>
            <w:r>
              <w:rPr>
                <w:i/>
                <w:iCs/>
              </w:rPr>
              <w:t>real-time</w:t>
            </w:r>
            <w:r>
              <w:t xml:space="preserve"> sesaat setelah </w:t>
            </w:r>
            <w:r w:rsidR="00A711D7">
              <w:t>pengguna</w:t>
            </w:r>
            <w:r>
              <w:t xml:space="preserve"> mengetik kata kunci.</w:t>
            </w:r>
          </w:p>
        </w:tc>
      </w:tr>
      <w:tr w:rsidR="00881B2C" w14:paraId="5D3802FB" w14:textId="77777777" w:rsidTr="008C028A">
        <w:tc>
          <w:tcPr>
            <w:tcW w:w="2830" w:type="dxa"/>
          </w:tcPr>
          <w:p w14:paraId="41755868" w14:textId="77777777" w:rsidR="00881B2C" w:rsidRDefault="00881B2C" w:rsidP="00881B2C">
            <w:pPr>
              <w:jc w:val="both"/>
            </w:pPr>
            <w:r>
              <w:t>Hasil pengujian</w:t>
            </w:r>
          </w:p>
        </w:tc>
        <w:tc>
          <w:tcPr>
            <w:tcW w:w="5473" w:type="dxa"/>
          </w:tcPr>
          <w:p w14:paraId="4DCD6F6A" w14:textId="67B5EC57" w:rsidR="00881B2C" w:rsidRDefault="00D11AC3" w:rsidP="00881B2C">
            <w:r>
              <w:t xml:space="preserve">Sistem berhasil menampilkan hasil pencarian secara </w:t>
            </w:r>
            <w:r>
              <w:rPr>
                <w:i/>
                <w:iCs/>
              </w:rPr>
              <w:t>real-time</w:t>
            </w:r>
            <w:r>
              <w:t xml:space="preserve"> sesaat setelah </w:t>
            </w:r>
            <w:r w:rsidR="00A711D7">
              <w:t>pengguna</w:t>
            </w:r>
            <w:r>
              <w:t xml:space="preserve"> mengetik kata kunci.</w:t>
            </w:r>
          </w:p>
        </w:tc>
      </w:tr>
      <w:tr w:rsidR="00881B2C" w14:paraId="266E5EE2" w14:textId="77777777" w:rsidTr="008C028A">
        <w:tc>
          <w:tcPr>
            <w:tcW w:w="2830" w:type="dxa"/>
          </w:tcPr>
          <w:p w14:paraId="48D75058" w14:textId="77777777" w:rsidR="00881B2C" w:rsidRDefault="00881B2C" w:rsidP="00881B2C">
            <w:pPr>
              <w:jc w:val="both"/>
            </w:pPr>
            <w:r>
              <w:t>Status uji</w:t>
            </w:r>
          </w:p>
        </w:tc>
        <w:tc>
          <w:tcPr>
            <w:tcW w:w="5473" w:type="dxa"/>
          </w:tcPr>
          <w:p w14:paraId="07320ECC" w14:textId="77777777" w:rsidR="00881B2C" w:rsidRPr="00973130" w:rsidRDefault="00881B2C" w:rsidP="00881B2C">
            <w:r w:rsidRPr="00973130">
              <w:t>Valid</w:t>
            </w:r>
          </w:p>
        </w:tc>
      </w:tr>
    </w:tbl>
    <w:p w14:paraId="043254E8" w14:textId="77777777" w:rsidR="003974F1" w:rsidRDefault="003974F1" w:rsidP="00DF4141">
      <w:pPr>
        <w:jc w:val="both"/>
      </w:pPr>
    </w:p>
    <w:p w14:paraId="6876FAB7" w14:textId="774BB2AF" w:rsidR="009B29A8" w:rsidRDefault="009B29A8" w:rsidP="00052257">
      <w:pPr>
        <w:pStyle w:val="isi"/>
        <w:spacing w:before="240"/>
        <w:ind w:firstLine="0"/>
      </w:pPr>
      <w:r>
        <w:br w:type="page"/>
      </w:r>
    </w:p>
    <w:p w14:paraId="48AE6C05" w14:textId="271A6CED" w:rsidR="009B29A8" w:rsidRPr="00CD2C84" w:rsidRDefault="009B29A8" w:rsidP="003B7112">
      <w:pPr>
        <w:pStyle w:val="Heading1"/>
      </w:pPr>
      <w:bookmarkStart w:id="193" w:name="_Toc77700210"/>
      <w:r>
        <w:lastRenderedPageBreak/>
        <w:t>Hasil dan Pembahasan</w:t>
      </w:r>
      <w:bookmarkEnd w:id="193"/>
    </w:p>
    <w:p w14:paraId="673A712C" w14:textId="77777777" w:rsidR="00EB1724" w:rsidRPr="008F51F9" w:rsidRDefault="00EB1724" w:rsidP="00EB1724">
      <w:pPr>
        <w:spacing w:line="240" w:lineRule="auto"/>
      </w:pPr>
    </w:p>
    <w:p w14:paraId="481480B2" w14:textId="21DD5CF2" w:rsidR="00EB1724" w:rsidRDefault="00EB1724" w:rsidP="00EB1724">
      <w:pPr>
        <w:pStyle w:val="Heading2"/>
      </w:pPr>
      <w:bookmarkStart w:id="194" w:name="_Toc77700211"/>
      <w:r>
        <w:t>Hasil</w:t>
      </w:r>
      <w:bookmarkEnd w:id="194"/>
    </w:p>
    <w:p w14:paraId="559A1317" w14:textId="0BFAE6C4" w:rsidR="00EB1724" w:rsidRDefault="006050FA" w:rsidP="006050FA">
      <w:pPr>
        <w:ind w:firstLine="576"/>
        <w:jc w:val="both"/>
      </w:pPr>
      <w:r>
        <w:t>Telah dilakukan i</w:t>
      </w:r>
      <w:r w:rsidR="0092595C">
        <w:t xml:space="preserve">mplementasi tampilan antarmuka pada 26 </w:t>
      </w:r>
      <w:r w:rsidR="0092595C">
        <w:rPr>
          <w:i/>
          <w:iCs/>
        </w:rPr>
        <w:t>Screen</w:t>
      </w:r>
      <w:r w:rsidR="0092595C">
        <w:t>/halaman aplikasi</w:t>
      </w:r>
      <w:r>
        <w:t xml:space="preserve"> serta </w:t>
      </w:r>
      <w:r w:rsidR="0092595C">
        <w:t xml:space="preserve">pengujian API </w:t>
      </w:r>
      <w:r>
        <w:t>dan</w:t>
      </w:r>
      <w:r w:rsidR="0092595C">
        <w:t xml:space="preserve"> pengujian fungsional pada 7 fitur utama aplikasi</w:t>
      </w:r>
      <w:r>
        <w:t xml:space="preserve"> berdasarkan dokumen-dokumen yang diperoleh dari mitra. Berikut hasil implementasi tampilan antarmuka pada tabel 6.1 </w:t>
      </w:r>
      <w:r w:rsidR="008339A7">
        <w:t>serta</w:t>
      </w:r>
      <w:r>
        <w:t xml:space="preserve"> hasil pengujian API dan </w:t>
      </w:r>
      <w:r w:rsidR="008339A7">
        <w:t>p</w:t>
      </w:r>
      <w:r>
        <w:t>engujian fungsional pada tabel 6.2</w:t>
      </w:r>
      <w:r w:rsidR="008339A7">
        <w:t>.</w:t>
      </w:r>
    </w:p>
    <w:p w14:paraId="7CB9A66D" w14:textId="04CB1260" w:rsidR="001C0B31" w:rsidRDefault="001C0B31" w:rsidP="001C0B31">
      <w:pPr>
        <w:pStyle w:val="Caption"/>
        <w:keepNext/>
      </w:pPr>
      <w:bookmarkStart w:id="195" w:name="_Toc77700444"/>
      <w:r>
        <w:t>Tabel 6.</w:t>
      </w:r>
      <w:r w:rsidR="00047508">
        <w:fldChar w:fldCharType="begin"/>
      </w:r>
      <w:r w:rsidR="00047508">
        <w:instrText xml:space="preserve"> STYLEREF 1 \s </w:instrText>
      </w:r>
      <w:r w:rsidR="00047508">
        <w:fldChar w:fldCharType="separate"/>
      </w:r>
      <w:r w:rsidR="00047508">
        <w:rPr>
          <w:noProof/>
        </w:rPr>
        <w:t>VI</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w:t>
      </w:r>
      <w:r w:rsidR="00047508">
        <w:fldChar w:fldCharType="end"/>
      </w:r>
      <w:r>
        <w:t xml:space="preserve"> Hasil Implementasi Tampilan Antarmuka</w:t>
      </w:r>
      <w:bookmarkEnd w:id="195"/>
    </w:p>
    <w:tbl>
      <w:tblPr>
        <w:tblStyle w:val="TableGrid"/>
        <w:tblW w:w="4994" w:type="pct"/>
        <w:tblLook w:val="04A0" w:firstRow="1" w:lastRow="0" w:firstColumn="1" w:lastColumn="0" w:noHBand="0" w:noVBand="1"/>
      </w:tblPr>
      <w:tblGrid>
        <w:gridCol w:w="703"/>
        <w:gridCol w:w="4825"/>
        <w:gridCol w:w="2765"/>
      </w:tblGrid>
      <w:tr w:rsidR="008339A7" w14:paraId="4F9AE6ED" w14:textId="77777777" w:rsidTr="008339A7">
        <w:tc>
          <w:tcPr>
            <w:tcW w:w="424" w:type="pct"/>
          </w:tcPr>
          <w:p w14:paraId="560FC985" w14:textId="5DE0CB76" w:rsidR="008339A7" w:rsidRPr="008339A7" w:rsidRDefault="008339A7" w:rsidP="008339A7">
            <w:pPr>
              <w:jc w:val="center"/>
              <w:rPr>
                <w:b/>
                <w:bCs/>
              </w:rPr>
            </w:pPr>
            <w:r w:rsidRPr="008339A7">
              <w:rPr>
                <w:b/>
                <w:bCs/>
              </w:rPr>
              <w:t>No.</w:t>
            </w:r>
          </w:p>
        </w:tc>
        <w:tc>
          <w:tcPr>
            <w:tcW w:w="2909" w:type="pct"/>
          </w:tcPr>
          <w:p w14:paraId="36B2D5A0" w14:textId="462CFB82" w:rsidR="008339A7" w:rsidRPr="008339A7" w:rsidRDefault="008339A7" w:rsidP="001C0B31">
            <w:pPr>
              <w:rPr>
                <w:b/>
                <w:bCs/>
              </w:rPr>
            </w:pPr>
            <w:r w:rsidRPr="008339A7">
              <w:rPr>
                <w:b/>
                <w:bCs/>
                <w:i/>
                <w:iCs/>
              </w:rPr>
              <w:t>Screen</w:t>
            </w:r>
            <w:r w:rsidRPr="008339A7">
              <w:rPr>
                <w:b/>
                <w:bCs/>
              </w:rPr>
              <w:t xml:space="preserve"> / Halaman</w:t>
            </w:r>
          </w:p>
        </w:tc>
        <w:tc>
          <w:tcPr>
            <w:tcW w:w="1667" w:type="pct"/>
          </w:tcPr>
          <w:p w14:paraId="05BA1A98" w14:textId="2FB9C920" w:rsidR="008339A7" w:rsidRPr="008339A7" w:rsidRDefault="008339A7" w:rsidP="008339A7">
            <w:pPr>
              <w:jc w:val="center"/>
              <w:rPr>
                <w:b/>
                <w:bCs/>
              </w:rPr>
            </w:pPr>
            <w:r>
              <w:rPr>
                <w:b/>
                <w:bCs/>
              </w:rPr>
              <w:t>Hasil</w:t>
            </w:r>
          </w:p>
        </w:tc>
      </w:tr>
      <w:tr w:rsidR="001C0B31" w14:paraId="2DBDFDA4" w14:textId="77777777" w:rsidTr="008339A7">
        <w:tc>
          <w:tcPr>
            <w:tcW w:w="424" w:type="pct"/>
          </w:tcPr>
          <w:p w14:paraId="7C9DDB1B" w14:textId="02B1B325" w:rsidR="001C0B31" w:rsidRDefault="001C0B31" w:rsidP="001C0B31">
            <w:pPr>
              <w:jc w:val="center"/>
            </w:pPr>
            <w:r w:rsidRPr="007F5171">
              <w:t>1</w:t>
            </w:r>
          </w:p>
        </w:tc>
        <w:tc>
          <w:tcPr>
            <w:tcW w:w="2909" w:type="pct"/>
          </w:tcPr>
          <w:p w14:paraId="4EEB9671" w14:textId="01CAC93E" w:rsidR="001C0B31" w:rsidRDefault="001C0B31" w:rsidP="001C0B31">
            <w:pPr>
              <w:jc w:val="both"/>
            </w:pPr>
            <w:r w:rsidRPr="00F22B8B">
              <w:t>Halaman Login &amp; Register</w:t>
            </w:r>
          </w:p>
        </w:tc>
        <w:tc>
          <w:tcPr>
            <w:tcW w:w="1667" w:type="pct"/>
          </w:tcPr>
          <w:p w14:paraId="3EF73BCD" w14:textId="49D62B1A" w:rsidR="001C0B31" w:rsidRDefault="001C0B31" w:rsidP="001C0B31">
            <w:pPr>
              <w:jc w:val="center"/>
            </w:pPr>
            <w:r w:rsidRPr="00C55CC8">
              <w:t>Sesuai</w:t>
            </w:r>
          </w:p>
        </w:tc>
      </w:tr>
      <w:tr w:rsidR="001C0B31" w14:paraId="78315800" w14:textId="77777777" w:rsidTr="008339A7">
        <w:tc>
          <w:tcPr>
            <w:tcW w:w="424" w:type="pct"/>
          </w:tcPr>
          <w:p w14:paraId="6CB85212" w14:textId="021B8C43" w:rsidR="001C0B31" w:rsidRDefault="001C0B31" w:rsidP="001C0B31">
            <w:pPr>
              <w:jc w:val="center"/>
            </w:pPr>
            <w:r w:rsidRPr="007F5171">
              <w:t>2</w:t>
            </w:r>
          </w:p>
        </w:tc>
        <w:tc>
          <w:tcPr>
            <w:tcW w:w="2909" w:type="pct"/>
          </w:tcPr>
          <w:p w14:paraId="7631600A" w14:textId="5B97034C" w:rsidR="001C0B31" w:rsidRDefault="001C0B31" w:rsidP="001C0B31">
            <w:pPr>
              <w:jc w:val="both"/>
            </w:pPr>
            <w:r w:rsidRPr="00F22B8B">
              <w:t>Halaman Home</w:t>
            </w:r>
          </w:p>
        </w:tc>
        <w:tc>
          <w:tcPr>
            <w:tcW w:w="1667" w:type="pct"/>
          </w:tcPr>
          <w:p w14:paraId="5F3E683A" w14:textId="38405093" w:rsidR="001C0B31" w:rsidRDefault="001C0B31" w:rsidP="001C0B31">
            <w:pPr>
              <w:jc w:val="center"/>
            </w:pPr>
            <w:r w:rsidRPr="00C55CC8">
              <w:t>Sesuai</w:t>
            </w:r>
          </w:p>
        </w:tc>
      </w:tr>
      <w:tr w:rsidR="001C0B31" w14:paraId="61DAC6CB" w14:textId="77777777" w:rsidTr="008339A7">
        <w:tc>
          <w:tcPr>
            <w:tcW w:w="424" w:type="pct"/>
          </w:tcPr>
          <w:p w14:paraId="1809FD86" w14:textId="42129447" w:rsidR="001C0B31" w:rsidRDefault="001C0B31" w:rsidP="001C0B31">
            <w:pPr>
              <w:jc w:val="center"/>
            </w:pPr>
            <w:r w:rsidRPr="007F5171">
              <w:t>3</w:t>
            </w:r>
          </w:p>
        </w:tc>
        <w:tc>
          <w:tcPr>
            <w:tcW w:w="2909" w:type="pct"/>
          </w:tcPr>
          <w:p w14:paraId="524FCB88" w14:textId="4B666828" w:rsidR="001C0B31" w:rsidRDefault="001C0B31" w:rsidP="001C0B31">
            <w:pPr>
              <w:jc w:val="both"/>
            </w:pPr>
            <w:r w:rsidRPr="00F22B8B">
              <w:t>Halaman Pencarian</w:t>
            </w:r>
          </w:p>
        </w:tc>
        <w:tc>
          <w:tcPr>
            <w:tcW w:w="1667" w:type="pct"/>
          </w:tcPr>
          <w:p w14:paraId="5A3FEFAE" w14:textId="165FDFDC" w:rsidR="001C0B31" w:rsidRDefault="001C0B31" w:rsidP="001C0B31">
            <w:pPr>
              <w:jc w:val="center"/>
            </w:pPr>
            <w:r w:rsidRPr="00C55CC8">
              <w:t>Sesuai</w:t>
            </w:r>
          </w:p>
        </w:tc>
      </w:tr>
      <w:tr w:rsidR="001C0B31" w14:paraId="1BDC0BAC" w14:textId="77777777" w:rsidTr="008339A7">
        <w:tc>
          <w:tcPr>
            <w:tcW w:w="424" w:type="pct"/>
          </w:tcPr>
          <w:p w14:paraId="210938C2" w14:textId="70A8D175" w:rsidR="001C0B31" w:rsidRDefault="001C0B31" w:rsidP="001C0B31">
            <w:pPr>
              <w:jc w:val="center"/>
            </w:pPr>
            <w:r w:rsidRPr="007F5171">
              <w:t>4</w:t>
            </w:r>
          </w:p>
        </w:tc>
        <w:tc>
          <w:tcPr>
            <w:tcW w:w="2909" w:type="pct"/>
          </w:tcPr>
          <w:p w14:paraId="79D32A3D" w14:textId="32B6A671" w:rsidR="001C0B31" w:rsidRDefault="001C0B31" w:rsidP="001C0B31">
            <w:pPr>
              <w:jc w:val="both"/>
            </w:pPr>
            <w:r w:rsidRPr="00F22B8B">
              <w:t>Halaman Produk</w:t>
            </w:r>
          </w:p>
        </w:tc>
        <w:tc>
          <w:tcPr>
            <w:tcW w:w="1667" w:type="pct"/>
          </w:tcPr>
          <w:p w14:paraId="3508561B" w14:textId="771BC732" w:rsidR="001C0B31" w:rsidRDefault="001C0B31" w:rsidP="001C0B31">
            <w:pPr>
              <w:jc w:val="center"/>
            </w:pPr>
            <w:r w:rsidRPr="00C55CC8">
              <w:t>Sesuai</w:t>
            </w:r>
          </w:p>
        </w:tc>
      </w:tr>
      <w:tr w:rsidR="001C0B31" w14:paraId="0017FD26" w14:textId="77777777" w:rsidTr="008339A7">
        <w:tc>
          <w:tcPr>
            <w:tcW w:w="424" w:type="pct"/>
          </w:tcPr>
          <w:p w14:paraId="63B8925C" w14:textId="7EA2680A" w:rsidR="001C0B31" w:rsidRDefault="001C0B31" w:rsidP="001C0B31">
            <w:pPr>
              <w:jc w:val="center"/>
            </w:pPr>
            <w:r w:rsidRPr="007F5171">
              <w:t>5</w:t>
            </w:r>
          </w:p>
        </w:tc>
        <w:tc>
          <w:tcPr>
            <w:tcW w:w="2909" w:type="pct"/>
          </w:tcPr>
          <w:p w14:paraId="3AD3BB33" w14:textId="241C03B6" w:rsidR="001C0B31" w:rsidRDefault="001C0B31" w:rsidP="001C0B31">
            <w:pPr>
              <w:jc w:val="both"/>
            </w:pPr>
            <w:r w:rsidRPr="00F22B8B">
              <w:t>Halaman Detail Produk</w:t>
            </w:r>
          </w:p>
        </w:tc>
        <w:tc>
          <w:tcPr>
            <w:tcW w:w="1667" w:type="pct"/>
          </w:tcPr>
          <w:p w14:paraId="67C15CF4" w14:textId="7FB5C5EB" w:rsidR="001C0B31" w:rsidRDefault="001C0B31" w:rsidP="001C0B31">
            <w:pPr>
              <w:jc w:val="center"/>
            </w:pPr>
            <w:r w:rsidRPr="00C55CC8">
              <w:t>Sesuai</w:t>
            </w:r>
          </w:p>
        </w:tc>
      </w:tr>
      <w:tr w:rsidR="001C0B31" w14:paraId="3E3328FB" w14:textId="77777777" w:rsidTr="008339A7">
        <w:tc>
          <w:tcPr>
            <w:tcW w:w="424" w:type="pct"/>
          </w:tcPr>
          <w:p w14:paraId="33573BA0" w14:textId="0088A616" w:rsidR="001C0B31" w:rsidRDefault="001C0B31" w:rsidP="001C0B31">
            <w:pPr>
              <w:jc w:val="center"/>
            </w:pPr>
            <w:r w:rsidRPr="007F5171">
              <w:t>6</w:t>
            </w:r>
          </w:p>
        </w:tc>
        <w:tc>
          <w:tcPr>
            <w:tcW w:w="2909" w:type="pct"/>
          </w:tcPr>
          <w:p w14:paraId="34973208" w14:textId="61C71B9B" w:rsidR="001C0B31" w:rsidRDefault="001C0B31" w:rsidP="001C0B31">
            <w:pPr>
              <w:jc w:val="both"/>
            </w:pPr>
            <w:r w:rsidRPr="00F22B8B">
              <w:t>Halaman Resep</w:t>
            </w:r>
          </w:p>
        </w:tc>
        <w:tc>
          <w:tcPr>
            <w:tcW w:w="1667" w:type="pct"/>
          </w:tcPr>
          <w:p w14:paraId="27673A45" w14:textId="7B76B2D7" w:rsidR="001C0B31" w:rsidRDefault="001C0B31" w:rsidP="001C0B31">
            <w:pPr>
              <w:jc w:val="center"/>
            </w:pPr>
            <w:r w:rsidRPr="00C55CC8">
              <w:t>Sesuai</w:t>
            </w:r>
          </w:p>
        </w:tc>
      </w:tr>
      <w:tr w:rsidR="001C0B31" w14:paraId="23B63095" w14:textId="77777777" w:rsidTr="008339A7">
        <w:tc>
          <w:tcPr>
            <w:tcW w:w="424" w:type="pct"/>
          </w:tcPr>
          <w:p w14:paraId="4BB7FCB3" w14:textId="75987DAC" w:rsidR="001C0B31" w:rsidRDefault="001C0B31" w:rsidP="001C0B31">
            <w:pPr>
              <w:jc w:val="center"/>
            </w:pPr>
            <w:r w:rsidRPr="007F5171">
              <w:t>7</w:t>
            </w:r>
          </w:p>
        </w:tc>
        <w:tc>
          <w:tcPr>
            <w:tcW w:w="2909" w:type="pct"/>
          </w:tcPr>
          <w:p w14:paraId="6C663EDC" w14:textId="2E7AF5E2" w:rsidR="001C0B31" w:rsidRDefault="001C0B31" w:rsidP="001C0B31">
            <w:pPr>
              <w:jc w:val="both"/>
            </w:pPr>
            <w:r w:rsidRPr="00F22B8B">
              <w:t>Halaman Detail Resep</w:t>
            </w:r>
          </w:p>
        </w:tc>
        <w:tc>
          <w:tcPr>
            <w:tcW w:w="1667" w:type="pct"/>
          </w:tcPr>
          <w:p w14:paraId="298663FA" w14:textId="13B7E6A8" w:rsidR="001C0B31" w:rsidRDefault="001C0B31" w:rsidP="001C0B31">
            <w:pPr>
              <w:jc w:val="center"/>
            </w:pPr>
            <w:r w:rsidRPr="00C55CC8">
              <w:t>Sesuai</w:t>
            </w:r>
          </w:p>
        </w:tc>
      </w:tr>
      <w:tr w:rsidR="001C0B31" w14:paraId="4716B105" w14:textId="77777777" w:rsidTr="008339A7">
        <w:tc>
          <w:tcPr>
            <w:tcW w:w="424" w:type="pct"/>
          </w:tcPr>
          <w:p w14:paraId="1F7297E7" w14:textId="6419066D" w:rsidR="001C0B31" w:rsidRDefault="001C0B31" w:rsidP="001C0B31">
            <w:pPr>
              <w:jc w:val="center"/>
            </w:pPr>
            <w:r w:rsidRPr="007F5171">
              <w:t>8</w:t>
            </w:r>
          </w:p>
        </w:tc>
        <w:tc>
          <w:tcPr>
            <w:tcW w:w="2909" w:type="pct"/>
          </w:tcPr>
          <w:p w14:paraId="0A3A2F3F" w14:textId="3E379A25" w:rsidR="001C0B31" w:rsidRDefault="001C0B31" w:rsidP="001C0B31">
            <w:pPr>
              <w:jc w:val="both"/>
            </w:pPr>
            <w:r w:rsidRPr="00F22B8B">
              <w:t>Halaman Catering</w:t>
            </w:r>
          </w:p>
        </w:tc>
        <w:tc>
          <w:tcPr>
            <w:tcW w:w="1667" w:type="pct"/>
          </w:tcPr>
          <w:p w14:paraId="75332B72" w14:textId="11187AF3" w:rsidR="001C0B31" w:rsidRDefault="001C0B31" w:rsidP="001C0B31">
            <w:pPr>
              <w:jc w:val="center"/>
            </w:pPr>
            <w:r w:rsidRPr="00C55CC8">
              <w:t>Sesuai</w:t>
            </w:r>
          </w:p>
        </w:tc>
      </w:tr>
      <w:tr w:rsidR="001C0B31" w14:paraId="446D442E" w14:textId="77777777" w:rsidTr="008339A7">
        <w:tc>
          <w:tcPr>
            <w:tcW w:w="424" w:type="pct"/>
          </w:tcPr>
          <w:p w14:paraId="4C91E95A" w14:textId="59AAAAF9" w:rsidR="001C0B31" w:rsidRDefault="001C0B31" w:rsidP="001C0B31">
            <w:pPr>
              <w:jc w:val="center"/>
            </w:pPr>
            <w:r w:rsidRPr="007F5171">
              <w:t>9</w:t>
            </w:r>
          </w:p>
        </w:tc>
        <w:tc>
          <w:tcPr>
            <w:tcW w:w="2909" w:type="pct"/>
          </w:tcPr>
          <w:p w14:paraId="14B2080D" w14:textId="76215C5F" w:rsidR="001C0B31" w:rsidRDefault="001C0B31" w:rsidP="001C0B31">
            <w:pPr>
              <w:jc w:val="both"/>
            </w:pPr>
            <w:r w:rsidRPr="00F22B8B">
              <w:t>Halaman Detail Catering</w:t>
            </w:r>
          </w:p>
        </w:tc>
        <w:tc>
          <w:tcPr>
            <w:tcW w:w="1667" w:type="pct"/>
          </w:tcPr>
          <w:p w14:paraId="0CEB92D9" w14:textId="73316D6D" w:rsidR="001C0B31" w:rsidRDefault="001C0B31" w:rsidP="001C0B31">
            <w:pPr>
              <w:jc w:val="center"/>
            </w:pPr>
            <w:r w:rsidRPr="00C55CC8">
              <w:t>Sesuai</w:t>
            </w:r>
          </w:p>
        </w:tc>
      </w:tr>
      <w:tr w:rsidR="001C0B31" w14:paraId="724A426B" w14:textId="77777777" w:rsidTr="008339A7">
        <w:tc>
          <w:tcPr>
            <w:tcW w:w="424" w:type="pct"/>
          </w:tcPr>
          <w:p w14:paraId="2EDD7F24" w14:textId="2BEF2732" w:rsidR="001C0B31" w:rsidRDefault="001C0B31" w:rsidP="001C0B31">
            <w:pPr>
              <w:jc w:val="center"/>
            </w:pPr>
            <w:r w:rsidRPr="007F5171">
              <w:t>10</w:t>
            </w:r>
          </w:p>
        </w:tc>
        <w:tc>
          <w:tcPr>
            <w:tcW w:w="2909" w:type="pct"/>
          </w:tcPr>
          <w:p w14:paraId="0263472C" w14:textId="78E1AE08" w:rsidR="001C0B31" w:rsidRDefault="001C0B31" w:rsidP="001C0B31">
            <w:pPr>
              <w:jc w:val="both"/>
            </w:pPr>
            <w:r w:rsidRPr="00F22B8B">
              <w:t>Halaman Warung</w:t>
            </w:r>
          </w:p>
        </w:tc>
        <w:tc>
          <w:tcPr>
            <w:tcW w:w="1667" w:type="pct"/>
          </w:tcPr>
          <w:p w14:paraId="35AE1437" w14:textId="4A3FF4CB" w:rsidR="001C0B31" w:rsidRDefault="001C0B31" w:rsidP="001C0B31">
            <w:pPr>
              <w:jc w:val="center"/>
            </w:pPr>
            <w:r w:rsidRPr="00C55CC8">
              <w:t>Sesuai</w:t>
            </w:r>
          </w:p>
        </w:tc>
      </w:tr>
      <w:tr w:rsidR="001C0B31" w14:paraId="774E9315" w14:textId="77777777" w:rsidTr="008339A7">
        <w:tc>
          <w:tcPr>
            <w:tcW w:w="424" w:type="pct"/>
          </w:tcPr>
          <w:p w14:paraId="25E2FBCF" w14:textId="1BD2A8E7" w:rsidR="001C0B31" w:rsidRDefault="001C0B31" w:rsidP="001C0B31">
            <w:pPr>
              <w:jc w:val="center"/>
            </w:pPr>
            <w:r w:rsidRPr="007F5171">
              <w:t>11</w:t>
            </w:r>
          </w:p>
        </w:tc>
        <w:tc>
          <w:tcPr>
            <w:tcW w:w="2909" w:type="pct"/>
          </w:tcPr>
          <w:p w14:paraId="0FE2EE46" w14:textId="04DE5D20" w:rsidR="001C0B31" w:rsidRDefault="001C0B31" w:rsidP="001C0B31">
            <w:pPr>
              <w:jc w:val="both"/>
            </w:pPr>
            <w:r w:rsidRPr="00F22B8B">
              <w:t>Halaman Lelang</w:t>
            </w:r>
          </w:p>
        </w:tc>
        <w:tc>
          <w:tcPr>
            <w:tcW w:w="1667" w:type="pct"/>
          </w:tcPr>
          <w:p w14:paraId="0FDB9E24" w14:textId="129EF5E0" w:rsidR="001C0B31" w:rsidRDefault="001C0B31" w:rsidP="001C0B31">
            <w:pPr>
              <w:jc w:val="center"/>
            </w:pPr>
            <w:r w:rsidRPr="00C55CC8">
              <w:t>Sesuai</w:t>
            </w:r>
          </w:p>
        </w:tc>
      </w:tr>
      <w:tr w:rsidR="001C0B31" w14:paraId="1D3B45BC" w14:textId="77777777" w:rsidTr="008339A7">
        <w:tc>
          <w:tcPr>
            <w:tcW w:w="424" w:type="pct"/>
          </w:tcPr>
          <w:p w14:paraId="1C6D7BD3" w14:textId="3A77EA11" w:rsidR="001C0B31" w:rsidRDefault="001C0B31" w:rsidP="001C0B31">
            <w:pPr>
              <w:jc w:val="center"/>
            </w:pPr>
            <w:r w:rsidRPr="007F5171">
              <w:t>12</w:t>
            </w:r>
          </w:p>
        </w:tc>
        <w:tc>
          <w:tcPr>
            <w:tcW w:w="2909" w:type="pct"/>
          </w:tcPr>
          <w:p w14:paraId="2F341669" w14:textId="61A73D9C" w:rsidR="001C0B31" w:rsidRDefault="001C0B31" w:rsidP="001C0B31">
            <w:pPr>
              <w:jc w:val="both"/>
            </w:pPr>
            <w:r w:rsidRPr="00F22B8B">
              <w:t>Halaman Detail Lelang</w:t>
            </w:r>
          </w:p>
        </w:tc>
        <w:tc>
          <w:tcPr>
            <w:tcW w:w="1667" w:type="pct"/>
          </w:tcPr>
          <w:p w14:paraId="7C4C7BEE" w14:textId="774B5BF4" w:rsidR="001C0B31" w:rsidRDefault="001C0B31" w:rsidP="001C0B31">
            <w:pPr>
              <w:jc w:val="center"/>
            </w:pPr>
            <w:r w:rsidRPr="00C55CC8">
              <w:t>Sesuai</w:t>
            </w:r>
          </w:p>
        </w:tc>
      </w:tr>
      <w:tr w:rsidR="001C0B31" w14:paraId="79487089" w14:textId="77777777" w:rsidTr="008339A7">
        <w:tc>
          <w:tcPr>
            <w:tcW w:w="424" w:type="pct"/>
          </w:tcPr>
          <w:p w14:paraId="05EF02E9" w14:textId="3EA6B3A5" w:rsidR="001C0B31" w:rsidRDefault="001C0B31" w:rsidP="001C0B31">
            <w:pPr>
              <w:jc w:val="center"/>
            </w:pPr>
            <w:r w:rsidRPr="007F5171">
              <w:t>13</w:t>
            </w:r>
          </w:p>
        </w:tc>
        <w:tc>
          <w:tcPr>
            <w:tcW w:w="2909" w:type="pct"/>
          </w:tcPr>
          <w:p w14:paraId="3D4F4E4E" w14:textId="67F37138" w:rsidR="001C0B31" w:rsidRDefault="001C0B31" w:rsidP="001C0B31">
            <w:pPr>
              <w:jc w:val="both"/>
            </w:pPr>
            <w:r w:rsidRPr="00F22B8B">
              <w:t>Halaman Potensi</w:t>
            </w:r>
          </w:p>
        </w:tc>
        <w:tc>
          <w:tcPr>
            <w:tcW w:w="1667" w:type="pct"/>
          </w:tcPr>
          <w:p w14:paraId="267BDFE1" w14:textId="211387B8" w:rsidR="001C0B31" w:rsidRDefault="001C0B31" w:rsidP="001C0B31">
            <w:pPr>
              <w:jc w:val="center"/>
            </w:pPr>
            <w:r w:rsidRPr="00C55CC8">
              <w:t>Sesuai</w:t>
            </w:r>
          </w:p>
        </w:tc>
      </w:tr>
      <w:tr w:rsidR="001C0B31" w14:paraId="0EF1C8CE" w14:textId="77777777" w:rsidTr="00047508">
        <w:trPr>
          <w:trHeight w:val="75"/>
        </w:trPr>
        <w:tc>
          <w:tcPr>
            <w:tcW w:w="424" w:type="pct"/>
          </w:tcPr>
          <w:p w14:paraId="6B1221A4" w14:textId="585422DE" w:rsidR="001C0B31" w:rsidRDefault="001C0B31" w:rsidP="001C0B31">
            <w:pPr>
              <w:jc w:val="center"/>
            </w:pPr>
            <w:r w:rsidRPr="007F5171">
              <w:t>14</w:t>
            </w:r>
          </w:p>
        </w:tc>
        <w:tc>
          <w:tcPr>
            <w:tcW w:w="2909" w:type="pct"/>
          </w:tcPr>
          <w:p w14:paraId="31A183BE" w14:textId="014B7299" w:rsidR="001C0B31" w:rsidRDefault="001C0B31" w:rsidP="001C0B31">
            <w:pPr>
              <w:jc w:val="both"/>
            </w:pPr>
            <w:r w:rsidRPr="00F22B8B">
              <w:t>Halaman Booking</w:t>
            </w:r>
          </w:p>
        </w:tc>
        <w:tc>
          <w:tcPr>
            <w:tcW w:w="1667" w:type="pct"/>
          </w:tcPr>
          <w:p w14:paraId="1C47F0E9" w14:textId="054A5CDD" w:rsidR="001C0B31" w:rsidRDefault="001C0B31" w:rsidP="001C0B31">
            <w:pPr>
              <w:jc w:val="center"/>
            </w:pPr>
            <w:r w:rsidRPr="00C55CC8">
              <w:t>Sesuai</w:t>
            </w:r>
          </w:p>
        </w:tc>
      </w:tr>
      <w:tr w:rsidR="001C0B31" w14:paraId="0276138E" w14:textId="77777777" w:rsidTr="008339A7">
        <w:tc>
          <w:tcPr>
            <w:tcW w:w="424" w:type="pct"/>
          </w:tcPr>
          <w:p w14:paraId="6CB1361D" w14:textId="287D2515" w:rsidR="001C0B31" w:rsidRDefault="001C0B31" w:rsidP="001C0B31">
            <w:pPr>
              <w:jc w:val="center"/>
            </w:pPr>
            <w:r w:rsidRPr="007F5171">
              <w:t>15</w:t>
            </w:r>
          </w:p>
        </w:tc>
        <w:tc>
          <w:tcPr>
            <w:tcW w:w="2909" w:type="pct"/>
          </w:tcPr>
          <w:p w14:paraId="6575E7FA" w14:textId="467817B8" w:rsidR="001C0B31" w:rsidRDefault="001C0B31" w:rsidP="001C0B31">
            <w:pPr>
              <w:jc w:val="both"/>
            </w:pPr>
            <w:r w:rsidRPr="00F22B8B">
              <w:t>Halaman Keranjang</w:t>
            </w:r>
          </w:p>
        </w:tc>
        <w:tc>
          <w:tcPr>
            <w:tcW w:w="1667" w:type="pct"/>
          </w:tcPr>
          <w:p w14:paraId="77513BF5" w14:textId="10D9348C" w:rsidR="001C0B31" w:rsidRDefault="001C0B31" w:rsidP="001C0B31">
            <w:pPr>
              <w:jc w:val="center"/>
            </w:pPr>
            <w:r w:rsidRPr="00C55CC8">
              <w:t>Sesuai</w:t>
            </w:r>
          </w:p>
        </w:tc>
      </w:tr>
      <w:tr w:rsidR="001C0B31" w14:paraId="1CE214C8" w14:textId="77777777" w:rsidTr="008339A7">
        <w:tc>
          <w:tcPr>
            <w:tcW w:w="424" w:type="pct"/>
          </w:tcPr>
          <w:p w14:paraId="06D8D148" w14:textId="194A3E0B" w:rsidR="001C0B31" w:rsidRDefault="001C0B31" w:rsidP="001C0B31">
            <w:pPr>
              <w:jc w:val="center"/>
            </w:pPr>
            <w:r w:rsidRPr="007F5171">
              <w:t>16</w:t>
            </w:r>
          </w:p>
        </w:tc>
        <w:tc>
          <w:tcPr>
            <w:tcW w:w="2909" w:type="pct"/>
          </w:tcPr>
          <w:p w14:paraId="46E16E75" w14:textId="0832DA45" w:rsidR="001C0B31" w:rsidRDefault="001C0B31" w:rsidP="001C0B31">
            <w:pPr>
              <w:jc w:val="both"/>
            </w:pPr>
            <w:r w:rsidRPr="00F22B8B">
              <w:t>Halaman Checkout</w:t>
            </w:r>
          </w:p>
        </w:tc>
        <w:tc>
          <w:tcPr>
            <w:tcW w:w="1667" w:type="pct"/>
          </w:tcPr>
          <w:p w14:paraId="51574AEC" w14:textId="77C1A36A" w:rsidR="001C0B31" w:rsidRDefault="001C0B31" w:rsidP="001C0B31">
            <w:pPr>
              <w:jc w:val="center"/>
            </w:pPr>
            <w:r w:rsidRPr="00C55CC8">
              <w:t>Sesuai</w:t>
            </w:r>
          </w:p>
        </w:tc>
      </w:tr>
      <w:tr w:rsidR="001C0B31" w14:paraId="48DF7D18" w14:textId="77777777" w:rsidTr="008339A7">
        <w:tc>
          <w:tcPr>
            <w:tcW w:w="424" w:type="pct"/>
          </w:tcPr>
          <w:p w14:paraId="2843F65A" w14:textId="013F4CBB" w:rsidR="001C0B31" w:rsidRDefault="001C0B31" w:rsidP="001C0B31">
            <w:pPr>
              <w:jc w:val="center"/>
            </w:pPr>
            <w:r w:rsidRPr="007F5171">
              <w:t>17</w:t>
            </w:r>
          </w:p>
        </w:tc>
        <w:tc>
          <w:tcPr>
            <w:tcW w:w="2909" w:type="pct"/>
          </w:tcPr>
          <w:p w14:paraId="524EAF4A" w14:textId="21EC41A4" w:rsidR="001C0B31" w:rsidRDefault="001C0B31" w:rsidP="001C0B31">
            <w:pPr>
              <w:jc w:val="both"/>
            </w:pPr>
            <w:r w:rsidRPr="00F22B8B">
              <w:t>Halaman Metode Pembayaran</w:t>
            </w:r>
          </w:p>
        </w:tc>
        <w:tc>
          <w:tcPr>
            <w:tcW w:w="1667" w:type="pct"/>
          </w:tcPr>
          <w:p w14:paraId="2FA7867F" w14:textId="5AA7216D" w:rsidR="001C0B31" w:rsidRDefault="001C0B31" w:rsidP="001C0B31">
            <w:pPr>
              <w:jc w:val="center"/>
            </w:pPr>
            <w:r w:rsidRPr="00C55CC8">
              <w:t>Sesuai</w:t>
            </w:r>
          </w:p>
        </w:tc>
      </w:tr>
      <w:tr w:rsidR="001C0B31" w14:paraId="77B26ECF" w14:textId="77777777" w:rsidTr="008339A7">
        <w:tc>
          <w:tcPr>
            <w:tcW w:w="424" w:type="pct"/>
          </w:tcPr>
          <w:p w14:paraId="40CEDC15" w14:textId="6F3AA2A9" w:rsidR="001C0B31" w:rsidRDefault="001C0B31" w:rsidP="001C0B31">
            <w:pPr>
              <w:jc w:val="center"/>
            </w:pPr>
            <w:r w:rsidRPr="007F5171">
              <w:t>18</w:t>
            </w:r>
          </w:p>
        </w:tc>
        <w:tc>
          <w:tcPr>
            <w:tcW w:w="2909" w:type="pct"/>
          </w:tcPr>
          <w:p w14:paraId="5ADDEDB7" w14:textId="7F9EE95F" w:rsidR="001C0B31" w:rsidRDefault="001C0B31" w:rsidP="001C0B31">
            <w:pPr>
              <w:jc w:val="both"/>
            </w:pPr>
            <w:r w:rsidRPr="00F22B8B">
              <w:t>Halaman Detail Pembayaran</w:t>
            </w:r>
          </w:p>
        </w:tc>
        <w:tc>
          <w:tcPr>
            <w:tcW w:w="1667" w:type="pct"/>
          </w:tcPr>
          <w:p w14:paraId="0EF56864" w14:textId="58BA3F9E" w:rsidR="001C0B31" w:rsidRDefault="001C0B31" w:rsidP="001C0B31">
            <w:pPr>
              <w:jc w:val="center"/>
            </w:pPr>
            <w:r w:rsidRPr="00C55CC8">
              <w:t>Sesuai</w:t>
            </w:r>
          </w:p>
        </w:tc>
      </w:tr>
      <w:tr w:rsidR="001C0B31" w14:paraId="1923DF62" w14:textId="77777777" w:rsidTr="008339A7">
        <w:tc>
          <w:tcPr>
            <w:tcW w:w="424" w:type="pct"/>
          </w:tcPr>
          <w:p w14:paraId="1351FB08" w14:textId="205F0DDF" w:rsidR="001C0B31" w:rsidRDefault="001C0B31" w:rsidP="001C0B31">
            <w:pPr>
              <w:jc w:val="center"/>
            </w:pPr>
            <w:r w:rsidRPr="007F5171">
              <w:t>19</w:t>
            </w:r>
          </w:p>
        </w:tc>
        <w:tc>
          <w:tcPr>
            <w:tcW w:w="2909" w:type="pct"/>
          </w:tcPr>
          <w:p w14:paraId="4B1810E3" w14:textId="0E6BD594" w:rsidR="001C0B31" w:rsidRDefault="001C0B31" w:rsidP="001C0B31">
            <w:pPr>
              <w:jc w:val="both"/>
            </w:pPr>
            <w:r w:rsidRPr="00F22B8B">
              <w:t>Halaman Transaksi</w:t>
            </w:r>
          </w:p>
        </w:tc>
        <w:tc>
          <w:tcPr>
            <w:tcW w:w="1667" w:type="pct"/>
          </w:tcPr>
          <w:p w14:paraId="754CAA08" w14:textId="7C277540" w:rsidR="001C0B31" w:rsidRDefault="001C0B31" w:rsidP="001C0B31">
            <w:pPr>
              <w:jc w:val="center"/>
            </w:pPr>
            <w:r w:rsidRPr="00C55CC8">
              <w:t>Sesuai</w:t>
            </w:r>
          </w:p>
        </w:tc>
      </w:tr>
      <w:tr w:rsidR="001C0B31" w14:paraId="70E605C0" w14:textId="77777777" w:rsidTr="008339A7">
        <w:tc>
          <w:tcPr>
            <w:tcW w:w="424" w:type="pct"/>
          </w:tcPr>
          <w:p w14:paraId="103D6A6D" w14:textId="21405D89" w:rsidR="001C0B31" w:rsidRDefault="001C0B31" w:rsidP="001C0B31">
            <w:pPr>
              <w:jc w:val="center"/>
            </w:pPr>
            <w:r w:rsidRPr="007F5171">
              <w:t>20</w:t>
            </w:r>
          </w:p>
        </w:tc>
        <w:tc>
          <w:tcPr>
            <w:tcW w:w="2909" w:type="pct"/>
          </w:tcPr>
          <w:p w14:paraId="1F289770" w14:textId="59ED502D" w:rsidR="001C0B31" w:rsidRDefault="001C0B31" w:rsidP="001C0B31">
            <w:pPr>
              <w:jc w:val="both"/>
            </w:pPr>
            <w:r w:rsidRPr="00F22B8B">
              <w:t>Halaman Detail Transaksi</w:t>
            </w:r>
          </w:p>
        </w:tc>
        <w:tc>
          <w:tcPr>
            <w:tcW w:w="1667" w:type="pct"/>
          </w:tcPr>
          <w:p w14:paraId="7346743C" w14:textId="10CA04D3" w:rsidR="001C0B31" w:rsidRDefault="001C0B31" w:rsidP="001C0B31">
            <w:pPr>
              <w:jc w:val="center"/>
            </w:pPr>
            <w:r w:rsidRPr="00C55CC8">
              <w:t>Sesuai</w:t>
            </w:r>
          </w:p>
        </w:tc>
      </w:tr>
      <w:tr w:rsidR="001C0B31" w14:paraId="55E5F0E2" w14:textId="77777777" w:rsidTr="008339A7">
        <w:tc>
          <w:tcPr>
            <w:tcW w:w="424" w:type="pct"/>
          </w:tcPr>
          <w:p w14:paraId="43777C94" w14:textId="6BD70B9F" w:rsidR="001C0B31" w:rsidRDefault="001C0B31" w:rsidP="001C0B31">
            <w:pPr>
              <w:jc w:val="center"/>
            </w:pPr>
            <w:r w:rsidRPr="007F5171">
              <w:t>21</w:t>
            </w:r>
          </w:p>
        </w:tc>
        <w:tc>
          <w:tcPr>
            <w:tcW w:w="2909" w:type="pct"/>
          </w:tcPr>
          <w:p w14:paraId="59F30DE9" w14:textId="0029BE25" w:rsidR="001C0B31" w:rsidRDefault="001C0B31" w:rsidP="001C0B31">
            <w:pPr>
              <w:jc w:val="both"/>
            </w:pPr>
            <w:r w:rsidRPr="00F22B8B">
              <w:t>Halaman Akun</w:t>
            </w:r>
          </w:p>
        </w:tc>
        <w:tc>
          <w:tcPr>
            <w:tcW w:w="1667" w:type="pct"/>
          </w:tcPr>
          <w:p w14:paraId="5C697CCF" w14:textId="3127CDC6" w:rsidR="001C0B31" w:rsidRDefault="001C0B31" w:rsidP="001C0B31">
            <w:pPr>
              <w:jc w:val="center"/>
            </w:pPr>
            <w:r w:rsidRPr="00C55CC8">
              <w:t>Sesuai</w:t>
            </w:r>
          </w:p>
        </w:tc>
      </w:tr>
      <w:tr w:rsidR="001C0B31" w14:paraId="1DDEB684" w14:textId="77777777" w:rsidTr="008339A7">
        <w:tc>
          <w:tcPr>
            <w:tcW w:w="424" w:type="pct"/>
          </w:tcPr>
          <w:p w14:paraId="7156E637" w14:textId="0EF88C3A" w:rsidR="001C0B31" w:rsidRDefault="001C0B31" w:rsidP="001C0B31">
            <w:pPr>
              <w:jc w:val="center"/>
            </w:pPr>
            <w:r w:rsidRPr="007F5171">
              <w:t>22</w:t>
            </w:r>
          </w:p>
        </w:tc>
        <w:tc>
          <w:tcPr>
            <w:tcW w:w="2909" w:type="pct"/>
          </w:tcPr>
          <w:p w14:paraId="2DCABD33" w14:textId="5C704537" w:rsidR="001C0B31" w:rsidRDefault="001C0B31" w:rsidP="001C0B31">
            <w:pPr>
              <w:jc w:val="both"/>
            </w:pPr>
            <w:r w:rsidRPr="00F22B8B">
              <w:t>Halaman Toko</w:t>
            </w:r>
          </w:p>
        </w:tc>
        <w:tc>
          <w:tcPr>
            <w:tcW w:w="1667" w:type="pct"/>
          </w:tcPr>
          <w:p w14:paraId="55C912AF" w14:textId="5F0DE478" w:rsidR="001C0B31" w:rsidRDefault="001C0B31" w:rsidP="001C0B31">
            <w:pPr>
              <w:jc w:val="center"/>
            </w:pPr>
            <w:r w:rsidRPr="00C55CC8">
              <w:t>Sesuai</w:t>
            </w:r>
          </w:p>
        </w:tc>
      </w:tr>
      <w:tr w:rsidR="001C0B31" w14:paraId="13224CEE" w14:textId="77777777" w:rsidTr="008339A7">
        <w:tc>
          <w:tcPr>
            <w:tcW w:w="424" w:type="pct"/>
          </w:tcPr>
          <w:p w14:paraId="040CB1DC" w14:textId="55325628" w:rsidR="001C0B31" w:rsidRDefault="001C0B31" w:rsidP="001C0B31">
            <w:pPr>
              <w:jc w:val="center"/>
            </w:pPr>
            <w:r w:rsidRPr="007F5171">
              <w:lastRenderedPageBreak/>
              <w:t>23</w:t>
            </w:r>
          </w:p>
        </w:tc>
        <w:tc>
          <w:tcPr>
            <w:tcW w:w="2909" w:type="pct"/>
          </w:tcPr>
          <w:p w14:paraId="760FF878" w14:textId="5A1C3C87" w:rsidR="001C0B31" w:rsidRDefault="001C0B31" w:rsidP="001C0B31">
            <w:pPr>
              <w:jc w:val="both"/>
            </w:pPr>
            <w:r w:rsidRPr="00F22B8B">
              <w:t>Halaman Edit Toko</w:t>
            </w:r>
          </w:p>
        </w:tc>
        <w:tc>
          <w:tcPr>
            <w:tcW w:w="1667" w:type="pct"/>
          </w:tcPr>
          <w:p w14:paraId="5DBC1299" w14:textId="3302AAA2" w:rsidR="001C0B31" w:rsidRDefault="001C0B31" w:rsidP="001C0B31">
            <w:pPr>
              <w:jc w:val="center"/>
            </w:pPr>
            <w:r w:rsidRPr="00C55CC8">
              <w:t>Sesuai</w:t>
            </w:r>
          </w:p>
        </w:tc>
      </w:tr>
      <w:tr w:rsidR="001C0B31" w14:paraId="03E8C1BC" w14:textId="77777777" w:rsidTr="008339A7">
        <w:tc>
          <w:tcPr>
            <w:tcW w:w="424" w:type="pct"/>
          </w:tcPr>
          <w:p w14:paraId="25EDF5AB" w14:textId="775CF148" w:rsidR="001C0B31" w:rsidRDefault="001C0B31" w:rsidP="001C0B31">
            <w:pPr>
              <w:jc w:val="center"/>
            </w:pPr>
            <w:r w:rsidRPr="007F5171">
              <w:t>24</w:t>
            </w:r>
          </w:p>
        </w:tc>
        <w:tc>
          <w:tcPr>
            <w:tcW w:w="2909" w:type="pct"/>
          </w:tcPr>
          <w:p w14:paraId="34F6653B" w14:textId="084ADE57" w:rsidR="001C0B31" w:rsidRDefault="001C0B31" w:rsidP="001C0B31">
            <w:pPr>
              <w:jc w:val="both"/>
            </w:pPr>
            <w:r w:rsidRPr="00F22B8B">
              <w:t>Halaman Produk Penjualan</w:t>
            </w:r>
          </w:p>
        </w:tc>
        <w:tc>
          <w:tcPr>
            <w:tcW w:w="1667" w:type="pct"/>
          </w:tcPr>
          <w:p w14:paraId="6B96668B" w14:textId="0858D6EE" w:rsidR="001C0B31" w:rsidRDefault="001C0B31" w:rsidP="001C0B31">
            <w:pPr>
              <w:jc w:val="center"/>
            </w:pPr>
            <w:r w:rsidRPr="00C55CC8">
              <w:t>Sesuai</w:t>
            </w:r>
          </w:p>
        </w:tc>
      </w:tr>
      <w:tr w:rsidR="001C0B31" w14:paraId="1B658DC2" w14:textId="77777777" w:rsidTr="008339A7">
        <w:tc>
          <w:tcPr>
            <w:tcW w:w="424" w:type="pct"/>
          </w:tcPr>
          <w:p w14:paraId="135CF7AE" w14:textId="1D960DB5" w:rsidR="001C0B31" w:rsidRDefault="001C0B31" w:rsidP="001C0B31">
            <w:pPr>
              <w:jc w:val="center"/>
            </w:pPr>
            <w:r w:rsidRPr="007F5171">
              <w:t>25</w:t>
            </w:r>
          </w:p>
        </w:tc>
        <w:tc>
          <w:tcPr>
            <w:tcW w:w="2909" w:type="pct"/>
          </w:tcPr>
          <w:p w14:paraId="70969265" w14:textId="3B40542C" w:rsidR="001C0B31" w:rsidRDefault="001C0B31" w:rsidP="001C0B31">
            <w:pPr>
              <w:jc w:val="both"/>
            </w:pPr>
            <w:r w:rsidRPr="00F22B8B">
              <w:t>Halaman Tambah Produk Penjualan</w:t>
            </w:r>
          </w:p>
        </w:tc>
        <w:tc>
          <w:tcPr>
            <w:tcW w:w="1667" w:type="pct"/>
          </w:tcPr>
          <w:p w14:paraId="5B7B11C5" w14:textId="533A2647" w:rsidR="001C0B31" w:rsidRDefault="001C0B31" w:rsidP="001C0B31">
            <w:pPr>
              <w:jc w:val="center"/>
            </w:pPr>
            <w:r w:rsidRPr="00C55CC8">
              <w:t>Sesuai</w:t>
            </w:r>
          </w:p>
        </w:tc>
      </w:tr>
      <w:tr w:rsidR="001C0B31" w14:paraId="5208EC3F" w14:textId="77777777" w:rsidTr="008339A7">
        <w:tc>
          <w:tcPr>
            <w:tcW w:w="424" w:type="pct"/>
          </w:tcPr>
          <w:p w14:paraId="21FC0121" w14:textId="1B6D3563" w:rsidR="001C0B31" w:rsidRDefault="001C0B31" w:rsidP="001C0B31">
            <w:pPr>
              <w:jc w:val="center"/>
            </w:pPr>
            <w:r w:rsidRPr="007F5171">
              <w:t>26</w:t>
            </w:r>
          </w:p>
        </w:tc>
        <w:tc>
          <w:tcPr>
            <w:tcW w:w="2909" w:type="pct"/>
          </w:tcPr>
          <w:p w14:paraId="5BC40490" w14:textId="2DE9E80A" w:rsidR="001C0B31" w:rsidRDefault="001C0B31" w:rsidP="001C0B31">
            <w:pPr>
              <w:jc w:val="both"/>
            </w:pPr>
            <w:r w:rsidRPr="00F22B8B">
              <w:t>Halaman Riwayat Penjualan</w:t>
            </w:r>
          </w:p>
        </w:tc>
        <w:tc>
          <w:tcPr>
            <w:tcW w:w="1667" w:type="pct"/>
          </w:tcPr>
          <w:p w14:paraId="09EFDD49" w14:textId="78DB4602" w:rsidR="001C0B31" w:rsidRDefault="001C0B31" w:rsidP="001C0B31">
            <w:pPr>
              <w:jc w:val="center"/>
            </w:pPr>
            <w:r w:rsidRPr="00C55CC8">
              <w:t>Sesuai</w:t>
            </w:r>
          </w:p>
        </w:tc>
      </w:tr>
    </w:tbl>
    <w:p w14:paraId="4B791A8C" w14:textId="3E61F4FA" w:rsidR="006050FA" w:rsidRDefault="006050FA" w:rsidP="006050FA">
      <w:pPr>
        <w:jc w:val="both"/>
      </w:pPr>
    </w:p>
    <w:p w14:paraId="25B62E32" w14:textId="4E0E447D" w:rsidR="00047508" w:rsidRDefault="00047508" w:rsidP="00047508">
      <w:pPr>
        <w:pStyle w:val="Caption"/>
        <w:keepNext/>
      </w:pPr>
      <w:bookmarkStart w:id="196" w:name="_Toc77700445"/>
      <w:r>
        <w:t>Tabel 6.</w:t>
      </w:r>
      <w:r>
        <w:fldChar w:fldCharType="begin"/>
      </w:r>
      <w:r>
        <w:instrText xml:space="preserve"> STYLEREF 1 \s </w:instrText>
      </w:r>
      <w:r>
        <w:fldChar w:fldCharType="separate"/>
      </w:r>
      <w:r>
        <w:rPr>
          <w:noProof/>
        </w:rPr>
        <w:t>VI</w:t>
      </w:r>
      <w:r>
        <w:fldChar w:fldCharType="end"/>
      </w:r>
      <w:r>
        <w:t>.</w:t>
      </w:r>
      <w:r>
        <w:fldChar w:fldCharType="begin"/>
      </w:r>
      <w:r>
        <w:instrText xml:space="preserve"> SEQ Tabel \* ARABIC \s 1 </w:instrText>
      </w:r>
      <w:r>
        <w:fldChar w:fldCharType="separate"/>
      </w:r>
      <w:r>
        <w:rPr>
          <w:noProof/>
        </w:rPr>
        <w:t>2</w:t>
      </w:r>
      <w:r>
        <w:fldChar w:fldCharType="end"/>
      </w:r>
      <w:r>
        <w:t xml:space="preserve"> Hasil Pengujian API dan Fungsinal</w:t>
      </w:r>
      <w:bookmarkEnd w:id="196"/>
    </w:p>
    <w:tbl>
      <w:tblPr>
        <w:tblStyle w:val="TableGrid"/>
        <w:tblW w:w="0" w:type="auto"/>
        <w:tblLook w:val="04A0" w:firstRow="1" w:lastRow="0" w:firstColumn="1" w:lastColumn="0" w:noHBand="0" w:noVBand="1"/>
      </w:tblPr>
      <w:tblGrid>
        <w:gridCol w:w="704"/>
        <w:gridCol w:w="4111"/>
        <w:gridCol w:w="1701"/>
        <w:gridCol w:w="1787"/>
      </w:tblGrid>
      <w:tr w:rsidR="00047508" w14:paraId="15E10BF4" w14:textId="77777777" w:rsidTr="00047508">
        <w:tc>
          <w:tcPr>
            <w:tcW w:w="704" w:type="dxa"/>
            <w:vAlign w:val="center"/>
          </w:tcPr>
          <w:p w14:paraId="2204F368" w14:textId="145E7CF0" w:rsidR="001C0B31" w:rsidRPr="001C0B31" w:rsidRDefault="001C0B31" w:rsidP="00047508">
            <w:pPr>
              <w:jc w:val="center"/>
              <w:rPr>
                <w:b/>
                <w:bCs/>
              </w:rPr>
            </w:pPr>
            <w:r w:rsidRPr="001C0B31">
              <w:rPr>
                <w:b/>
                <w:bCs/>
              </w:rPr>
              <w:t>No.</w:t>
            </w:r>
          </w:p>
        </w:tc>
        <w:tc>
          <w:tcPr>
            <w:tcW w:w="4111" w:type="dxa"/>
            <w:vAlign w:val="center"/>
          </w:tcPr>
          <w:p w14:paraId="32FAA790" w14:textId="3DFD3BB6" w:rsidR="001C0B31" w:rsidRPr="001C0B31" w:rsidRDefault="001C0B31" w:rsidP="001C0B31">
            <w:pPr>
              <w:jc w:val="center"/>
              <w:rPr>
                <w:b/>
                <w:bCs/>
              </w:rPr>
            </w:pPr>
            <w:r w:rsidRPr="001C0B31">
              <w:rPr>
                <w:b/>
                <w:bCs/>
              </w:rPr>
              <w:t>Fitur</w:t>
            </w:r>
          </w:p>
        </w:tc>
        <w:tc>
          <w:tcPr>
            <w:tcW w:w="1701" w:type="dxa"/>
            <w:vAlign w:val="center"/>
          </w:tcPr>
          <w:p w14:paraId="54FAFD6D" w14:textId="65FDEF56" w:rsidR="001C0B31" w:rsidRPr="001C0B31" w:rsidRDefault="001C0B31" w:rsidP="001C0B31">
            <w:pPr>
              <w:jc w:val="center"/>
              <w:rPr>
                <w:b/>
                <w:bCs/>
              </w:rPr>
            </w:pPr>
            <w:r w:rsidRPr="001C0B31">
              <w:rPr>
                <w:b/>
                <w:bCs/>
              </w:rPr>
              <w:t>Pengujian API</w:t>
            </w:r>
          </w:p>
        </w:tc>
        <w:tc>
          <w:tcPr>
            <w:tcW w:w="1787" w:type="dxa"/>
            <w:vAlign w:val="center"/>
          </w:tcPr>
          <w:p w14:paraId="3BD92EB1" w14:textId="5C0CE78A" w:rsidR="001C0B31" w:rsidRPr="001C0B31" w:rsidRDefault="001C0B31" w:rsidP="001C0B31">
            <w:pPr>
              <w:jc w:val="center"/>
              <w:rPr>
                <w:b/>
                <w:bCs/>
              </w:rPr>
            </w:pPr>
            <w:r w:rsidRPr="001C0B31">
              <w:rPr>
                <w:b/>
                <w:bCs/>
              </w:rPr>
              <w:t>Pengujian Fungsional</w:t>
            </w:r>
          </w:p>
        </w:tc>
      </w:tr>
      <w:tr w:rsidR="00047508" w14:paraId="136AC2F3" w14:textId="77777777" w:rsidTr="00047508">
        <w:tc>
          <w:tcPr>
            <w:tcW w:w="704" w:type="dxa"/>
          </w:tcPr>
          <w:p w14:paraId="75944656" w14:textId="3A64F159" w:rsidR="001C0B31" w:rsidRDefault="001C0B31" w:rsidP="00047508">
            <w:pPr>
              <w:jc w:val="center"/>
            </w:pPr>
            <w:r>
              <w:t>1</w:t>
            </w:r>
          </w:p>
        </w:tc>
        <w:tc>
          <w:tcPr>
            <w:tcW w:w="4111" w:type="dxa"/>
          </w:tcPr>
          <w:p w14:paraId="545B4202" w14:textId="25CE1C78" w:rsidR="001C0B31" w:rsidRDefault="001C0B31" w:rsidP="001C0B31">
            <w:pPr>
              <w:jc w:val="both"/>
            </w:pPr>
            <w:r w:rsidRPr="00D32359">
              <w:t>Pembelian produk</w:t>
            </w:r>
          </w:p>
        </w:tc>
        <w:tc>
          <w:tcPr>
            <w:tcW w:w="1701" w:type="dxa"/>
          </w:tcPr>
          <w:p w14:paraId="4C002ECD" w14:textId="5BF01812" w:rsidR="001C0B31" w:rsidRDefault="001C0B31" w:rsidP="001C0B31">
            <w:pPr>
              <w:jc w:val="center"/>
            </w:pPr>
            <w:r>
              <w:t>Sukses</w:t>
            </w:r>
          </w:p>
        </w:tc>
        <w:tc>
          <w:tcPr>
            <w:tcW w:w="1787" w:type="dxa"/>
          </w:tcPr>
          <w:p w14:paraId="3E1053C7" w14:textId="473377B8" w:rsidR="001C0B31" w:rsidRDefault="001C0B31" w:rsidP="001C0B31">
            <w:pPr>
              <w:jc w:val="center"/>
            </w:pPr>
            <w:r>
              <w:t>Valid</w:t>
            </w:r>
          </w:p>
        </w:tc>
      </w:tr>
      <w:tr w:rsidR="00047508" w14:paraId="5A9467FD" w14:textId="77777777" w:rsidTr="00047508">
        <w:tc>
          <w:tcPr>
            <w:tcW w:w="704" w:type="dxa"/>
          </w:tcPr>
          <w:p w14:paraId="01C5ACF6" w14:textId="4D8BC975" w:rsidR="001C0B31" w:rsidRDefault="001C0B31" w:rsidP="00047508">
            <w:pPr>
              <w:jc w:val="center"/>
            </w:pPr>
            <w:r>
              <w:t>2</w:t>
            </w:r>
          </w:p>
        </w:tc>
        <w:tc>
          <w:tcPr>
            <w:tcW w:w="4111" w:type="dxa"/>
          </w:tcPr>
          <w:p w14:paraId="17891430" w14:textId="6F26DEAA" w:rsidR="001C0B31" w:rsidRDefault="001C0B31" w:rsidP="001C0B31">
            <w:pPr>
              <w:jc w:val="both"/>
            </w:pPr>
            <w:r w:rsidRPr="00D32359">
              <w:t>Mengelola profil</w:t>
            </w:r>
          </w:p>
        </w:tc>
        <w:tc>
          <w:tcPr>
            <w:tcW w:w="1701" w:type="dxa"/>
          </w:tcPr>
          <w:p w14:paraId="00D83F79" w14:textId="5E51649D" w:rsidR="001C0B31" w:rsidRDefault="00626A77" w:rsidP="001C0B31">
            <w:pPr>
              <w:jc w:val="center"/>
            </w:pPr>
            <w:r>
              <w:t>Sukses</w:t>
            </w:r>
          </w:p>
        </w:tc>
        <w:tc>
          <w:tcPr>
            <w:tcW w:w="1787" w:type="dxa"/>
          </w:tcPr>
          <w:p w14:paraId="0307BAC2" w14:textId="2FC7D907" w:rsidR="001C0B31" w:rsidRDefault="00626A77" w:rsidP="001C0B31">
            <w:pPr>
              <w:jc w:val="center"/>
            </w:pPr>
            <w:r>
              <w:t>Valid</w:t>
            </w:r>
          </w:p>
        </w:tc>
      </w:tr>
      <w:tr w:rsidR="00047508" w14:paraId="312F9CDE" w14:textId="77777777" w:rsidTr="00047508">
        <w:tc>
          <w:tcPr>
            <w:tcW w:w="704" w:type="dxa"/>
          </w:tcPr>
          <w:p w14:paraId="0A662D24" w14:textId="06BC7D73" w:rsidR="001C0B31" w:rsidRDefault="001C0B31" w:rsidP="00047508">
            <w:pPr>
              <w:jc w:val="center"/>
            </w:pPr>
            <w:r>
              <w:t>3</w:t>
            </w:r>
          </w:p>
        </w:tc>
        <w:tc>
          <w:tcPr>
            <w:tcW w:w="4111" w:type="dxa"/>
          </w:tcPr>
          <w:p w14:paraId="0CDE693E" w14:textId="41390D01" w:rsidR="001C0B31" w:rsidRDefault="001C0B31" w:rsidP="001C0B31">
            <w:pPr>
              <w:jc w:val="both"/>
            </w:pPr>
            <w:r w:rsidRPr="00D32359">
              <w:t>Mengonfirmasi pesanan selesai</w:t>
            </w:r>
          </w:p>
        </w:tc>
        <w:tc>
          <w:tcPr>
            <w:tcW w:w="1701" w:type="dxa"/>
          </w:tcPr>
          <w:p w14:paraId="4B78149D" w14:textId="5838F07D" w:rsidR="001C0B31" w:rsidRDefault="00047508" w:rsidP="001C0B31">
            <w:pPr>
              <w:jc w:val="center"/>
            </w:pPr>
            <w:r>
              <w:t>Sukses</w:t>
            </w:r>
          </w:p>
        </w:tc>
        <w:tc>
          <w:tcPr>
            <w:tcW w:w="1787" w:type="dxa"/>
          </w:tcPr>
          <w:p w14:paraId="58BBA180" w14:textId="6FF8BE0C" w:rsidR="001C0B31" w:rsidRDefault="00047508" w:rsidP="001C0B31">
            <w:pPr>
              <w:jc w:val="center"/>
            </w:pPr>
            <w:r>
              <w:t>Valid</w:t>
            </w:r>
          </w:p>
        </w:tc>
      </w:tr>
      <w:tr w:rsidR="00047508" w14:paraId="51DC1AFC" w14:textId="77777777" w:rsidTr="00047508">
        <w:tc>
          <w:tcPr>
            <w:tcW w:w="704" w:type="dxa"/>
          </w:tcPr>
          <w:p w14:paraId="0AA1C3AC" w14:textId="0825667E" w:rsidR="001C0B31" w:rsidRDefault="001C0B31" w:rsidP="00047508">
            <w:pPr>
              <w:jc w:val="center"/>
            </w:pPr>
            <w:r>
              <w:t>4</w:t>
            </w:r>
          </w:p>
        </w:tc>
        <w:tc>
          <w:tcPr>
            <w:tcW w:w="4111" w:type="dxa"/>
          </w:tcPr>
          <w:p w14:paraId="7ADC5AD9" w14:textId="44B4B2E9" w:rsidR="001C0B31" w:rsidRDefault="001C0B31" w:rsidP="001C0B31">
            <w:pPr>
              <w:jc w:val="both"/>
            </w:pPr>
            <w:r w:rsidRPr="00D32359">
              <w:t>Menawar lelang</w:t>
            </w:r>
          </w:p>
        </w:tc>
        <w:tc>
          <w:tcPr>
            <w:tcW w:w="1701" w:type="dxa"/>
          </w:tcPr>
          <w:p w14:paraId="72962DF7" w14:textId="0D5D03FC" w:rsidR="001C0B31" w:rsidRDefault="00626A77" w:rsidP="001C0B31">
            <w:pPr>
              <w:jc w:val="center"/>
            </w:pPr>
            <w:r>
              <w:t>Sukses</w:t>
            </w:r>
          </w:p>
        </w:tc>
        <w:tc>
          <w:tcPr>
            <w:tcW w:w="1787" w:type="dxa"/>
          </w:tcPr>
          <w:p w14:paraId="066E55BE" w14:textId="730ECB6E" w:rsidR="001C0B31" w:rsidRDefault="00626A77" w:rsidP="001C0B31">
            <w:pPr>
              <w:jc w:val="center"/>
            </w:pPr>
            <w:r>
              <w:t>Valid</w:t>
            </w:r>
          </w:p>
        </w:tc>
      </w:tr>
      <w:tr w:rsidR="00047508" w14:paraId="54E57FAA" w14:textId="77777777" w:rsidTr="00047508">
        <w:tc>
          <w:tcPr>
            <w:tcW w:w="704" w:type="dxa"/>
          </w:tcPr>
          <w:p w14:paraId="040421E6" w14:textId="1DD9AEB7" w:rsidR="001C0B31" w:rsidRDefault="001C0B31" w:rsidP="00047508">
            <w:pPr>
              <w:jc w:val="center"/>
            </w:pPr>
            <w:r>
              <w:t>5</w:t>
            </w:r>
          </w:p>
        </w:tc>
        <w:tc>
          <w:tcPr>
            <w:tcW w:w="4111" w:type="dxa"/>
          </w:tcPr>
          <w:p w14:paraId="2D951AB2" w14:textId="63405C6D" w:rsidR="001C0B31" w:rsidRDefault="001C0B31" w:rsidP="001C0B31">
            <w:pPr>
              <w:jc w:val="both"/>
            </w:pPr>
            <w:r w:rsidRPr="00D32359">
              <w:t>Mengelola keranjang</w:t>
            </w:r>
          </w:p>
        </w:tc>
        <w:tc>
          <w:tcPr>
            <w:tcW w:w="1701" w:type="dxa"/>
          </w:tcPr>
          <w:p w14:paraId="4C2DE399" w14:textId="1B6EC8B3" w:rsidR="001C0B31" w:rsidRDefault="00047508" w:rsidP="001C0B31">
            <w:pPr>
              <w:jc w:val="center"/>
            </w:pPr>
            <w:r>
              <w:t>Sukses</w:t>
            </w:r>
          </w:p>
        </w:tc>
        <w:tc>
          <w:tcPr>
            <w:tcW w:w="1787" w:type="dxa"/>
          </w:tcPr>
          <w:p w14:paraId="1781429F" w14:textId="349FB86A" w:rsidR="001C0B31" w:rsidRDefault="00047508" w:rsidP="001C0B31">
            <w:pPr>
              <w:jc w:val="center"/>
            </w:pPr>
            <w:r>
              <w:t>Valid</w:t>
            </w:r>
          </w:p>
        </w:tc>
      </w:tr>
      <w:tr w:rsidR="00047508" w14:paraId="64CFF7D4" w14:textId="77777777" w:rsidTr="00047508">
        <w:tc>
          <w:tcPr>
            <w:tcW w:w="704" w:type="dxa"/>
          </w:tcPr>
          <w:p w14:paraId="035F758D" w14:textId="43106C23" w:rsidR="001C0B31" w:rsidRDefault="001C0B31" w:rsidP="00047508">
            <w:pPr>
              <w:jc w:val="center"/>
            </w:pPr>
            <w:r>
              <w:t>6</w:t>
            </w:r>
          </w:p>
        </w:tc>
        <w:tc>
          <w:tcPr>
            <w:tcW w:w="4111" w:type="dxa"/>
          </w:tcPr>
          <w:p w14:paraId="002D5F12" w14:textId="37269BE3" w:rsidR="001C0B31" w:rsidRDefault="001C0B31" w:rsidP="001C0B31">
            <w:pPr>
              <w:jc w:val="both"/>
            </w:pPr>
            <w:r w:rsidRPr="00D32359">
              <w:t>Mengelola produk</w:t>
            </w:r>
          </w:p>
        </w:tc>
        <w:tc>
          <w:tcPr>
            <w:tcW w:w="1701" w:type="dxa"/>
          </w:tcPr>
          <w:p w14:paraId="67A4D588" w14:textId="041633FA" w:rsidR="001C0B31" w:rsidRDefault="00047508" w:rsidP="001C0B31">
            <w:pPr>
              <w:jc w:val="center"/>
            </w:pPr>
            <w:r>
              <w:t>Sukses</w:t>
            </w:r>
          </w:p>
        </w:tc>
        <w:tc>
          <w:tcPr>
            <w:tcW w:w="1787" w:type="dxa"/>
          </w:tcPr>
          <w:p w14:paraId="39A0B1C0" w14:textId="6E727D44" w:rsidR="001C0B31" w:rsidRDefault="00047508" w:rsidP="001C0B31">
            <w:pPr>
              <w:jc w:val="center"/>
            </w:pPr>
            <w:r>
              <w:t>Valid</w:t>
            </w:r>
          </w:p>
        </w:tc>
      </w:tr>
      <w:tr w:rsidR="00047508" w14:paraId="752614C3" w14:textId="77777777" w:rsidTr="00047508">
        <w:tc>
          <w:tcPr>
            <w:tcW w:w="704" w:type="dxa"/>
          </w:tcPr>
          <w:p w14:paraId="19635B22" w14:textId="68114365" w:rsidR="001C0B31" w:rsidRDefault="001C0B31" w:rsidP="00047508">
            <w:pPr>
              <w:jc w:val="center"/>
            </w:pPr>
            <w:r>
              <w:t>7</w:t>
            </w:r>
          </w:p>
        </w:tc>
        <w:tc>
          <w:tcPr>
            <w:tcW w:w="4111" w:type="dxa"/>
          </w:tcPr>
          <w:p w14:paraId="13ABD609" w14:textId="5F372895" w:rsidR="001C0B31" w:rsidRDefault="001C0B31" w:rsidP="001C0B31">
            <w:pPr>
              <w:jc w:val="both"/>
            </w:pPr>
            <w:r w:rsidRPr="00D32359">
              <w:t>Pencarian</w:t>
            </w:r>
          </w:p>
        </w:tc>
        <w:tc>
          <w:tcPr>
            <w:tcW w:w="1701" w:type="dxa"/>
          </w:tcPr>
          <w:p w14:paraId="423ED0F7" w14:textId="62D4B318" w:rsidR="001C0B31" w:rsidRDefault="00047508" w:rsidP="001C0B31">
            <w:pPr>
              <w:jc w:val="center"/>
            </w:pPr>
            <w:r>
              <w:t>Sukses</w:t>
            </w:r>
          </w:p>
        </w:tc>
        <w:tc>
          <w:tcPr>
            <w:tcW w:w="1787" w:type="dxa"/>
          </w:tcPr>
          <w:p w14:paraId="7EE36852" w14:textId="393C93D6" w:rsidR="001C0B31" w:rsidRDefault="00047508" w:rsidP="001C0B31">
            <w:pPr>
              <w:jc w:val="center"/>
            </w:pPr>
            <w:r>
              <w:t>Valid</w:t>
            </w:r>
          </w:p>
        </w:tc>
      </w:tr>
    </w:tbl>
    <w:p w14:paraId="4EFFFEED" w14:textId="77777777" w:rsidR="001C0B31" w:rsidRDefault="001C0B31" w:rsidP="006050FA">
      <w:pPr>
        <w:jc w:val="both"/>
      </w:pPr>
    </w:p>
    <w:p w14:paraId="79400C7D" w14:textId="543F8DFF" w:rsidR="008C7BE0" w:rsidRDefault="008C7BE0" w:rsidP="008C7BE0">
      <w:pPr>
        <w:pStyle w:val="Heading2"/>
      </w:pPr>
      <w:bookmarkStart w:id="197" w:name="_Toc77700212"/>
      <w:r>
        <w:t>Pembahasan</w:t>
      </w:r>
      <w:bookmarkEnd w:id="197"/>
    </w:p>
    <w:p w14:paraId="292C1631" w14:textId="5C8ED9C7" w:rsidR="008C7BE0" w:rsidRDefault="00F63013" w:rsidP="008C7BE0">
      <w:pPr>
        <w:ind w:firstLine="576"/>
        <w:jc w:val="both"/>
      </w:pPr>
      <w:r>
        <w:t>Berdasarkan</w:t>
      </w:r>
      <w:r w:rsidR="00626A77">
        <w:t xml:space="preserve"> hasil pada</w:t>
      </w:r>
      <w:r>
        <w:t xml:space="preserve"> tabel 6.1</w:t>
      </w:r>
      <w:r w:rsidR="00626A77">
        <w:t xml:space="preserve"> dan tabel </w:t>
      </w:r>
      <w:r>
        <w:t xml:space="preserve">6.2 </w:t>
      </w:r>
      <w:r w:rsidR="00626A77">
        <w:t xml:space="preserve">aplikasi telah berhasil dibuat sesuai dengan perancangan tampilan serta telah melalui proses pengujian API dan pengujian fungsional. API yang disediakan oleh mitra telah sesuai dengan kebutuhan pada aplikasi, sehingga semua fungsi pada setiap fitur dapat berjalan dengan baik dan data tersimpan dalam </w:t>
      </w:r>
      <w:r w:rsidR="00626A77">
        <w:rPr>
          <w:i/>
        </w:rPr>
        <w:t>database</w:t>
      </w:r>
      <w:r w:rsidR="00626A77">
        <w:t>.</w:t>
      </w:r>
      <w:r w:rsidR="00CF3FFD">
        <w:t xml:space="preserve"> Tampilan </w:t>
      </w:r>
      <w:r w:rsidR="00CF3FFD">
        <w:rPr>
          <w:i/>
          <w:iCs/>
        </w:rPr>
        <w:t>mock up</w:t>
      </w:r>
      <w:r w:rsidR="00CF3FFD">
        <w:t xml:space="preserve"> yang telah di sediakan oleh mitra telah terimplementasi sesuai dengan kebutuhan pada aplikasi.</w:t>
      </w:r>
    </w:p>
    <w:p w14:paraId="6672E1B8" w14:textId="77777777" w:rsidR="009B29A8" w:rsidRDefault="009B29A8" w:rsidP="009B29A8">
      <w:pPr>
        <w:spacing w:line="240" w:lineRule="auto"/>
      </w:pPr>
    </w:p>
    <w:p w14:paraId="604A2AE1" w14:textId="45B7B394" w:rsidR="009B29A8" w:rsidRDefault="009B29A8" w:rsidP="009B29A8">
      <w:pPr>
        <w:spacing w:line="240" w:lineRule="auto"/>
      </w:pPr>
      <w:r>
        <w:br w:type="page"/>
      </w:r>
    </w:p>
    <w:p w14:paraId="13839F66" w14:textId="5729DFFA" w:rsidR="009B29A8" w:rsidRDefault="009B29A8" w:rsidP="003B7112">
      <w:pPr>
        <w:pStyle w:val="Heading1"/>
      </w:pPr>
      <w:bookmarkStart w:id="198" w:name="_Toc77700213"/>
      <w:r>
        <w:lastRenderedPageBreak/>
        <w:t>Kesimpulan dan Saran</w:t>
      </w:r>
      <w:bookmarkEnd w:id="198"/>
    </w:p>
    <w:p w14:paraId="7C824D96" w14:textId="77777777" w:rsidR="00AB1A84" w:rsidRPr="00AB1A84" w:rsidRDefault="00AB1A84" w:rsidP="00AB1A84">
      <w:pPr>
        <w:spacing w:line="240" w:lineRule="auto"/>
      </w:pPr>
    </w:p>
    <w:p w14:paraId="7D5B2376" w14:textId="440A965B" w:rsidR="00AB1A84" w:rsidRDefault="00AB1A84" w:rsidP="00AB1A84">
      <w:pPr>
        <w:pStyle w:val="Heading2"/>
      </w:pPr>
      <w:bookmarkStart w:id="199" w:name="_Toc77700214"/>
      <w:r>
        <w:t>Kesimpulan</w:t>
      </w:r>
      <w:bookmarkEnd w:id="199"/>
    </w:p>
    <w:p w14:paraId="2C6C70A3" w14:textId="27C94695" w:rsidR="00AB1A84" w:rsidRDefault="00AB1A84" w:rsidP="00AB1A84">
      <w:pPr>
        <w:ind w:firstLine="576"/>
        <w:jc w:val="both"/>
      </w:pPr>
      <w:r>
        <w:t>Berdasarkan hasil implementasi dan pengujian yang telah dibahas pada bab sebelumnya, dapat ditarik kesimpulan sebagai berikut:</w:t>
      </w:r>
    </w:p>
    <w:p w14:paraId="6FA57826" w14:textId="178A6D09" w:rsidR="00AB1A84" w:rsidRDefault="001A2657" w:rsidP="00AB1A84">
      <w:pPr>
        <w:pStyle w:val="ListParagraph"/>
        <w:numPr>
          <w:ilvl w:val="0"/>
          <w:numId w:val="39"/>
        </w:numPr>
        <w:jc w:val="both"/>
      </w:pPr>
      <w:r>
        <w:t xml:space="preserve">Hasil perancangan aplikasi android </w:t>
      </w:r>
      <w:r>
        <w:rPr>
          <w:i/>
          <w:iCs/>
        </w:rPr>
        <w:t>marketplace</w:t>
      </w:r>
      <w:r>
        <w:t xml:space="preserve"> pada sistem manajemen rantai pasok “Panen-Panen” berdasarkan analisis kebutuhan menghasilkan 16 fitur, 7 kebutuhan fungsional sebagai fitur utama, dan </w:t>
      </w:r>
      <w:r w:rsidR="004206FF">
        <w:t>2</w:t>
      </w:r>
      <w:r>
        <w:t xml:space="preserve"> kebutuhan non fungsional, dari apa yang telah didapatkan pada tahap analisis kebutuhan, proses perancangan menggambarkan 7 aktifitas utama kedalam </w:t>
      </w:r>
      <w:r w:rsidRPr="003F7A7D">
        <w:rPr>
          <w:i/>
          <w:iCs/>
        </w:rPr>
        <w:t>activity diagram</w:t>
      </w:r>
      <w:r>
        <w:t xml:space="preserve"> dan </w:t>
      </w:r>
      <w:r>
        <w:rPr>
          <w:i/>
          <w:iCs/>
        </w:rPr>
        <w:t>use case scenario</w:t>
      </w:r>
      <w:r>
        <w:t xml:space="preserve"> serta 26 tampilan antarmuka pengguna. Proses implementasi sistem memanfaatkan Flutter sebagai </w:t>
      </w:r>
      <w:r>
        <w:rPr>
          <w:i/>
          <w:iCs/>
        </w:rPr>
        <w:t>framework</w:t>
      </w:r>
      <w:r>
        <w:t xml:space="preserve"> antarmuka dan struktur sistem dalam membangun aplikasi android dengan menggunakan bahasa pemrograman dart.</w:t>
      </w:r>
    </w:p>
    <w:p w14:paraId="16C865C9" w14:textId="3E5C843A" w:rsidR="00AB1A84" w:rsidRDefault="001A2657" w:rsidP="00136F9C">
      <w:pPr>
        <w:pStyle w:val="ListParagraph"/>
        <w:numPr>
          <w:ilvl w:val="0"/>
          <w:numId w:val="39"/>
        </w:numPr>
        <w:jc w:val="both"/>
      </w:pPr>
      <w:r>
        <w:t>Berdasarkan hasil pengujian API dan pengujian fungsional, aplikasi yang dikembangkan</w:t>
      </w:r>
      <w:r w:rsidR="00AB1A84">
        <w:t xml:space="preserve"> berjalan dengan baik dan sesuai dengan kebutuhan fungsional maupun non fungsional yang telah dirancang.</w:t>
      </w:r>
    </w:p>
    <w:p w14:paraId="7E496AFA" w14:textId="77777777" w:rsidR="00C45C20" w:rsidRDefault="00C45C20" w:rsidP="00C45C20">
      <w:pPr>
        <w:jc w:val="both"/>
      </w:pPr>
    </w:p>
    <w:p w14:paraId="2EF833A4" w14:textId="0F4393C2" w:rsidR="00C45C20" w:rsidRDefault="00C45C20" w:rsidP="00C45C20">
      <w:pPr>
        <w:pStyle w:val="Heading2"/>
      </w:pPr>
      <w:bookmarkStart w:id="200" w:name="_Toc77700215"/>
      <w:r>
        <w:t>Saran</w:t>
      </w:r>
      <w:bookmarkEnd w:id="200"/>
    </w:p>
    <w:p w14:paraId="02E1E67C" w14:textId="2BF0B769" w:rsidR="00C45C20" w:rsidRDefault="00C45C20" w:rsidP="00C45C20">
      <w:pPr>
        <w:ind w:firstLine="576"/>
        <w:jc w:val="both"/>
      </w:pPr>
      <w:r>
        <w:t xml:space="preserve">Saran yang dapat diberikan untuk memperbaiki kekurangan dalam pengembangan aplikasi </w:t>
      </w:r>
      <w:r w:rsidRPr="00C45C20">
        <w:rPr>
          <w:i/>
          <w:iCs/>
        </w:rPr>
        <w:t>marketplace</w:t>
      </w:r>
      <w:r>
        <w:rPr>
          <w:i/>
          <w:iCs/>
        </w:rPr>
        <w:t xml:space="preserve"> </w:t>
      </w:r>
      <w:r>
        <w:t xml:space="preserve">adalah </w:t>
      </w:r>
      <w:r w:rsidRPr="00C45C20">
        <w:t>sebagai</w:t>
      </w:r>
      <w:r>
        <w:t xml:space="preserve"> berikut:</w:t>
      </w:r>
    </w:p>
    <w:p w14:paraId="2F53D699" w14:textId="0A855687" w:rsidR="00C45C20" w:rsidRDefault="00C45C20" w:rsidP="00C45C20">
      <w:pPr>
        <w:pStyle w:val="ListParagraph"/>
        <w:numPr>
          <w:ilvl w:val="0"/>
          <w:numId w:val="40"/>
        </w:numPr>
        <w:jc w:val="both"/>
      </w:pPr>
      <w:r>
        <w:t>Perlu dilakukan pengembangan lebih lanjut terkait sistem pendaftaran mitra, penambahan lelang dan potensi panen, yang saat ini masih dilakukan manual oleh admin Panen-Panen.</w:t>
      </w:r>
    </w:p>
    <w:p w14:paraId="3855295F" w14:textId="59A23947" w:rsidR="00C45C20" w:rsidRDefault="00864C01" w:rsidP="00C45C20">
      <w:pPr>
        <w:pStyle w:val="ListParagraph"/>
        <w:numPr>
          <w:ilvl w:val="0"/>
          <w:numId w:val="40"/>
        </w:numPr>
        <w:jc w:val="both"/>
      </w:pPr>
      <w:r>
        <w:t xml:space="preserve">Perlu ditambahkan fitur-fitur penunjang </w:t>
      </w:r>
      <w:r>
        <w:rPr>
          <w:i/>
          <w:iCs/>
        </w:rPr>
        <w:t>marketplace</w:t>
      </w:r>
      <w:r>
        <w:t xml:space="preserve"> yang lain seperti ulasan, voucher dan poin.</w:t>
      </w:r>
    </w:p>
    <w:p w14:paraId="708D2B57" w14:textId="546BD748" w:rsidR="00AB1A84" w:rsidRDefault="00864C01" w:rsidP="00537143">
      <w:pPr>
        <w:pStyle w:val="ListParagraph"/>
        <w:numPr>
          <w:ilvl w:val="0"/>
          <w:numId w:val="40"/>
        </w:numPr>
        <w:jc w:val="both"/>
      </w:pPr>
      <w:r>
        <w:t xml:space="preserve">Dapat ditambahkan metode-metode lain untuk menentukan rekomendasi produk sesuai masing-masing pengguna, contohnya seperti menggunakan metode </w:t>
      </w:r>
      <w:r w:rsidRPr="00864C01">
        <w:rPr>
          <w:i/>
          <w:iCs/>
        </w:rPr>
        <w:t>Collaborative Filtering</w:t>
      </w:r>
      <w:r>
        <w:t>.</w:t>
      </w:r>
    </w:p>
    <w:p w14:paraId="3B86B963" w14:textId="77777777" w:rsidR="009B29A8" w:rsidRDefault="009B29A8" w:rsidP="009B29A8">
      <w:pPr>
        <w:spacing w:line="240" w:lineRule="auto"/>
      </w:pPr>
    </w:p>
    <w:p w14:paraId="3A82E0AF" w14:textId="3EA730B0" w:rsidR="009B29A8" w:rsidRPr="00937BDE" w:rsidRDefault="009B29A8" w:rsidP="009B29A8">
      <w:pPr>
        <w:spacing w:line="240" w:lineRule="auto"/>
      </w:pPr>
      <w:r>
        <w:br w:type="page"/>
      </w:r>
      <w:r w:rsidR="00937BDE">
        <w:lastRenderedPageBreak/>
        <w:softHyphen/>
      </w:r>
      <w:r w:rsidR="00937BDE">
        <w:softHyphen/>
      </w:r>
      <w:r w:rsidR="00937BDE">
        <w:softHyphen/>
      </w:r>
      <w:r w:rsidR="00937BDE">
        <w:softHyphen/>
      </w:r>
      <w:r w:rsidR="00937BDE">
        <w:softHyphen/>
      </w:r>
      <w:r w:rsidR="00937BDE">
        <w:softHyphen/>
      </w:r>
      <w:r w:rsidR="00937BDE">
        <w:softHyphen/>
      </w:r>
      <w:r w:rsidR="00937BDE">
        <w:softHyphen/>
      </w:r>
      <w:r w:rsidR="00937BDE">
        <w:softHyphen/>
      </w:r>
    </w:p>
    <w:p w14:paraId="3371101B" w14:textId="77777777" w:rsidR="009B29A8" w:rsidRDefault="009B29A8" w:rsidP="009B29A8">
      <w:pPr>
        <w:spacing w:line="240" w:lineRule="auto"/>
      </w:pPr>
    </w:p>
    <w:p w14:paraId="217CB813" w14:textId="77777777" w:rsidR="009B29A8" w:rsidRDefault="009B29A8">
      <w:pPr>
        <w:spacing w:line="240" w:lineRule="auto"/>
      </w:pPr>
    </w:p>
    <w:p w14:paraId="5C77FD3C" w14:textId="77777777" w:rsidR="00EE2CA3" w:rsidRDefault="00EE2CA3">
      <w:pPr>
        <w:spacing w:line="240" w:lineRule="auto"/>
      </w:pPr>
    </w:p>
    <w:p w14:paraId="56D29FAC" w14:textId="77777777" w:rsidR="00EE2CA3" w:rsidRDefault="00EE2CA3">
      <w:pPr>
        <w:spacing w:line="240" w:lineRule="auto"/>
        <w:rPr>
          <w:b/>
          <w:caps/>
        </w:rPr>
      </w:pPr>
    </w:p>
    <w:p w14:paraId="6DAAEFCF" w14:textId="36BF6AF5" w:rsidR="00F56661" w:rsidRPr="00D87ABE" w:rsidRDefault="00204263" w:rsidP="00DF4906">
      <w:pPr>
        <w:pStyle w:val="Heading1"/>
        <w:numPr>
          <w:ilvl w:val="0"/>
          <w:numId w:val="0"/>
        </w:numPr>
        <w:ind w:left="432"/>
      </w:pPr>
      <w:bookmarkStart w:id="201" w:name="_Toc77700216"/>
      <w:r w:rsidRPr="00D87ABE">
        <w:t>DAFTAR PUSTAKA</w:t>
      </w:r>
      <w:bookmarkEnd w:id="68"/>
      <w:bookmarkEnd w:id="69"/>
      <w:bookmarkEnd w:id="201"/>
    </w:p>
    <w:p w14:paraId="51BEBC4D" w14:textId="77777777" w:rsidR="00B953D9" w:rsidRDefault="00B953D9" w:rsidP="00C82598">
      <w:pPr>
        <w:tabs>
          <w:tab w:val="left" w:pos="630"/>
        </w:tabs>
        <w:rPr>
          <w:sz w:val="23"/>
          <w:szCs w:val="23"/>
        </w:rPr>
      </w:pPr>
    </w:p>
    <w:p w14:paraId="5D596323" w14:textId="36E7AFA3" w:rsidR="00772FD5" w:rsidRPr="00772FD5" w:rsidRDefault="00167C54" w:rsidP="00772FD5">
      <w:pPr>
        <w:widowControl w:val="0"/>
        <w:autoSpaceDE w:val="0"/>
        <w:autoSpaceDN w:val="0"/>
        <w:adjustRightInd w:val="0"/>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72FD5" w:rsidRPr="00772FD5">
        <w:rPr>
          <w:noProof/>
        </w:rPr>
        <w:t xml:space="preserve">Adikara, F., Sandfreni, &amp; Prastya, R. (2020). Penerapan Metode Organization Goal-Oriented Requirements Engineering (OGORE) untuk Pembangunan Sistem Pendaftaran Klinik Fisioterapi. </w:t>
      </w:r>
      <w:r w:rsidR="00772FD5" w:rsidRPr="00772FD5">
        <w:rPr>
          <w:i/>
          <w:iCs/>
          <w:noProof/>
        </w:rPr>
        <w:t>Jurnal Edukasi dan Penelitian Informatika</w:t>
      </w:r>
      <w:r w:rsidR="00772FD5" w:rsidRPr="00772FD5">
        <w:rPr>
          <w:noProof/>
        </w:rPr>
        <w:t xml:space="preserve">, </w:t>
      </w:r>
      <w:r w:rsidR="00772FD5" w:rsidRPr="00772FD5">
        <w:rPr>
          <w:i/>
          <w:iCs/>
          <w:noProof/>
        </w:rPr>
        <w:t>6</w:t>
      </w:r>
      <w:r w:rsidR="00772FD5" w:rsidRPr="00772FD5">
        <w:rPr>
          <w:noProof/>
        </w:rPr>
        <w:t>(3), 308–316.</w:t>
      </w:r>
    </w:p>
    <w:p w14:paraId="493D213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Block, G., Cibraro, P., Felix, P., Dierking, H., &amp; Miller, D. (2014). </w:t>
      </w:r>
      <w:r w:rsidRPr="00772FD5">
        <w:rPr>
          <w:i/>
          <w:iCs/>
          <w:noProof/>
        </w:rPr>
        <w:t>Designing Evolvable Web APIs with ASP.NET</w:t>
      </w:r>
      <w:r w:rsidRPr="00772FD5">
        <w:rPr>
          <w:noProof/>
        </w:rPr>
        <w:t>. O’Reilly Media, Inc.</w:t>
      </w:r>
    </w:p>
    <w:p w14:paraId="4930EDB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Dennis, A., Wixom, B., &amp; Roth, R. M. (2014). </w:t>
      </w:r>
      <w:r w:rsidRPr="00772FD5">
        <w:rPr>
          <w:i/>
          <w:iCs/>
          <w:noProof/>
        </w:rPr>
        <w:t>Systems Analysis and Design</w:t>
      </w:r>
      <w:r w:rsidRPr="00772FD5">
        <w:rPr>
          <w:noProof/>
        </w:rPr>
        <w:t xml:space="preserve"> (6 ed.). Wiley.</w:t>
      </w:r>
    </w:p>
    <w:p w14:paraId="751D378F"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Heizer, J., Render, B., &amp; Munson, C. (2016). </w:t>
      </w:r>
      <w:r w:rsidRPr="00772FD5">
        <w:rPr>
          <w:i/>
          <w:iCs/>
          <w:noProof/>
        </w:rPr>
        <w:t>Operations Management: Sustainability and Supply Chain Management</w:t>
      </w:r>
      <w:r w:rsidRPr="00772FD5">
        <w:rPr>
          <w:noProof/>
        </w:rPr>
        <w:t>. Pearson Education.</w:t>
      </w:r>
    </w:p>
    <w:p w14:paraId="7CE969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International Software Testing Qualifications Board. (n.d.). </w:t>
      </w:r>
      <w:r w:rsidRPr="00772FD5">
        <w:rPr>
          <w:i/>
          <w:iCs/>
          <w:noProof/>
        </w:rPr>
        <w:t>Standard Glossary of Terms used in Software Testing</w:t>
      </w:r>
      <w:r w:rsidRPr="00772FD5">
        <w:rPr>
          <w:noProof/>
        </w:rPr>
        <w:t xml:space="preserve"> (hal. 82).</w:t>
      </w:r>
    </w:p>
    <w:p w14:paraId="2176AEB6"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Kementrian Pertanian Republik Indonesia. (2019). </w:t>
      </w:r>
      <w:r w:rsidRPr="00772FD5">
        <w:rPr>
          <w:i/>
          <w:iCs/>
          <w:noProof/>
        </w:rPr>
        <w:t>Pertumbuhan PDB Pertanian RI 2018 Melebihi Target</w:t>
      </w:r>
      <w:r w:rsidRPr="00772FD5">
        <w:rPr>
          <w:noProof/>
        </w:rPr>
        <w:t>. https://www.pertanian.go.id/home/?show=news&amp;act=view&amp;id=3726</w:t>
      </w:r>
    </w:p>
    <w:p w14:paraId="61195175"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L. Napoli, M. (2019). Beginning Flutter: A Hands On Guide to App Development. In </w:t>
      </w:r>
      <w:r w:rsidRPr="00772FD5">
        <w:rPr>
          <w:i/>
          <w:iCs/>
          <w:noProof/>
        </w:rPr>
        <w:t>John Wiley &amp; Sons, Inc.</w:t>
      </w:r>
      <w:r w:rsidRPr="00772FD5">
        <w:rPr>
          <w:noProof/>
        </w:rPr>
        <w:t xml:space="preserve"> John Wiley &amp; Sons.</w:t>
      </w:r>
    </w:p>
    <w:p w14:paraId="2356F1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artono, R. (2015). </w:t>
      </w:r>
      <w:r w:rsidRPr="00772FD5">
        <w:rPr>
          <w:i/>
          <w:iCs/>
          <w:noProof/>
        </w:rPr>
        <w:t>Manajemen Logistik Terintegrasi</w:t>
      </w:r>
      <w:r w:rsidRPr="00772FD5">
        <w:rPr>
          <w:noProof/>
        </w:rPr>
        <w:t xml:space="preserve"> (Retnowati &amp; V. E (ed.)). PPM Manajemen.</w:t>
      </w:r>
    </w:p>
    <w:p w14:paraId="597919CC"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ohd, C. K. N. C. K., &amp; Shahbodin, F. (2015). Personalized Learning Environment: Alpha Testing, Beta Testing &amp; User Acceptance Test. </w:t>
      </w:r>
      <w:r w:rsidRPr="00772FD5">
        <w:rPr>
          <w:i/>
          <w:iCs/>
          <w:noProof/>
        </w:rPr>
        <w:t>Procedia - Social and Behavioral Sciences</w:t>
      </w:r>
      <w:r w:rsidRPr="00772FD5">
        <w:rPr>
          <w:noProof/>
        </w:rPr>
        <w:t xml:space="preserve">, </w:t>
      </w:r>
      <w:r w:rsidRPr="00772FD5">
        <w:rPr>
          <w:i/>
          <w:iCs/>
          <w:noProof/>
        </w:rPr>
        <w:t>195</w:t>
      </w:r>
      <w:r w:rsidRPr="00772FD5">
        <w:rPr>
          <w:noProof/>
        </w:rPr>
        <w:t>(March 2016), 837–843. https://doi.org/10.1016/j.sbspro.2015.06.319</w:t>
      </w:r>
    </w:p>
    <w:p w14:paraId="15DF85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poleon, D. (2017). </w:t>
      </w:r>
      <w:r w:rsidRPr="00772FD5">
        <w:rPr>
          <w:i/>
          <w:iCs/>
          <w:noProof/>
        </w:rPr>
        <w:t>Tengkulak Bermain Harga Patin, Petani Budidaya Ikan Merugi</w:t>
      </w:r>
      <w:r w:rsidRPr="00772FD5">
        <w:rPr>
          <w:noProof/>
        </w:rPr>
        <w:t>. https://www.borneonews.co.id/berita/47441-tengkulak-bermain-harga-patin-petani-budidaya-ikan-merugi</w:t>
      </w:r>
    </w:p>
    <w:p w14:paraId="3B069494"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z, R., &amp; Khan, M. N. A. (2015). Rapid applications development techniques: A critical review. </w:t>
      </w:r>
      <w:r w:rsidRPr="00772FD5">
        <w:rPr>
          <w:i/>
          <w:iCs/>
          <w:noProof/>
        </w:rPr>
        <w:t xml:space="preserve">International Journal of Software Engineering and its </w:t>
      </w:r>
      <w:r w:rsidRPr="00772FD5">
        <w:rPr>
          <w:i/>
          <w:iCs/>
          <w:noProof/>
        </w:rPr>
        <w:lastRenderedPageBreak/>
        <w:t>Applications</w:t>
      </w:r>
      <w:r w:rsidRPr="00772FD5">
        <w:rPr>
          <w:noProof/>
        </w:rPr>
        <w:t xml:space="preserve">, </w:t>
      </w:r>
      <w:r w:rsidRPr="00772FD5">
        <w:rPr>
          <w:i/>
          <w:iCs/>
          <w:noProof/>
        </w:rPr>
        <w:t>9</w:t>
      </w:r>
      <w:r w:rsidRPr="00772FD5">
        <w:rPr>
          <w:noProof/>
        </w:rPr>
        <w:t>(11), 163–176. https://doi.org/10.14257/ijseia.2015.9.11.15</w:t>
      </w:r>
    </w:p>
    <w:p w14:paraId="067EC6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Safaat, N. (2011). Pemrograman Aplikasi Mobile Smartphone dan Tablet PC Berbasis Android. Bandung : Informatika Bandung. In </w:t>
      </w:r>
      <w:r w:rsidRPr="00772FD5">
        <w:rPr>
          <w:i/>
          <w:iCs/>
          <w:noProof/>
        </w:rPr>
        <w:t>Android</w:t>
      </w:r>
      <w:r w:rsidRPr="00772FD5">
        <w:rPr>
          <w:noProof/>
        </w:rPr>
        <w:t>.</w:t>
      </w:r>
    </w:p>
    <w:p w14:paraId="488F73E7"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Turban, E., Strauss, J., &amp; Lai, L. (2016). </w:t>
      </w:r>
      <w:r w:rsidRPr="00772FD5">
        <w:rPr>
          <w:i/>
          <w:iCs/>
          <w:noProof/>
        </w:rPr>
        <w:t>Social Commerce</w:t>
      </w:r>
      <w:r w:rsidRPr="00772FD5">
        <w:rPr>
          <w:noProof/>
        </w:rPr>
        <w:t xml:space="preserve"> (1 ed.). Springer International Publishing.</w:t>
      </w:r>
    </w:p>
    <w:p w14:paraId="20380154" w14:textId="75F985A1" w:rsidR="00341856" w:rsidRDefault="00167C54" w:rsidP="007B1DEB">
      <w:pPr>
        <w:ind w:left="851" w:hanging="851"/>
        <w:rPr>
          <w:b/>
        </w:rPr>
      </w:pPr>
      <w:r>
        <w:rPr>
          <w:color w:val="000000" w:themeColor="text1"/>
        </w:rPr>
        <w:fldChar w:fldCharType="end"/>
      </w:r>
    </w:p>
    <w:sectPr w:rsidR="00341856" w:rsidSect="00107D17">
      <w:footerReference w:type="default" r:id="rId116"/>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D6A3EB" w14:textId="77777777" w:rsidR="009D69DC" w:rsidRDefault="009D69DC">
      <w:r>
        <w:separator/>
      </w:r>
    </w:p>
  </w:endnote>
  <w:endnote w:type="continuationSeparator" w:id="0">
    <w:p w14:paraId="298CD838" w14:textId="77777777" w:rsidR="009D69DC" w:rsidRDefault="009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0032583"/>
      <w:docPartObj>
        <w:docPartGallery w:val="Page Numbers (Bottom of Page)"/>
        <w:docPartUnique/>
      </w:docPartObj>
    </w:sdtPr>
    <w:sdtEndPr>
      <w:rPr>
        <w:noProof/>
      </w:rPr>
    </w:sdtEndPr>
    <w:sdtContent>
      <w:p w14:paraId="4FBC04F5" w14:textId="77777777" w:rsidR="00B80CEB" w:rsidRDefault="00B80CEB" w:rsidP="00B80CEB">
        <w:pPr>
          <w:pStyle w:val="Footer"/>
          <w:jc w:val="center"/>
        </w:pPr>
        <w:r>
          <w:fldChar w:fldCharType="begin"/>
        </w:r>
        <w:r>
          <w:instrText xml:space="preserve"> PAGE   \* MERGEFORMAT </w:instrText>
        </w:r>
        <w:r>
          <w:fldChar w:fldCharType="separate"/>
        </w:r>
        <w:r>
          <w:t>ii</w:t>
        </w:r>
        <w:r>
          <w:rPr>
            <w:noProof/>
          </w:rPr>
          <w:fldChar w:fldCharType="end"/>
        </w:r>
      </w:p>
    </w:sdtContent>
  </w:sdt>
  <w:p w14:paraId="00FE80C7" w14:textId="77777777" w:rsidR="00B80CEB" w:rsidRPr="00B80CEB" w:rsidRDefault="00B80CEB" w:rsidP="00B80C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6780283"/>
      <w:docPartObj>
        <w:docPartGallery w:val="Page Numbers (Bottom of Page)"/>
        <w:docPartUnique/>
      </w:docPartObj>
    </w:sdtPr>
    <w:sdtEndPr>
      <w:rPr>
        <w:noProof/>
      </w:rPr>
    </w:sdtEndPr>
    <w:sdtContent>
      <w:p w14:paraId="46F5E658" w14:textId="77777777" w:rsidR="00156A66" w:rsidRDefault="009D69DC">
        <w:pPr>
          <w:pStyle w:val="Footer"/>
          <w:jc w:val="center"/>
        </w:pPr>
      </w:p>
    </w:sdtContent>
  </w:sdt>
  <w:p w14:paraId="629285C0" w14:textId="77777777" w:rsidR="00156A66" w:rsidRPr="00D37B90" w:rsidRDefault="00156A66" w:rsidP="00111FF6">
    <w:pPr>
      <w:pStyle w:val="Header"/>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321639"/>
      <w:docPartObj>
        <w:docPartGallery w:val="Page Numbers (Bottom of Page)"/>
        <w:docPartUnique/>
      </w:docPartObj>
    </w:sdtPr>
    <w:sdtEndPr>
      <w:rPr>
        <w:noProof/>
      </w:rPr>
    </w:sdtEndPr>
    <w:sdtContent>
      <w:p w14:paraId="210BC7D8" w14:textId="77777777"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E6710" w14:textId="77777777" w:rsidR="00156A66" w:rsidRPr="00FF408C" w:rsidRDefault="00156A66" w:rsidP="00111FF6">
    <w:pPr>
      <w:pStyle w:val="Footer"/>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897076"/>
      <w:docPartObj>
        <w:docPartGallery w:val="Page Numbers (Bottom of Page)"/>
        <w:docPartUnique/>
      </w:docPartObj>
    </w:sdtPr>
    <w:sdtEndPr>
      <w:rPr>
        <w:noProof/>
      </w:rPr>
    </w:sdtEndPr>
    <w:sdtContent>
      <w:p w14:paraId="49B37D50" w14:textId="77777777" w:rsidR="005D0FD1" w:rsidRDefault="005D0FD1">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05DB459A" w14:textId="77777777" w:rsidR="005D0FD1" w:rsidRPr="00FF408C" w:rsidRDefault="005D0FD1" w:rsidP="0053233B">
    <w:pPr>
      <w:pStyle w:val="Footer"/>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4739165"/>
      <w:docPartObj>
        <w:docPartGallery w:val="Page Numbers (Bottom of Page)"/>
        <w:docPartUnique/>
      </w:docPartObj>
    </w:sdtPr>
    <w:sdtEndPr>
      <w:rPr>
        <w:noProof/>
      </w:rPr>
    </w:sdtEndPr>
    <w:sdtContent>
      <w:p w14:paraId="4AA0BCF4" w14:textId="5AD0E734"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DC2284" w14:textId="77777777" w:rsidR="00156A66" w:rsidRDefault="00156A66" w:rsidP="00F13EA6">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8AACA" w14:textId="28BF7BEC" w:rsidR="00156A66" w:rsidRDefault="00156A66">
    <w:pPr>
      <w:pStyle w:val="Footer"/>
      <w:jc w:val="right"/>
    </w:pPr>
  </w:p>
  <w:p w14:paraId="47FD02CA" w14:textId="77777777" w:rsidR="00156A66" w:rsidRDefault="00156A66" w:rsidP="00F13E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2C5663" w14:textId="77777777" w:rsidR="009D69DC" w:rsidRDefault="009D69DC">
      <w:r>
        <w:separator/>
      </w:r>
    </w:p>
  </w:footnote>
  <w:footnote w:type="continuationSeparator" w:id="0">
    <w:p w14:paraId="1F925AC5" w14:textId="77777777" w:rsidR="009D69DC" w:rsidRDefault="009D69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9791019"/>
      <w:docPartObj>
        <w:docPartGallery w:val="Page Numbers (Top of Page)"/>
        <w:docPartUnique/>
      </w:docPartObj>
    </w:sdtPr>
    <w:sdtEndPr>
      <w:rPr>
        <w:noProof/>
      </w:rPr>
    </w:sdtEndPr>
    <w:sdtContent>
      <w:p w14:paraId="3CC5E9F6" w14:textId="08CE2DE5" w:rsidR="00156A66" w:rsidRDefault="00156A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FC63FF" w14:textId="7B8EE984" w:rsidR="00156A66" w:rsidRPr="009331DF" w:rsidRDefault="00156A66" w:rsidP="00111F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8E1C0" w14:textId="77777777" w:rsidR="00156A66" w:rsidRPr="00165FBE" w:rsidRDefault="00156A66" w:rsidP="00111F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B8AA0" w14:textId="77777777" w:rsidR="005D0FD1" w:rsidRPr="005D0FD1" w:rsidRDefault="005D0FD1" w:rsidP="005D0FD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F78FA" w14:textId="77777777" w:rsidR="004438E6" w:rsidRPr="004438E6" w:rsidRDefault="004438E6" w:rsidP="004438E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CD503" w14:textId="77777777" w:rsidR="004438E6" w:rsidRPr="00165FBE" w:rsidRDefault="004438E6" w:rsidP="0053233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CFD30" w14:textId="29DBDBCD" w:rsidR="00156A66" w:rsidRDefault="00156A66">
    <w:pPr>
      <w:pStyle w:val="Header"/>
      <w:jc w:val="right"/>
    </w:pPr>
  </w:p>
  <w:p w14:paraId="60C9DA46" w14:textId="77777777" w:rsidR="00156A66" w:rsidRPr="009331DF" w:rsidRDefault="00156A66" w:rsidP="00111F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4291D"/>
    <w:multiLevelType w:val="multilevel"/>
    <w:tmpl w:val="A7B8ACF2"/>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pStyle w:val="Headingsubsubsub"/>
      <w:isLgl/>
      <w:lvlText w:val="%1.%2.%3.%4"/>
      <w:lvlJc w:val="left"/>
      <w:pPr>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D13514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BA702E6"/>
    <w:multiLevelType w:val="hybridMultilevel"/>
    <w:tmpl w:val="C6FEA68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4D3F1A"/>
    <w:multiLevelType w:val="multilevel"/>
    <w:tmpl w:val="13FE50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5D10C7F"/>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5" w15:restartNumberingAfterBreak="0">
    <w:nsid w:val="273A1EB2"/>
    <w:multiLevelType w:val="hybridMultilevel"/>
    <w:tmpl w:val="6F3838F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7564613"/>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94E4845"/>
    <w:multiLevelType w:val="multilevel"/>
    <w:tmpl w:val="A244A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9DF11AC"/>
    <w:multiLevelType w:val="multilevel"/>
    <w:tmpl w:val="4D401F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B5D4D71"/>
    <w:multiLevelType w:val="multilevel"/>
    <w:tmpl w:val="2AD206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D304CBC"/>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11" w15:restartNumberingAfterBreak="0">
    <w:nsid w:val="37E20A37"/>
    <w:multiLevelType w:val="hybridMultilevel"/>
    <w:tmpl w:val="9D22B2CA"/>
    <w:lvl w:ilvl="0" w:tplc="3809000F">
      <w:start w:val="1"/>
      <w:numFmt w:val="decimal"/>
      <w:lvlText w:val="%1."/>
      <w:lvlJc w:val="left"/>
      <w:pPr>
        <w:ind w:left="720" w:hanging="360"/>
      </w:pPr>
      <w:rPr>
        <w:rFonts w:hint="default"/>
      </w:rPr>
    </w:lvl>
    <w:lvl w:ilvl="1" w:tplc="0421000F">
      <w:start w:val="1"/>
      <w:numFmt w:val="decimal"/>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39FE1190"/>
    <w:multiLevelType w:val="hybridMultilevel"/>
    <w:tmpl w:val="D65885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E504BEC"/>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3EAC16DE"/>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42DF38EF"/>
    <w:multiLevelType w:val="hybridMultilevel"/>
    <w:tmpl w:val="C958B7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9CE1C8C"/>
    <w:multiLevelType w:val="hybridMultilevel"/>
    <w:tmpl w:val="B52602D2"/>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4A0B5065"/>
    <w:multiLevelType w:val="hybridMultilevel"/>
    <w:tmpl w:val="C9B4ADEC"/>
    <w:lvl w:ilvl="0" w:tplc="8C22647E">
      <w:start w:val="1"/>
      <w:numFmt w:val="bullet"/>
      <w:lvlText w:val="•"/>
      <w:lvlJc w:val="left"/>
      <w:pPr>
        <w:ind w:left="1080" w:hanging="360"/>
      </w:pPr>
      <w:rPr>
        <w:rFonts w:ascii="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9" w15:restartNumberingAfterBreak="0">
    <w:nsid w:val="4CB8727E"/>
    <w:multiLevelType w:val="hybridMultilevel"/>
    <w:tmpl w:val="D65885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F512BDD"/>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FE7297D"/>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2" w15:restartNumberingAfterBreak="0">
    <w:nsid w:val="54A57B17"/>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3" w15:restartNumberingAfterBreak="0">
    <w:nsid w:val="55C77475"/>
    <w:multiLevelType w:val="hybridMultilevel"/>
    <w:tmpl w:val="197C207E"/>
    <w:name w:val="Listku2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61D5CAF"/>
    <w:multiLevelType w:val="multilevel"/>
    <w:tmpl w:val="BE88FD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7E705A"/>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26" w15:restartNumberingAfterBreak="0">
    <w:nsid w:val="5DFE34E6"/>
    <w:multiLevelType w:val="hybridMultilevel"/>
    <w:tmpl w:val="23A027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089261B"/>
    <w:multiLevelType w:val="hybridMultilevel"/>
    <w:tmpl w:val="241826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7BC5487"/>
    <w:multiLevelType w:val="hybridMultilevel"/>
    <w:tmpl w:val="EFAE81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A087C95"/>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0" w15:restartNumberingAfterBreak="0">
    <w:nsid w:val="6B962518"/>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31" w15:restartNumberingAfterBreak="0">
    <w:nsid w:val="6DBE6895"/>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6F72364A"/>
    <w:multiLevelType w:val="multilevel"/>
    <w:tmpl w:val="D12E5B78"/>
    <w:name w:val="Listku"/>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i w:val="0"/>
        <w:iCs w:val="0"/>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33" w15:restartNumberingAfterBreak="0">
    <w:nsid w:val="7058316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11C1921"/>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1A80368"/>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46764A8"/>
    <w:multiLevelType w:val="hybridMultilevel"/>
    <w:tmpl w:val="A7C25140"/>
    <w:name w:val="Listku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5D702B1"/>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79F6F47"/>
    <w:multiLevelType w:val="multilevel"/>
    <w:tmpl w:val="AB160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A5A0EFD"/>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D004BFF"/>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38"/>
  </w:num>
  <w:num w:numId="3">
    <w:abstractNumId w:val="3"/>
  </w:num>
  <w:num w:numId="4">
    <w:abstractNumId w:val="8"/>
  </w:num>
  <w:num w:numId="5">
    <w:abstractNumId w:val="7"/>
  </w:num>
  <w:num w:numId="6">
    <w:abstractNumId w:val="11"/>
  </w:num>
  <w:num w:numId="7">
    <w:abstractNumId w:val="15"/>
  </w:num>
  <w:num w:numId="8">
    <w:abstractNumId w:val="18"/>
  </w:num>
  <w:num w:numId="9">
    <w:abstractNumId w:val="26"/>
  </w:num>
  <w:num w:numId="10">
    <w:abstractNumId w:val="16"/>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32"/>
  </w:num>
  <w:num w:numId="14">
    <w:abstractNumId w:val="5"/>
  </w:num>
  <w:num w:numId="15">
    <w:abstractNumId w:val="2"/>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num>
  <w:num w:numId="18">
    <w:abstractNumId w:val="22"/>
  </w:num>
  <w:num w:numId="19">
    <w:abstractNumId w:val="6"/>
  </w:num>
  <w:num w:numId="20">
    <w:abstractNumId w:val="27"/>
  </w:num>
  <w:num w:numId="21">
    <w:abstractNumId w:val="20"/>
  </w:num>
  <w:num w:numId="22">
    <w:abstractNumId w:val="1"/>
  </w:num>
  <w:num w:numId="23">
    <w:abstractNumId w:val="28"/>
  </w:num>
  <w:num w:numId="24">
    <w:abstractNumId w:val="25"/>
  </w:num>
  <w:num w:numId="25">
    <w:abstractNumId w:val="35"/>
  </w:num>
  <w:num w:numId="26">
    <w:abstractNumId w:val="31"/>
  </w:num>
  <w:num w:numId="27">
    <w:abstractNumId w:val="17"/>
  </w:num>
  <w:num w:numId="28">
    <w:abstractNumId w:val="14"/>
  </w:num>
  <w:num w:numId="29">
    <w:abstractNumId w:val="13"/>
  </w:num>
  <w:num w:numId="30">
    <w:abstractNumId w:val="21"/>
  </w:num>
  <w:num w:numId="31">
    <w:abstractNumId w:val="29"/>
  </w:num>
  <w:num w:numId="32">
    <w:abstractNumId w:val="40"/>
  </w:num>
  <w:num w:numId="33">
    <w:abstractNumId w:val="33"/>
  </w:num>
  <w:num w:numId="34">
    <w:abstractNumId w:val="10"/>
  </w:num>
  <w:num w:numId="35">
    <w:abstractNumId w:val="39"/>
  </w:num>
  <w:num w:numId="36">
    <w:abstractNumId w:val="37"/>
  </w:num>
  <w:num w:numId="37">
    <w:abstractNumId w:val="30"/>
  </w:num>
  <w:num w:numId="38">
    <w:abstractNumId w:val="34"/>
  </w:num>
  <w:num w:numId="39">
    <w:abstractNumId w:val="12"/>
  </w:num>
  <w:num w:numId="40">
    <w:abstractNumId w:val="19"/>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08B"/>
    <w:rsid w:val="00000ADA"/>
    <w:rsid w:val="00001F41"/>
    <w:rsid w:val="000034A7"/>
    <w:rsid w:val="000036C7"/>
    <w:rsid w:val="00004766"/>
    <w:rsid w:val="00005356"/>
    <w:rsid w:val="00006352"/>
    <w:rsid w:val="000071FF"/>
    <w:rsid w:val="0000745A"/>
    <w:rsid w:val="00011676"/>
    <w:rsid w:val="0001214C"/>
    <w:rsid w:val="00013476"/>
    <w:rsid w:val="000137E9"/>
    <w:rsid w:val="00013979"/>
    <w:rsid w:val="00014C08"/>
    <w:rsid w:val="00014D9C"/>
    <w:rsid w:val="00014FE3"/>
    <w:rsid w:val="0001546C"/>
    <w:rsid w:val="000155D1"/>
    <w:rsid w:val="0001676F"/>
    <w:rsid w:val="0001685F"/>
    <w:rsid w:val="000168D0"/>
    <w:rsid w:val="00020B73"/>
    <w:rsid w:val="00020F25"/>
    <w:rsid w:val="00021CE0"/>
    <w:rsid w:val="000226FF"/>
    <w:rsid w:val="00024CFA"/>
    <w:rsid w:val="00030040"/>
    <w:rsid w:val="00030AEE"/>
    <w:rsid w:val="00031C2B"/>
    <w:rsid w:val="00032261"/>
    <w:rsid w:val="00034183"/>
    <w:rsid w:val="00035849"/>
    <w:rsid w:val="00036CB5"/>
    <w:rsid w:val="000406C8"/>
    <w:rsid w:val="000408E7"/>
    <w:rsid w:val="000413BC"/>
    <w:rsid w:val="00042F0C"/>
    <w:rsid w:val="00043129"/>
    <w:rsid w:val="000445E6"/>
    <w:rsid w:val="00046FF5"/>
    <w:rsid w:val="00047358"/>
    <w:rsid w:val="00047508"/>
    <w:rsid w:val="00047592"/>
    <w:rsid w:val="00047665"/>
    <w:rsid w:val="00050467"/>
    <w:rsid w:val="00052257"/>
    <w:rsid w:val="000559ED"/>
    <w:rsid w:val="000562F2"/>
    <w:rsid w:val="0005642D"/>
    <w:rsid w:val="00061A81"/>
    <w:rsid w:val="00064378"/>
    <w:rsid w:val="000649E1"/>
    <w:rsid w:val="00065A6E"/>
    <w:rsid w:val="0006689D"/>
    <w:rsid w:val="000668E2"/>
    <w:rsid w:val="00067F17"/>
    <w:rsid w:val="000705D2"/>
    <w:rsid w:val="000734FF"/>
    <w:rsid w:val="00074766"/>
    <w:rsid w:val="00075FBF"/>
    <w:rsid w:val="0007693E"/>
    <w:rsid w:val="00076D5F"/>
    <w:rsid w:val="0007725A"/>
    <w:rsid w:val="00080696"/>
    <w:rsid w:val="00082B56"/>
    <w:rsid w:val="00082C75"/>
    <w:rsid w:val="00083FEF"/>
    <w:rsid w:val="000845A3"/>
    <w:rsid w:val="0008558F"/>
    <w:rsid w:val="00085B07"/>
    <w:rsid w:val="00086111"/>
    <w:rsid w:val="000877F3"/>
    <w:rsid w:val="00087C57"/>
    <w:rsid w:val="00091A2A"/>
    <w:rsid w:val="000926C6"/>
    <w:rsid w:val="00094676"/>
    <w:rsid w:val="00094E76"/>
    <w:rsid w:val="000A2DD5"/>
    <w:rsid w:val="000A33DA"/>
    <w:rsid w:val="000A4640"/>
    <w:rsid w:val="000A5B07"/>
    <w:rsid w:val="000A6F1E"/>
    <w:rsid w:val="000A7119"/>
    <w:rsid w:val="000B35F3"/>
    <w:rsid w:val="000B3698"/>
    <w:rsid w:val="000B5746"/>
    <w:rsid w:val="000B5F8D"/>
    <w:rsid w:val="000B687C"/>
    <w:rsid w:val="000B7DE7"/>
    <w:rsid w:val="000C04A1"/>
    <w:rsid w:val="000C07E8"/>
    <w:rsid w:val="000C119B"/>
    <w:rsid w:val="000C120B"/>
    <w:rsid w:val="000C1EED"/>
    <w:rsid w:val="000C23A2"/>
    <w:rsid w:val="000C3A3A"/>
    <w:rsid w:val="000C51F2"/>
    <w:rsid w:val="000C5AAB"/>
    <w:rsid w:val="000C6303"/>
    <w:rsid w:val="000C6BAA"/>
    <w:rsid w:val="000D0942"/>
    <w:rsid w:val="000D0ABC"/>
    <w:rsid w:val="000D13AE"/>
    <w:rsid w:val="000D23A3"/>
    <w:rsid w:val="000D4825"/>
    <w:rsid w:val="000D704C"/>
    <w:rsid w:val="000D7086"/>
    <w:rsid w:val="000E1536"/>
    <w:rsid w:val="000E2230"/>
    <w:rsid w:val="000E3816"/>
    <w:rsid w:val="000E506C"/>
    <w:rsid w:val="000E5F61"/>
    <w:rsid w:val="000E6653"/>
    <w:rsid w:val="000E6B37"/>
    <w:rsid w:val="000E7FB2"/>
    <w:rsid w:val="000F002A"/>
    <w:rsid w:val="000F3563"/>
    <w:rsid w:val="000F439B"/>
    <w:rsid w:val="00100ACA"/>
    <w:rsid w:val="0010353D"/>
    <w:rsid w:val="00103FC0"/>
    <w:rsid w:val="001040F4"/>
    <w:rsid w:val="00107462"/>
    <w:rsid w:val="00107D17"/>
    <w:rsid w:val="00107F61"/>
    <w:rsid w:val="001116B7"/>
    <w:rsid w:val="00111FF6"/>
    <w:rsid w:val="00114ACE"/>
    <w:rsid w:val="00115079"/>
    <w:rsid w:val="0011606D"/>
    <w:rsid w:val="00116414"/>
    <w:rsid w:val="001170C8"/>
    <w:rsid w:val="0011741C"/>
    <w:rsid w:val="00120F29"/>
    <w:rsid w:val="00121B73"/>
    <w:rsid w:val="001229D5"/>
    <w:rsid w:val="00124672"/>
    <w:rsid w:val="001250B0"/>
    <w:rsid w:val="00125E75"/>
    <w:rsid w:val="00130DCD"/>
    <w:rsid w:val="001324F0"/>
    <w:rsid w:val="00133102"/>
    <w:rsid w:val="00133650"/>
    <w:rsid w:val="00134CEF"/>
    <w:rsid w:val="00134D6F"/>
    <w:rsid w:val="00135CD7"/>
    <w:rsid w:val="00136106"/>
    <w:rsid w:val="00137002"/>
    <w:rsid w:val="00137474"/>
    <w:rsid w:val="00137509"/>
    <w:rsid w:val="00137E98"/>
    <w:rsid w:val="00141CD1"/>
    <w:rsid w:val="0014362C"/>
    <w:rsid w:val="001437DC"/>
    <w:rsid w:val="00144D3A"/>
    <w:rsid w:val="00146292"/>
    <w:rsid w:val="0014748B"/>
    <w:rsid w:val="00147A68"/>
    <w:rsid w:val="00150505"/>
    <w:rsid w:val="00152E00"/>
    <w:rsid w:val="00153277"/>
    <w:rsid w:val="00154A98"/>
    <w:rsid w:val="0015671D"/>
    <w:rsid w:val="00156A66"/>
    <w:rsid w:val="0016148D"/>
    <w:rsid w:val="00161867"/>
    <w:rsid w:val="00161AC5"/>
    <w:rsid w:val="00162B57"/>
    <w:rsid w:val="001630CF"/>
    <w:rsid w:val="00163AB7"/>
    <w:rsid w:val="001641D9"/>
    <w:rsid w:val="00164350"/>
    <w:rsid w:val="00166969"/>
    <w:rsid w:val="00166F3E"/>
    <w:rsid w:val="00167BDA"/>
    <w:rsid w:val="00167C54"/>
    <w:rsid w:val="00171D11"/>
    <w:rsid w:val="001725A7"/>
    <w:rsid w:val="00172EA0"/>
    <w:rsid w:val="00175899"/>
    <w:rsid w:val="00176418"/>
    <w:rsid w:val="00176664"/>
    <w:rsid w:val="0018043E"/>
    <w:rsid w:val="0018074E"/>
    <w:rsid w:val="00180DBC"/>
    <w:rsid w:val="0018260D"/>
    <w:rsid w:val="001842BF"/>
    <w:rsid w:val="00184F33"/>
    <w:rsid w:val="001919F0"/>
    <w:rsid w:val="00191F1F"/>
    <w:rsid w:val="00193A54"/>
    <w:rsid w:val="0019682D"/>
    <w:rsid w:val="001A0AFD"/>
    <w:rsid w:val="001A0D3A"/>
    <w:rsid w:val="001A0E19"/>
    <w:rsid w:val="001A0E3B"/>
    <w:rsid w:val="001A1061"/>
    <w:rsid w:val="001A186F"/>
    <w:rsid w:val="001A2657"/>
    <w:rsid w:val="001A2C7E"/>
    <w:rsid w:val="001A2ECC"/>
    <w:rsid w:val="001A3561"/>
    <w:rsid w:val="001A4531"/>
    <w:rsid w:val="001A66C8"/>
    <w:rsid w:val="001A7F0B"/>
    <w:rsid w:val="001B3313"/>
    <w:rsid w:val="001B5B34"/>
    <w:rsid w:val="001B7E59"/>
    <w:rsid w:val="001C0B31"/>
    <w:rsid w:val="001D0368"/>
    <w:rsid w:val="001D2DE5"/>
    <w:rsid w:val="001D37AC"/>
    <w:rsid w:val="001D3FE2"/>
    <w:rsid w:val="001D4647"/>
    <w:rsid w:val="001D469A"/>
    <w:rsid w:val="001D4827"/>
    <w:rsid w:val="001D5933"/>
    <w:rsid w:val="001D7984"/>
    <w:rsid w:val="001E08AC"/>
    <w:rsid w:val="001E110C"/>
    <w:rsid w:val="001E13D6"/>
    <w:rsid w:val="001E2BA8"/>
    <w:rsid w:val="001E6F2F"/>
    <w:rsid w:val="001E7CAE"/>
    <w:rsid w:val="001F0641"/>
    <w:rsid w:val="001F13B8"/>
    <w:rsid w:val="001F2EEB"/>
    <w:rsid w:val="001F43E8"/>
    <w:rsid w:val="001F4541"/>
    <w:rsid w:val="001F5F12"/>
    <w:rsid w:val="001F7CF8"/>
    <w:rsid w:val="00201936"/>
    <w:rsid w:val="00201ACF"/>
    <w:rsid w:val="00202418"/>
    <w:rsid w:val="00202802"/>
    <w:rsid w:val="0020361B"/>
    <w:rsid w:val="00203DD7"/>
    <w:rsid w:val="00204263"/>
    <w:rsid w:val="002050EE"/>
    <w:rsid w:val="00206869"/>
    <w:rsid w:val="00214D6D"/>
    <w:rsid w:val="00215181"/>
    <w:rsid w:val="002167D7"/>
    <w:rsid w:val="00216A1E"/>
    <w:rsid w:val="00220314"/>
    <w:rsid w:val="00221F39"/>
    <w:rsid w:val="00222FFC"/>
    <w:rsid w:val="002230DE"/>
    <w:rsid w:val="002237BA"/>
    <w:rsid w:val="0022538F"/>
    <w:rsid w:val="00226435"/>
    <w:rsid w:val="002264EE"/>
    <w:rsid w:val="00227E5C"/>
    <w:rsid w:val="00230FB9"/>
    <w:rsid w:val="00233C9A"/>
    <w:rsid w:val="00235488"/>
    <w:rsid w:val="00236F3F"/>
    <w:rsid w:val="00241351"/>
    <w:rsid w:val="00241CDE"/>
    <w:rsid w:val="002423EA"/>
    <w:rsid w:val="00243747"/>
    <w:rsid w:val="00243FA9"/>
    <w:rsid w:val="00244495"/>
    <w:rsid w:val="00245987"/>
    <w:rsid w:val="00247735"/>
    <w:rsid w:val="00247DFC"/>
    <w:rsid w:val="0025251F"/>
    <w:rsid w:val="00252DB8"/>
    <w:rsid w:val="00253D88"/>
    <w:rsid w:val="00255763"/>
    <w:rsid w:val="002563E5"/>
    <w:rsid w:val="00257EBA"/>
    <w:rsid w:val="00260D77"/>
    <w:rsid w:val="0026341E"/>
    <w:rsid w:val="00263AC4"/>
    <w:rsid w:val="002652F4"/>
    <w:rsid w:val="00265BA0"/>
    <w:rsid w:val="00266342"/>
    <w:rsid w:val="00267240"/>
    <w:rsid w:val="00272A5E"/>
    <w:rsid w:val="0027303B"/>
    <w:rsid w:val="0027415D"/>
    <w:rsid w:val="002763E5"/>
    <w:rsid w:val="00277376"/>
    <w:rsid w:val="00277DDA"/>
    <w:rsid w:val="00280963"/>
    <w:rsid w:val="00282F32"/>
    <w:rsid w:val="002833A8"/>
    <w:rsid w:val="00283563"/>
    <w:rsid w:val="00284612"/>
    <w:rsid w:val="00285919"/>
    <w:rsid w:val="002867AA"/>
    <w:rsid w:val="002908E5"/>
    <w:rsid w:val="0029353B"/>
    <w:rsid w:val="0029483A"/>
    <w:rsid w:val="00296AAC"/>
    <w:rsid w:val="00297EB7"/>
    <w:rsid w:val="002A05FB"/>
    <w:rsid w:val="002A154F"/>
    <w:rsid w:val="002A3856"/>
    <w:rsid w:val="002A3A85"/>
    <w:rsid w:val="002A3ED9"/>
    <w:rsid w:val="002A4026"/>
    <w:rsid w:val="002A64FB"/>
    <w:rsid w:val="002A6728"/>
    <w:rsid w:val="002A780A"/>
    <w:rsid w:val="002B11E4"/>
    <w:rsid w:val="002B18BF"/>
    <w:rsid w:val="002B2C48"/>
    <w:rsid w:val="002B50B5"/>
    <w:rsid w:val="002B520B"/>
    <w:rsid w:val="002B5587"/>
    <w:rsid w:val="002B5B66"/>
    <w:rsid w:val="002B6388"/>
    <w:rsid w:val="002B65C7"/>
    <w:rsid w:val="002C1040"/>
    <w:rsid w:val="002C201A"/>
    <w:rsid w:val="002C24DF"/>
    <w:rsid w:val="002C590C"/>
    <w:rsid w:val="002C62A1"/>
    <w:rsid w:val="002C63DD"/>
    <w:rsid w:val="002C78EB"/>
    <w:rsid w:val="002D216A"/>
    <w:rsid w:val="002D4D4D"/>
    <w:rsid w:val="002D4E69"/>
    <w:rsid w:val="002D6AAD"/>
    <w:rsid w:val="002D6C82"/>
    <w:rsid w:val="002E0A0F"/>
    <w:rsid w:val="002E1B36"/>
    <w:rsid w:val="002E43E9"/>
    <w:rsid w:val="002E4A06"/>
    <w:rsid w:val="002F0460"/>
    <w:rsid w:val="002F0B96"/>
    <w:rsid w:val="002F4091"/>
    <w:rsid w:val="002F5FDE"/>
    <w:rsid w:val="002F7798"/>
    <w:rsid w:val="00303B43"/>
    <w:rsid w:val="00303D54"/>
    <w:rsid w:val="00305ABE"/>
    <w:rsid w:val="003071FB"/>
    <w:rsid w:val="00310EAF"/>
    <w:rsid w:val="00311034"/>
    <w:rsid w:val="00311334"/>
    <w:rsid w:val="0031209E"/>
    <w:rsid w:val="00314720"/>
    <w:rsid w:val="00317371"/>
    <w:rsid w:val="00317595"/>
    <w:rsid w:val="00320284"/>
    <w:rsid w:val="00322DAD"/>
    <w:rsid w:val="003235E0"/>
    <w:rsid w:val="0032400E"/>
    <w:rsid w:val="00324C7A"/>
    <w:rsid w:val="00325441"/>
    <w:rsid w:val="00326620"/>
    <w:rsid w:val="0033023C"/>
    <w:rsid w:val="00330CE4"/>
    <w:rsid w:val="003313DC"/>
    <w:rsid w:val="00331F33"/>
    <w:rsid w:val="00332B86"/>
    <w:rsid w:val="0033373E"/>
    <w:rsid w:val="0033411B"/>
    <w:rsid w:val="00335C75"/>
    <w:rsid w:val="003362C6"/>
    <w:rsid w:val="0033638A"/>
    <w:rsid w:val="00337DC3"/>
    <w:rsid w:val="0034041E"/>
    <w:rsid w:val="00341627"/>
    <w:rsid w:val="00341856"/>
    <w:rsid w:val="00342A35"/>
    <w:rsid w:val="003438FC"/>
    <w:rsid w:val="0034624C"/>
    <w:rsid w:val="003500BE"/>
    <w:rsid w:val="003509B5"/>
    <w:rsid w:val="00350BF5"/>
    <w:rsid w:val="003520DD"/>
    <w:rsid w:val="00352A73"/>
    <w:rsid w:val="0035449C"/>
    <w:rsid w:val="003547D4"/>
    <w:rsid w:val="00355596"/>
    <w:rsid w:val="00355EA3"/>
    <w:rsid w:val="00362389"/>
    <w:rsid w:val="003627C1"/>
    <w:rsid w:val="003636C7"/>
    <w:rsid w:val="00364B9A"/>
    <w:rsid w:val="003669E9"/>
    <w:rsid w:val="003675E0"/>
    <w:rsid w:val="00370BD8"/>
    <w:rsid w:val="003732A8"/>
    <w:rsid w:val="003733E7"/>
    <w:rsid w:val="00375026"/>
    <w:rsid w:val="00376A41"/>
    <w:rsid w:val="00376B08"/>
    <w:rsid w:val="00376E7F"/>
    <w:rsid w:val="00377168"/>
    <w:rsid w:val="00380A57"/>
    <w:rsid w:val="00380EB3"/>
    <w:rsid w:val="00381C5B"/>
    <w:rsid w:val="0038333B"/>
    <w:rsid w:val="00383B77"/>
    <w:rsid w:val="00383E05"/>
    <w:rsid w:val="00386EC6"/>
    <w:rsid w:val="00387169"/>
    <w:rsid w:val="0039108B"/>
    <w:rsid w:val="00391808"/>
    <w:rsid w:val="00393212"/>
    <w:rsid w:val="003935DF"/>
    <w:rsid w:val="00394BCC"/>
    <w:rsid w:val="00395347"/>
    <w:rsid w:val="003974F1"/>
    <w:rsid w:val="00397B99"/>
    <w:rsid w:val="003A22C2"/>
    <w:rsid w:val="003A3285"/>
    <w:rsid w:val="003A34AC"/>
    <w:rsid w:val="003A3F11"/>
    <w:rsid w:val="003A4CED"/>
    <w:rsid w:val="003A5B24"/>
    <w:rsid w:val="003A5EDB"/>
    <w:rsid w:val="003A642F"/>
    <w:rsid w:val="003A6506"/>
    <w:rsid w:val="003A65F8"/>
    <w:rsid w:val="003A6A23"/>
    <w:rsid w:val="003B3E13"/>
    <w:rsid w:val="003B4860"/>
    <w:rsid w:val="003B530E"/>
    <w:rsid w:val="003B5C2D"/>
    <w:rsid w:val="003B7112"/>
    <w:rsid w:val="003B77CE"/>
    <w:rsid w:val="003B7A77"/>
    <w:rsid w:val="003C003B"/>
    <w:rsid w:val="003C0DA0"/>
    <w:rsid w:val="003C1443"/>
    <w:rsid w:val="003C1CFB"/>
    <w:rsid w:val="003C2CD4"/>
    <w:rsid w:val="003C5B04"/>
    <w:rsid w:val="003C5B79"/>
    <w:rsid w:val="003C67F3"/>
    <w:rsid w:val="003C7991"/>
    <w:rsid w:val="003D0B65"/>
    <w:rsid w:val="003D0BBA"/>
    <w:rsid w:val="003D2AA7"/>
    <w:rsid w:val="003D3753"/>
    <w:rsid w:val="003D43EC"/>
    <w:rsid w:val="003D5D27"/>
    <w:rsid w:val="003D6F49"/>
    <w:rsid w:val="003D7A59"/>
    <w:rsid w:val="003E0A4C"/>
    <w:rsid w:val="003E168F"/>
    <w:rsid w:val="003E1AE1"/>
    <w:rsid w:val="003E1EDD"/>
    <w:rsid w:val="003E26C0"/>
    <w:rsid w:val="003E3FC8"/>
    <w:rsid w:val="003E572B"/>
    <w:rsid w:val="003E618F"/>
    <w:rsid w:val="003F0918"/>
    <w:rsid w:val="003F1267"/>
    <w:rsid w:val="003F1758"/>
    <w:rsid w:val="003F1F49"/>
    <w:rsid w:val="003F3A84"/>
    <w:rsid w:val="003F7A7D"/>
    <w:rsid w:val="003F7CA1"/>
    <w:rsid w:val="0040076D"/>
    <w:rsid w:val="0040199A"/>
    <w:rsid w:val="004053E8"/>
    <w:rsid w:val="00411B2A"/>
    <w:rsid w:val="00412BDF"/>
    <w:rsid w:val="00414237"/>
    <w:rsid w:val="00416135"/>
    <w:rsid w:val="004171E1"/>
    <w:rsid w:val="0041760C"/>
    <w:rsid w:val="004202E1"/>
    <w:rsid w:val="004206FF"/>
    <w:rsid w:val="00420978"/>
    <w:rsid w:val="00425AD3"/>
    <w:rsid w:val="00425F9D"/>
    <w:rsid w:val="004305C0"/>
    <w:rsid w:val="004323F0"/>
    <w:rsid w:val="0043252F"/>
    <w:rsid w:val="004342F7"/>
    <w:rsid w:val="004350FF"/>
    <w:rsid w:val="0043552D"/>
    <w:rsid w:val="00435C9C"/>
    <w:rsid w:val="0043657C"/>
    <w:rsid w:val="00436A1D"/>
    <w:rsid w:val="0044082C"/>
    <w:rsid w:val="004438E6"/>
    <w:rsid w:val="00443F23"/>
    <w:rsid w:val="004443D4"/>
    <w:rsid w:val="00444CE3"/>
    <w:rsid w:val="00446B26"/>
    <w:rsid w:val="00447780"/>
    <w:rsid w:val="00450CC7"/>
    <w:rsid w:val="00452477"/>
    <w:rsid w:val="004538F2"/>
    <w:rsid w:val="00454FE8"/>
    <w:rsid w:val="004567A9"/>
    <w:rsid w:val="00457DE4"/>
    <w:rsid w:val="00460B0C"/>
    <w:rsid w:val="0046185A"/>
    <w:rsid w:val="00462512"/>
    <w:rsid w:val="00465A55"/>
    <w:rsid w:val="00470078"/>
    <w:rsid w:val="00470DB7"/>
    <w:rsid w:val="004734EF"/>
    <w:rsid w:val="00474599"/>
    <w:rsid w:val="004752C2"/>
    <w:rsid w:val="00475541"/>
    <w:rsid w:val="004755BB"/>
    <w:rsid w:val="00475E29"/>
    <w:rsid w:val="0047643A"/>
    <w:rsid w:val="004770EA"/>
    <w:rsid w:val="0048007F"/>
    <w:rsid w:val="00482BC8"/>
    <w:rsid w:val="00484985"/>
    <w:rsid w:val="00484C82"/>
    <w:rsid w:val="004852FB"/>
    <w:rsid w:val="004856B4"/>
    <w:rsid w:val="00485743"/>
    <w:rsid w:val="00485DA0"/>
    <w:rsid w:val="00490E96"/>
    <w:rsid w:val="00491FA9"/>
    <w:rsid w:val="004944A7"/>
    <w:rsid w:val="00495236"/>
    <w:rsid w:val="00495B0D"/>
    <w:rsid w:val="00496241"/>
    <w:rsid w:val="00496366"/>
    <w:rsid w:val="004975CA"/>
    <w:rsid w:val="00497BD3"/>
    <w:rsid w:val="004A2D41"/>
    <w:rsid w:val="004A4E64"/>
    <w:rsid w:val="004A5CF5"/>
    <w:rsid w:val="004A75AB"/>
    <w:rsid w:val="004A7F00"/>
    <w:rsid w:val="004B076B"/>
    <w:rsid w:val="004B2E90"/>
    <w:rsid w:val="004B34E0"/>
    <w:rsid w:val="004B3624"/>
    <w:rsid w:val="004B5CD8"/>
    <w:rsid w:val="004B65AF"/>
    <w:rsid w:val="004B6AED"/>
    <w:rsid w:val="004B6E52"/>
    <w:rsid w:val="004B7D12"/>
    <w:rsid w:val="004C081F"/>
    <w:rsid w:val="004C29F5"/>
    <w:rsid w:val="004C360F"/>
    <w:rsid w:val="004C3ABE"/>
    <w:rsid w:val="004C7C03"/>
    <w:rsid w:val="004D0346"/>
    <w:rsid w:val="004D265D"/>
    <w:rsid w:val="004D3B3F"/>
    <w:rsid w:val="004D3C66"/>
    <w:rsid w:val="004D4248"/>
    <w:rsid w:val="004D4287"/>
    <w:rsid w:val="004D4D80"/>
    <w:rsid w:val="004D6524"/>
    <w:rsid w:val="004D653D"/>
    <w:rsid w:val="004D6861"/>
    <w:rsid w:val="004D6A27"/>
    <w:rsid w:val="004D6BAC"/>
    <w:rsid w:val="004D72E5"/>
    <w:rsid w:val="004E2496"/>
    <w:rsid w:val="004E26B9"/>
    <w:rsid w:val="004E55D7"/>
    <w:rsid w:val="004E5ACA"/>
    <w:rsid w:val="004E629B"/>
    <w:rsid w:val="004E68F5"/>
    <w:rsid w:val="004F04B7"/>
    <w:rsid w:val="004F091A"/>
    <w:rsid w:val="004F1B8F"/>
    <w:rsid w:val="004F2683"/>
    <w:rsid w:val="004F2F68"/>
    <w:rsid w:val="004F4315"/>
    <w:rsid w:val="004F5538"/>
    <w:rsid w:val="004F5D79"/>
    <w:rsid w:val="004F651D"/>
    <w:rsid w:val="004F7677"/>
    <w:rsid w:val="004F7E4A"/>
    <w:rsid w:val="00500172"/>
    <w:rsid w:val="00502D48"/>
    <w:rsid w:val="00503103"/>
    <w:rsid w:val="0050330F"/>
    <w:rsid w:val="00503CB4"/>
    <w:rsid w:val="0050539A"/>
    <w:rsid w:val="005057D2"/>
    <w:rsid w:val="00507494"/>
    <w:rsid w:val="0051035E"/>
    <w:rsid w:val="00511705"/>
    <w:rsid w:val="00512F61"/>
    <w:rsid w:val="005135F9"/>
    <w:rsid w:val="00515BAD"/>
    <w:rsid w:val="00515F47"/>
    <w:rsid w:val="0051782F"/>
    <w:rsid w:val="0052039B"/>
    <w:rsid w:val="00520C8E"/>
    <w:rsid w:val="00525FBE"/>
    <w:rsid w:val="00526643"/>
    <w:rsid w:val="0052722A"/>
    <w:rsid w:val="00527D62"/>
    <w:rsid w:val="005319EC"/>
    <w:rsid w:val="00532AFE"/>
    <w:rsid w:val="005333EA"/>
    <w:rsid w:val="005343B8"/>
    <w:rsid w:val="00535AAD"/>
    <w:rsid w:val="00536090"/>
    <w:rsid w:val="005401AF"/>
    <w:rsid w:val="00546D0B"/>
    <w:rsid w:val="005477C3"/>
    <w:rsid w:val="00550064"/>
    <w:rsid w:val="0055058F"/>
    <w:rsid w:val="005514F3"/>
    <w:rsid w:val="00551632"/>
    <w:rsid w:val="00551C84"/>
    <w:rsid w:val="00552736"/>
    <w:rsid w:val="00552CC4"/>
    <w:rsid w:val="0055359F"/>
    <w:rsid w:val="00553C3E"/>
    <w:rsid w:val="005541B9"/>
    <w:rsid w:val="00557D40"/>
    <w:rsid w:val="0056016C"/>
    <w:rsid w:val="0056018D"/>
    <w:rsid w:val="0056043F"/>
    <w:rsid w:val="005605B9"/>
    <w:rsid w:val="005613FB"/>
    <w:rsid w:val="00562792"/>
    <w:rsid w:val="005635EC"/>
    <w:rsid w:val="00564D2D"/>
    <w:rsid w:val="00564FA0"/>
    <w:rsid w:val="00565554"/>
    <w:rsid w:val="00565D9E"/>
    <w:rsid w:val="00566670"/>
    <w:rsid w:val="005710FD"/>
    <w:rsid w:val="005713FF"/>
    <w:rsid w:val="005731EE"/>
    <w:rsid w:val="0057393F"/>
    <w:rsid w:val="0057450D"/>
    <w:rsid w:val="00574A9D"/>
    <w:rsid w:val="005760BE"/>
    <w:rsid w:val="0058023D"/>
    <w:rsid w:val="00584359"/>
    <w:rsid w:val="00586FC3"/>
    <w:rsid w:val="0059042D"/>
    <w:rsid w:val="005919E9"/>
    <w:rsid w:val="00591AF6"/>
    <w:rsid w:val="00591FFF"/>
    <w:rsid w:val="005930B0"/>
    <w:rsid w:val="00593F2A"/>
    <w:rsid w:val="00594D8A"/>
    <w:rsid w:val="005957DA"/>
    <w:rsid w:val="005A155F"/>
    <w:rsid w:val="005A45DD"/>
    <w:rsid w:val="005A498B"/>
    <w:rsid w:val="005A5DC6"/>
    <w:rsid w:val="005A626F"/>
    <w:rsid w:val="005A79B0"/>
    <w:rsid w:val="005A7DB2"/>
    <w:rsid w:val="005B0C91"/>
    <w:rsid w:val="005B1DBA"/>
    <w:rsid w:val="005B3552"/>
    <w:rsid w:val="005B4E6E"/>
    <w:rsid w:val="005B5B6E"/>
    <w:rsid w:val="005B5FEA"/>
    <w:rsid w:val="005B6E1B"/>
    <w:rsid w:val="005C059F"/>
    <w:rsid w:val="005C0BD0"/>
    <w:rsid w:val="005C0C8B"/>
    <w:rsid w:val="005C48F1"/>
    <w:rsid w:val="005C5C3A"/>
    <w:rsid w:val="005C5CA9"/>
    <w:rsid w:val="005C5CB1"/>
    <w:rsid w:val="005C5D3A"/>
    <w:rsid w:val="005C5FFA"/>
    <w:rsid w:val="005D05EA"/>
    <w:rsid w:val="005D0EA7"/>
    <w:rsid w:val="005D0FD1"/>
    <w:rsid w:val="005D197C"/>
    <w:rsid w:val="005D1BDF"/>
    <w:rsid w:val="005D3F02"/>
    <w:rsid w:val="005D41AD"/>
    <w:rsid w:val="005D73FD"/>
    <w:rsid w:val="005E16F2"/>
    <w:rsid w:val="005E1BE9"/>
    <w:rsid w:val="005E22C5"/>
    <w:rsid w:val="005E4510"/>
    <w:rsid w:val="005E50E5"/>
    <w:rsid w:val="005E5FCC"/>
    <w:rsid w:val="005E6383"/>
    <w:rsid w:val="005E64FA"/>
    <w:rsid w:val="005E6B2B"/>
    <w:rsid w:val="005F22EB"/>
    <w:rsid w:val="005F2D54"/>
    <w:rsid w:val="005F2F1D"/>
    <w:rsid w:val="005F5E43"/>
    <w:rsid w:val="006009A9"/>
    <w:rsid w:val="00601ABD"/>
    <w:rsid w:val="00602265"/>
    <w:rsid w:val="00603612"/>
    <w:rsid w:val="006038BD"/>
    <w:rsid w:val="00603F5B"/>
    <w:rsid w:val="006050FA"/>
    <w:rsid w:val="0060690C"/>
    <w:rsid w:val="00610528"/>
    <w:rsid w:val="00611BAA"/>
    <w:rsid w:val="00611CC0"/>
    <w:rsid w:val="006125C5"/>
    <w:rsid w:val="0061298F"/>
    <w:rsid w:val="006150A4"/>
    <w:rsid w:val="0061511A"/>
    <w:rsid w:val="006151B2"/>
    <w:rsid w:val="00615752"/>
    <w:rsid w:val="006159C5"/>
    <w:rsid w:val="006162EC"/>
    <w:rsid w:val="006164E7"/>
    <w:rsid w:val="006169B4"/>
    <w:rsid w:val="0061770C"/>
    <w:rsid w:val="006178A6"/>
    <w:rsid w:val="006216EE"/>
    <w:rsid w:val="00622902"/>
    <w:rsid w:val="00622C3A"/>
    <w:rsid w:val="00622CC4"/>
    <w:rsid w:val="00625527"/>
    <w:rsid w:val="00626A77"/>
    <w:rsid w:val="006279BD"/>
    <w:rsid w:val="00630CA6"/>
    <w:rsid w:val="00630E38"/>
    <w:rsid w:val="006322F6"/>
    <w:rsid w:val="00632351"/>
    <w:rsid w:val="006323E8"/>
    <w:rsid w:val="006346EF"/>
    <w:rsid w:val="00634B49"/>
    <w:rsid w:val="006359D8"/>
    <w:rsid w:val="00636567"/>
    <w:rsid w:val="006366B6"/>
    <w:rsid w:val="00636A41"/>
    <w:rsid w:val="00636E7C"/>
    <w:rsid w:val="00641381"/>
    <w:rsid w:val="006420D0"/>
    <w:rsid w:val="00645C14"/>
    <w:rsid w:val="00646E8F"/>
    <w:rsid w:val="006476F2"/>
    <w:rsid w:val="00647BB1"/>
    <w:rsid w:val="00650FE5"/>
    <w:rsid w:val="00654AF2"/>
    <w:rsid w:val="00656909"/>
    <w:rsid w:val="00656CE3"/>
    <w:rsid w:val="00657575"/>
    <w:rsid w:val="00661266"/>
    <w:rsid w:val="006616FF"/>
    <w:rsid w:val="006617DA"/>
    <w:rsid w:val="00661BA7"/>
    <w:rsid w:val="00661C7B"/>
    <w:rsid w:val="00661E4D"/>
    <w:rsid w:val="0066267D"/>
    <w:rsid w:val="0066290D"/>
    <w:rsid w:val="006634AF"/>
    <w:rsid w:val="006636E7"/>
    <w:rsid w:val="006669FF"/>
    <w:rsid w:val="00666C98"/>
    <w:rsid w:val="00666D0E"/>
    <w:rsid w:val="00667B49"/>
    <w:rsid w:val="006703DC"/>
    <w:rsid w:val="006706E2"/>
    <w:rsid w:val="00670982"/>
    <w:rsid w:val="006713C8"/>
    <w:rsid w:val="006716BA"/>
    <w:rsid w:val="00674E07"/>
    <w:rsid w:val="00675543"/>
    <w:rsid w:val="00675F5F"/>
    <w:rsid w:val="006760EC"/>
    <w:rsid w:val="0067656C"/>
    <w:rsid w:val="006765DF"/>
    <w:rsid w:val="00676E12"/>
    <w:rsid w:val="006770C0"/>
    <w:rsid w:val="00680CC6"/>
    <w:rsid w:val="00681775"/>
    <w:rsid w:val="00681A1D"/>
    <w:rsid w:val="00681C1D"/>
    <w:rsid w:val="00681C55"/>
    <w:rsid w:val="0068336C"/>
    <w:rsid w:val="006849BC"/>
    <w:rsid w:val="00685466"/>
    <w:rsid w:val="00686972"/>
    <w:rsid w:val="00686D49"/>
    <w:rsid w:val="00687209"/>
    <w:rsid w:val="00687305"/>
    <w:rsid w:val="00695096"/>
    <w:rsid w:val="00695783"/>
    <w:rsid w:val="00696C68"/>
    <w:rsid w:val="00697604"/>
    <w:rsid w:val="00697C61"/>
    <w:rsid w:val="006A1AA9"/>
    <w:rsid w:val="006A2140"/>
    <w:rsid w:val="006A254D"/>
    <w:rsid w:val="006A481A"/>
    <w:rsid w:val="006A48B2"/>
    <w:rsid w:val="006A4D6E"/>
    <w:rsid w:val="006A5EDF"/>
    <w:rsid w:val="006A60CA"/>
    <w:rsid w:val="006A6652"/>
    <w:rsid w:val="006A7861"/>
    <w:rsid w:val="006B1C08"/>
    <w:rsid w:val="006B4C27"/>
    <w:rsid w:val="006B57CC"/>
    <w:rsid w:val="006B6B64"/>
    <w:rsid w:val="006B7373"/>
    <w:rsid w:val="006C0A83"/>
    <w:rsid w:val="006C18E8"/>
    <w:rsid w:val="006C2AB5"/>
    <w:rsid w:val="006C3046"/>
    <w:rsid w:val="006C3B5F"/>
    <w:rsid w:val="006C4F54"/>
    <w:rsid w:val="006C561A"/>
    <w:rsid w:val="006C6A24"/>
    <w:rsid w:val="006C7172"/>
    <w:rsid w:val="006C77F8"/>
    <w:rsid w:val="006C7C2E"/>
    <w:rsid w:val="006C7CFB"/>
    <w:rsid w:val="006D0D1E"/>
    <w:rsid w:val="006D1E5D"/>
    <w:rsid w:val="006D52B9"/>
    <w:rsid w:val="006D6535"/>
    <w:rsid w:val="006D65BB"/>
    <w:rsid w:val="006D6E1F"/>
    <w:rsid w:val="006E105B"/>
    <w:rsid w:val="006E12E4"/>
    <w:rsid w:val="006E1ADA"/>
    <w:rsid w:val="006E2578"/>
    <w:rsid w:val="006E2EE5"/>
    <w:rsid w:val="006E30CE"/>
    <w:rsid w:val="006E3358"/>
    <w:rsid w:val="006E3722"/>
    <w:rsid w:val="006E3B44"/>
    <w:rsid w:val="006E3F2F"/>
    <w:rsid w:val="006E5760"/>
    <w:rsid w:val="006E7798"/>
    <w:rsid w:val="006F08ED"/>
    <w:rsid w:val="006F1FAF"/>
    <w:rsid w:val="006F2258"/>
    <w:rsid w:val="006F2660"/>
    <w:rsid w:val="006F3780"/>
    <w:rsid w:val="006F39DC"/>
    <w:rsid w:val="006F4C3E"/>
    <w:rsid w:val="006F5527"/>
    <w:rsid w:val="006F74F7"/>
    <w:rsid w:val="006F77F3"/>
    <w:rsid w:val="0070143A"/>
    <w:rsid w:val="00701DF7"/>
    <w:rsid w:val="0070481B"/>
    <w:rsid w:val="0070755E"/>
    <w:rsid w:val="00707E05"/>
    <w:rsid w:val="0071157C"/>
    <w:rsid w:val="0071166C"/>
    <w:rsid w:val="0071430D"/>
    <w:rsid w:val="00717845"/>
    <w:rsid w:val="00720279"/>
    <w:rsid w:val="00720FCF"/>
    <w:rsid w:val="00721A84"/>
    <w:rsid w:val="007239A6"/>
    <w:rsid w:val="00724DA2"/>
    <w:rsid w:val="007251AB"/>
    <w:rsid w:val="00725E41"/>
    <w:rsid w:val="00727320"/>
    <w:rsid w:val="007274DD"/>
    <w:rsid w:val="007279EC"/>
    <w:rsid w:val="007301A2"/>
    <w:rsid w:val="00730796"/>
    <w:rsid w:val="00733817"/>
    <w:rsid w:val="00733E07"/>
    <w:rsid w:val="007348D4"/>
    <w:rsid w:val="00735F62"/>
    <w:rsid w:val="00737322"/>
    <w:rsid w:val="00737B2F"/>
    <w:rsid w:val="0074025F"/>
    <w:rsid w:val="00744F85"/>
    <w:rsid w:val="007465F3"/>
    <w:rsid w:val="00747523"/>
    <w:rsid w:val="007514A7"/>
    <w:rsid w:val="007526E3"/>
    <w:rsid w:val="00752C2B"/>
    <w:rsid w:val="00755ABA"/>
    <w:rsid w:val="00757B3C"/>
    <w:rsid w:val="00760CB6"/>
    <w:rsid w:val="00763255"/>
    <w:rsid w:val="00763D47"/>
    <w:rsid w:val="0076471B"/>
    <w:rsid w:val="007655CC"/>
    <w:rsid w:val="00765EFA"/>
    <w:rsid w:val="007672AD"/>
    <w:rsid w:val="007677F3"/>
    <w:rsid w:val="00767B85"/>
    <w:rsid w:val="00771933"/>
    <w:rsid w:val="00771A4B"/>
    <w:rsid w:val="00771A84"/>
    <w:rsid w:val="00772EAC"/>
    <w:rsid w:val="00772FD5"/>
    <w:rsid w:val="00773364"/>
    <w:rsid w:val="0077468E"/>
    <w:rsid w:val="00774AE3"/>
    <w:rsid w:val="00775A57"/>
    <w:rsid w:val="00776B1C"/>
    <w:rsid w:val="007777A3"/>
    <w:rsid w:val="0078003F"/>
    <w:rsid w:val="00782C3F"/>
    <w:rsid w:val="0078675F"/>
    <w:rsid w:val="00791A74"/>
    <w:rsid w:val="00792BA3"/>
    <w:rsid w:val="00793505"/>
    <w:rsid w:val="00794AD3"/>
    <w:rsid w:val="00795B87"/>
    <w:rsid w:val="007A40F0"/>
    <w:rsid w:val="007A4AF1"/>
    <w:rsid w:val="007A7300"/>
    <w:rsid w:val="007A73E8"/>
    <w:rsid w:val="007B1123"/>
    <w:rsid w:val="007B17E9"/>
    <w:rsid w:val="007B1DEB"/>
    <w:rsid w:val="007B225B"/>
    <w:rsid w:val="007B2305"/>
    <w:rsid w:val="007B26EB"/>
    <w:rsid w:val="007B27D6"/>
    <w:rsid w:val="007B2AA0"/>
    <w:rsid w:val="007B2E5F"/>
    <w:rsid w:val="007B3747"/>
    <w:rsid w:val="007B5534"/>
    <w:rsid w:val="007B5BCC"/>
    <w:rsid w:val="007C040D"/>
    <w:rsid w:val="007C11BE"/>
    <w:rsid w:val="007C1C99"/>
    <w:rsid w:val="007C26EE"/>
    <w:rsid w:val="007C2D1E"/>
    <w:rsid w:val="007C39BE"/>
    <w:rsid w:val="007C562E"/>
    <w:rsid w:val="007C576C"/>
    <w:rsid w:val="007C6EEC"/>
    <w:rsid w:val="007C70A0"/>
    <w:rsid w:val="007D04C3"/>
    <w:rsid w:val="007D0B69"/>
    <w:rsid w:val="007D1366"/>
    <w:rsid w:val="007D2CB9"/>
    <w:rsid w:val="007D4011"/>
    <w:rsid w:val="007D482C"/>
    <w:rsid w:val="007D5E66"/>
    <w:rsid w:val="007D7311"/>
    <w:rsid w:val="007D7B51"/>
    <w:rsid w:val="007E02CD"/>
    <w:rsid w:val="007E06B9"/>
    <w:rsid w:val="007E0D80"/>
    <w:rsid w:val="007E26B6"/>
    <w:rsid w:val="007E3484"/>
    <w:rsid w:val="007F0AA5"/>
    <w:rsid w:val="007F13CB"/>
    <w:rsid w:val="007F1531"/>
    <w:rsid w:val="007F29D7"/>
    <w:rsid w:val="007F3423"/>
    <w:rsid w:val="007F401C"/>
    <w:rsid w:val="007F6B31"/>
    <w:rsid w:val="007F6F38"/>
    <w:rsid w:val="008003FD"/>
    <w:rsid w:val="00801EFA"/>
    <w:rsid w:val="00802996"/>
    <w:rsid w:val="00802D56"/>
    <w:rsid w:val="00804EF9"/>
    <w:rsid w:val="00805087"/>
    <w:rsid w:val="00805DAE"/>
    <w:rsid w:val="008103B3"/>
    <w:rsid w:val="00810827"/>
    <w:rsid w:val="00812190"/>
    <w:rsid w:val="00813280"/>
    <w:rsid w:val="00813BFC"/>
    <w:rsid w:val="008146C8"/>
    <w:rsid w:val="0081517B"/>
    <w:rsid w:val="00816110"/>
    <w:rsid w:val="00817885"/>
    <w:rsid w:val="00817958"/>
    <w:rsid w:val="0082142D"/>
    <w:rsid w:val="0082233A"/>
    <w:rsid w:val="008230E8"/>
    <w:rsid w:val="00823A7C"/>
    <w:rsid w:val="00823ABE"/>
    <w:rsid w:val="008248A1"/>
    <w:rsid w:val="008257F7"/>
    <w:rsid w:val="00825C4F"/>
    <w:rsid w:val="00825C7A"/>
    <w:rsid w:val="008271A8"/>
    <w:rsid w:val="008275F8"/>
    <w:rsid w:val="00827E11"/>
    <w:rsid w:val="00830FC7"/>
    <w:rsid w:val="00831C0A"/>
    <w:rsid w:val="0083266C"/>
    <w:rsid w:val="00832FC0"/>
    <w:rsid w:val="00833745"/>
    <w:rsid w:val="008339A7"/>
    <w:rsid w:val="00835277"/>
    <w:rsid w:val="0083586A"/>
    <w:rsid w:val="0083726F"/>
    <w:rsid w:val="00837EB9"/>
    <w:rsid w:val="0084092D"/>
    <w:rsid w:val="008456EB"/>
    <w:rsid w:val="00847188"/>
    <w:rsid w:val="00847732"/>
    <w:rsid w:val="008514DB"/>
    <w:rsid w:val="00853F34"/>
    <w:rsid w:val="00854203"/>
    <w:rsid w:val="008544F7"/>
    <w:rsid w:val="00854B59"/>
    <w:rsid w:val="00854D89"/>
    <w:rsid w:val="00855F20"/>
    <w:rsid w:val="00857799"/>
    <w:rsid w:val="00860EB6"/>
    <w:rsid w:val="00861FCD"/>
    <w:rsid w:val="00862A6C"/>
    <w:rsid w:val="008637D2"/>
    <w:rsid w:val="008638CC"/>
    <w:rsid w:val="00864BAD"/>
    <w:rsid w:val="00864C01"/>
    <w:rsid w:val="008659FB"/>
    <w:rsid w:val="0086749B"/>
    <w:rsid w:val="00870071"/>
    <w:rsid w:val="00870098"/>
    <w:rsid w:val="00872D24"/>
    <w:rsid w:val="00873B26"/>
    <w:rsid w:val="00874AFA"/>
    <w:rsid w:val="00874FA4"/>
    <w:rsid w:val="008757FC"/>
    <w:rsid w:val="00880409"/>
    <w:rsid w:val="008809F7"/>
    <w:rsid w:val="00881B2C"/>
    <w:rsid w:val="0088212C"/>
    <w:rsid w:val="00882131"/>
    <w:rsid w:val="00883F0A"/>
    <w:rsid w:val="00885DB1"/>
    <w:rsid w:val="008869E3"/>
    <w:rsid w:val="008875EB"/>
    <w:rsid w:val="00887A14"/>
    <w:rsid w:val="00890D34"/>
    <w:rsid w:val="00891808"/>
    <w:rsid w:val="00894614"/>
    <w:rsid w:val="00895BF9"/>
    <w:rsid w:val="00896834"/>
    <w:rsid w:val="00896BFA"/>
    <w:rsid w:val="00897129"/>
    <w:rsid w:val="00897E65"/>
    <w:rsid w:val="008A048B"/>
    <w:rsid w:val="008A0FA7"/>
    <w:rsid w:val="008A163F"/>
    <w:rsid w:val="008A1E8B"/>
    <w:rsid w:val="008A44F4"/>
    <w:rsid w:val="008A733E"/>
    <w:rsid w:val="008A7783"/>
    <w:rsid w:val="008A7C3E"/>
    <w:rsid w:val="008B1371"/>
    <w:rsid w:val="008B410D"/>
    <w:rsid w:val="008B6731"/>
    <w:rsid w:val="008B7144"/>
    <w:rsid w:val="008B71C5"/>
    <w:rsid w:val="008C0F84"/>
    <w:rsid w:val="008C3D3C"/>
    <w:rsid w:val="008C5B1C"/>
    <w:rsid w:val="008C7BE0"/>
    <w:rsid w:val="008D0B4B"/>
    <w:rsid w:val="008D2577"/>
    <w:rsid w:val="008D3803"/>
    <w:rsid w:val="008D57F8"/>
    <w:rsid w:val="008D592D"/>
    <w:rsid w:val="008E1986"/>
    <w:rsid w:val="008E3EE5"/>
    <w:rsid w:val="008E464C"/>
    <w:rsid w:val="008E724E"/>
    <w:rsid w:val="008E741E"/>
    <w:rsid w:val="008F0CA6"/>
    <w:rsid w:val="008F0D00"/>
    <w:rsid w:val="008F1774"/>
    <w:rsid w:val="008F22DE"/>
    <w:rsid w:val="008F286B"/>
    <w:rsid w:val="008F3615"/>
    <w:rsid w:val="008F3F92"/>
    <w:rsid w:val="008F51F9"/>
    <w:rsid w:val="008F5F95"/>
    <w:rsid w:val="008F6D8D"/>
    <w:rsid w:val="008F79C4"/>
    <w:rsid w:val="00900F62"/>
    <w:rsid w:val="00901F09"/>
    <w:rsid w:val="00902DD5"/>
    <w:rsid w:val="009041FF"/>
    <w:rsid w:val="0090518E"/>
    <w:rsid w:val="009119FD"/>
    <w:rsid w:val="00911D2E"/>
    <w:rsid w:val="00914808"/>
    <w:rsid w:val="00914931"/>
    <w:rsid w:val="009157F6"/>
    <w:rsid w:val="009172C8"/>
    <w:rsid w:val="009227EF"/>
    <w:rsid w:val="00922833"/>
    <w:rsid w:val="00922BFC"/>
    <w:rsid w:val="00923605"/>
    <w:rsid w:val="0092595C"/>
    <w:rsid w:val="00925BFA"/>
    <w:rsid w:val="009264D4"/>
    <w:rsid w:val="00927577"/>
    <w:rsid w:val="00927729"/>
    <w:rsid w:val="009300F9"/>
    <w:rsid w:val="009308B8"/>
    <w:rsid w:val="009329EC"/>
    <w:rsid w:val="009330D3"/>
    <w:rsid w:val="00933E6D"/>
    <w:rsid w:val="0093573C"/>
    <w:rsid w:val="00935897"/>
    <w:rsid w:val="00935976"/>
    <w:rsid w:val="00935DD9"/>
    <w:rsid w:val="00937BDE"/>
    <w:rsid w:val="00937F22"/>
    <w:rsid w:val="00940561"/>
    <w:rsid w:val="00940665"/>
    <w:rsid w:val="00944A76"/>
    <w:rsid w:val="00945722"/>
    <w:rsid w:val="00945959"/>
    <w:rsid w:val="00951313"/>
    <w:rsid w:val="00951D3C"/>
    <w:rsid w:val="0095269C"/>
    <w:rsid w:val="00952F49"/>
    <w:rsid w:val="00953CFB"/>
    <w:rsid w:val="00954E04"/>
    <w:rsid w:val="00957EF4"/>
    <w:rsid w:val="00960B10"/>
    <w:rsid w:val="00960B60"/>
    <w:rsid w:val="00961480"/>
    <w:rsid w:val="0096492B"/>
    <w:rsid w:val="00965D9A"/>
    <w:rsid w:val="00967B52"/>
    <w:rsid w:val="00970483"/>
    <w:rsid w:val="00973130"/>
    <w:rsid w:val="00973B1B"/>
    <w:rsid w:val="009751E4"/>
    <w:rsid w:val="0097593E"/>
    <w:rsid w:val="00976F10"/>
    <w:rsid w:val="00980FAE"/>
    <w:rsid w:val="009819BF"/>
    <w:rsid w:val="00981AB7"/>
    <w:rsid w:val="009825A5"/>
    <w:rsid w:val="00984442"/>
    <w:rsid w:val="00991970"/>
    <w:rsid w:val="00991B7E"/>
    <w:rsid w:val="0099220B"/>
    <w:rsid w:val="00993548"/>
    <w:rsid w:val="00994DD7"/>
    <w:rsid w:val="00995558"/>
    <w:rsid w:val="009958E6"/>
    <w:rsid w:val="00997117"/>
    <w:rsid w:val="009A045A"/>
    <w:rsid w:val="009A3068"/>
    <w:rsid w:val="009A3D14"/>
    <w:rsid w:val="009A4107"/>
    <w:rsid w:val="009A5158"/>
    <w:rsid w:val="009A682B"/>
    <w:rsid w:val="009B0C16"/>
    <w:rsid w:val="009B29A8"/>
    <w:rsid w:val="009B4D05"/>
    <w:rsid w:val="009B6137"/>
    <w:rsid w:val="009B6E5A"/>
    <w:rsid w:val="009B6FDE"/>
    <w:rsid w:val="009B7210"/>
    <w:rsid w:val="009B79D4"/>
    <w:rsid w:val="009B7D60"/>
    <w:rsid w:val="009B7EE0"/>
    <w:rsid w:val="009C0467"/>
    <w:rsid w:val="009C5432"/>
    <w:rsid w:val="009C5AC8"/>
    <w:rsid w:val="009C7275"/>
    <w:rsid w:val="009D1970"/>
    <w:rsid w:val="009D35BD"/>
    <w:rsid w:val="009D3F79"/>
    <w:rsid w:val="009D605D"/>
    <w:rsid w:val="009D63EF"/>
    <w:rsid w:val="009D69DC"/>
    <w:rsid w:val="009D6F01"/>
    <w:rsid w:val="009E2C49"/>
    <w:rsid w:val="009E3C7D"/>
    <w:rsid w:val="009E5F61"/>
    <w:rsid w:val="009E69E0"/>
    <w:rsid w:val="009E74BB"/>
    <w:rsid w:val="009E7A46"/>
    <w:rsid w:val="009F0274"/>
    <w:rsid w:val="009F2A47"/>
    <w:rsid w:val="009F48F1"/>
    <w:rsid w:val="009F4B03"/>
    <w:rsid w:val="009F582B"/>
    <w:rsid w:val="00A0041A"/>
    <w:rsid w:val="00A0134C"/>
    <w:rsid w:val="00A03ACE"/>
    <w:rsid w:val="00A063AC"/>
    <w:rsid w:val="00A067EA"/>
    <w:rsid w:val="00A06BF7"/>
    <w:rsid w:val="00A06DED"/>
    <w:rsid w:val="00A0717D"/>
    <w:rsid w:val="00A07497"/>
    <w:rsid w:val="00A074BD"/>
    <w:rsid w:val="00A07714"/>
    <w:rsid w:val="00A077D4"/>
    <w:rsid w:val="00A07E5B"/>
    <w:rsid w:val="00A12227"/>
    <w:rsid w:val="00A12874"/>
    <w:rsid w:val="00A13921"/>
    <w:rsid w:val="00A14F0F"/>
    <w:rsid w:val="00A17010"/>
    <w:rsid w:val="00A23203"/>
    <w:rsid w:val="00A23464"/>
    <w:rsid w:val="00A25A51"/>
    <w:rsid w:val="00A27177"/>
    <w:rsid w:val="00A36580"/>
    <w:rsid w:val="00A401BD"/>
    <w:rsid w:val="00A4045B"/>
    <w:rsid w:val="00A40F0E"/>
    <w:rsid w:val="00A4181B"/>
    <w:rsid w:val="00A440E6"/>
    <w:rsid w:val="00A4418B"/>
    <w:rsid w:val="00A44B0C"/>
    <w:rsid w:val="00A45D4F"/>
    <w:rsid w:val="00A46C9D"/>
    <w:rsid w:val="00A46D9E"/>
    <w:rsid w:val="00A475F7"/>
    <w:rsid w:val="00A51C4A"/>
    <w:rsid w:val="00A51C6A"/>
    <w:rsid w:val="00A523C5"/>
    <w:rsid w:val="00A52A80"/>
    <w:rsid w:val="00A52CFC"/>
    <w:rsid w:val="00A52F3A"/>
    <w:rsid w:val="00A541F6"/>
    <w:rsid w:val="00A54AF9"/>
    <w:rsid w:val="00A55174"/>
    <w:rsid w:val="00A567AB"/>
    <w:rsid w:val="00A57C5F"/>
    <w:rsid w:val="00A60A12"/>
    <w:rsid w:val="00A62355"/>
    <w:rsid w:val="00A62B36"/>
    <w:rsid w:val="00A62C89"/>
    <w:rsid w:val="00A62F92"/>
    <w:rsid w:val="00A64703"/>
    <w:rsid w:val="00A64A61"/>
    <w:rsid w:val="00A64B10"/>
    <w:rsid w:val="00A652BA"/>
    <w:rsid w:val="00A65950"/>
    <w:rsid w:val="00A65A73"/>
    <w:rsid w:val="00A711D7"/>
    <w:rsid w:val="00A71BEE"/>
    <w:rsid w:val="00A7281E"/>
    <w:rsid w:val="00A752AB"/>
    <w:rsid w:val="00A75D43"/>
    <w:rsid w:val="00A77335"/>
    <w:rsid w:val="00A81FE6"/>
    <w:rsid w:val="00A82CBA"/>
    <w:rsid w:val="00A8361F"/>
    <w:rsid w:val="00A83706"/>
    <w:rsid w:val="00A84FC2"/>
    <w:rsid w:val="00A87847"/>
    <w:rsid w:val="00A90CCF"/>
    <w:rsid w:val="00A916D0"/>
    <w:rsid w:val="00A93640"/>
    <w:rsid w:val="00A94277"/>
    <w:rsid w:val="00A976AB"/>
    <w:rsid w:val="00AA02AE"/>
    <w:rsid w:val="00AA2DB7"/>
    <w:rsid w:val="00AA2F1A"/>
    <w:rsid w:val="00AA318C"/>
    <w:rsid w:val="00AA58B8"/>
    <w:rsid w:val="00AA5DDE"/>
    <w:rsid w:val="00AB0362"/>
    <w:rsid w:val="00AB0BD8"/>
    <w:rsid w:val="00AB16E9"/>
    <w:rsid w:val="00AB1A84"/>
    <w:rsid w:val="00AB1D15"/>
    <w:rsid w:val="00AB2B7B"/>
    <w:rsid w:val="00AB59C6"/>
    <w:rsid w:val="00AB644E"/>
    <w:rsid w:val="00AB733A"/>
    <w:rsid w:val="00AB76C3"/>
    <w:rsid w:val="00AB77E7"/>
    <w:rsid w:val="00AC057E"/>
    <w:rsid w:val="00AC0985"/>
    <w:rsid w:val="00AC0E02"/>
    <w:rsid w:val="00AC1139"/>
    <w:rsid w:val="00AC1939"/>
    <w:rsid w:val="00AC26FA"/>
    <w:rsid w:val="00AC289A"/>
    <w:rsid w:val="00AC362C"/>
    <w:rsid w:val="00AC66C8"/>
    <w:rsid w:val="00AC6B77"/>
    <w:rsid w:val="00AC6E4A"/>
    <w:rsid w:val="00AC7052"/>
    <w:rsid w:val="00AC7125"/>
    <w:rsid w:val="00AC759A"/>
    <w:rsid w:val="00AC7CF6"/>
    <w:rsid w:val="00AD12BB"/>
    <w:rsid w:val="00AD22A2"/>
    <w:rsid w:val="00AD244D"/>
    <w:rsid w:val="00AD255F"/>
    <w:rsid w:val="00AD5649"/>
    <w:rsid w:val="00AD6955"/>
    <w:rsid w:val="00AD6D20"/>
    <w:rsid w:val="00AE0417"/>
    <w:rsid w:val="00AE1001"/>
    <w:rsid w:val="00AE10E8"/>
    <w:rsid w:val="00AE1DB6"/>
    <w:rsid w:val="00AE230E"/>
    <w:rsid w:val="00AE3004"/>
    <w:rsid w:val="00AE36DB"/>
    <w:rsid w:val="00AE4A01"/>
    <w:rsid w:val="00AE5D98"/>
    <w:rsid w:val="00AE63F8"/>
    <w:rsid w:val="00AF080D"/>
    <w:rsid w:val="00AF12AE"/>
    <w:rsid w:val="00AF3A1E"/>
    <w:rsid w:val="00AF40AA"/>
    <w:rsid w:val="00AF4175"/>
    <w:rsid w:val="00AF68C2"/>
    <w:rsid w:val="00B00AAE"/>
    <w:rsid w:val="00B01030"/>
    <w:rsid w:val="00B01CFE"/>
    <w:rsid w:val="00B03400"/>
    <w:rsid w:val="00B03905"/>
    <w:rsid w:val="00B0450B"/>
    <w:rsid w:val="00B07BB8"/>
    <w:rsid w:val="00B149EA"/>
    <w:rsid w:val="00B15123"/>
    <w:rsid w:val="00B162B7"/>
    <w:rsid w:val="00B2123B"/>
    <w:rsid w:val="00B23E0D"/>
    <w:rsid w:val="00B244EC"/>
    <w:rsid w:val="00B24A2A"/>
    <w:rsid w:val="00B25494"/>
    <w:rsid w:val="00B301CB"/>
    <w:rsid w:val="00B306B9"/>
    <w:rsid w:val="00B322A1"/>
    <w:rsid w:val="00B32DF7"/>
    <w:rsid w:val="00B330FB"/>
    <w:rsid w:val="00B33481"/>
    <w:rsid w:val="00B34137"/>
    <w:rsid w:val="00B341B6"/>
    <w:rsid w:val="00B352CF"/>
    <w:rsid w:val="00B37BEF"/>
    <w:rsid w:val="00B41184"/>
    <w:rsid w:val="00B41EF3"/>
    <w:rsid w:val="00B42011"/>
    <w:rsid w:val="00B440F4"/>
    <w:rsid w:val="00B4418F"/>
    <w:rsid w:val="00B452C3"/>
    <w:rsid w:val="00B478DC"/>
    <w:rsid w:val="00B53A74"/>
    <w:rsid w:val="00B554FB"/>
    <w:rsid w:val="00B55DF1"/>
    <w:rsid w:val="00B5612D"/>
    <w:rsid w:val="00B5617C"/>
    <w:rsid w:val="00B568C0"/>
    <w:rsid w:val="00B573C8"/>
    <w:rsid w:val="00B604EF"/>
    <w:rsid w:val="00B6110F"/>
    <w:rsid w:val="00B6136E"/>
    <w:rsid w:val="00B6175B"/>
    <w:rsid w:val="00B64D13"/>
    <w:rsid w:val="00B678F8"/>
    <w:rsid w:val="00B70F38"/>
    <w:rsid w:val="00B71B87"/>
    <w:rsid w:val="00B7351A"/>
    <w:rsid w:val="00B74232"/>
    <w:rsid w:val="00B75B0A"/>
    <w:rsid w:val="00B80CEB"/>
    <w:rsid w:val="00B813DB"/>
    <w:rsid w:val="00B820CB"/>
    <w:rsid w:val="00B82A3F"/>
    <w:rsid w:val="00B83685"/>
    <w:rsid w:val="00B84C59"/>
    <w:rsid w:val="00B858C3"/>
    <w:rsid w:val="00B869B6"/>
    <w:rsid w:val="00B87513"/>
    <w:rsid w:val="00B876B2"/>
    <w:rsid w:val="00B9004D"/>
    <w:rsid w:val="00B91674"/>
    <w:rsid w:val="00B91D1A"/>
    <w:rsid w:val="00B92242"/>
    <w:rsid w:val="00B94C4E"/>
    <w:rsid w:val="00B953D9"/>
    <w:rsid w:val="00B956CA"/>
    <w:rsid w:val="00B95E14"/>
    <w:rsid w:val="00B964C4"/>
    <w:rsid w:val="00B97685"/>
    <w:rsid w:val="00BA09AE"/>
    <w:rsid w:val="00BA1918"/>
    <w:rsid w:val="00BA1A7F"/>
    <w:rsid w:val="00BA2FE9"/>
    <w:rsid w:val="00BA3328"/>
    <w:rsid w:val="00BA5B29"/>
    <w:rsid w:val="00BA65A2"/>
    <w:rsid w:val="00BA70C0"/>
    <w:rsid w:val="00BA7D7C"/>
    <w:rsid w:val="00BB145D"/>
    <w:rsid w:val="00BB426A"/>
    <w:rsid w:val="00BB47B3"/>
    <w:rsid w:val="00BB511B"/>
    <w:rsid w:val="00BC07F3"/>
    <w:rsid w:val="00BC11C1"/>
    <w:rsid w:val="00BC1BB3"/>
    <w:rsid w:val="00BC3A80"/>
    <w:rsid w:val="00BC3E9D"/>
    <w:rsid w:val="00BC6167"/>
    <w:rsid w:val="00BC7CD8"/>
    <w:rsid w:val="00BC7EE9"/>
    <w:rsid w:val="00BD01C1"/>
    <w:rsid w:val="00BD0C78"/>
    <w:rsid w:val="00BD1E32"/>
    <w:rsid w:val="00BD21C5"/>
    <w:rsid w:val="00BD2761"/>
    <w:rsid w:val="00BD29C7"/>
    <w:rsid w:val="00BD34A0"/>
    <w:rsid w:val="00BD34FD"/>
    <w:rsid w:val="00BD3D64"/>
    <w:rsid w:val="00BD58C7"/>
    <w:rsid w:val="00BD6F97"/>
    <w:rsid w:val="00BE1AD6"/>
    <w:rsid w:val="00BE3787"/>
    <w:rsid w:val="00BE3FD5"/>
    <w:rsid w:val="00BE4A58"/>
    <w:rsid w:val="00BE4EAF"/>
    <w:rsid w:val="00BE5B7B"/>
    <w:rsid w:val="00BE6369"/>
    <w:rsid w:val="00BE7B65"/>
    <w:rsid w:val="00BE7E70"/>
    <w:rsid w:val="00BF2E04"/>
    <w:rsid w:val="00BF3447"/>
    <w:rsid w:val="00BF3915"/>
    <w:rsid w:val="00BF4A4E"/>
    <w:rsid w:val="00BF75FC"/>
    <w:rsid w:val="00BF76AB"/>
    <w:rsid w:val="00BF7E15"/>
    <w:rsid w:val="00BF7F30"/>
    <w:rsid w:val="00C0043B"/>
    <w:rsid w:val="00C005FC"/>
    <w:rsid w:val="00C01CB2"/>
    <w:rsid w:val="00C03487"/>
    <w:rsid w:val="00C042BB"/>
    <w:rsid w:val="00C04EA8"/>
    <w:rsid w:val="00C06B76"/>
    <w:rsid w:val="00C06C17"/>
    <w:rsid w:val="00C06CF6"/>
    <w:rsid w:val="00C0790D"/>
    <w:rsid w:val="00C129D7"/>
    <w:rsid w:val="00C14C33"/>
    <w:rsid w:val="00C14C7C"/>
    <w:rsid w:val="00C1799C"/>
    <w:rsid w:val="00C17B50"/>
    <w:rsid w:val="00C2170A"/>
    <w:rsid w:val="00C22D72"/>
    <w:rsid w:val="00C24094"/>
    <w:rsid w:val="00C243AE"/>
    <w:rsid w:val="00C25433"/>
    <w:rsid w:val="00C25A9B"/>
    <w:rsid w:val="00C26E18"/>
    <w:rsid w:val="00C314A1"/>
    <w:rsid w:val="00C316FF"/>
    <w:rsid w:val="00C33499"/>
    <w:rsid w:val="00C36209"/>
    <w:rsid w:val="00C36FBF"/>
    <w:rsid w:val="00C370CB"/>
    <w:rsid w:val="00C4076C"/>
    <w:rsid w:val="00C416AD"/>
    <w:rsid w:val="00C4471C"/>
    <w:rsid w:val="00C45411"/>
    <w:rsid w:val="00C457F1"/>
    <w:rsid w:val="00C45C20"/>
    <w:rsid w:val="00C45C81"/>
    <w:rsid w:val="00C47864"/>
    <w:rsid w:val="00C51DEE"/>
    <w:rsid w:val="00C51E96"/>
    <w:rsid w:val="00C558B5"/>
    <w:rsid w:val="00C55AC1"/>
    <w:rsid w:val="00C563B7"/>
    <w:rsid w:val="00C56E4D"/>
    <w:rsid w:val="00C60CDC"/>
    <w:rsid w:val="00C60D8B"/>
    <w:rsid w:val="00C6155A"/>
    <w:rsid w:val="00C62E03"/>
    <w:rsid w:val="00C63140"/>
    <w:rsid w:val="00C643D4"/>
    <w:rsid w:val="00C64D08"/>
    <w:rsid w:val="00C66D69"/>
    <w:rsid w:val="00C67664"/>
    <w:rsid w:val="00C73E9F"/>
    <w:rsid w:val="00C7422C"/>
    <w:rsid w:val="00C74530"/>
    <w:rsid w:val="00C76E6B"/>
    <w:rsid w:val="00C76EA1"/>
    <w:rsid w:val="00C77BD1"/>
    <w:rsid w:val="00C80B4A"/>
    <w:rsid w:val="00C82598"/>
    <w:rsid w:val="00C82F6D"/>
    <w:rsid w:val="00C8724C"/>
    <w:rsid w:val="00C877D8"/>
    <w:rsid w:val="00C87F96"/>
    <w:rsid w:val="00C915C9"/>
    <w:rsid w:val="00C91B17"/>
    <w:rsid w:val="00C91E6A"/>
    <w:rsid w:val="00C92011"/>
    <w:rsid w:val="00C92C5A"/>
    <w:rsid w:val="00C946A2"/>
    <w:rsid w:val="00C94CE7"/>
    <w:rsid w:val="00C9508A"/>
    <w:rsid w:val="00C955D7"/>
    <w:rsid w:val="00CA130C"/>
    <w:rsid w:val="00CA178A"/>
    <w:rsid w:val="00CA3E0E"/>
    <w:rsid w:val="00CA4C35"/>
    <w:rsid w:val="00CA4D04"/>
    <w:rsid w:val="00CA6568"/>
    <w:rsid w:val="00CA6F64"/>
    <w:rsid w:val="00CB09E7"/>
    <w:rsid w:val="00CB0E90"/>
    <w:rsid w:val="00CB2CAD"/>
    <w:rsid w:val="00CB3AAB"/>
    <w:rsid w:val="00CB552B"/>
    <w:rsid w:val="00CB7570"/>
    <w:rsid w:val="00CC03F1"/>
    <w:rsid w:val="00CC261A"/>
    <w:rsid w:val="00CC3D70"/>
    <w:rsid w:val="00CC60F7"/>
    <w:rsid w:val="00CC68F9"/>
    <w:rsid w:val="00CC7EC6"/>
    <w:rsid w:val="00CC7FA3"/>
    <w:rsid w:val="00CD1613"/>
    <w:rsid w:val="00CD2C84"/>
    <w:rsid w:val="00CD4CEE"/>
    <w:rsid w:val="00CD4EB3"/>
    <w:rsid w:val="00CD6A23"/>
    <w:rsid w:val="00CD6F50"/>
    <w:rsid w:val="00CD7566"/>
    <w:rsid w:val="00CE0731"/>
    <w:rsid w:val="00CE10F6"/>
    <w:rsid w:val="00CE131B"/>
    <w:rsid w:val="00CE3100"/>
    <w:rsid w:val="00CE4F99"/>
    <w:rsid w:val="00CE53FC"/>
    <w:rsid w:val="00CE5888"/>
    <w:rsid w:val="00CE5C30"/>
    <w:rsid w:val="00CE7436"/>
    <w:rsid w:val="00CE7F37"/>
    <w:rsid w:val="00CF0963"/>
    <w:rsid w:val="00CF13E4"/>
    <w:rsid w:val="00CF14F2"/>
    <w:rsid w:val="00CF171A"/>
    <w:rsid w:val="00CF3FFD"/>
    <w:rsid w:val="00CF4FCA"/>
    <w:rsid w:val="00CF4FD3"/>
    <w:rsid w:val="00CF527A"/>
    <w:rsid w:val="00CF543A"/>
    <w:rsid w:val="00CF675C"/>
    <w:rsid w:val="00D00B42"/>
    <w:rsid w:val="00D0237E"/>
    <w:rsid w:val="00D028C9"/>
    <w:rsid w:val="00D02E03"/>
    <w:rsid w:val="00D02FE3"/>
    <w:rsid w:val="00D05294"/>
    <w:rsid w:val="00D05860"/>
    <w:rsid w:val="00D05937"/>
    <w:rsid w:val="00D05B19"/>
    <w:rsid w:val="00D071FE"/>
    <w:rsid w:val="00D0744A"/>
    <w:rsid w:val="00D110D5"/>
    <w:rsid w:val="00D111C0"/>
    <w:rsid w:val="00D11AC3"/>
    <w:rsid w:val="00D11E2E"/>
    <w:rsid w:val="00D14091"/>
    <w:rsid w:val="00D17C13"/>
    <w:rsid w:val="00D20140"/>
    <w:rsid w:val="00D20A4D"/>
    <w:rsid w:val="00D215B2"/>
    <w:rsid w:val="00D2195F"/>
    <w:rsid w:val="00D221E9"/>
    <w:rsid w:val="00D2383E"/>
    <w:rsid w:val="00D23D55"/>
    <w:rsid w:val="00D25272"/>
    <w:rsid w:val="00D26023"/>
    <w:rsid w:val="00D2718A"/>
    <w:rsid w:val="00D27894"/>
    <w:rsid w:val="00D27EE3"/>
    <w:rsid w:val="00D300AC"/>
    <w:rsid w:val="00D32799"/>
    <w:rsid w:val="00D331E4"/>
    <w:rsid w:val="00D339BA"/>
    <w:rsid w:val="00D37C87"/>
    <w:rsid w:val="00D40A23"/>
    <w:rsid w:val="00D42494"/>
    <w:rsid w:val="00D4259A"/>
    <w:rsid w:val="00D43838"/>
    <w:rsid w:val="00D43C43"/>
    <w:rsid w:val="00D43D2E"/>
    <w:rsid w:val="00D44995"/>
    <w:rsid w:val="00D455E5"/>
    <w:rsid w:val="00D52829"/>
    <w:rsid w:val="00D52E4D"/>
    <w:rsid w:val="00D547C6"/>
    <w:rsid w:val="00D5529B"/>
    <w:rsid w:val="00D57FE4"/>
    <w:rsid w:val="00D600B8"/>
    <w:rsid w:val="00D6100E"/>
    <w:rsid w:val="00D614EB"/>
    <w:rsid w:val="00D639F1"/>
    <w:rsid w:val="00D63FC6"/>
    <w:rsid w:val="00D6727A"/>
    <w:rsid w:val="00D679B2"/>
    <w:rsid w:val="00D67B8F"/>
    <w:rsid w:val="00D67F23"/>
    <w:rsid w:val="00D73DF2"/>
    <w:rsid w:val="00D8113E"/>
    <w:rsid w:val="00D8180F"/>
    <w:rsid w:val="00D82DCF"/>
    <w:rsid w:val="00D8467F"/>
    <w:rsid w:val="00D85475"/>
    <w:rsid w:val="00D865A2"/>
    <w:rsid w:val="00D87275"/>
    <w:rsid w:val="00D8787C"/>
    <w:rsid w:val="00D87ABE"/>
    <w:rsid w:val="00D90C39"/>
    <w:rsid w:val="00D91CB9"/>
    <w:rsid w:val="00D95738"/>
    <w:rsid w:val="00D97C79"/>
    <w:rsid w:val="00DA0227"/>
    <w:rsid w:val="00DA0883"/>
    <w:rsid w:val="00DA2072"/>
    <w:rsid w:val="00DA281F"/>
    <w:rsid w:val="00DA2974"/>
    <w:rsid w:val="00DA2B0A"/>
    <w:rsid w:val="00DA3408"/>
    <w:rsid w:val="00DA38BA"/>
    <w:rsid w:val="00DA396F"/>
    <w:rsid w:val="00DA4C33"/>
    <w:rsid w:val="00DA6820"/>
    <w:rsid w:val="00DA6F9B"/>
    <w:rsid w:val="00DB0066"/>
    <w:rsid w:val="00DB1C1E"/>
    <w:rsid w:val="00DB430E"/>
    <w:rsid w:val="00DB5EC7"/>
    <w:rsid w:val="00DB6101"/>
    <w:rsid w:val="00DB6268"/>
    <w:rsid w:val="00DB6A23"/>
    <w:rsid w:val="00DC04D2"/>
    <w:rsid w:val="00DC47E5"/>
    <w:rsid w:val="00DC5052"/>
    <w:rsid w:val="00DC6659"/>
    <w:rsid w:val="00DC7408"/>
    <w:rsid w:val="00DC772C"/>
    <w:rsid w:val="00DD4F73"/>
    <w:rsid w:val="00DE12AB"/>
    <w:rsid w:val="00DE17E7"/>
    <w:rsid w:val="00DE5269"/>
    <w:rsid w:val="00DE542F"/>
    <w:rsid w:val="00DE7742"/>
    <w:rsid w:val="00DF033A"/>
    <w:rsid w:val="00DF2532"/>
    <w:rsid w:val="00DF30B7"/>
    <w:rsid w:val="00DF4141"/>
    <w:rsid w:val="00DF4906"/>
    <w:rsid w:val="00DF5328"/>
    <w:rsid w:val="00DF5A11"/>
    <w:rsid w:val="00DF5AD7"/>
    <w:rsid w:val="00DF748C"/>
    <w:rsid w:val="00DF7B22"/>
    <w:rsid w:val="00E009BE"/>
    <w:rsid w:val="00E00D34"/>
    <w:rsid w:val="00E00D6D"/>
    <w:rsid w:val="00E01594"/>
    <w:rsid w:val="00E05299"/>
    <w:rsid w:val="00E053F2"/>
    <w:rsid w:val="00E0660D"/>
    <w:rsid w:val="00E132DA"/>
    <w:rsid w:val="00E133F9"/>
    <w:rsid w:val="00E141DE"/>
    <w:rsid w:val="00E14CEB"/>
    <w:rsid w:val="00E15589"/>
    <w:rsid w:val="00E16DB7"/>
    <w:rsid w:val="00E204E3"/>
    <w:rsid w:val="00E20F29"/>
    <w:rsid w:val="00E227A4"/>
    <w:rsid w:val="00E2287C"/>
    <w:rsid w:val="00E2427C"/>
    <w:rsid w:val="00E254E5"/>
    <w:rsid w:val="00E2616D"/>
    <w:rsid w:val="00E317CA"/>
    <w:rsid w:val="00E32890"/>
    <w:rsid w:val="00E32EDB"/>
    <w:rsid w:val="00E33CD0"/>
    <w:rsid w:val="00E34C5B"/>
    <w:rsid w:val="00E36A3A"/>
    <w:rsid w:val="00E37957"/>
    <w:rsid w:val="00E41CD9"/>
    <w:rsid w:val="00E42DA8"/>
    <w:rsid w:val="00E45168"/>
    <w:rsid w:val="00E4790C"/>
    <w:rsid w:val="00E5278B"/>
    <w:rsid w:val="00E52F94"/>
    <w:rsid w:val="00E548AF"/>
    <w:rsid w:val="00E54B99"/>
    <w:rsid w:val="00E55906"/>
    <w:rsid w:val="00E5790F"/>
    <w:rsid w:val="00E61F92"/>
    <w:rsid w:val="00E6312A"/>
    <w:rsid w:val="00E63430"/>
    <w:rsid w:val="00E636C2"/>
    <w:rsid w:val="00E63D32"/>
    <w:rsid w:val="00E641A7"/>
    <w:rsid w:val="00E644F9"/>
    <w:rsid w:val="00E64C61"/>
    <w:rsid w:val="00E65137"/>
    <w:rsid w:val="00E6569C"/>
    <w:rsid w:val="00E6694F"/>
    <w:rsid w:val="00E70D4B"/>
    <w:rsid w:val="00E71129"/>
    <w:rsid w:val="00E726E1"/>
    <w:rsid w:val="00E731E9"/>
    <w:rsid w:val="00E74804"/>
    <w:rsid w:val="00E7526D"/>
    <w:rsid w:val="00E76E69"/>
    <w:rsid w:val="00E77D16"/>
    <w:rsid w:val="00E80A38"/>
    <w:rsid w:val="00E81205"/>
    <w:rsid w:val="00E8148F"/>
    <w:rsid w:val="00E81498"/>
    <w:rsid w:val="00E82708"/>
    <w:rsid w:val="00E82FE6"/>
    <w:rsid w:val="00E83FAC"/>
    <w:rsid w:val="00E84578"/>
    <w:rsid w:val="00E85487"/>
    <w:rsid w:val="00E866B2"/>
    <w:rsid w:val="00E86741"/>
    <w:rsid w:val="00E87C05"/>
    <w:rsid w:val="00E87FFB"/>
    <w:rsid w:val="00E91A6A"/>
    <w:rsid w:val="00E940BE"/>
    <w:rsid w:val="00E943EC"/>
    <w:rsid w:val="00E968DA"/>
    <w:rsid w:val="00E97CB6"/>
    <w:rsid w:val="00EA04AC"/>
    <w:rsid w:val="00EA21F7"/>
    <w:rsid w:val="00EA346B"/>
    <w:rsid w:val="00EA365C"/>
    <w:rsid w:val="00EA5AE2"/>
    <w:rsid w:val="00EA638B"/>
    <w:rsid w:val="00EA64CB"/>
    <w:rsid w:val="00EA7E3D"/>
    <w:rsid w:val="00EB1724"/>
    <w:rsid w:val="00EB1A0B"/>
    <w:rsid w:val="00EB2226"/>
    <w:rsid w:val="00EB37E0"/>
    <w:rsid w:val="00EB57B1"/>
    <w:rsid w:val="00EB5966"/>
    <w:rsid w:val="00EB5D6A"/>
    <w:rsid w:val="00EB62BE"/>
    <w:rsid w:val="00EB6F00"/>
    <w:rsid w:val="00EC0511"/>
    <w:rsid w:val="00EC1BB3"/>
    <w:rsid w:val="00EC1EC4"/>
    <w:rsid w:val="00EC22CE"/>
    <w:rsid w:val="00EC340F"/>
    <w:rsid w:val="00EC3A5C"/>
    <w:rsid w:val="00EC45EA"/>
    <w:rsid w:val="00EC4776"/>
    <w:rsid w:val="00EC7E4D"/>
    <w:rsid w:val="00EC7F58"/>
    <w:rsid w:val="00ED108D"/>
    <w:rsid w:val="00ED16CC"/>
    <w:rsid w:val="00ED2DFD"/>
    <w:rsid w:val="00ED4961"/>
    <w:rsid w:val="00ED575B"/>
    <w:rsid w:val="00ED5CAA"/>
    <w:rsid w:val="00EE00CA"/>
    <w:rsid w:val="00EE26BF"/>
    <w:rsid w:val="00EE2CA3"/>
    <w:rsid w:val="00EE3B62"/>
    <w:rsid w:val="00EE5621"/>
    <w:rsid w:val="00EE5A73"/>
    <w:rsid w:val="00EE6FBF"/>
    <w:rsid w:val="00EE7EF2"/>
    <w:rsid w:val="00EF1602"/>
    <w:rsid w:val="00EF1CEC"/>
    <w:rsid w:val="00EF25A7"/>
    <w:rsid w:val="00EF44E2"/>
    <w:rsid w:val="00EF5B62"/>
    <w:rsid w:val="00EF6794"/>
    <w:rsid w:val="00EF73A2"/>
    <w:rsid w:val="00EF7B7C"/>
    <w:rsid w:val="00F03FCF"/>
    <w:rsid w:val="00F0499E"/>
    <w:rsid w:val="00F077EE"/>
    <w:rsid w:val="00F122A9"/>
    <w:rsid w:val="00F132F1"/>
    <w:rsid w:val="00F13EA6"/>
    <w:rsid w:val="00F14C26"/>
    <w:rsid w:val="00F14E6C"/>
    <w:rsid w:val="00F171CE"/>
    <w:rsid w:val="00F17913"/>
    <w:rsid w:val="00F2042D"/>
    <w:rsid w:val="00F2165E"/>
    <w:rsid w:val="00F24C0F"/>
    <w:rsid w:val="00F24D85"/>
    <w:rsid w:val="00F25ABC"/>
    <w:rsid w:val="00F25B80"/>
    <w:rsid w:val="00F26008"/>
    <w:rsid w:val="00F30380"/>
    <w:rsid w:val="00F30434"/>
    <w:rsid w:val="00F33602"/>
    <w:rsid w:val="00F36460"/>
    <w:rsid w:val="00F374FB"/>
    <w:rsid w:val="00F41765"/>
    <w:rsid w:val="00F419C9"/>
    <w:rsid w:val="00F41B4C"/>
    <w:rsid w:val="00F436B7"/>
    <w:rsid w:val="00F44221"/>
    <w:rsid w:val="00F452E5"/>
    <w:rsid w:val="00F46E84"/>
    <w:rsid w:val="00F4706D"/>
    <w:rsid w:val="00F50872"/>
    <w:rsid w:val="00F518B3"/>
    <w:rsid w:val="00F5364F"/>
    <w:rsid w:val="00F53DBF"/>
    <w:rsid w:val="00F55209"/>
    <w:rsid w:val="00F56661"/>
    <w:rsid w:val="00F57997"/>
    <w:rsid w:val="00F57E6E"/>
    <w:rsid w:val="00F6262A"/>
    <w:rsid w:val="00F62BEF"/>
    <w:rsid w:val="00F63013"/>
    <w:rsid w:val="00F6335F"/>
    <w:rsid w:val="00F660CF"/>
    <w:rsid w:val="00F66B6B"/>
    <w:rsid w:val="00F66E6B"/>
    <w:rsid w:val="00F673C5"/>
    <w:rsid w:val="00F707EF"/>
    <w:rsid w:val="00F7258F"/>
    <w:rsid w:val="00F72FB0"/>
    <w:rsid w:val="00F750E5"/>
    <w:rsid w:val="00F7549A"/>
    <w:rsid w:val="00F76772"/>
    <w:rsid w:val="00F8069E"/>
    <w:rsid w:val="00F809F6"/>
    <w:rsid w:val="00F820A7"/>
    <w:rsid w:val="00F8264E"/>
    <w:rsid w:val="00F83E2E"/>
    <w:rsid w:val="00F85862"/>
    <w:rsid w:val="00F861C6"/>
    <w:rsid w:val="00F9399C"/>
    <w:rsid w:val="00F9472E"/>
    <w:rsid w:val="00F94ED9"/>
    <w:rsid w:val="00F9580C"/>
    <w:rsid w:val="00FA0D7C"/>
    <w:rsid w:val="00FA2BF8"/>
    <w:rsid w:val="00FA47DA"/>
    <w:rsid w:val="00FA5588"/>
    <w:rsid w:val="00FA5ABE"/>
    <w:rsid w:val="00FA75CD"/>
    <w:rsid w:val="00FA7F4E"/>
    <w:rsid w:val="00FB1BB3"/>
    <w:rsid w:val="00FB343B"/>
    <w:rsid w:val="00FB5014"/>
    <w:rsid w:val="00FB51AB"/>
    <w:rsid w:val="00FB5CFA"/>
    <w:rsid w:val="00FB5EC0"/>
    <w:rsid w:val="00FB6A9F"/>
    <w:rsid w:val="00FB6CB3"/>
    <w:rsid w:val="00FB7203"/>
    <w:rsid w:val="00FB7CE3"/>
    <w:rsid w:val="00FC2994"/>
    <w:rsid w:val="00FC2C80"/>
    <w:rsid w:val="00FC2D56"/>
    <w:rsid w:val="00FC2FD4"/>
    <w:rsid w:val="00FC34C5"/>
    <w:rsid w:val="00FC44B6"/>
    <w:rsid w:val="00FC617C"/>
    <w:rsid w:val="00FC7D0B"/>
    <w:rsid w:val="00FD0BAB"/>
    <w:rsid w:val="00FD0E97"/>
    <w:rsid w:val="00FD1167"/>
    <w:rsid w:val="00FD3414"/>
    <w:rsid w:val="00FD36C0"/>
    <w:rsid w:val="00FD40B9"/>
    <w:rsid w:val="00FD4937"/>
    <w:rsid w:val="00FD5C42"/>
    <w:rsid w:val="00FD6FFD"/>
    <w:rsid w:val="00FE011A"/>
    <w:rsid w:val="00FE4024"/>
    <w:rsid w:val="00FE509F"/>
    <w:rsid w:val="00FE5AFA"/>
    <w:rsid w:val="00FE5EA1"/>
    <w:rsid w:val="00FE5F25"/>
    <w:rsid w:val="00FE6E21"/>
    <w:rsid w:val="00FF0A4E"/>
    <w:rsid w:val="00FF1D8C"/>
    <w:rsid w:val="00FF3BDA"/>
    <w:rsid w:val="00FF6565"/>
    <w:rsid w:val="00FF6567"/>
    <w:rsid w:val="00FF749E"/>
    <w:rsid w:val="00FF767D"/>
    <w:rsid w:val="00FF77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A6EB3C"/>
  <w15:docId w15:val="{D1556163-5DF8-47AF-A744-485494649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5CAA"/>
    <w:pPr>
      <w:spacing w:line="360" w:lineRule="auto"/>
    </w:pPr>
    <w:rPr>
      <w:sz w:val="24"/>
      <w:szCs w:val="24"/>
      <w:lang w:val="en-US" w:eastAsia="en-US"/>
    </w:rPr>
  </w:style>
  <w:style w:type="paragraph" w:styleId="Heading1">
    <w:name w:val="heading 1"/>
    <w:aliases w:val="Heading 1b"/>
    <w:basedOn w:val="Normal"/>
    <w:next w:val="Normal"/>
    <w:link w:val="Heading1Char"/>
    <w:uiPriority w:val="9"/>
    <w:qFormat/>
    <w:rsid w:val="003B7112"/>
    <w:pPr>
      <w:numPr>
        <w:numId w:val="13"/>
      </w:numPr>
      <w:jc w:val="center"/>
      <w:outlineLvl w:val="0"/>
    </w:pPr>
    <w:rPr>
      <w:b/>
      <w:caps/>
      <w:sz w:val="28"/>
    </w:rPr>
  </w:style>
  <w:style w:type="paragraph" w:styleId="Heading2">
    <w:name w:val="heading 2"/>
    <w:basedOn w:val="Normal"/>
    <w:next w:val="Normal"/>
    <w:link w:val="Heading2Char"/>
    <w:uiPriority w:val="9"/>
    <w:qFormat/>
    <w:rsid w:val="00546D0B"/>
    <w:pPr>
      <w:numPr>
        <w:ilvl w:val="1"/>
        <w:numId w:val="13"/>
      </w:numPr>
      <w:jc w:val="both"/>
      <w:outlineLvl w:val="1"/>
    </w:pPr>
    <w:rPr>
      <w:b/>
    </w:rPr>
  </w:style>
  <w:style w:type="paragraph" w:styleId="Heading3">
    <w:name w:val="heading 3"/>
    <w:basedOn w:val="Heading2"/>
    <w:next w:val="Normal"/>
    <w:link w:val="Heading3Char"/>
    <w:uiPriority w:val="9"/>
    <w:unhideWhenUsed/>
    <w:qFormat/>
    <w:rsid w:val="00DC6659"/>
    <w:pPr>
      <w:numPr>
        <w:ilvl w:val="2"/>
      </w:numPr>
      <w:spacing w:before="120"/>
      <w:outlineLvl w:val="2"/>
    </w:pPr>
    <w:rPr>
      <w:b w:val="0"/>
      <w:bCs/>
    </w:rPr>
  </w:style>
  <w:style w:type="paragraph" w:styleId="Heading4">
    <w:name w:val="heading 4"/>
    <w:basedOn w:val="Normal"/>
    <w:next w:val="Normal"/>
    <w:link w:val="Heading4Char"/>
    <w:unhideWhenUsed/>
    <w:qFormat/>
    <w:rsid w:val="00E009BE"/>
    <w:pPr>
      <w:keepNext/>
      <w:keepLines/>
      <w:numPr>
        <w:ilvl w:val="3"/>
        <w:numId w:val="13"/>
      </w:numPr>
      <w:spacing w:before="40"/>
      <w:outlineLvl w:val="3"/>
    </w:pPr>
    <w:rPr>
      <w:rFonts w:eastAsiaTheme="majorEastAsia"/>
    </w:rPr>
  </w:style>
  <w:style w:type="paragraph" w:styleId="Heading5">
    <w:name w:val="heading 5"/>
    <w:basedOn w:val="Normal"/>
    <w:next w:val="Normal"/>
    <w:link w:val="Heading5Char"/>
    <w:qFormat/>
    <w:rsid w:val="00EA7E3D"/>
    <w:pPr>
      <w:keepNext/>
      <w:numPr>
        <w:ilvl w:val="4"/>
        <w:numId w:val="13"/>
      </w:numPr>
      <w:jc w:val="center"/>
      <w:outlineLvl w:val="4"/>
    </w:pPr>
    <w:rPr>
      <w:b/>
      <w:szCs w:val="20"/>
      <w:u w:val="single"/>
      <w:lang w:val="en-GB"/>
    </w:rPr>
  </w:style>
  <w:style w:type="paragraph" w:styleId="Heading6">
    <w:name w:val="heading 6"/>
    <w:basedOn w:val="Normal"/>
    <w:next w:val="Normal"/>
    <w:link w:val="Heading6Char"/>
    <w:semiHidden/>
    <w:unhideWhenUsed/>
    <w:qFormat/>
    <w:rsid w:val="001D4647"/>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1D4647"/>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1D4647"/>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E4A01"/>
    <w:pPr>
      <w:numPr>
        <w:ilvl w:val="8"/>
        <w:numId w:val="13"/>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36090"/>
    <w:pPr>
      <w:spacing w:before="100" w:beforeAutospacing="1" w:after="100" w:afterAutospacing="1"/>
    </w:pPr>
  </w:style>
  <w:style w:type="character" w:customStyle="1" w:styleId="Heading5Char">
    <w:name w:val="Heading 5 Char"/>
    <w:link w:val="Heading5"/>
    <w:rsid w:val="00EA7E3D"/>
    <w:rPr>
      <w:b/>
      <w:sz w:val="24"/>
      <w:u w:val="single"/>
      <w:lang w:val="en-GB" w:eastAsia="en-US"/>
    </w:rPr>
  </w:style>
  <w:style w:type="paragraph" w:styleId="EndnoteText">
    <w:name w:val="endnote text"/>
    <w:basedOn w:val="Normal"/>
    <w:link w:val="EndnoteTextChar"/>
    <w:rsid w:val="00EA7E3D"/>
    <w:rPr>
      <w:szCs w:val="20"/>
    </w:rPr>
  </w:style>
  <w:style w:type="character" w:customStyle="1" w:styleId="EndnoteTextChar">
    <w:name w:val="Endnote Text Char"/>
    <w:link w:val="EndnoteText"/>
    <w:rsid w:val="00EA7E3D"/>
    <w:rPr>
      <w:sz w:val="24"/>
    </w:rPr>
  </w:style>
  <w:style w:type="paragraph" w:styleId="Title">
    <w:name w:val="Title"/>
    <w:basedOn w:val="Normal"/>
    <w:link w:val="TitleChar"/>
    <w:qFormat/>
    <w:rsid w:val="00EA7E3D"/>
    <w:pPr>
      <w:jc w:val="center"/>
    </w:pPr>
    <w:rPr>
      <w:sz w:val="28"/>
      <w:szCs w:val="28"/>
    </w:rPr>
  </w:style>
  <w:style w:type="character" w:customStyle="1" w:styleId="TitleChar">
    <w:name w:val="Title Char"/>
    <w:link w:val="Title"/>
    <w:rsid w:val="00EA7E3D"/>
    <w:rPr>
      <w:sz w:val="28"/>
      <w:szCs w:val="28"/>
    </w:rPr>
  </w:style>
  <w:style w:type="character" w:customStyle="1" w:styleId="apple-style-span">
    <w:name w:val="apple-style-span"/>
    <w:basedOn w:val="DefaultParagraphFont"/>
    <w:rsid w:val="00565D9E"/>
  </w:style>
  <w:style w:type="paragraph" w:styleId="ListParagraph">
    <w:name w:val="List Paragraph"/>
    <w:aliases w:val="kepala,heading 3"/>
    <w:basedOn w:val="Normal"/>
    <w:link w:val="ListParagraphChar"/>
    <w:uiPriority w:val="34"/>
    <w:qFormat/>
    <w:rsid w:val="00201ACF"/>
    <w:pPr>
      <w:ind w:left="720"/>
      <w:contextualSpacing/>
    </w:pPr>
    <w:rPr>
      <w:szCs w:val="20"/>
    </w:rPr>
  </w:style>
  <w:style w:type="character" w:customStyle="1" w:styleId="Heading2Char">
    <w:name w:val="Heading 2 Char"/>
    <w:link w:val="Heading2"/>
    <w:uiPriority w:val="9"/>
    <w:rsid w:val="00546D0B"/>
    <w:rPr>
      <w:b/>
      <w:sz w:val="24"/>
      <w:szCs w:val="24"/>
      <w:lang w:val="en-US" w:eastAsia="en-US"/>
    </w:rPr>
  </w:style>
  <w:style w:type="paragraph" w:styleId="Footer">
    <w:name w:val="footer"/>
    <w:basedOn w:val="Normal"/>
    <w:link w:val="FooterChar"/>
    <w:uiPriority w:val="99"/>
    <w:rsid w:val="00F13EA6"/>
    <w:pPr>
      <w:tabs>
        <w:tab w:val="center" w:pos="4320"/>
        <w:tab w:val="right" w:pos="8640"/>
      </w:tabs>
    </w:pPr>
  </w:style>
  <w:style w:type="character" w:styleId="PageNumber">
    <w:name w:val="page number"/>
    <w:basedOn w:val="DefaultParagraphFont"/>
    <w:rsid w:val="00F13EA6"/>
  </w:style>
  <w:style w:type="paragraph" w:styleId="Header">
    <w:name w:val="header"/>
    <w:basedOn w:val="Normal"/>
    <w:link w:val="HeaderChar"/>
    <w:uiPriority w:val="99"/>
    <w:rsid w:val="00F13EA6"/>
    <w:pPr>
      <w:tabs>
        <w:tab w:val="center" w:pos="4320"/>
        <w:tab w:val="right" w:pos="8640"/>
      </w:tabs>
    </w:pPr>
  </w:style>
  <w:style w:type="character" w:customStyle="1" w:styleId="Heading9Char">
    <w:name w:val="Heading 9 Char"/>
    <w:link w:val="Heading9"/>
    <w:uiPriority w:val="9"/>
    <w:rsid w:val="00AE4A01"/>
    <w:rPr>
      <w:rFonts w:ascii="Cambria" w:hAnsi="Cambria"/>
      <w:sz w:val="22"/>
      <w:szCs w:val="22"/>
      <w:lang w:val="en-US" w:eastAsia="en-US"/>
    </w:rPr>
  </w:style>
  <w:style w:type="character" w:styleId="Emphasis">
    <w:name w:val="Emphasis"/>
    <w:uiPriority w:val="20"/>
    <w:qFormat/>
    <w:rsid w:val="00E4790C"/>
    <w:rPr>
      <w:i/>
      <w:iCs/>
    </w:rPr>
  </w:style>
  <w:style w:type="character" w:styleId="Hyperlink">
    <w:name w:val="Hyperlink"/>
    <w:uiPriority w:val="99"/>
    <w:rsid w:val="00D600B8"/>
    <w:rPr>
      <w:color w:val="0000FF"/>
      <w:u w:val="single"/>
    </w:rPr>
  </w:style>
  <w:style w:type="paragraph" w:styleId="BalloonText">
    <w:name w:val="Balloon Text"/>
    <w:basedOn w:val="Normal"/>
    <w:link w:val="BalloonTextChar"/>
    <w:uiPriority w:val="99"/>
    <w:rsid w:val="00C005FC"/>
    <w:rPr>
      <w:rFonts w:ascii="Tahoma" w:hAnsi="Tahoma"/>
      <w:sz w:val="16"/>
      <w:szCs w:val="16"/>
    </w:rPr>
  </w:style>
  <w:style w:type="character" w:customStyle="1" w:styleId="BalloonTextChar">
    <w:name w:val="Balloon Text Char"/>
    <w:link w:val="BalloonText"/>
    <w:uiPriority w:val="99"/>
    <w:rsid w:val="00C005FC"/>
    <w:rPr>
      <w:rFonts w:ascii="Tahoma" w:hAnsi="Tahoma" w:cs="Tahoma"/>
      <w:sz w:val="16"/>
      <w:szCs w:val="16"/>
      <w:lang w:val="en-US" w:eastAsia="en-US"/>
    </w:rPr>
  </w:style>
  <w:style w:type="table" w:styleId="TableGrid">
    <w:name w:val="Table Grid"/>
    <w:basedOn w:val="TableNormal"/>
    <w:uiPriority w:val="39"/>
    <w:rsid w:val="00016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5F5E43"/>
    <w:rPr>
      <w:sz w:val="24"/>
      <w:szCs w:val="24"/>
      <w:lang w:val="en-US" w:eastAsia="en-US"/>
    </w:rPr>
  </w:style>
  <w:style w:type="character" w:customStyle="1" w:styleId="Heading1Char">
    <w:name w:val="Heading 1 Char"/>
    <w:aliases w:val="Heading 1b Char"/>
    <w:basedOn w:val="DefaultParagraphFont"/>
    <w:link w:val="Heading1"/>
    <w:uiPriority w:val="9"/>
    <w:rsid w:val="003B7112"/>
    <w:rPr>
      <w:b/>
      <w:caps/>
      <w:sz w:val="28"/>
      <w:szCs w:val="24"/>
      <w:lang w:val="en-US" w:eastAsia="en-US"/>
    </w:rPr>
  </w:style>
  <w:style w:type="paragraph" w:styleId="TOCHeading">
    <w:name w:val="TOC Heading"/>
    <w:basedOn w:val="Heading1"/>
    <w:next w:val="Normal"/>
    <w:uiPriority w:val="39"/>
    <w:unhideWhenUsed/>
    <w:qFormat/>
    <w:rsid w:val="00FF0A4E"/>
    <w:pPr>
      <w:keepNext/>
      <w:keepLines/>
      <w:spacing w:before="480" w:line="276" w:lineRule="auto"/>
      <w:jc w:val="left"/>
      <w:outlineLvl w:val="9"/>
    </w:pPr>
    <w:rPr>
      <w:rFonts w:asciiTheme="majorHAnsi" w:eastAsiaTheme="majorEastAsia" w:hAnsiTheme="majorHAnsi" w:cstheme="majorBidi"/>
      <w:bCs/>
      <w:caps w:val="0"/>
      <w:color w:val="365F91" w:themeColor="accent1" w:themeShade="BF"/>
      <w:szCs w:val="28"/>
      <w:lang w:eastAsia="ja-JP"/>
    </w:rPr>
  </w:style>
  <w:style w:type="paragraph" w:styleId="TOC1">
    <w:name w:val="toc 1"/>
    <w:basedOn w:val="Normal"/>
    <w:next w:val="Normal"/>
    <w:autoRedefine/>
    <w:uiPriority w:val="39"/>
    <w:rsid w:val="00686D49"/>
    <w:pPr>
      <w:tabs>
        <w:tab w:val="right" w:leader="dot" w:pos="8303"/>
      </w:tabs>
      <w:spacing w:before="120"/>
    </w:pPr>
    <w:rPr>
      <w:b/>
      <w:noProof/>
      <w:lang w:val="es-ES"/>
    </w:rPr>
  </w:style>
  <w:style w:type="paragraph" w:styleId="TOC2">
    <w:name w:val="toc 2"/>
    <w:basedOn w:val="Normal"/>
    <w:next w:val="Normal"/>
    <w:autoRedefine/>
    <w:uiPriority w:val="39"/>
    <w:unhideWhenUsed/>
    <w:rsid w:val="00546D0B"/>
    <w:pPr>
      <w:spacing w:before="120"/>
      <w:ind w:left="240"/>
    </w:pPr>
    <w:rPr>
      <w:rFonts w:asciiTheme="minorHAnsi" w:hAnsiTheme="minorHAnsi" w:cstheme="minorHAnsi"/>
      <w:b/>
      <w:bCs/>
      <w:sz w:val="22"/>
      <w:szCs w:val="22"/>
    </w:rPr>
  </w:style>
  <w:style w:type="character" w:customStyle="1" w:styleId="apple-converted-space">
    <w:name w:val="apple-converted-space"/>
    <w:basedOn w:val="DefaultParagraphFont"/>
    <w:rsid w:val="00647BB1"/>
  </w:style>
  <w:style w:type="character" w:customStyle="1" w:styleId="ListParagraphChar">
    <w:name w:val="List Paragraph Char"/>
    <w:aliases w:val="kepala Char,heading 3 Char"/>
    <w:link w:val="ListParagraph"/>
    <w:uiPriority w:val="34"/>
    <w:rsid w:val="00951D3C"/>
    <w:rPr>
      <w:sz w:val="24"/>
      <w:lang w:val="en-US" w:eastAsia="en-US"/>
    </w:rPr>
  </w:style>
  <w:style w:type="paragraph" w:styleId="Caption">
    <w:name w:val="caption"/>
    <w:basedOn w:val="Normal"/>
    <w:next w:val="Normal"/>
    <w:uiPriority w:val="35"/>
    <w:unhideWhenUsed/>
    <w:qFormat/>
    <w:rsid w:val="00B5612D"/>
    <w:pPr>
      <w:jc w:val="center"/>
    </w:pPr>
  </w:style>
  <w:style w:type="paragraph" w:customStyle="1" w:styleId="GAMBAR">
    <w:name w:val="GAMBAR"/>
    <w:basedOn w:val="Normal"/>
    <w:link w:val="GAMBARChar"/>
    <w:qFormat/>
    <w:rsid w:val="00496241"/>
    <w:pPr>
      <w:jc w:val="center"/>
    </w:pPr>
  </w:style>
  <w:style w:type="paragraph" w:customStyle="1" w:styleId="TABEL">
    <w:name w:val="TABEL"/>
    <w:basedOn w:val="Normal"/>
    <w:link w:val="TABELChar"/>
    <w:qFormat/>
    <w:rsid w:val="00496241"/>
    <w:pPr>
      <w:widowControl w:val="0"/>
      <w:autoSpaceDE w:val="0"/>
      <w:autoSpaceDN w:val="0"/>
      <w:adjustRightInd w:val="0"/>
    </w:pPr>
    <w:rPr>
      <w:bCs/>
    </w:rPr>
  </w:style>
  <w:style w:type="character" w:customStyle="1" w:styleId="GAMBARChar">
    <w:name w:val="GAMBAR Char"/>
    <w:basedOn w:val="DefaultParagraphFont"/>
    <w:link w:val="GAMBAR"/>
    <w:rsid w:val="00496241"/>
    <w:rPr>
      <w:sz w:val="24"/>
      <w:szCs w:val="24"/>
      <w:lang w:val="en-US" w:eastAsia="en-US"/>
    </w:rPr>
  </w:style>
  <w:style w:type="character" w:customStyle="1" w:styleId="Heading3Char">
    <w:name w:val="Heading 3 Char"/>
    <w:basedOn w:val="DefaultParagraphFont"/>
    <w:link w:val="Heading3"/>
    <w:uiPriority w:val="9"/>
    <w:rsid w:val="00DC6659"/>
    <w:rPr>
      <w:bCs/>
      <w:sz w:val="24"/>
      <w:szCs w:val="24"/>
      <w:lang w:val="en-US" w:eastAsia="en-US"/>
    </w:rPr>
  </w:style>
  <w:style w:type="character" w:customStyle="1" w:styleId="TABELChar">
    <w:name w:val="TABEL Char"/>
    <w:basedOn w:val="DefaultParagraphFont"/>
    <w:link w:val="TABEL"/>
    <w:rsid w:val="00496241"/>
    <w:rPr>
      <w:bCs/>
      <w:sz w:val="24"/>
      <w:szCs w:val="24"/>
      <w:lang w:val="en-US" w:eastAsia="en-US"/>
    </w:rPr>
  </w:style>
  <w:style w:type="paragraph" w:styleId="TableofFigures">
    <w:name w:val="table of figures"/>
    <w:basedOn w:val="Normal"/>
    <w:next w:val="Normal"/>
    <w:uiPriority w:val="99"/>
    <w:unhideWhenUsed/>
    <w:rsid w:val="00496241"/>
  </w:style>
  <w:style w:type="paragraph" w:styleId="NoSpacing">
    <w:name w:val="No Spacing"/>
    <w:link w:val="NoSpacingChar"/>
    <w:uiPriority w:val="1"/>
    <w:qFormat/>
    <w:rsid w:val="005C5FFA"/>
    <w:pPr>
      <w:jc w:val="both"/>
    </w:pPr>
    <w:rPr>
      <w:rFonts w:eastAsia="Calibri"/>
      <w:sz w:val="24"/>
      <w:szCs w:val="22"/>
      <w:lang w:val="en-US" w:eastAsia="en-US"/>
    </w:rPr>
  </w:style>
  <w:style w:type="character" w:customStyle="1" w:styleId="NoSpacingChar">
    <w:name w:val="No Spacing Char"/>
    <w:basedOn w:val="DefaultParagraphFont"/>
    <w:link w:val="NoSpacing"/>
    <w:uiPriority w:val="1"/>
    <w:rsid w:val="005C5FFA"/>
    <w:rPr>
      <w:rFonts w:eastAsia="Calibri"/>
      <w:sz w:val="24"/>
      <w:szCs w:val="22"/>
      <w:lang w:val="en-US" w:eastAsia="en-US"/>
    </w:rPr>
  </w:style>
  <w:style w:type="paragraph" w:customStyle="1" w:styleId="isi">
    <w:name w:val="isi"/>
    <w:basedOn w:val="ListParagraph"/>
    <w:qFormat/>
    <w:rsid w:val="00AB0362"/>
    <w:pPr>
      <w:ind w:left="0" w:firstLine="720"/>
      <w:jc w:val="both"/>
    </w:pPr>
    <w:rPr>
      <w:szCs w:val="24"/>
    </w:rPr>
  </w:style>
  <w:style w:type="paragraph" w:customStyle="1" w:styleId="gambar0">
    <w:name w:val="gambar"/>
    <w:basedOn w:val="ListParagraph"/>
    <w:qFormat/>
    <w:rsid w:val="00AB0362"/>
    <w:pPr>
      <w:ind w:left="360"/>
      <w:jc w:val="center"/>
    </w:pPr>
    <w:rPr>
      <w:b/>
      <w:szCs w:val="24"/>
    </w:rPr>
  </w:style>
  <w:style w:type="paragraph" w:customStyle="1" w:styleId="Default">
    <w:name w:val="Default"/>
    <w:rsid w:val="000B687C"/>
    <w:pPr>
      <w:autoSpaceDE w:val="0"/>
      <w:autoSpaceDN w:val="0"/>
      <w:adjustRightInd w:val="0"/>
    </w:pPr>
    <w:rPr>
      <w:color w:val="000000"/>
      <w:sz w:val="24"/>
      <w:szCs w:val="24"/>
      <w:lang w:val="en-US"/>
    </w:rPr>
  </w:style>
  <w:style w:type="paragraph" w:customStyle="1" w:styleId="papertitle">
    <w:name w:val="paper title"/>
    <w:rsid w:val="00E053F2"/>
    <w:pPr>
      <w:spacing w:after="120"/>
      <w:jc w:val="center"/>
    </w:pPr>
    <w:rPr>
      <w:rFonts w:eastAsia="MS Mincho"/>
      <w:noProof/>
      <w:sz w:val="48"/>
      <w:szCs w:val="48"/>
      <w:lang w:val="en-US" w:eastAsia="en-US"/>
    </w:rPr>
  </w:style>
  <w:style w:type="character" w:customStyle="1" w:styleId="HeaderChar">
    <w:name w:val="Header Char"/>
    <w:basedOn w:val="DefaultParagraphFont"/>
    <w:link w:val="Header"/>
    <w:uiPriority w:val="99"/>
    <w:rsid w:val="00EB2226"/>
    <w:rPr>
      <w:sz w:val="24"/>
      <w:szCs w:val="24"/>
      <w:lang w:val="en-US" w:eastAsia="en-US"/>
    </w:rPr>
  </w:style>
  <w:style w:type="paragraph" w:styleId="BodyText">
    <w:name w:val="Body Text"/>
    <w:basedOn w:val="Normal"/>
    <w:link w:val="BodyTextChar"/>
    <w:uiPriority w:val="99"/>
    <w:semiHidden/>
    <w:unhideWhenUsed/>
    <w:rsid w:val="00A976AB"/>
    <w:pPr>
      <w:spacing w:after="120" w:line="276" w:lineRule="auto"/>
    </w:pPr>
    <w:rPr>
      <w:rFonts w:ascii="Calibri" w:hAnsi="Calibri"/>
      <w:sz w:val="22"/>
      <w:szCs w:val="22"/>
      <w:lang w:val="id-ID" w:eastAsia="id-ID"/>
    </w:rPr>
  </w:style>
  <w:style w:type="character" w:customStyle="1" w:styleId="BodyTextChar">
    <w:name w:val="Body Text Char"/>
    <w:basedOn w:val="DefaultParagraphFont"/>
    <w:link w:val="BodyText"/>
    <w:uiPriority w:val="99"/>
    <w:semiHidden/>
    <w:rsid w:val="00A976AB"/>
    <w:rPr>
      <w:rFonts w:ascii="Calibri" w:hAnsi="Calibri"/>
      <w:sz w:val="22"/>
      <w:szCs w:val="22"/>
    </w:rPr>
  </w:style>
  <w:style w:type="character" w:customStyle="1" w:styleId="fontstyle01">
    <w:name w:val="fontstyle01"/>
    <w:basedOn w:val="DefaultParagraphFont"/>
    <w:rsid w:val="00257EBA"/>
    <w:rPr>
      <w:rFonts w:ascii="Times New Roman" w:hAnsi="Times New Roman" w:cs="Times New Roman" w:hint="default"/>
      <w:b w:val="0"/>
      <w:bCs w:val="0"/>
      <w:i w:val="0"/>
      <w:iCs w:val="0"/>
      <w:color w:val="000000"/>
      <w:sz w:val="24"/>
      <w:szCs w:val="24"/>
    </w:rPr>
  </w:style>
  <w:style w:type="character" w:styleId="UnresolvedMention">
    <w:name w:val="Unresolved Mention"/>
    <w:basedOn w:val="DefaultParagraphFont"/>
    <w:uiPriority w:val="99"/>
    <w:semiHidden/>
    <w:unhideWhenUsed/>
    <w:rsid w:val="006C18E8"/>
    <w:rPr>
      <w:color w:val="605E5C"/>
      <w:shd w:val="clear" w:color="auto" w:fill="E1DFDD"/>
    </w:rPr>
  </w:style>
  <w:style w:type="character" w:styleId="FollowedHyperlink">
    <w:name w:val="FollowedHyperlink"/>
    <w:basedOn w:val="DefaultParagraphFont"/>
    <w:semiHidden/>
    <w:unhideWhenUsed/>
    <w:rsid w:val="006C2AB5"/>
    <w:rPr>
      <w:color w:val="800080" w:themeColor="followedHyperlink"/>
      <w:u w:val="single"/>
    </w:rPr>
  </w:style>
  <w:style w:type="paragraph" w:styleId="TOC3">
    <w:name w:val="toc 3"/>
    <w:basedOn w:val="Normal"/>
    <w:next w:val="Normal"/>
    <w:autoRedefine/>
    <w:uiPriority w:val="39"/>
    <w:unhideWhenUsed/>
    <w:rsid w:val="006D0D1E"/>
    <w:pPr>
      <w:ind w:left="480"/>
    </w:pPr>
    <w:rPr>
      <w:rFonts w:asciiTheme="minorHAnsi" w:hAnsiTheme="minorHAnsi" w:cstheme="minorHAnsi"/>
      <w:sz w:val="20"/>
      <w:szCs w:val="20"/>
    </w:rPr>
  </w:style>
  <w:style w:type="paragraph" w:styleId="TOC4">
    <w:name w:val="toc 4"/>
    <w:basedOn w:val="Normal"/>
    <w:next w:val="Normal"/>
    <w:autoRedefine/>
    <w:unhideWhenUsed/>
    <w:rsid w:val="006D0D1E"/>
    <w:pPr>
      <w:ind w:left="720"/>
    </w:pPr>
    <w:rPr>
      <w:rFonts w:asciiTheme="minorHAnsi" w:hAnsiTheme="minorHAnsi" w:cstheme="minorHAnsi"/>
      <w:sz w:val="20"/>
      <w:szCs w:val="20"/>
    </w:rPr>
  </w:style>
  <w:style w:type="paragraph" w:styleId="TOC5">
    <w:name w:val="toc 5"/>
    <w:basedOn w:val="Normal"/>
    <w:next w:val="Normal"/>
    <w:autoRedefine/>
    <w:unhideWhenUsed/>
    <w:rsid w:val="006D0D1E"/>
    <w:pPr>
      <w:ind w:left="960"/>
    </w:pPr>
    <w:rPr>
      <w:rFonts w:asciiTheme="minorHAnsi" w:hAnsiTheme="minorHAnsi" w:cstheme="minorHAnsi"/>
      <w:sz w:val="20"/>
      <w:szCs w:val="20"/>
    </w:rPr>
  </w:style>
  <w:style w:type="paragraph" w:styleId="TOC6">
    <w:name w:val="toc 6"/>
    <w:basedOn w:val="Normal"/>
    <w:next w:val="Normal"/>
    <w:autoRedefine/>
    <w:unhideWhenUsed/>
    <w:rsid w:val="006D0D1E"/>
    <w:pPr>
      <w:ind w:left="1200"/>
    </w:pPr>
    <w:rPr>
      <w:rFonts w:asciiTheme="minorHAnsi" w:hAnsiTheme="minorHAnsi" w:cstheme="minorHAnsi"/>
      <w:sz w:val="20"/>
      <w:szCs w:val="20"/>
    </w:rPr>
  </w:style>
  <w:style w:type="paragraph" w:styleId="TOC7">
    <w:name w:val="toc 7"/>
    <w:basedOn w:val="Normal"/>
    <w:next w:val="Normal"/>
    <w:autoRedefine/>
    <w:unhideWhenUsed/>
    <w:rsid w:val="006D0D1E"/>
    <w:pPr>
      <w:ind w:left="1440"/>
    </w:pPr>
    <w:rPr>
      <w:rFonts w:asciiTheme="minorHAnsi" w:hAnsiTheme="minorHAnsi" w:cstheme="minorHAnsi"/>
      <w:sz w:val="20"/>
      <w:szCs w:val="20"/>
    </w:rPr>
  </w:style>
  <w:style w:type="paragraph" w:styleId="TOC8">
    <w:name w:val="toc 8"/>
    <w:basedOn w:val="Normal"/>
    <w:next w:val="Normal"/>
    <w:autoRedefine/>
    <w:unhideWhenUsed/>
    <w:rsid w:val="006D0D1E"/>
    <w:pPr>
      <w:ind w:left="1680"/>
    </w:pPr>
    <w:rPr>
      <w:rFonts w:asciiTheme="minorHAnsi" w:hAnsiTheme="minorHAnsi" w:cstheme="minorHAnsi"/>
      <w:sz w:val="20"/>
      <w:szCs w:val="20"/>
    </w:rPr>
  </w:style>
  <w:style w:type="paragraph" w:styleId="TOC9">
    <w:name w:val="toc 9"/>
    <w:basedOn w:val="Normal"/>
    <w:next w:val="Normal"/>
    <w:autoRedefine/>
    <w:unhideWhenUsed/>
    <w:rsid w:val="006D0D1E"/>
    <w:pPr>
      <w:ind w:left="1920"/>
    </w:pPr>
    <w:rPr>
      <w:rFonts w:asciiTheme="minorHAnsi" w:hAnsiTheme="minorHAnsi" w:cstheme="minorHAnsi"/>
      <w:sz w:val="20"/>
      <w:szCs w:val="20"/>
    </w:rPr>
  </w:style>
  <w:style w:type="character" w:styleId="Strong">
    <w:name w:val="Strong"/>
    <w:basedOn w:val="DefaultParagraphFont"/>
    <w:uiPriority w:val="22"/>
    <w:qFormat/>
    <w:rsid w:val="00C92011"/>
    <w:rPr>
      <w:b/>
      <w:bCs/>
    </w:rPr>
  </w:style>
  <w:style w:type="character" w:customStyle="1" w:styleId="fontstyle21">
    <w:name w:val="fontstyle21"/>
    <w:basedOn w:val="DefaultParagraphFont"/>
    <w:rsid w:val="006178A6"/>
    <w:rPr>
      <w:rFonts w:ascii="Times New Roman" w:hAnsi="Times New Roman" w:cs="Times New Roman" w:hint="default"/>
      <w:b w:val="0"/>
      <w:bCs w:val="0"/>
      <w:i/>
      <w:iCs/>
      <w:color w:val="000000"/>
      <w:sz w:val="24"/>
      <w:szCs w:val="24"/>
    </w:rPr>
  </w:style>
  <w:style w:type="paragraph" w:customStyle="1" w:styleId="Lampiran">
    <w:name w:val="Lampiran"/>
    <w:basedOn w:val="Normal"/>
    <w:link w:val="LampiranChar"/>
    <w:qFormat/>
    <w:rsid w:val="009958E6"/>
    <w:pPr>
      <w:contextualSpacing/>
      <w:jc w:val="center"/>
    </w:pPr>
    <w:rPr>
      <w:rFonts w:eastAsiaTheme="minorHAnsi"/>
      <w:b/>
      <w:sz w:val="36"/>
      <w:szCs w:val="28"/>
      <w:lang w:val="id-ID"/>
    </w:rPr>
  </w:style>
  <w:style w:type="character" w:customStyle="1" w:styleId="LampiranChar">
    <w:name w:val="Lampiran Char"/>
    <w:basedOn w:val="DefaultParagraphFont"/>
    <w:link w:val="Lampiran"/>
    <w:rsid w:val="009958E6"/>
    <w:rPr>
      <w:rFonts w:eastAsiaTheme="minorHAnsi"/>
      <w:b/>
      <w:sz w:val="36"/>
      <w:szCs w:val="28"/>
      <w:lang w:eastAsia="en-US"/>
    </w:rPr>
  </w:style>
  <w:style w:type="paragraph" w:customStyle="1" w:styleId="IsiTabel1">
    <w:name w:val="Isi Tabel 1"/>
    <w:basedOn w:val="Normal"/>
    <w:link w:val="IsiTabel1Char"/>
    <w:qFormat/>
    <w:rsid w:val="009958E6"/>
    <w:pPr>
      <w:tabs>
        <w:tab w:val="center" w:pos="1083"/>
      </w:tabs>
      <w:contextualSpacing/>
      <w:jc w:val="both"/>
    </w:pPr>
    <w:rPr>
      <w:rFonts w:eastAsiaTheme="minorHAnsi"/>
      <w:lang w:val="id-ID"/>
    </w:rPr>
  </w:style>
  <w:style w:type="character" w:customStyle="1" w:styleId="IsiTabel1Char">
    <w:name w:val="Isi Tabel 1 Char"/>
    <w:basedOn w:val="DefaultParagraphFont"/>
    <w:link w:val="IsiTabel1"/>
    <w:rsid w:val="009958E6"/>
    <w:rPr>
      <w:rFonts w:eastAsiaTheme="minorHAnsi"/>
      <w:sz w:val="24"/>
      <w:szCs w:val="24"/>
      <w:lang w:eastAsia="en-US"/>
    </w:rPr>
  </w:style>
  <w:style w:type="paragraph" w:customStyle="1" w:styleId="Headingsubsubsub">
    <w:name w:val="Heading sub sub sub"/>
    <w:basedOn w:val="Normal"/>
    <w:link w:val="HeadingsubsubsubChar"/>
    <w:rsid w:val="00BA2FE9"/>
    <w:pPr>
      <w:numPr>
        <w:ilvl w:val="3"/>
        <w:numId w:val="1"/>
      </w:numPr>
      <w:spacing w:before="120"/>
      <w:ind w:left="720"/>
    </w:pPr>
  </w:style>
  <w:style w:type="character" w:customStyle="1" w:styleId="HeadingsubsubsubChar">
    <w:name w:val="Heading sub sub sub Char"/>
    <w:basedOn w:val="Heading3Char"/>
    <w:link w:val="Headingsubsubsub"/>
    <w:rsid w:val="00BA2FE9"/>
    <w:rPr>
      <w:bCs w:val="0"/>
      <w:sz w:val="24"/>
      <w:szCs w:val="24"/>
      <w:lang w:val="en-US" w:eastAsia="en-US"/>
    </w:rPr>
  </w:style>
  <w:style w:type="paragraph" w:styleId="FootnoteText">
    <w:name w:val="footnote text"/>
    <w:basedOn w:val="Normal"/>
    <w:link w:val="FootnoteTextChar"/>
    <w:semiHidden/>
    <w:unhideWhenUsed/>
    <w:rsid w:val="00FF772B"/>
    <w:pPr>
      <w:spacing w:line="240" w:lineRule="auto"/>
    </w:pPr>
    <w:rPr>
      <w:sz w:val="20"/>
      <w:szCs w:val="20"/>
    </w:rPr>
  </w:style>
  <w:style w:type="character" w:customStyle="1" w:styleId="FootnoteTextChar">
    <w:name w:val="Footnote Text Char"/>
    <w:basedOn w:val="DefaultParagraphFont"/>
    <w:link w:val="FootnoteText"/>
    <w:semiHidden/>
    <w:rsid w:val="00FF772B"/>
    <w:rPr>
      <w:lang w:val="en-US" w:eastAsia="en-US"/>
    </w:rPr>
  </w:style>
  <w:style w:type="character" w:styleId="FootnoteReference">
    <w:name w:val="footnote reference"/>
    <w:basedOn w:val="DefaultParagraphFont"/>
    <w:semiHidden/>
    <w:unhideWhenUsed/>
    <w:rsid w:val="00FF772B"/>
    <w:rPr>
      <w:vertAlign w:val="superscript"/>
    </w:rPr>
  </w:style>
  <w:style w:type="character" w:styleId="CommentReference">
    <w:name w:val="annotation reference"/>
    <w:basedOn w:val="DefaultParagraphFont"/>
    <w:semiHidden/>
    <w:unhideWhenUsed/>
    <w:rsid w:val="007D1366"/>
    <w:rPr>
      <w:sz w:val="16"/>
      <w:szCs w:val="16"/>
    </w:rPr>
  </w:style>
  <w:style w:type="paragraph" w:styleId="CommentText">
    <w:name w:val="annotation text"/>
    <w:basedOn w:val="Normal"/>
    <w:link w:val="CommentTextChar"/>
    <w:semiHidden/>
    <w:unhideWhenUsed/>
    <w:rsid w:val="007D1366"/>
    <w:pPr>
      <w:spacing w:line="240" w:lineRule="auto"/>
    </w:pPr>
    <w:rPr>
      <w:sz w:val="20"/>
      <w:szCs w:val="20"/>
    </w:rPr>
  </w:style>
  <w:style w:type="character" w:customStyle="1" w:styleId="CommentTextChar">
    <w:name w:val="Comment Text Char"/>
    <w:basedOn w:val="DefaultParagraphFont"/>
    <w:link w:val="CommentText"/>
    <w:semiHidden/>
    <w:rsid w:val="007D1366"/>
    <w:rPr>
      <w:lang w:val="en-US" w:eastAsia="en-US"/>
    </w:rPr>
  </w:style>
  <w:style w:type="paragraph" w:styleId="CommentSubject">
    <w:name w:val="annotation subject"/>
    <w:basedOn w:val="CommentText"/>
    <w:next w:val="CommentText"/>
    <w:link w:val="CommentSubjectChar"/>
    <w:semiHidden/>
    <w:unhideWhenUsed/>
    <w:rsid w:val="007D1366"/>
    <w:rPr>
      <w:b/>
      <w:bCs/>
    </w:rPr>
  </w:style>
  <w:style w:type="character" w:customStyle="1" w:styleId="CommentSubjectChar">
    <w:name w:val="Comment Subject Char"/>
    <w:basedOn w:val="CommentTextChar"/>
    <w:link w:val="CommentSubject"/>
    <w:semiHidden/>
    <w:rsid w:val="007D1366"/>
    <w:rPr>
      <w:b/>
      <w:bCs/>
      <w:lang w:val="en-US" w:eastAsia="en-US"/>
    </w:rPr>
  </w:style>
  <w:style w:type="paragraph" w:styleId="Revision">
    <w:name w:val="Revision"/>
    <w:hidden/>
    <w:uiPriority w:val="99"/>
    <w:semiHidden/>
    <w:rsid w:val="007D1366"/>
    <w:rPr>
      <w:sz w:val="24"/>
      <w:szCs w:val="24"/>
      <w:lang w:val="en-US" w:eastAsia="en-US"/>
    </w:rPr>
  </w:style>
  <w:style w:type="paragraph" w:customStyle="1" w:styleId="HeaderLampiran">
    <w:name w:val="Header Lampiran"/>
    <w:basedOn w:val="Header"/>
    <w:link w:val="HeaderLampiranChar"/>
    <w:qFormat/>
    <w:rsid w:val="005D0FD1"/>
    <w:pPr>
      <w:tabs>
        <w:tab w:val="clear" w:pos="4320"/>
        <w:tab w:val="clear" w:pos="8640"/>
        <w:tab w:val="center" w:pos="4680"/>
        <w:tab w:val="right" w:pos="9360"/>
      </w:tabs>
      <w:spacing w:line="240" w:lineRule="auto"/>
      <w:contextualSpacing/>
      <w:jc w:val="both"/>
    </w:pPr>
    <w:rPr>
      <w:rFonts w:eastAsiaTheme="minorHAnsi"/>
      <w:b/>
      <w:szCs w:val="22"/>
    </w:rPr>
  </w:style>
  <w:style w:type="character" w:customStyle="1" w:styleId="HeaderLampiranChar">
    <w:name w:val="Header Lampiran Char"/>
    <w:basedOn w:val="HeaderChar"/>
    <w:link w:val="HeaderLampiran"/>
    <w:rsid w:val="005D0FD1"/>
    <w:rPr>
      <w:rFonts w:eastAsiaTheme="minorHAnsi"/>
      <w:b/>
      <w:sz w:val="24"/>
      <w:szCs w:val="22"/>
      <w:lang w:val="en-US" w:eastAsia="en-US"/>
    </w:rPr>
  </w:style>
  <w:style w:type="paragraph" w:customStyle="1" w:styleId="Coba">
    <w:name w:val="Coba"/>
    <w:basedOn w:val="Normal"/>
    <w:link w:val="CobaChar"/>
    <w:qFormat/>
    <w:rsid w:val="001F5F12"/>
    <w:pPr>
      <w:jc w:val="center"/>
    </w:pPr>
    <w:rPr>
      <w:b/>
      <w:sz w:val="28"/>
      <w:lang w:val="id-ID"/>
    </w:rPr>
  </w:style>
  <w:style w:type="character" w:customStyle="1" w:styleId="CobaChar">
    <w:name w:val="Coba Char"/>
    <w:basedOn w:val="DefaultParagraphFont"/>
    <w:link w:val="Coba"/>
    <w:rsid w:val="001F5F12"/>
    <w:rPr>
      <w:b/>
      <w:sz w:val="28"/>
      <w:szCs w:val="24"/>
      <w:lang w:eastAsia="en-US"/>
    </w:rPr>
  </w:style>
  <w:style w:type="character" w:customStyle="1" w:styleId="Heading4Char">
    <w:name w:val="Heading 4 Char"/>
    <w:basedOn w:val="DefaultParagraphFont"/>
    <w:link w:val="Heading4"/>
    <w:rsid w:val="00E009BE"/>
    <w:rPr>
      <w:rFonts w:eastAsiaTheme="majorEastAsia"/>
      <w:sz w:val="24"/>
      <w:szCs w:val="24"/>
      <w:lang w:val="en-US" w:eastAsia="en-US"/>
    </w:rPr>
  </w:style>
  <w:style w:type="character" w:customStyle="1" w:styleId="Heading6Char">
    <w:name w:val="Heading 6 Char"/>
    <w:basedOn w:val="DefaultParagraphFont"/>
    <w:link w:val="Heading6"/>
    <w:semiHidden/>
    <w:rsid w:val="001D4647"/>
    <w:rPr>
      <w:rFonts w:asciiTheme="majorHAnsi" w:eastAsiaTheme="majorEastAsia" w:hAnsiTheme="majorHAnsi" w:cstheme="majorBidi"/>
      <w:color w:val="243F60" w:themeColor="accent1" w:themeShade="7F"/>
      <w:sz w:val="24"/>
      <w:szCs w:val="24"/>
      <w:lang w:val="en-US" w:eastAsia="en-US"/>
    </w:rPr>
  </w:style>
  <w:style w:type="character" w:customStyle="1" w:styleId="Heading7Char">
    <w:name w:val="Heading 7 Char"/>
    <w:basedOn w:val="DefaultParagraphFont"/>
    <w:link w:val="Heading7"/>
    <w:semiHidden/>
    <w:rsid w:val="001D4647"/>
    <w:rPr>
      <w:rFonts w:asciiTheme="majorHAnsi" w:eastAsiaTheme="majorEastAsia" w:hAnsiTheme="majorHAnsi" w:cstheme="majorBidi"/>
      <w:i/>
      <w:iCs/>
      <w:color w:val="243F60" w:themeColor="accent1" w:themeShade="7F"/>
      <w:sz w:val="24"/>
      <w:szCs w:val="24"/>
      <w:lang w:val="en-US" w:eastAsia="en-US"/>
    </w:rPr>
  </w:style>
  <w:style w:type="character" w:customStyle="1" w:styleId="Heading8Char">
    <w:name w:val="Heading 8 Char"/>
    <w:basedOn w:val="DefaultParagraphFont"/>
    <w:link w:val="Heading8"/>
    <w:semiHidden/>
    <w:rsid w:val="001D4647"/>
    <w:rPr>
      <w:rFonts w:asciiTheme="majorHAnsi" w:eastAsiaTheme="majorEastAsia" w:hAnsiTheme="majorHAnsi" w:cstheme="majorBidi"/>
      <w:color w:val="272727" w:themeColor="text1" w:themeTint="D8"/>
      <w:sz w:val="21"/>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814641">
      <w:bodyDiv w:val="1"/>
      <w:marLeft w:val="0"/>
      <w:marRight w:val="0"/>
      <w:marTop w:val="0"/>
      <w:marBottom w:val="0"/>
      <w:divBdr>
        <w:top w:val="none" w:sz="0" w:space="0" w:color="auto"/>
        <w:left w:val="none" w:sz="0" w:space="0" w:color="auto"/>
        <w:bottom w:val="none" w:sz="0" w:space="0" w:color="auto"/>
        <w:right w:val="none" w:sz="0" w:space="0" w:color="auto"/>
      </w:divBdr>
    </w:div>
    <w:div w:id="108820969">
      <w:bodyDiv w:val="1"/>
      <w:marLeft w:val="0"/>
      <w:marRight w:val="0"/>
      <w:marTop w:val="0"/>
      <w:marBottom w:val="0"/>
      <w:divBdr>
        <w:top w:val="none" w:sz="0" w:space="0" w:color="auto"/>
        <w:left w:val="none" w:sz="0" w:space="0" w:color="auto"/>
        <w:bottom w:val="none" w:sz="0" w:space="0" w:color="auto"/>
        <w:right w:val="none" w:sz="0" w:space="0" w:color="auto"/>
      </w:divBdr>
      <w:divsChild>
        <w:div w:id="57826344">
          <w:marLeft w:val="0"/>
          <w:marRight w:val="0"/>
          <w:marTop w:val="0"/>
          <w:marBottom w:val="0"/>
          <w:divBdr>
            <w:top w:val="none" w:sz="0" w:space="0" w:color="auto"/>
            <w:left w:val="none" w:sz="0" w:space="0" w:color="auto"/>
            <w:bottom w:val="none" w:sz="0" w:space="0" w:color="auto"/>
            <w:right w:val="none" w:sz="0" w:space="0" w:color="auto"/>
          </w:divBdr>
        </w:div>
        <w:div w:id="971835795">
          <w:marLeft w:val="0"/>
          <w:marRight w:val="0"/>
          <w:marTop w:val="0"/>
          <w:marBottom w:val="0"/>
          <w:divBdr>
            <w:top w:val="none" w:sz="0" w:space="0" w:color="auto"/>
            <w:left w:val="none" w:sz="0" w:space="0" w:color="auto"/>
            <w:bottom w:val="none" w:sz="0" w:space="0" w:color="auto"/>
            <w:right w:val="none" w:sz="0" w:space="0" w:color="auto"/>
          </w:divBdr>
        </w:div>
      </w:divsChild>
    </w:div>
    <w:div w:id="146745755">
      <w:bodyDiv w:val="1"/>
      <w:marLeft w:val="0"/>
      <w:marRight w:val="0"/>
      <w:marTop w:val="0"/>
      <w:marBottom w:val="0"/>
      <w:divBdr>
        <w:top w:val="none" w:sz="0" w:space="0" w:color="auto"/>
        <w:left w:val="none" w:sz="0" w:space="0" w:color="auto"/>
        <w:bottom w:val="none" w:sz="0" w:space="0" w:color="auto"/>
        <w:right w:val="none" w:sz="0" w:space="0" w:color="auto"/>
      </w:divBdr>
      <w:divsChild>
        <w:div w:id="257560645">
          <w:marLeft w:val="547"/>
          <w:marRight w:val="0"/>
          <w:marTop w:val="115"/>
          <w:marBottom w:val="0"/>
          <w:divBdr>
            <w:top w:val="none" w:sz="0" w:space="0" w:color="auto"/>
            <w:left w:val="none" w:sz="0" w:space="0" w:color="auto"/>
            <w:bottom w:val="none" w:sz="0" w:space="0" w:color="auto"/>
            <w:right w:val="none" w:sz="0" w:space="0" w:color="auto"/>
          </w:divBdr>
        </w:div>
        <w:div w:id="1805583437">
          <w:marLeft w:val="547"/>
          <w:marRight w:val="0"/>
          <w:marTop w:val="115"/>
          <w:marBottom w:val="0"/>
          <w:divBdr>
            <w:top w:val="none" w:sz="0" w:space="0" w:color="auto"/>
            <w:left w:val="none" w:sz="0" w:space="0" w:color="auto"/>
            <w:bottom w:val="none" w:sz="0" w:space="0" w:color="auto"/>
            <w:right w:val="none" w:sz="0" w:space="0" w:color="auto"/>
          </w:divBdr>
        </w:div>
      </w:divsChild>
    </w:div>
    <w:div w:id="194932541">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371997086">
      <w:bodyDiv w:val="1"/>
      <w:marLeft w:val="0"/>
      <w:marRight w:val="0"/>
      <w:marTop w:val="0"/>
      <w:marBottom w:val="0"/>
      <w:divBdr>
        <w:top w:val="none" w:sz="0" w:space="0" w:color="auto"/>
        <w:left w:val="none" w:sz="0" w:space="0" w:color="auto"/>
        <w:bottom w:val="none" w:sz="0" w:space="0" w:color="auto"/>
        <w:right w:val="none" w:sz="0" w:space="0" w:color="auto"/>
      </w:divBdr>
    </w:div>
    <w:div w:id="387148653">
      <w:bodyDiv w:val="1"/>
      <w:marLeft w:val="0"/>
      <w:marRight w:val="0"/>
      <w:marTop w:val="0"/>
      <w:marBottom w:val="0"/>
      <w:divBdr>
        <w:top w:val="none" w:sz="0" w:space="0" w:color="auto"/>
        <w:left w:val="none" w:sz="0" w:space="0" w:color="auto"/>
        <w:bottom w:val="none" w:sz="0" w:space="0" w:color="auto"/>
        <w:right w:val="none" w:sz="0" w:space="0" w:color="auto"/>
      </w:divBdr>
    </w:div>
    <w:div w:id="392313407">
      <w:bodyDiv w:val="1"/>
      <w:marLeft w:val="0"/>
      <w:marRight w:val="0"/>
      <w:marTop w:val="0"/>
      <w:marBottom w:val="0"/>
      <w:divBdr>
        <w:top w:val="none" w:sz="0" w:space="0" w:color="auto"/>
        <w:left w:val="none" w:sz="0" w:space="0" w:color="auto"/>
        <w:bottom w:val="none" w:sz="0" w:space="0" w:color="auto"/>
        <w:right w:val="none" w:sz="0" w:space="0" w:color="auto"/>
      </w:divBdr>
      <w:divsChild>
        <w:div w:id="1002732630">
          <w:marLeft w:val="547"/>
          <w:marRight w:val="0"/>
          <w:marTop w:val="154"/>
          <w:marBottom w:val="0"/>
          <w:divBdr>
            <w:top w:val="none" w:sz="0" w:space="0" w:color="auto"/>
            <w:left w:val="none" w:sz="0" w:space="0" w:color="auto"/>
            <w:bottom w:val="none" w:sz="0" w:space="0" w:color="auto"/>
            <w:right w:val="none" w:sz="0" w:space="0" w:color="auto"/>
          </w:divBdr>
        </w:div>
        <w:div w:id="1996299466">
          <w:marLeft w:val="547"/>
          <w:marRight w:val="0"/>
          <w:marTop w:val="154"/>
          <w:marBottom w:val="0"/>
          <w:divBdr>
            <w:top w:val="none" w:sz="0" w:space="0" w:color="auto"/>
            <w:left w:val="none" w:sz="0" w:space="0" w:color="auto"/>
            <w:bottom w:val="none" w:sz="0" w:space="0" w:color="auto"/>
            <w:right w:val="none" w:sz="0" w:space="0" w:color="auto"/>
          </w:divBdr>
        </w:div>
      </w:divsChild>
    </w:div>
    <w:div w:id="532034383">
      <w:bodyDiv w:val="1"/>
      <w:marLeft w:val="0"/>
      <w:marRight w:val="0"/>
      <w:marTop w:val="0"/>
      <w:marBottom w:val="0"/>
      <w:divBdr>
        <w:top w:val="none" w:sz="0" w:space="0" w:color="auto"/>
        <w:left w:val="none" w:sz="0" w:space="0" w:color="auto"/>
        <w:bottom w:val="none" w:sz="0" w:space="0" w:color="auto"/>
        <w:right w:val="none" w:sz="0" w:space="0" w:color="auto"/>
      </w:divBdr>
    </w:div>
    <w:div w:id="571357041">
      <w:bodyDiv w:val="1"/>
      <w:marLeft w:val="0"/>
      <w:marRight w:val="0"/>
      <w:marTop w:val="0"/>
      <w:marBottom w:val="0"/>
      <w:divBdr>
        <w:top w:val="none" w:sz="0" w:space="0" w:color="auto"/>
        <w:left w:val="none" w:sz="0" w:space="0" w:color="auto"/>
        <w:bottom w:val="none" w:sz="0" w:space="0" w:color="auto"/>
        <w:right w:val="none" w:sz="0" w:space="0" w:color="auto"/>
      </w:divBdr>
    </w:div>
    <w:div w:id="616915880">
      <w:bodyDiv w:val="1"/>
      <w:marLeft w:val="0"/>
      <w:marRight w:val="0"/>
      <w:marTop w:val="0"/>
      <w:marBottom w:val="0"/>
      <w:divBdr>
        <w:top w:val="none" w:sz="0" w:space="0" w:color="auto"/>
        <w:left w:val="none" w:sz="0" w:space="0" w:color="auto"/>
        <w:bottom w:val="none" w:sz="0" w:space="0" w:color="auto"/>
        <w:right w:val="none" w:sz="0" w:space="0" w:color="auto"/>
      </w:divBdr>
    </w:div>
    <w:div w:id="659117765">
      <w:bodyDiv w:val="1"/>
      <w:marLeft w:val="0"/>
      <w:marRight w:val="0"/>
      <w:marTop w:val="0"/>
      <w:marBottom w:val="0"/>
      <w:divBdr>
        <w:top w:val="none" w:sz="0" w:space="0" w:color="auto"/>
        <w:left w:val="none" w:sz="0" w:space="0" w:color="auto"/>
        <w:bottom w:val="none" w:sz="0" w:space="0" w:color="auto"/>
        <w:right w:val="none" w:sz="0" w:space="0" w:color="auto"/>
      </w:divBdr>
    </w:div>
    <w:div w:id="660697510">
      <w:bodyDiv w:val="1"/>
      <w:marLeft w:val="0"/>
      <w:marRight w:val="0"/>
      <w:marTop w:val="0"/>
      <w:marBottom w:val="0"/>
      <w:divBdr>
        <w:top w:val="none" w:sz="0" w:space="0" w:color="auto"/>
        <w:left w:val="none" w:sz="0" w:space="0" w:color="auto"/>
        <w:bottom w:val="none" w:sz="0" w:space="0" w:color="auto"/>
        <w:right w:val="none" w:sz="0" w:space="0" w:color="auto"/>
      </w:divBdr>
    </w:div>
    <w:div w:id="677274429">
      <w:bodyDiv w:val="1"/>
      <w:marLeft w:val="0"/>
      <w:marRight w:val="0"/>
      <w:marTop w:val="0"/>
      <w:marBottom w:val="0"/>
      <w:divBdr>
        <w:top w:val="none" w:sz="0" w:space="0" w:color="auto"/>
        <w:left w:val="none" w:sz="0" w:space="0" w:color="auto"/>
        <w:bottom w:val="none" w:sz="0" w:space="0" w:color="auto"/>
        <w:right w:val="none" w:sz="0" w:space="0" w:color="auto"/>
      </w:divBdr>
    </w:div>
    <w:div w:id="685206240">
      <w:bodyDiv w:val="1"/>
      <w:marLeft w:val="0"/>
      <w:marRight w:val="0"/>
      <w:marTop w:val="0"/>
      <w:marBottom w:val="0"/>
      <w:divBdr>
        <w:top w:val="none" w:sz="0" w:space="0" w:color="auto"/>
        <w:left w:val="none" w:sz="0" w:space="0" w:color="auto"/>
        <w:bottom w:val="none" w:sz="0" w:space="0" w:color="auto"/>
        <w:right w:val="none" w:sz="0" w:space="0" w:color="auto"/>
      </w:divBdr>
    </w:div>
    <w:div w:id="713969633">
      <w:bodyDiv w:val="1"/>
      <w:marLeft w:val="0"/>
      <w:marRight w:val="0"/>
      <w:marTop w:val="0"/>
      <w:marBottom w:val="0"/>
      <w:divBdr>
        <w:top w:val="none" w:sz="0" w:space="0" w:color="auto"/>
        <w:left w:val="none" w:sz="0" w:space="0" w:color="auto"/>
        <w:bottom w:val="none" w:sz="0" w:space="0" w:color="auto"/>
        <w:right w:val="none" w:sz="0" w:space="0" w:color="auto"/>
      </w:divBdr>
    </w:div>
    <w:div w:id="768282671">
      <w:bodyDiv w:val="1"/>
      <w:marLeft w:val="0"/>
      <w:marRight w:val="0"/>
      <w:marTop w:val="0"/>
      <w:marBottom w:val="0"/>
      <w:divBdr>
        <w:top w:val="none" w:sz="0" w:space="0" w:color="auto"/>
        <w:left w:val="none" w:sz="0" w:space="0" w:color="auto"/>
        <w:bottom w:val="none" w:sz="0" w:space="0" w:color="auto"/>
        <w:right w:val="none" w:sz="0" w:space="0" w:color="auto"/>
      </w:divBdr>
      <w:divsChild>
        <w:div w:id="708341595">
          <w:marLeft w:val="0"/>
          <w:marRight w:val="0"/>
          <w:marTop w:val="0"/>
          <w:marBottom w:val="0"/>
          <w:divBdr>
            <w:top w:val="none" w:sz="0" w:space="0" w:color="auto"/>
            <w:left w:val="none" w:sz="0" w:space="0" w:color="auto"/>
            <w:bottom w:val="none" w:sz="0" w:space="0" w:color="auto"/>
            <w:right w:val="none" w:sz="0" w:space="0" w:color="auto"/>
          </w:divBdr>
          <w:divsChild>
            <w:div w:id="54939834">
              <w:marLeft w:val="0"/>
              <w:marRight w:val="0"/>
              <w:marTop w:val="0"/>
              <w:marBottom w:val="0"/>
              <w:divBdr>
                <w:top w:val="none" w:sz="0" w:space="0" w:color="auto"/>
                <w:left w:val="none" w:sz="0" w:space="0" w:color="auto"/>
                <w:bottom w:val="none" w:sz="0" w:space="0" w:color="auto"/>
                <w:right w:val="none" w:sz="0" w:space="0" w:color="auto"/>
              </w:divBdr>
            </w:div>
            <w:div w:id="526456468">
              <w:marLeft w:val="0"/>
              <w:marRight w:val="0"/>
              <w:marTop w:val="0"/>
              <w:marBottom w:val="0"/>
              <w:divBdr>
                <w:top w:val="none" w:sz="0" w:space="0" w:color="auto"/>
                <w:left w:val="none" w:sz="0" w:space="0" w:color="auto"/>
                <w:bottom w:val="none" w:sz="0" w:space="0" w:color="auto"/>
                <w:right w:val="none" w:sz="0" w:space="0" w:color="auto"/>
              </w:divBdr>
            </w:div>
            <w:div w:id="1034308289">
              <w:marLeft w:val="0"/>
              <w:marRight w:val="0"/>
              <w:marTop w:val="0"/>
              <w:marBottom w:val="0"/>
              <w:divBdr>
                <w:top w:val="none" w:sz="0" w:space="0" w:color="auto"/>
                <w:left w:val="none" w:sz="0" w:space="0" w:color="auto"/>
                <w:bottom w:val="none" w:sz="0" w:space="0" w:color="auto"/>
                <w:right w:val="none" w:sz="0" w:space="0" w:color="auto"/>
              </w:divBdr>
            </w:div>
            <w:div w:id="1633244895">
              <w:marLeft w:val="0"/>
              <w:marRight w:val="0"/>
              <w:marTop w:val="0"/>
              <w:marBottom w:val="0"/>
              <w:divBdr>
                <w:top w:val="none" w:sz="0" w:space="0" w:color="auto"/>
                <w:left w:val="none" w:sz="0" w:space="0" w:color="auto"/>
                <w:bottom w:val="none" w:sz="0" w:space="0" w:color="auto"/>
                <w:right w:val="none" w:sz="0" w:space="0" w:color="auto"/>
              </w:divBdr>
            </w:div>
            <w:div w:id="1307786179">
              <w:marLeft w:val="0"/>
              <w:marRight w:val="0"/>
              <w:marTop w:val="0"/>
              <w:marBottom w:val="0"/>
              <w:divBdr>
                <w:top w:val="none" w:sz="0" w:space="0" w:color="auto"/>
                <w:left w:val="none" w:sz="0" w:space="0" w:color="auto"/>
                <w:bottom w:val="none" w:sz="0" w:space="0" w:color="auto"/>
                <w:right w:val="none" w:sz="0" w:space="0" w:color="auto"/>
              </w:divBdr>
            </w:div>
            <w:div w:id="1028724690">
              <w:marLeft w:val="0"/>
              <w:marRight w:val="0"/>
              <w:marTop w:val="0"/>
              <w:marBottom w:val="0"/>
              <w:divBdr>
                <w:top w:val="none" w:sz="0" w:space="0" w:color="auto"/>
                <w:left w:val="none" w:sz="0" w:space="0" w:color="auto"/>
                <w:bottom w:val="none" w:sz="0" w:space="0" w:color="auto"/>
                <w:right w:val="none" w:sz="0" w:space="0" w:color="auto"/>
              </w:divBdr>
            </w:div>
            <w:div w:id="1647274742">
              <w:marLeft w:val="0"/>
              <w:marRight w:val="0"/>
              <w:marTop w:val="0"/>
              <w:marBottom w:val="0"/>
              <w:divBdr>
                <w:top w:val="none" w:sz="0" w:space="0" w:color="auto"/>
                <w:left w:val="none" w:sz="0" w:space="0" w:color="auto"/>
                <w:bottom w:val="none" w:sz="0" w:space="0" w:color="auto"/>
                <w:right w:val="none" w:sz="0" w:space="0" w:color="auto"/>
              </w:divBdr>
            </w:div>
            <w:div w:id="2042893750">
              <w:marLeft w:val="0"/>
              <w:marRight w:val="0"/>
              <w:marTop w:val="0"/>
              <w:marBottom w:val="0"/>
              <w:divBdr>
                <w:top w:val="none" w:sz="0" w:space="0" w:color="auto"/>
                <w:left w:val="none" w:sz="0" w:space="0" w:color="auto"/>
                <w:bottom w:val="none" w:sz="0" w:space="0" w:color="auto"/>
                <w:right w:val="none" w:sz="0" w:space="0" w:color="auto"/>
              </w:divBdr>
            </w:div>
            <w:div w:id="2102798039">
              <w:marLeft w:val="0"/>
              <w:marRight w:val="0"/>
              <w:marTop w:val="0"/>
              <w:marBottom w:val="0"/>
              <w:divBdr>
                <w:top w:val="none" w:sz="0" w:space="0" w:color="auto"/>
                <w:left w:val="none" w:sz="0" w:space="0" w:color="auto"/>
                <w:bottom w:val="none" w:sz="0" w:space="0" w:color="auto"/>
                <w:right w:val="none" w:sz="0" w:space="0" w:color="auto"/>
              </w:divBdr>
            </w:div>
            <w:div w:id="273170176">
              <w:marLeft w:val="0"/>
              <w:marRight w:val="0"/>
              <w:marTop w:val="0"/>
              <w:marBottom w:val="0"/>
              <w:divBdr>
                <w:top w:val="none" w:sz="0" w:space="0" w:color="auto"/>
                <w:left w:val="none" w:sz="0" w:space="0" w:color="auto"/>
                <w:bottom w:val="none" w:sz="0" w:space="0" w:color="auto"/>
                <w:right w:val="none" w:sz="0" w:space="0" w:color="auto"/>
              </w:divBdr>
            </w:div>
            <w:div w:id="2096707925">
              <w:marLeft w:val="0"/>
              <w:marRight w:val="0"/>
              <w:marTop w:val="0"/>
              <w:marBottom w:val="0"/>
              <w:divBdr>
                <w:top w:val="none" w:sz="0" w:space="0" w:color="auto"/>
                <w:left w:val="none" w:sz="0" w:space="0" w:color="auto"/>
                <w:bottom w:val="none" w:sz="0" w:space="0" w:color="auto"/>
                <w:right w:val="none" w:sz="0" w:space="0" w:color="auto"/>
              </w:divBdr>
            </w:div>
            <w:div w:id="394620546">
              <w:marLeft w:val="0"/>
              <w:marRight w:val="0"/>
              <w:marTop w:val="0"/>
              <w:marBottom w:val="0"/>
              <w:divBdr>
                <w:top w:val="none" w:sz="0" w:space="0" w:color="auto"/>
                <w:left w:val="none" w:sz="0" w:space="0" w:color="auto"/>
                <w:bottom w:val="none" w:sz="0" w:space="0" w:color="auto"/>
                <w:right w:val="none" w:sz="0" w:space="0" w:color="auto"/>
              </w:divBdr>
            </w:div>
            <w:div w:id="195239328">
              <w:marLeft w:val="0"/>
              <w:marRight w:val="0"/>
              <w:marTop w:val="0"/>
              <w:marBottom w:val="0"/>
              <w:divBdr>
                <w:top w:val="none" w:sz="0" w:space="0" w:color="auto"/>
                <w:left w:val="none" w:sz="0" w:space="0" w:color="auto"/>
                <w:bottom w:val="none" w:sz="0" w:space="0" w:color="auto"/>
                <w:right w:val="none" w:sz="0" w:space="0" w:color="auto"/>
              </w:divBdr>
            </w:div>
            <w:div w:id="133329961">
              <w:marLeft w:val="0"/>
              <w:marRight w:val="0"/>
              <w:marTop w:val="0"/>
              <w:marBottom w:val="0"/>
              <w:divBdr>
                <w:top w:val="none" w:sz="0" w:space="0" w:color="auto"/>
                <w:left w:val="none" w:sz="0" w:space="0" w:color="auto"/>
                <w:bottom w:val="none" w:sz="0" w:space="0" w:color="auto"/>
                <w:right w:val="none" w:sz="0" w:space="0" w:color="auto"/>
              </w:divBdr>
            </w:div>
            <w:div w:id="2106922496">
              <w:marLeft w:val="0"/>
              <w:marRight w:val="0"/>
              <w:marTop w:val="0"/>
              <w:marBottom w:val="0"/>
              <w:divBdr>
                <w:top w:val="none" w:sz="0" w:space="0" w:color="auto"/>
                <w:left w:val="none" w:sz="0" w:space="0" w:color="auto"/>
                <w:bottom w:val="none" w:sz="0" w:space="0" w:color="auto"/>
                <w:right w:val="none" w:sz="0" w:space="0" w:color="auto"/>
              </w:divBdr>
            </w:div>
            <w:div w:id="259265630">
              <w:marLeft w:val="0"/>
              <w:marRight w:val="0"/>
              <w:marTop w:val="0"/>
              <w:marBottom w:val="0"/>
              <w:divBdr>
                <w:top w:val="none" w:sz="0" w:space="0" w:color="auto"/>
                <w:left w:val="none" w:sz="0" w:space="0" w:color="auto"/>
                <w:bottom w:val="none" w:sz="0" w:space="0" w:color="auto"/>
                <w:right w:val="none" w:sz="0" w:space="0" w:color="auto"/>
              </w:divBdr>
            </w:div>
            <w:div w:id="180908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125219">
      <w:bodyDiv w:val="1"/>
      <w:marLeft w:val="0"/>
      <w:marRight w:val="0"/>
      <w:marTop w:val="0"/>
      <w:marBottom w:val="0"/>
      <w:divBdr>
        <w:top w:val="none" w:sz="0" w:space="0" w:color="auto"/>
        <w:left w:val="none" w:sz="0" w:space="0" w:color="auto"/>
        <w:bottom w:val="none" w:sz="0" w:space="0" w:color="auto"/>
        <w:right w:val="none" w:sz="0" w:space="0" w:color="auto"/>
      </w:divBdr>
    </w:div>
    <w:div w:id="807673553">
      <w:bodyDiv w:val="1"/>
      <w:marLeft w:val="0"/>
      <w:marRight w:val="0"/>
      <w:marTop w:val="0"/>
      <w:marBottom w:val="0"/>
      <w:divBdr>
        <w:top w:val="none" w:sz="0" w:space="0" w:color="auto"/>
        <w:left w:val="none" w:sz="0" w:space="0" w:color="auto"/>
        <w:bottom w:val="none" w:sz="0" w:space="0" w:color="auto"/>
        <w:right w:val="none" w:sz="0" w:space="0" w:color="auto"/>
      </w:divBdr>
    </w:div>
    <w:div w:id="978220287">
      <w:bodyDiv w:val="1"/>
      <w:marLeft w:val="0"/>
      <w:marRight w:val="0"/>
      <w:marTop w:val="0"/>
      <w:marBottom w:val="0"/>
      <w:divBdr>
        <w:top w:val="none" w:sz="0" w:space="0" w:color="auto"/>
        <w:left w:val="none" w:sz="0" w:space="0" w:color="auto"/>
        <w:bottom w:val="none" w:sz="0" w:space="0" w:color="auto"/>
        <w:right w:val="none" w:sz="0" w:space="0" w:color="auto"/>
      </w:divBdr>
    </w:div>
    <w:div w:id="990597265">
      <w:bodyDiv w:val="1"/>
      <w:marLeft w:val="0"/>
      <w:marRight w:val="0"/>
      <w:marTop w:val="0"/>
      <w:marBottom w:val="0"/>
      <w:divBdr>
        <w:top w:val="none" w:sz="0" w:space="0" w:color="auto"/>
        <w:left w:val="none" w:sz="0" w:space="0" w:color="auto"/>
        <w:bottom w:val="none" w:sz="0" w:space="0" w:color="auto"/>
        <w:right w:val="none" w:sz="0" w:space="0" w:color="auto"/>
      </w:divBdr>
      <w:divsChild>
        <w:div w:id="46340793">
          <w:marLeft w:val="547"/>
          <w:marRight w:val="0"/>
          <w:marTop w:val="154"/>
          <w:marBottom w:val="0"/>
          <w:divBdr>
            <w:top w:val="none" w:sz="0" w:space="0" w:color="auto"/>
            <w:left w:val="none" w:sz="0" w:space="0" w:color="auto"/>
            <w:bottom w:val="none" w:sz="0" w:space="0" w:color="auto"/>
            <w:right w:val="none" w:sz="0" w:space="0" w:color="auto"/>
          </w:divBdr>
        </w:div>
      </w:divsChild>
    </w:div>
    <w:div w:id="1061172761">
      <w:bodyDiv w:val="1"/>
      <w:marLeft w:val="0"/>
      <w:marRight w:val="0"/>
      <w:marTop w:val="0"/>
      <w:marBottom w:val="0"/>
      <w:divBdr>
        <w:top w:val="none" w:sz="0" w:space="0" w:color="auto"/>
        <w:left w:val="none" w:sz="0" w:space="0" w:color="auto"/>
        <w:bottom w:val="none" w:sz="0" w:space="0" w:color="auto"/>
        <w:right w:val="none" w:sz="0" w:space="0" w:color="auto"/>
      </w:divBdr>
    </w:div>
    <w:div w:id="1140079919">
      <w:bodyDiv w:val="1"/>
      <w:marLeft w:val="0"/>
      <w:marRight w:val="0"/>
      <w:marTop w:val="0"/>
      <w:marBottom w:val="0"/>
      <w:divBdr>
        <w:top w:val="none" w:sz="0" w:space="0" w:color="auto"/>
        <w:left w:val="none" w:sz="0" w:space="0" w:color="auto"/>
        <w:bottom w:val="none" w:sz="0" w:space="0" w:color="auto"/>
        <w:right w:val="none" w:sz="0" w:space="0" w:color="auto"/>
      </w:divBdr>
    </w:div>
    <w:div w:id="1191458365">
      <w:bodyDiv w:val="1"/>
      <w:marLeft w:val="0"/>
      <w:marRight w:val="0"/>
      <w:marTop w:val="0"/>
      <w:marBottom w:val="0"/>
      <w:divBdr>
        <w:top w:val="none" w:sz="0" w:space="0" w:color="auto"/>
        <w:left w:val="none" w:sz="0" w:space="0" w:color="auto"/>
        <w:bottom w:val="none" w:sz="0" w:space="0" w:color="auto"/>
        <w:right w:val="none" w:sz="0" w:space="0" w:color="auto"/>
      </w:divBdr>
    </w:div>
    <w:div w:id="1257712499">
      <w:bodyDiv w:val="1"/>
      <w:marLeft w:val="0"/>
      <w:marRight w:val="0"/>
      <w:marTop w:val="0"/>
      <w:marBottom w:val="0"/>
      <w:divBdr>
        <w:top w:val="none" w:sz="0" w:space="0" w:color="auto"/>
        <w:left w:val="none" w:sz="0" w:space="0" w:color="auto"/>
        <w:bottom w:val="none" w:sz="0" w:space="0" w:color="auto"/>
        <w:right w:val="none" w:sz="0" w:space="0" w:color="auto"/>
      </w:divBdr>
    </w:div>
    <w:div w:id="1304383555">
      <w:bodyDiv w:val="1"/>
      <w:marLeft w:val="0"/>
      <w:marRight w:val="0"/>
      <w:marTop w:val="0"/>
      <w:marBottom w:val="0"/>
      <w:divBdr>
        <w:top w:val="none" w:sz="0" w:space="0" w:color="auto"/>
        <w:left w:val="none" w:sz="0" w:space="0" w:color="auto"/>
        <w:bottom w:val="none" w:sz="0" w:space="0" w:color="auto"/>
        <w:right w:val="none" w:sz="0" w:space="0" w:color="auto"/>
      </w:divBdr>
      <w:divsChild>
        <w:div w:id="1301350906">
          <w:marLeft w:val="0"/>
          <w:marRight w:val="0"/>
          <w:marTop w:val="106"/>
          <w:marBottom w:val="0"/>
          <w:divBdr>
            <w:top w:val="none" w:sz="0" w:space="0" w:color="auto"/>
            <w:left w:val="none" w:sz="0" w:space="0" w:color="auto"/>
            <w:bottom w:val="none" w:sz="0" w:space="0" w:color="auto"/>
            <w:right w:val="none" w:sz="0" w:space="0" w:color="auto"/>
          </w:divBdr>
        </w:div>
      </w:divsChild>
    </w:div>
    <w:div w:id="1321542043">
      <w:bodyDiv w:val="1"/>
      <w:marLeft w:val="0"/>
      <w:marRight w:val="0"/>
      <w:marTop w:val="0"/>
      <w:marBottom w:val="0"/>
      <w:divBdr>
        <w:top w:val="none" w:sz="0" w:space="0" w:color="auto"/>
        <w:left w:val="none" w:sz="0" w:space="0" w:color="auto"/>
        <w:bottom w:val="none" w:sz="0" w:space="0" w:color="auto"/>
        <w:right w:val="none" w:sz="0" w:space="0" w:color="auto"/>
      </w:divBdr>
    </w:div>
    <w:div w:id="1326317569">
      <w:bodyDiv w:val="1"/>
      <w:marLeft w:val="0"/>
      <w:marRight w:val="0"/>
      <w:marTop w:val="0"/>
      <w:marBottom w:val="0"/>
      <w:divBdr>
        <w:top w:val="none" w:sz="0" w:space="0" w:color="auto"/>
        <w:left w:val="none" w:sz="0" w:space="0" w:color="auto"/>
        <w:bottom w:val="none" w:sz="0" w:space="0" w:color="auto"/>
        <w:right w:val="none" w:sz="0" w:space="0" w:color="auto"/>
      </w:divBdr>
      <w:divsChild>
        <w:div w:id="671686306">
          <w:marLeft w:val="547"/>
          <w:marRight w:val="0"/>
          <w:marTop w:val="154"/>
          <w:marBottom w:val="0"/>
          <w:divBdr>
            <w:top w:val="none" w:sz="0" w:space="0" w:color="auto"/>
            <w:left w:val="none" w:sz="0" w:space="0" w:color="auto"/>
            <w:bottom w:val="none" w:sz="0" w:space="0" w:color="auto"/>
            <w:right w:val="none" w:sz="0" w:space="0" w:color="auto"/>
          </w:divBdr>
        </w:div>
        <w:div w:id="2034113356">
          <w:marLeft w:val="547"/>
          <w:marRight w:val="0"/>
          <w:marTop w:val="154"/>
          <w:marBottom w:val="0"/>
          <w:divBdr>
            <w:top w:val="none" w:sz="0" w:space="0" w:color="auto"/>
            <w:left w:val="none" w:sz="0" w:space="0" w:color="auto"/>
            <w:bottom w:val="none" w:sz="0" w:space="0" w:color="auto"/>
            <w:right w:val="none" w:sz="0" w:space="0" w:color="auto"/>
          </w:divBdr>
        </w:div>
      </w:divsChild>
    </w:div>
    <w:div w:id="1334532333">
      <w:bodyDiv w:val="1"/>
      <w:marLeft w:val="0"/>
      <w:marRight w:val="0"/>
      <w:marTop w:val="0"/>
      <w:marBottom w:val="0"/>
      <w:divBdr>
        <w:top w:val="none" w:sz="0" w:space="0" w:color="auto"/>
        <w:left w:val="none" w:sz="0" w:space="0" w:color="auto"/>
        <w:bottom w:val="none" w:sz="0" w:space="0" w:color="auto"/>
        <w:right w:val="none" w:sz="0" w:space="0" w:color="auto"/>
      </w:divBdr>
    </w:div>
    <w:div w:id="1352537179">
      <w:bodyDiv w:val="1"/>
      <w:marLeft w:val="0"/>
      <w:marRight w:val="0"/>
      <w:marTop w:val="0"/>
      <w:marBottom w:val="0"/>
      <w:divBdr>
        <w:top w:val="none" w:sz="0" w:space="0" w:color="auto"/>
        <w:left w:val="none" w:sz="0" w:space="0" w:color="auto"/>
        <w:bottom w:val="none" w:sz="0" w:space="0" w:color="auto"/>
        <w:right w:val="none" w:sz="0" w:space="0" w:color="auto"/>
      </w:divBdr>
    </w:div>
    <w:div w:id="1364594899">
      <w:bodyDiv w:val="1"/>
      <w:marLeft w:val="0"/>
      <w:marRight w:val="0"/>
      <w:marTop w:val="0"/>
      <w:marBottom w:val="0"/>
      <w:divBdr>
        <w:top w:val="none" w:sz="0" w:space="0" w:color="auto"/>
        <w:left w:val="none" w:sz="0" w:space="0" w:color="auto"/>
        <w:bottom w:val="none" w:sz="0" w:space="0" w:color="auto"/>
        <w:right w:val="none" w:sz="0" w:space="0" w:color="auto"/>
      </w:divBdr>
    </w:div>
    <w:div w:id="1392509076">
      <w:bodyDiv w:val="1"/>
      <w:marLeft w:val="0"/>
      <w:marRight w:val="0"/>
      <w:marTop w:val="0"/>
      <w:marBottom w:val="0"/>
      <w:divBdr>
        <w:top w:val="none" w:sz="0" w:space="0" w:color="auto"/>
        <w:left w:val="none" w:sz="0" w:space="0" w:color="auto"/>
        <w:bottom w:val="none" w:sz="0" w:space="0" w:color="auto"/>
        <w:right w:val="none" w:sz="0" w:space="0" w:color="auto"/>
      </w:divBdr>
      <w:divsChild>
        <w:div w:id="97139264">
          <w:marLeft w:val="965"/>
          <w:marRight w:val="0"/>
          <w:marTop w:val="134"/>
          <w:marBottom w:val="0"/>
          <w:divBdr>
            <w:top w:val="none" w:sz="0" w:space="0" w:color="auto"/>
            <w:left w:val="none" w:sz="0" w:space="0" w:color="auto"/>
            <w:bottom w:val="none" w:sz="0" w:space="0" w:color="auto"/>
            <w:right w:val="none" w:sz="0" w:space="0" w:color="auto"/>
          </w:divBdr>
        </w:div>
        <w:div w:id="535582007">
          <w:marLeft w:val="965"/>
          <w:marRight w:val="0"/>
          <w:marTop w:val="134"/>
          <w:marBottom w:val="0"/>
          <w:divBdr>
            <w:top w:val="none" w:sz="0" w:space="0" w:color="auto"/>
            <w:left w:val="none" w:sz="0" w:space="0" w:color="auto"/>
            <w:bottom w:val="none" w:sz="0" w:space="0" w:color="auto"/>
            <w:right w:val="none" w:sz="0" w:space="0" w:color="auto"/>
          </w:divBdr>
        </w:div>
        <w:div w:id="640769802">
          <w:marLeft w:val="965"/>
          <w:marRight w:val="0"/>
          <w:marTop w:val="134"/>
          <w:marBottom w:val="0"/>
          <w:divBdr>
            <w:top w:val="none" w:sz="0" w:space="0" w:color="auto"/>
            <w:left w:val="none" w:sz="0" w:space="0" w:color="auto"/>
            <w:bottom w:val="none" w:sz="0" w:space="0" w:color="auto"/>
            <w:right w:val="none" w:sz="0" w:space="0" w:color="auto"/>
          </w:divBdr>
        </w:div>
        <w:div w:id="850682333">
          <w:marLeft w:val="965"/>
          <w:marRight w:val="0"/>
          <w:marTop w:val="134"/>
          <w:marBottom w:val="0"/>
          <w:divBdr>
            <w:top w:val="none" w:sz="0" w:space="0" w:color="auto"/>
            <w:left w:val="none" w:sz="0" w:space="0" w:color="auto"/>
            <w:bottom w:val="none" w:sz="0" w:space="0" w:color="auto"/>
            <w:right w:val="none" w:sz="0" w:space="0" w:color="auto"/>
          </w:divBdr>
        </w:div>
        <w:div w:id="1773893934">
          <w:marLeft w:val="965"/>
          <w:marRight w:val="0"/>
          <w:marTop w:val="134"/>
          <w:marBottom w:val="0"/>
          <w:divBdr>
            <w:top w:val="none" w:sz="0" w:space="0" w:color="auto"/>
            <w:left w:val="none" w:sz="0" w:space="0" w:color="auto"/>
            <w:bottom w:val="none" w:sz="0" w:space="0" w:color="auto"/>
            <w:right w:val="none" w:sz="0" w:space="0" w:color="auto"/>
          </w:divBdr>
        </w:div>
        <w:div w:id="2119250558">
          <w:marLeft w:val="965"/>
          <w:marRight w:val="0"/>
          <w:marTop w:val="134"/>
          <w:marBottom w:val="0"/>
          <w:divBdr>
            <w:top w:val="none" w:sz="0" w:space="0" w:color="auto"/>
            <w:left w:val="none" w:sz="0" w:space="0" w:color="auto"/>
            <w:bottom w:val="none" w:sz="0" w:space="0" w:color="auto"/>
            <w:right w:val="none" w:sz="0" w:space="0" w:color="auto"/>
          </w:divBdr>
        </w:div>
      </w:divsChild>
    </w:div>
    <w:div w:id="1403333647">
      <w:bodyDiv w:val="1"/>
      <w:marLeft w:val="0"/>
      <w:marRight w:val="0"/>
      <w:marTop w:val="0"/>
      <w:marBottom w:val="0"/>
      <w:divBdr>
        <w:top w:val="none" w:sz="0" w:space="0" w:color="auto"/>
        <w:left w:val="none" w:sz="0" w:space="0" w:color="auto"/>
        <w:bottom w:val="none" w:sz="0" w:space="0" w:color="auto"/>
        <w:right w:val="none" w:sz="0" w:space="0" w:color="auto"/>
      </w:divBdr>
      <w:divsChild>
        <w:div w:id="731344602">
          <w:marLeft w:val="-108"/>
          <w:marRight w:val="0"/>
          <w:marTop w:val="0"/>
          <w:marBottom w:val="0"/>
          <w:divBdr>
            <w:top w:val="none" w:sz="0" w:space="0" w:color="auto"/>
            <w:left w:val="none" w:sz="0" w:space="0" w:color="auto"/>
            <w:bottom w:val="none" w:sz="0" w:space="0" w:color="auto"/>
            <w:right w:val="none" w:sz="0" w:space="0" w:color="auto"/>
          </w:divBdr>
        </w:div>
      </w:divsChild>
    </w:div>
    <w:div w:id="1407264483">
      <w:bodyDiv w:val="1"/>
      <w:marLeft w:val="0"/>
      <w:marRight w:val="0"/>
      <w:marTop w:val="0"/>
      <w:marBottom w:val="0"/>
      <w:divBdr>
        <w:top w:val="none" w:sz="0" w:space="0" w:color="auto"/>
        <w:left w:val="none" w:sz="0" w:space="0" w:color="auto"/>
        <w:bottom w:val="none" w:sz="0" w:space="0" w:color="auto"/>
        <w:right w:val="none" w:sz="0" w:space="0" w:color="auto"/>
      </w:divBdr>
    </w:div>
    <w:div w:id="1409230209">
      <w:bodyDiv w:val="1"/>
      <w:marLeft w:val="0"/>
      <w:marRight w:val="0"/>
      <w:marTop w:val="0"/>
      <w:marBottom w:val="0"/>
      <w:divBdr>
        <w:top w:val="none" w:sz="0" w:space="0" w:color="auto"/>
        <w:left w:val="none" w:sz="0" w:space="0" w:color="auto"/>
        <w:bottom w:val="none" w:sz="0" w:space="0" w:color="auto"/>
        <w:right w:val="none" w:sz="0" w:space="0" w:color="auto"/>
      </w:divBdr>
    </w:div>
    <w:div w:id="1429084147">
      <w:bodyDiv w:val="1"/>
      <w:marLeft w:val="0"/>
      <w:marRight w:val="0"/>
      <w:marTop w:val="0"/>
      <w:marBottom w:val="0"/>
      <w:divBdr>
        <w:top w:val="none" w:sz="0" w:space="0" w:color="auto"/>
        <w:left w:val="none" w:sz="0" w:space="0" w:color="auto"/>
        <w:bottom w:val="none" w:sz="0" w:space="0" w:color="auto"/>
        <w:right w:val="none" w:sz="0" w:space="0" w:color="auto"/>
      </w:divBdr>
    </w:div>
    <w:div w:id="1545361711">
      <w:bodyDiv w:val="1"/>
      <w:marLeft w:val="0"/>
      <w:marRight w:val="0"/>
      <w:marTop w:val="0"/>
      <w:marBottom w:val="0"/>
      <w:divBdr>
        <w:top w:val="none" w:sz="0" w:space="0" w:color="auto"/>
        <w:left w:val="none" w:sz="0" w:space="0" w:color="auto"/>
        <w:bottom w:val="none" w:sz="0" w:space="0" w:color="auto"/>
        <w:right w:val="none" w:sz="0" w:space="0" w:color="auto"/>
      </w:divBdr>
    </w:div>
    <w:div w:id="1606421611">
      <w:bodyDiv w:val="1"/>
      <w:marLeft w:val="0"/>
      <w:marRight w:val="0"/>
      <w:marTop w:val="0"/>
      <w:marBottom w:val="0"/>
      <w:divBdr>
        <w:top w:val="none" w:sz="0" w:space="0" w:color="auto"/>
        <w:left w:val="none" w:sz="0" w:space="0" w:color="auto"/>
        <w:bottom w:val="none" w:sz="0" w:space="0" w:color="auto"/>
        <w:right w:val="none" w:sz="0" w:space="0" w:color="auto"/>
      </w:divBdr>
      <w:divsChild>
        <w:div w:id="801196420">
          <w:marLeft w:val="0"/>
          <w:marRight w:val="0"/>
          <w:marTop w:val="106"/>
          <w:marBottom w:val="0"/>
          <w:divBdr>
            <w:top w:val="none" w:sz="0" w:space="0" w:color="auto"/>
            <w:left w:val="none" w:sz="0" w:space="0" w:color="auto"/>
            <w:bottom w:val="none" w:sz="0" w:space="0" w:color="auto"/>
            <w:right w:val="none" w:sz="0" w:space="0" w:color="auto"/>
          </w:divBdr>
        </w:div>
      </w:divsChild>
    </w:div>
    <w:div w:id="1625430981">
      <w:bodyDiv w:val="1"/>
      <w:marLeft w:val="0"/>
      <w:marRight w:val="0"/>
      <w:marTop w:val="0"/>
      <w:marBottom w:val="0"/>
      <w:divBdr>
        <w:top w:val="none" w:sz="0" w:space="0" w:color="auto"/>
        <w:left w:val="none" w:sz="0" w:space="0" w:color="auto"/>
        <w:bottom w:val="none" w:sz="0" w:space="0" w:color="auto"/>
        <w:right w:val="none" w:sz="0" w:space="0" w:color="auto"/>
      </w:divBdr>
      <w:divsChild>
        <w:div w:id="17044585">
          <w:marLeft w:val="547"/>
          <w:marRight w:val="0"/>
          <w:marTop w:val="115"/>
          <w:marBottom w:val="0"/>
          <w:divBdr>
            <w:top w:val="none" w:sz="0" w:space="0" w:color="auto"/>
            <w:left w:val="none" w:sz="0" w:space="0" w:color="auto"/>
            <w:bottom w:val="none" w:sz="0" w:space="0" w:color="auto"/>
            <w:right w:val="none" w:sz="0" w:space="0" w:color="auto"/>
          </w:divBdr>
        </w:div>
        <w:div w:id="98456651">
          <w:marLeft w:val="547"/>
          <w:marRight w:val="0"/>
          <w:marTop w:val="115"/>
          <w:marBottom w:val="0"/>
          <w:divBdr>
            <w:top w:val="none" w:sz="0" w:space="0" w:color="auto"/>
            <w:left w:val="none" w:sz="0" w:space="0" w:color="auto"/>
            <w:bottom w:val="none" w:sz="0" w:space="0" w:color="auto"/>
            <w:right w:val="none" w:sz="0" w:space="0" w:color="auto"/>
          </w:divBdr>
        </w:div>
        <w:div w:id="731999893">
          <w:marLeft w:val="547"/>
          <w:marRight w:val="0"/>
          <w:marTop w:val="115"/>
          <w:marBottom w:val="0"/>
          <w:divBdr>
            <w:top w:val="none" w:sz="0" w:space="0" w:color="auto"/>
            <w:left w:val="none" w:sz="0" w:space="0" w:color="auto"/>
            <w:bottom w:val="none" w:sz="0" w:space="0" w:color="auto"/>
            <w:right w:val="none" w:sz="0" w:space="0" w:color="auto"/>
          </w:divBdr>
        </w:div>
        <w:div w:id="1467164954">
          <w:marLeft w:val="547"/>
          <w:marRight w:val="0"/>
          <w:marTop w:val="115"/>
          <w:marBottom w:val="0"/>
          <w:divBdr>
            <w:top w:val="none" w:sz="0" w:space="0" w:color="auto"/>
            <w:left w:val="none" w:sz="0" w:space="0" w:color="auto"/>
            <w:bottom w:val="none" w:sz="0" w:space="0" w:color="auto"/>
            <w:right w:val="none" w:sz="0" w:space="0" w:color="auto"/>
          </w:divBdr>
        </w:div>
      </w:divsChild>
    </w:div>
    <w:div w:id="1637566188">
      <w:bodyDiv w:val="1"/>
      <w:marLeft w:val="0"/>
      <w:marRight w:val="0"/>
      <w:marTop w:val="0"/>
      <w:marBottom w:val="0"/>
      <w:divBdr>
        <w:top w:val="none" w:sz="0" w:space="0" w:color="auto"/>
        <w:left w:val="none" w:sz="0" w:space="0" w:color="auto"/>
        <w:bottom w:val="none" w:sz="0" w:space="0" w:color="auto"/>
        <w:right w:val="none" w:sz="0" w:space="0" w:color="auto"/>
      </w:divBdr>
      <w:divsChild>
        <w:div w:id="6368078">
          <w:marLeft w:val="0"/>
          <w:marRight w:val="0"/>
          <w:marTop w:val="0"/>
          <w:marBottom w:val="0"/>
          <w:divBdr>
            <w:top w:val="none" w:sz="0" w:space="0" w:color="auto"/>
            <w:left w:val="none" w:sz="0" w:space="0" w:color="auto"/>
            <w:bottom w:val="none" w:sz="0" w:space="0" w:color="auto"/>
            <w:right w:val="none" w:sz="0" w:space="0" w:color="auto"/>
          </w:divBdr>
          <w:divsChild>
            <w:div w:id="128365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855315">
      <w:bodyDiv w:val="1"/>
      <w:marLeft w:val="0"/>
      <w:marRight w:val="0"/>
      <w:marTop w:val="0"/>
      <w:marBottom w:val="0"/>
      <w:divBdr>
        <w:top w:val="none" w:sz="0" w:space="0" w:color="auto"/>
        <w:left w:val="none" w:sz="0" w:space="0" w:color="auto"/>
        <w:bottom w:val="none" w:sz="0" w:space="0" w:color="auto"/>
        <w:right w:val="none" w:sz="0" w:space="0" w:color="auto"/>
      </w:divBdr>
    </w:div>
    <w:div w:id="1693919573">
      <w:bodyDiv w:val="1"/>
      <w:marLeft w:val="0"/>
      <w:marRight w:val="0"/>
      <w:marTop w:val="0"/>
      <w:marBottom w:val="0"/>
      <w:divBdr>
        <w:top w:val="none" w:sz="0" w:space="0" w:color="auto"/>
        <w:left w:val="none" w:sz="0" w:space="0" w:color="auto"/>
        <w:bottom w:val="none" w:sz="0" w:space="0" w:color="auto"/>
        <w:right w:val="none" w:sz="0" w:space="0" w:color="auto"/>
      </w:divBdr>
      <w:divsChild>
        <w:div w:id="1930193276">
          <w:marLeft w:val="432"/>
          <w:marRight w:val="0"/>
          <w:marTop w:val="115"/>
          <w:marBottom w:val="0"/>
          <w:divBdr>
            <w:top w:val="none" w:sz="0" w:space="0" w:color="auto"/>
            <w:left w:val="none" w:sz="0" w:space="0" w:color="auto"/>
            <w:bottom w:val="none" w:sz="0" w:space="0" w:color="auto"/>
            <w:right w:val="none" w:sz="0" w:space="0" w:color="auto"/>
          </w:divBdr>
        </w:div>
      </w:divsChild>
    </w:div>
    <w:div w:id="1716346847">
      <w:bodyDiv w:val="1"/>
      <w:marLeft w:val="0"/>
      <w:marRight w:val="0"/>
      <w:marTop w:val="0"/>
      <w:marBottom w:val="0"/>
      <w:divBdr>
        <w:top w:val="none" w:sz="0" w:space="0" w:color="auto"/>
        <w:left w:val="none" w:sz="0" w:space="0" w:color="auto"/>
        <w:bottom w:val="none" w:sz="0" w:space="0" w:color="auto"/>
        <w:right w:val="none" w:sz="0" w:space="0" w:color="auto"/>
      </w:divBdr>
    </w:div>
    <w:div w:id="1742362336">
      <w:bodyDiv w:val="1"/>
      <w:marLeft w:val="0"/>
      <w:marRight w:val="0"/>
      <w:marTop w:val="0"/>
      <w:marBottom w:val="0"/>
      <w:divBdr>
        <w:top w:val="none" w:sz="0" w:space="0" w:color="auto"/>
        <w:left w:val="none" w:sz="0" w:space="0" w:color="auto"/>
        <w:bottom w:val="none" w:sz="0" w:space="0" w:color="auto"/>
        <w:right w:val="none" w:sz="0" w:space="0" w:color="auto"/>
      </w:divBdr>
      <w:divsChild>
        <w:div w:id="708259347">
          <w:marLeft w:val="547"/>
          <w:marRight w:val="0"/>
          <w:marTop w:val="134"/>
          <w:marBottom w:val="0"/>
          <w:divBdr>
            <w:top w:val="none" w:sz="0" w:space="0" w:color="auto"/>
            <w:left w:val="none" w:sz="0" w:space="0" w:color="auto"/>
            <w:bottom w:val="none" w:sz="0" w:space="0" w:color="auto"/>
            <w:right w:val="none" w:sz="0" w:space="0" w:color="auto"/>
          </w:divBdr>
        </w:div>
        <w:div w:id="1256284849">
          <w:marLeft w:val="547"/>
          <w:marRight w:val="0"/>
          <w:marTop w:val="134"/>
          <w:marBottom w:val="0"/>
          <w:divBdr>
            <w:top w:val="none" w:sz="0" w:space="0" w:color="auto"/>
            <w:left w:val="none" w:sz="0" w:space="0" w:color="auto"/>
            <w:bottom w:val="none" w:sz="0" w:space="0" w:color="auto"/>
            <w:right w:val="none" w:sz="0" w:space="0" w:color="auto"/>
          </w:divBdr>
        </w:div>
        <w:div w:id="1802922388">
          <w:marLeft w:val="547"/>
          <w:marRight w:val="0"/>
          <w:marTop w:val="134"/>
          <w:marBottom w:val="0"/>
          <w:divBdr>
            <w:top w:val="none" w:sz="0" w:space="0" w:color="auto"/>
            <w:left w:val="none" w:sz="0" w:space="0" w:color="auto"/>
            <w:bottom w:val="none" w:sz="0" w:space="0" w:color="auto"/>
            <w:right w:val="none" w:sz="0" w:space="0" w:color="auto"/>
          </w:divBdr>
        </w:div>
      </w:divsChild>
    </w:div>
    <w:div w:id="1796673098">
      <w:bodyDiv w:val="1"/>
      <w:marLeft w:val="0"/>
      <w:marRight w:val="0"/>
      <w:marTop w:val="0"/>
      <w:marBottom w:val="0"/>
      <w:divBdr>
        <w:top w:val="none" w:sz="0" w:space="0" w:color="auto"/>
        <w:left w:val="none" w:sz="0" w:space="0" w:color="auto"/>
        <w:bottom w:val="none" w:sz="0" w:space="0" w:color="auto"/>
        <w:right w:val="none" w:sz="0" w:space="0" w:color="auto"/>
      </w:divBdr>
      <w:divsChild>
        <w:div w:id="1430736592">
          <w:marLeft w:val="0"/>
          <w:marRight w:val="0"/>
          <w:marTop w:val="106"/>
          <w:marBottom w:val="0"/>
          <w:divBdr>
            <w:top w:val="none" w:sz="0" w:space="0" w:color="auto"/>
            <w:left w:val="none" w:sz="0" w:space="0" w:color="auto"/>
            <w:bottom w:val="none" w:sz="0" w:space="0" w:color="auto"/>
            <w:right w:val="none" w:sz="0" w:space="0" w:color="auto"/>
          </w:divBdr>
        </w:div>
        <w:div w:id="1815875390">
          <w:marLeft w:val="0"/>
          <w:marRight w:val="0"/>
          <w:marTop w:val="106"/>
          <w:marBottom w:val="0"/>
          <w:divBdr>
            <w:top w:val="none" w:sz="0" w:space="0" w:color="auto"/>
            <w:left w:val="none" w:sz="0" w:space="0" w:color="auto"/>
            <w:bottom w:val="none" w:sz="0" w:space="0" w:color="auto"/>
            <w:right w:val="none" w:sz="0" w:space="0" w:color="auto"/>
          </w:divBdr>
        </w:div>
        <w:div w:id="2119836580">
          <w:marLeft w:val="0"/>
          <w:marRight w:val="0"/>
          <w:marTop w:val="106"/>
          <w:marBottom w:val="0"/>
          <w:divBdr>
            <w:top w:val="none" w:sz="0" w:space="0" w:color="auto"/>
            <w:left w:val="none" w:sz="0" w:space="0" w:color="auto"/>
            <w:bottom w:val="none" w:sz="0" w:space="0" w:color="auto"/>
            <w:right w:val="none" w:sz="0" w:space="0" w:color="auto"/>
          </w:divBdr>
        </w:div>
      </w:divsChild>
    </w:div>
    <w:div w:id="1800295348">
      <w:bodyDiv w:val="1"/>
      <w:marLeft w:val="0"/>
      <w:marRight w:val="0"/>
      <w:marTop w:val="0"/>
      <w:marBottom w:val="0"/>
      <w:divBdr>
        <w:top w:val="none" w:sz="0" w:space="0" w:color="auto"/>
        <w:left w:val="none" w:sz="0" w:space="0" w:color="auto"/>
        <w:bottom w:val="none" w:sz="0" w:space="0" w:color="auto"/>
        <w:right w:val="none" w:sz="0" w:space="0" w:color="auto"/>
      </w:divBdr>
      <w:divsChild>
        <w:div w:id="118186613">
          <w:marLeft w:val="547"/>
          <w:marRight w:val="0"/>
          <w:marTop w:val="134"/>
          <w:marBottom w:val="0"/>
          <w:divBdr>
            <w:top w:val="none" w:sz="0" w:space="0" w:color="auto"/>
            <w:left w:val="none" w:sz="0" w:space="0" w:color="auto"/>
            <w:bottom w:val="none" w:sz="0" w:space="0" w:color="auto"/>
            <w:right w:val="none" w:sz="0" w:space="0" w:color="auto"/>
          </w:divBdr>
        </w:div>
        <w:div w:id="939217671">
          <w:marLeft w:val="547"/>
          <w:marRight w:val="0"/>
          <w:marTop w:val="134"/>
          <w:marBottom w:val="0"/>
          <w:divBdr>
            <w:top w:val="none" w:sz="0" w:space="0" w:color="auto"/>
            <w:left w:val="none" w:sz="0" w:space="0" w:color="auto"/>
            <w:bottom w:val="none" w:sz="0" w:space="0" w:color="auto"/>
            <w:right w:val="none" w:sz="0" w:space="0" w:color="auto"/>
          </w:divBdr>
        </w:div>
        <w:div w:id="1228414791">
          <w:marLeft w:val="547"/>
          <w:marRight w:val="0"/>
          <w:marTop w:val="134"/>
          <w:marBottom w:val="0"/>
          <w:divBdr>
            <w:top w:val="none" w:sz="0" w:space="0" w:color="auto"/>
            <w:left w:val="none" w:sz="0" w:space="0" w:color="auto"/>
            <w:bottom w:val="none" w:sz="0" w:space="0" w:color="auto"/>
            <w:right w:val="none" w:sz="0" w:space="0" w:color="auto"/>
          </w:divBdr>
        </w:div>
      </w:divsChild>
    </w:div>
    <w:div w:id="1810784439">
      <w:bodyDiv w:val="1"/>
      <w:marLeft w:val="0"/>
      <w:marRight w:val="0"/>
      <w:marTop w:val="0"/>
      <w:marBottom w:val="0"/>
      <w:divBdr>
        <w:top w:val="none" w:sz="0" w:space="0" w:color="auto"/>
        <w:left w:val="none" w:sz="0" w:space="0" w:color="auto"/>
        <w:bottom w:val="none" w:sz="0" w:space="0" w:color="auto"/>
        <w:right w:val="none" w:sz="0" w:space="0" w:color="auto"/>
      </w:divBdr>
      <w:divsChild>
        <w:div w:id="1614434299">
          <w:marLeft w:val="0"/>
          <w:marRight w:val="0"/>
          <w:marTop w:val="0"/>
          <w:marBottom w:val="0"/>
          <w:divBdr>
            <w:top w:val="none" w:sz="0" w:space="0" w:color="auto"/>
            <w:left w:val="none" w:sz="0" w:space="0" w:color="auto"/>
            <w:bottom w:val="none" w:sz="0" w:space="0" w:color="auto"/>
            <w:right w:val="none" w:sz="0" w:space="0" w:color="auto"/>
          </w:divBdr>
          <w:divsChild>
            <w:div w:id="1872105747">
              <w:marLeft w:val="0"/>
              <w:marRight w:val="0"/>
              <w:marTop w:val="0"/>
              <w:marBottom w:val="0"/>
              <w:divBdr>
                <w:top w:val="none" w:sz="0" w:space="0" w:color="auto"/>
                <w:left w:val="none" w:sz="0" w:space="0" w:color="auto"/>
                <w:bottom w:val="none" w:sz="0" w:space="0" w:color="auto"/>
                <w:right w:val="none" w:sz="0" w:space="0" w:color="auto"/>
              </w:divBdr>
            </w:div>
            <w:div w:id="224603720">
              <w:marLeft w:val="0"/>
              <w:marRight w:val="0"/>
              <w:marTop w:val="0"/>
              <w:marBottom w:val="0"/>
              <w:divBdr>
                <w:top w:val="none" w:sz="0" w:space="0" w:color="auto"/>
                <w:left w:val="none" w:sz="0" w:space="0" w:color="auto"/>
                <w:bottom w:val="none" w:sz="0" w:space="0" w:color="auto"/>
                <w:right w:val="none" w:sz="0" w:space="0" w:color="auto"/>
              </w:divBdr>
            </w:div>
            <w:div w:id="251475906">
              <w:marLeft w:val="0"/>
              <w:marRight w:val="0"/>
              <w:marTop w:val="0"/>
              <w:marBottom w:val="0"/>
              <w:divBdr>
                <w:top w:val="none" w:sz="0" w:space="0" w:color="auto"/>
                <w:left w:val="none" w:sz="0" w:space="0" w:color="auto"/>
                <w:bottom w:val="none" w:sz="0" w:space="0" w:color="auto"/>
                <w:right w:val="none" w:sz="0" w:space="0" w:color="auto"/>
              </w:divBdr>
            </w:div>
            <w:div w:id="506529166">
              <w:marLeft w:val="0"/>
              <w:marRight w:val="0"/>
              <w:marTop w:val="0"/>
              <w:marBottom w:val="0"/>
              <w:divBdr>
                <w:top w:val="none" w:sz="0" w:space="0" w:color="auto"/>
                <w:left w:val="none" w:sz="0" w:space="0" w:color="auto"/>
                <w:bottom w:val="none" w:sz="0" w:space="0" w:color="auto"/>
                <w:right w:val="none" w:sz="0" w:space="0" w:color="auto"/>
              </w:divBdr>
            </w:div>
            <w:div w:id="760293878">
              <w:marLeft w:val="0"/>
              <w:marRight w:val="0"/>
              <w:marTop w:val="0"/>
              <w:marBottom w:val="0"/>
              <w:divBdr>
                <w:top w:val="none" w:sz="0" w:space="0" w:color="auto"/>
                <w:left w:val="none" w:sz="0" w:space="0" w:color="auto"/>
                <w:bottom w:val="none" w:sz="0" w:space="0" w:color="auto"/>
                <w:right w:val="none" w:sz="0" w:space="0" w:color="auto"/>
              </w:divBdr>
            </w:div>
            <w:div w:id="1207984490">
              <w:marLeft w:val="0"/>
              <w:marRight w:val="0"/>
              <w:marTop w:val="0"/>
              <w:marBottom w:val="0"/>
              <w:divBdr>
                <w:top w:val="none" w:sz="0" w:space="0" w:color="auto"/>
                <w:left w:val="none" w:sz="0" w:space="0" w:color="auto"/>
                <w:bottom w:val="none" w:sz="0" w:space="0" w:color="auto"/>
                <w:right w:val="none" w:sz="0" w:space="0" w:color="auto"/>
              </w:divBdr>
            </w:div>
            <w:div w:id="1387290982">
              <w:marLeft w:val="0"/>
              <w:marRight w:val="0"/>
              <w:marTop w:val="0"/>
              <w:marBottom w:val="0"/>
              <w:divBdr>
                <w:top w:val="none" w:sz="0" w:space="0" w:color="auto"/>
                <w:left w:val="none" w:sz="0" w:space="0" w:color="auto"/>
                <w:bottom w:val="none" w:sz="0" w:space="0" w:color="auto"/>
                <w:right w:val="none" w:sz="0" w:space="0" w:color="auto"/>
              </w:divBdr>
            </w:div>
            <w:div w:id="788088307">
              <w:marLeft w:val="0"/>
              <w:marRight w:val="0"/>
              <w:marTop w:val="0"/>
              <w:marBottom w:val="0"/>
              <w:divBdr>
                <w:top w:val="none" w:sz="0" w:space="0" w:color="auto"/>
                <w:left w:val="none" w:sz="0" w:space="0" w:color="auto"/>
                <w:bottom w:val="none" w:sz="0" w:space="0" w:color="auto"/>
                <w:right w:val="none" w:sz="0" w:space="0" w:color="auto"/>
              </w:divBdr>
            </w:div>
            <w:div w:id="335962930">
              <w:marLeft w:val="0"/>
              <w:marRight w:val="0"/>
              <w:marTop w:val="0"/>
              <w:marBottom w:val="0"/>
              <w:divBdr>
                <w:top w:val="none" w:sz="0" w:space="0" w:color="auto"/>
                <w:left w:val="none" w:sz="0" w:space="0" w:color="auto"/>
                <w:bottom w:val="none" w:sz="0" w:space="0" w:color="auto"/>
                <w:right w:val="none" w:sz="0" w:space="0" w:color="auto"/>
              </w:divBdr>
            </w:div>
            <w:div w:id="659388876">
              <w:marLeft w:val="0"/>
              <w:marRight w:val="0"/>
              <w:marTop w:val="0"/>
              <w:marBottom w:val="0"/>
              <w:divBdr>
                <w:top w:val="none" w:sz="0" w:space="0" w:color="auto"/>
                <w:left w:val="none" w:sz="0" w:space="0" w:color="auto"/>
                <w:bottom w:val="none" w:sz="0" w:space="0" w:color="auto"/>
                <w:right w:val="none" w:sz="0" w:space="0" w:color="auto"/>
              </w:divBdr>
            </w:div>
            <w:div w:id="1120800693">
              <w:marLeft w:val="0"/>
              <w:marRight w:val="0"/>
              <w:marTop w:val="0"/>
              <w:marBottom w:val="0"/>
              <w:divBdr>
                <w:top w:val="none" w:sz="0" w:space="0" w:color="auto"/>
                <w:left w:val="none" w:sz="0" w:space="0" w:color="auto"/>
                <w:bottom w:val="none" w:sz="0" w:space="0" w:color="auto"/>
                <w:right w:val="none" w:sz="0" w:space="0" w:color="auto"/>
              </w:divBdr>
            </w:div>
            <w:div w:id="587422365">
              <w:marLeft w:val="0"/>
              <w:marRight w:val="0"/>
              <w:marTop w:val="0"/>
              <w:marBottom w:val="0"/>
              <w:divBdr>
                <w:top w:val="none" w:sz="0" w:space="0" w:color="auto"/>
                <w:left w:val="none" w:sz="0" w:space="0" w:color="auto"/>
                <w:bottom w:val="none" w:sz="0" w:space="0" w:color="auto"/>
                <w:right w:val="none" w:sz="0" w:space="0" w:color="auto"/>
              </w:divBdr>
            </w:div>
            <w:div w:id="1537351672">
              <w:marLeft w:val="0"/>
              <w:marRight w:val="0"/>
              <w:marTop w:val="0"/>
              <w:marBottom w:val="0"/>
              <w:divBdr>
                <w:top w:val="none" w:sz="0" w:space="0" w:color="auto"/>
                <w:left w:val="none" w:sz="0" w:space="0" w:color="auto"/>
                <w:bottom w:val="none" w:sz="0" w:space="0" w:color="auto"/>
                <w:right w:val="none" w:sz="0" w:space="0" w:color="auto"/>
              </w:divBdr>
            </w:div>
            <w:div w:id="295834973">
              <w:marLeft w:val="0"/>
              <w:marRight w:val="0"/>
              <w:marTop w:val="0"/>
              <w:marBottom w:val="0"/>
              <w:divBdr>
                <w:top w:val="none" w:sz="0" w:space="0" w:color="auto"/>
                <w:left w:val="none" w:sz="0" w:space="0" w:color="auto"/>
                <w:bottom w:val="none" w:sz="0" w:space="0" w:color="auto"/>
                <w:right w:val="none" w:sz="0" w:space="0" w:color="auto"/>
              </w:divBdr>
            </w:div>
            <w:div w:id="738331749">
              <w:marLeft w:val="0"/>
              <w:marRight w:val="0"/>
              <w:marTop w:val="0"/>
              <w:marBottom w:val="0"/>
              <w:divBdr>
                <w:top w:val="none" w:sz="0" w:space="0" w:color="auto"/>
                <w:left w:val="none" w:sz="0" w:space="0" w:color="auto"/>
                <w:bottom w:val="none" w:sz="0" w:space="0" w:color="auto"/>
                <w:right w:val="none" w:sz="0" w:space="0" w:color="auto"/>
              </w:divBdr>
            </w:div>
            <w:div w:id="249580082">
              <w:marLeft w:val="0"/>
              <w:marRight w:val="0"/>
              <w:marTop w:val="0"/>
              <w:marBottom w:val="0"/>
              <w:divBdr>
                <w:top w:val="none" w:sz="0" w:space="0" w:color="auto"/>
                <w:left w:val="none" w:sz="0" w:space="0" w:color="auto"/>
                <w:bottom w:val="none" w:sz="0" w:space="0" w:color="auto"/>
                <w:right w:val="none" w:sz="0" w:space="0" w:color="auto"/>
              </w:divBdr>
            </w:div>
            <w:div w:id="181444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04905">
      <w:bodyDiv w:val="1"/>
      <w:marLeft w:val="0"/>
      <w:marRight w:val="0"/>
      <w:marTop w:val="0"/>
      <w:marBottom w:val="0"/>
      <w:divBdr>
        <w:top w:val="none" w:sz="0" w:space="0" w:color="auto"/>
        <w:left w:val="none" w:sz="0" w:space="0" w:color="auto"/>
        <w:bottom w:val="none" w:sz="0" w:space="0" w:color="auto"/>
        <w:right w:val="none" w:sz="0" w:space="0" w:color="auto"/>
      </w:divBdr>
    </w:div>
    <w:div w:id="1836258755">
      <w:bodyDiv w:val="1"/>
      <w:marLeft w:val="0"/>
      <w:marRight w:val="0"/>
      <w:marTop w:val="0"/>
      <w:marBottom w:val="0"/>
      <w:divBdr>
        <w:top w:val="none" w:sz="0" w:space="0" w:color="auto"/>
        <w:left w:val="none" w:sz="0" w:space="0" w:color="auto"/>
        <w:bottom w:val="none" w:sz="0" w:space="0" w:color="auto"/>
        <w:right w:val="none" w:sz="0" w:space="0" w:color="auto"/>
      </w:divBdr>
    </w:div>
    <w:div w:id="1855069440">
      <w:bodyDiv w:val="1"/>
      <w:marLeft w:val="0"/>
      <w:marRight w:val="0"/>
      <w:marTop w:val="0"/>
      <w:marBottom w:val="0"/>
      <w:divBdr>
        <w:top w:val="none" w:sz="0" w:space="0" w:color="auto"/>
        <w:left w:val="none" w:sz="0" w:space="0" w:color="auto"/>
        <w:bottom w:val="none" w:sz="0" w:space="0" w:color="auto"/>
        <w:right w:val="none" w:sz="0" w:space="0" w:color="auto"/>
      </w:divBdr>
    </w:div>
    <w:div w:id="1889797798">
      <w:bodyDiv w:val="1"/>
      <w:marLeft w:val="0"/>
      <w:marRight w:val="0"/>
      <w:marTop w:val="0"/>
      <w:marBottom w:val="0"/>
      <w:divBdr>
        <w:top w:val="none" w:sz="0" w:space="0" w:color="auto"/>
        <w:left w:val="none" w:sz="0" w:space="0" w:color="auto"/>
        <w:bottom w:val="none" w:sz="0" w:space="0" w:color="auto"/>
        <w:right w:val="none" w:sz="0" w:space="0" w:color="auto"/>
      </w:divBdr>
    </w:div>
    <w:div w:id="1895236529">
      <w:bodyDiv w:val="1"/>
      <w:marLeft w:val="0"/>
      <w:marRight w:val="0"/>
      <w:marTop w:val="0"/>
      <w:marBottom w:val="0"/>
      <w:divBdr>
        <w:top w:val="none" w:sz="0" w:space="0" w:color="auto"/>
        <w:left w:val="none" w:sz="0" w:space="0" w:color="auto"/>
        <w:bottom w:val="none" w:sz="0" w:space="0" w:color="auto"/>
        <w:right w:val="none" w:sz="0" w:space="0" w:color="auto"/>
      </w:divBdr>
    </w:div>
    <w:div w:id="1910268722">
      <w:bodyDiv w:val="1"/>
      <w:marLeft w:val="0"/>
      <w:marRight w:val="0"/>
      <w:marTop w:val="0"/>
      <w:marBottom w:val="0"/>
      <w:divBdr>
        <w:top w:val="none" w:sz="0" w:space="0" w:color="auto"/>
        <w:left w:val="none" w:sz="0" w:space="0" w:color="auto"/>
        <w:bottom w:val="none" w:sz="0" w:space="0" w:color="auto"/>
        <w:right w:val="none" w:sz="0" w:space="0" w:color="auto"/>
      </w:divBdr>
    </w:div>
    <w:div w:id="1946035165">
      <w:bodyDiv w:val="1"/>
      <w:marLeft w:val="0"/>
      <w:marRight w:val="0"/>
      <w:marTop w:val="0"/>
      <w:marBottom w:val="0"/>
      <w:divBdr>
        <w:top w:val="none" w:sz="0" w:space="0" w:color="auto"/>
        <w:left w:val="none" w:sz="0" w:space="0" w:color="auto"/>
        <w:bottom w:val="none" w:sz="0" w:space="0" w:color="auto"/>
        <w:right w:val="none" w:sz="0" w:space="0" w:color="auto"/>
      </w:divBdr>
      <w:divsChild>
        <w:div w:id="1235243690">
          <w:marLeft w:val="-108"/>
          <w:marRight w:val="0"/>
          <w:marTop w:val="0"/>
          <w:marBottom w:val="0"/>
          <w:divBdr>
            <w:top w:val="none" w:sz="0" w:space="0" w:color="auto"/>
            <w:left w:val="none" w:sz="0" w:space="0" w:color="auto"/>
            <w:bottom w:val="none" w:sz="0" w:space="0" w:color="auto"/>
            <w:right w:val="none" w:sz="0" w:space="0" w:color="auto"/>
          </w:divBdr>
        </w:div>
      </w:divsChild>
    </w:div>
    <w:div w:id="1969162834">
      <w:bodyDiv w:val="1"/>
      <w:marLeft w:val="0"/>
      <w:marRight w:val="0"/>
      <w:marTop w:val="0"/>
      <w:marBottom w:val="0"/>
      <w:divBdr>
        <w:top w:val="none" w:sz="0" w:space="0" w:color="auto"/>
        <w:left w:val="none" w:sz="0" w:space="0" w:color="auto"/>
        <w:bottom w:val="none" w:sz="0" w:space="0" w:color="auto"/>
        <w:right w:val="none" w:sz="0" w:space="0" w:color="auto"/>
      </w:divBdr>
    </w:div>
    <w:div w:id="1987078749">
      <w:bodyDiv w:val="1"/>
      <w:marLeft w:val="0"/>
      <w:marRight w:val="0"/>
      <w:marTop w:val="0"/>
      <w:marBottom w:val="0"/>
      <w:divBdr>
        <w:top w:val="none" w:sz="0" w:space="0" w:color="auto"/>
        <w:left w:val="none" w:sz="0" w:space="0" w:color="auto"/>
        <w:bottom w:val="none" w:sz="0" w:space="0" w:color="auto"/>
        <w:right w:val="none" w:sz="0" w:space="0" w:color="auto"/>
      </w:divBdr>
    </w:div>
    <w:div w:id="2035229018">
      <w:bodyDiv w:val="1"/>
      <w:marLeft w:val="0"/>
      <w:marRight w:val="0"/>
      <w:marTop w:val="0"/>
      <w:marBottom w:val="0"/>
      <w:divBdr>
        <w:top w:val="none" w:sz="0" w:space="0" w:color="auto"/>
        <w:left w:val="none" w:sz="0" w:space="0" w:color="auto"/>
        <w:bottom w:val="none" w:sz="0" w:space="0" w:color="auto"/>
        <w:right w:val="none" w:sz="0" w:space="0" w:color="auto"/>
      </w:divBdr>
    </w:div>
    <w:div w:id="214670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jpeg"/><Relationship Id="rId117" Type="http://schemas.openxmlformats.org/officeDocument/2006/relationships/fontTable" Target="fontTable.xml"/><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4.png"/><Relationship Id="rId16" Type="http://schemas.openxmlformats.org/officeDocument/2006/relationships/header" Target="header4.xml"/><Relationship Id="rId107" Type="http://schemas.openxmlformats.org/officeDocument/2006/relationships/image" Target="media/image89.png"/><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102" Type="http://schemas.openxmlformats.org/officeDocument/2006/relationships/image" Target="media/image84.png"/><Relationship Id="rId110" Type="http://schemas.openxmlformats.org/officeDocument/2006/relationships/image" Target="media/image92.png"/><Relationship Id="rId115" Type="http://schemas.openxmlformats.org/officeDocument/2006/relationships/image" Target="media/image97.png"/><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png"/><Relationship Id="rId113" Type="http://schemas.openxmlformats.org/officeDocument/2006/relationships/image" Target="media/image95.png"/><Relationship Id="rId118"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image" Target="media/image80.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image" Target="media/image85.png"/><Relationship Id="rId108" Type="http://schemas.openxmlformats.org/officeDocument/2006/relationships/image" Target="media/image90.png"/><Relationship Id="rId116" Type="http://schemas.openxmlformats.org/officeDocument/2006/relationships/footer" Target="footer6.xml"/><Relationship Id="rId20" Type="http://schemas.openxmlformats.org/officeDocument/2006/relationships/image" Target="media/image2.jpe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png"/><Relationship Id="rId111" Type="http://schemas.openxmlformats.org/officeDocument/2006/relationships/image" Target="media/image9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image" Target="media/image88.png"/><Relationship Id="rId114" Type="http://schemas.openxmlformats.org/officeDocument/2006/relationships/image" Target="media/image96.png"/><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image" Target="media/image21.png"/><Relationship Id="rId109" Type="http://schemas.openxmlformats.org/officeDocument/2006/relationships/image" Target="media/image9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07EC9-5E99-4877-BDAA-AC581F795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3</TotalTime>
  <Pages>109</Pages>
  <Words>18427</Words>
  <Characters>105035</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BAB I</vt:lpstr>
    </vt:vector>
  </TitlesOfParts>
  <Company>LiteOS</Company>
  <LinksUpToDate>false</LinksUpToDate>
  <CharactersWithSpaces>123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Novi Wahyu</dc:creator>
  <cp:keywords/>
  <dc:description/>
  <cp:lastModifiedBy>Fardhan Ardhi</cp:lastModifiedBy>
  <cp:revision>117</cp:revision>
  <cp:lastPrinted>2021-07-20T03:32:00Z</cp:lastPrinted>
  <dcterms:created xsi:type="dcterms:W3CDTF">2021-07-01T09:05:00Z</dcterms:created>
  <dcterms:modified xsi:type="dcterms:W3CDTF">2021-07-2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f157b52-3316-3770-b1b9-7b7a4bc23415</vt:lpwstr>
  </property>
</Properties>
</file>